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22C98" w14:textId="3FF145B7" w:rsidR="002E2061" w:rsidRDefault="00440751"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Title: </w:t>
      </w:r>
      <w:r w:rsidR="00351036" w:rsidRPr="00440751">
        <w:rPr>
          <w:rFonts w:ascii="Times New Roman" w:hAnsi="Times New Roman" w:cs="Times New Roman"/>
          <w:lang w:val="en-CA"/>
        </w:rPr>
        <w:t>Community report</w:t>
      </w:r>
      <w:r w:rsidR="007D6C40" w:rsidRPr="00440751">
        <w:rPr>
          <w:rFonts w:ascii="Times New Roman" w:hAnsi="Times New Roman" w:cs="Times New Roman"/>
          <w:lang w:val="en-CA"/>
        </w:rPr>
        <w:t xml:space="preserve">ing database </w:t>
      </w:r>
      <w:r w:rsidR="00351036" w:rsidRPr="00440751">
        <w:rPr>
          <w:rFonts w:ascii="Times New Roman" w:hAnsi="Times New Roman" w:cs="Times New Roman"/>
          <w:lang w:val="en-CA"/>
        </w:rPr>
        <w:t>reveal</w:t>
      </w:r>
      <w:r w:rsidR="007D6C40" w:rsidRPr="00440751">
        <w:rPr>
          <w:rFonts w:ascii="Times New Roman" w:hAnsi="Times New Roman" w:cs="Times New Roman"/>
          <w:lang w:val="en-CA"/>
        </w:rPr>
        <w:t>s</w:t>
      </w:r>
      <w:r w:rsidR="00351036" w:rsidRPr="00440751">
        <w:rPr>
          <w:rFonts w:ascii="Times New Roman" w:hAnsi="Times New Roman" w:cs="Times New Roman"/>
          <w:lang w:val="en-CA"/>
        </w:rPr>
        <w:t xml:space="preserve"> rising coyote boldness and associated human concern in Edmonton, Canada</w:t>
      </w:r>
    </w:p>
    <w:p w14:paraId="2D8CFA03" w14:textId="77777777" w:rsidR="00440751" w:rsidRDefault="00440751" w:rsidP="00BA0A2E">
      <w:pPr>
        <w:spacing w:line="480" w:lineRule="auto"/>
        <w:rPr>
          <w:rFonts w:ascii="Times New Roman" w:hAnsi="Times New Roman" w:cs="Times New Roman"/>
          <w:b/>
          <w:bCs/>
          <w:lang w:val="en-CA"/>
        </w:rPr>
      </w:pPr>
    </w:p>
    <w:p w14:paraId="05DD86B3" w14:textId="07480A59" w:rsidR="00440751" w:rsidRPr="00440751" w:rsidRDefault="00440751" w:rsidP="00BA0A2E">
      <w:pPr>
        <w:spacing w:line="480" w:lineRule="auto"/>
        <w:rPr>
          <w:rFonts w:ascii="Times New Roman" w:hAnsi="Times New Roman" w:cs="Times New Roman"/>
          <w:b/>
          <w:bCs/>
          <w:lang w:val="en-CA"/>
        </w:rPr>
      </w:pPr>
      <w:r>
        <w:rPr>
          <w:rFonts w:ascii="Times New Roman" w:hAnsi="Times New Roman" w:cs="Times New Roman"/>
          <w:b/>
          <w:bCs/>
          <w:lang w:val="en-CA"/>
        </w:rPr>
        <w:t>Authors:</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Jonathan</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J</w:t>
      </w:r>
      <w:r w:rsidRPr="00440751">
        <w:rPr>
          <w:rFonts w:ascii="Times New Roman" w:hAnsi="Times New Roman" w:cs="Times New Roman"/>
          <w:lang w:val="en-CA"/>
        </w:rPr>
        <w:t>.</w:t>
      </w:r>
      <w:r w:rsidR="00FD37CF" w:rsidRPr="00440751">
        <w:rPr>
          <w:rFonts w:ascii="Times New Roman" w:hAnsi="Times New Roman" w:cs="Times New Roman"/>
          <w:lang w:val="en-CA"/>
        </w:rPr>
        <w:t xml:space="preserve"> Farr</w:t>
      </w:r>
      <w:r w:rsidR="00AA6917" w:rsidRPr="00440751">
        <w:rPr>
          <w:rFonts w:ascii="Times New Roman" w:hAnsi="Times New Roman" w:cs="Times New Roman"/>
          <w:vertAlign w:val="superscript"/>
          <w:lang w:val="en-CA"/>
        </w:rPr>
        <w:t>1</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Maureen H. Murray</w:t>
      </w:r>
      <w:r w:rsidR="00353FDD" w:rsidRPr="00440751">
        <w:rPr>
          <w:rFonts w:ascii="Times New Roman" w:hAnsi="Times New Roman" w:cs="Times New Roman"/>
          <w:vertAlign w:val="superscript"/>
          <w:lang w:val="en-CA"/>
        </w:rPr>
        <w:t>1, 2</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Matthew J. Pruden</w:t>
      </w:r>
      <w:r w:rsidR="00353FDD" w:rsidRPr="00440751">
        <w:rPr>
          <w:rFonts w:ascii="Times New Roman" w:hAnsi="Times New Roman" w:cs="Times New Roman"/>
          <w:vertAlign w:val="superscript"/>
          <w:lang w:val="en-CA"/>
        </w:rPr>
        <w:t>1, 3</w:t>
      </w:r>
      <w:r w:rsidRPr="00440751">
        <w:rPr>
          <w:rFonts w:ascii="Times New Roman" w:hAnsi="Times New Roman" w:cs="Times New Roman"/>
          <w:lang w:val="en-CA"/>
        </w:rPr>
        <w:t xml:space="preserve">, </w:t>
      </w:r>
      <w:r w:rsidR="00353FDD" w:rsidRPr="00440751">
        <w:rPr>
          <w:rFonts w:ascii="Times New Roman" w:hAnsi="Times New Roman" w:cs="Times New Roman"/>
          <w:lang w:val="en-CA"/>
        </w:rPr>
        <w:t>Robin Glover</w:t>
      </w:r>
      <w:r w:rsidR="00353FDD" w:rsidRPr="00440751">
        <w:rPr>
          <w:rFonts w:ascii="Times New Roman" w:hAnsi="Times New Roman" w:cs="Times New Roman"/>
          <w:vertAlign w:val="superscript"/>
          <w:lang w:val="en-CA"/>
        </w:rPr>
        <w:t>1, 4</w:t>
      </w:r>
      <w:r w:rsidRPr="00440751">
        <w:rPr>
          <w:rFonts w:ascii="Times New Roman" w:hAnsi="Times New Roman" w:cs="Times New Roman"/>
          <w:lang w:val="en-CA"/>
        </w:rPr>
        <w:t xml:space="preserve">, </w:t>
      </w:r>
      <w:r w:rsidR="00FD37CF" w:rsidRPr="00440751">
        <w:rPr>
          <w:rFonts w:ascii="Times New Roman" w:hAnsi="Times New Roman" w:cs="Times New Roman"/>
          <w:lang w:val="en-CA"/>
        </w:rPr>
        <w:t xml:space="preserve">Scott </w:t>
      </w:r>
      <w:r w:rsidR="007517F3" w:rsidRPr="00440751">
        <w:rPr>
          <w:rFonts w:ascii="Times New Roman" w:hAnsi="Times New Roman" w:cs="Times New Roman"/>
          <w:lang w:val="en-CA"/>
        </w:rPr>
        <w:t>A</w:t>
      </w:r>
      <w:r w:rsidR="0096289C" w:rsidRPr="00440751">
        <w:rPr>
          <w:rFonts w:ascii="Times New Roman" w:hAnsi="Times New Roman" w:cs="Times New Roman"/>
          <w:lang w:val="en-CA"/>
        </w:rPr>
        <w:t>.</w:t>
      </w:r>
      <w:r w:rsidR="00FD37CF" w:rsidRPr="00440751">
        <w:rPr>
          <w:rFonts w:ascii="Times New Roman" w:hAnsi="Times New Roman" w:cs="Times New Roman"/>
          <w:lang w:val="en-CA"/>
        </w:rPr>
        <w:t xml:space="preserve"> Sugden</w:t>
      </w:r>
      <w:r w:rsidR="00353FDD" w:rsidRPr="00440751">
        <w:rPr>
          <w:rFonts w:ascii="Times New Roman" w:hAnsi="Times New Roman" w:cs="Times New Roman"/>
          <w:vertAlign w:val="superscript"/>
          <w:lang w:val="en-CA"/>
        </w:rPr>
        <w:t>1, 5</w:t>
      </w:r>
      <w:r w:rsidRPr="00440751">
        <w:rPr>
          <w:rFonts w:ascii="Times New Roman" w:hAnsi="Times New Roman" w:cs="Times New Roman"/>
          <w:lang w:val="en-CA"/>
        </w:rPr>
        <w:t xml:space="preserve">, </w:t>
      </w:r>
      <w:r w:rsidR="00967721" w:rsidRPr="00440751">
        <w:rPr>
          <w:rFonts w:ascii="Times New Roman" w:hAnsi="Times New Roman" w:cs="Times New Roman"/>
          <w:lang w:val="en-CA"/>
        </w:rPr>
        <w:t>How</w:t>
      </w:r>
      <w:r w:rsidR="007517F3" w:rsidRPr="00440751">
        <w:rPr>
          <w:rFonts w:ascii="Times New Roman" w:hAnsi="Times New Roman" w:cs="Times New Roman"/>
          <w:lang w:val="en-CA"/>
        </w:rPr>
        <w:t>ard</w:t>
      </w:r>
      <w:r w:rsidR="00967721" w:rsidRPr="00440751">
        <w:rPr>
          <w:rFonts w:ascii="Times New Roman" w:hAnsi="Times New Roman" w:cs="Times New Roman"/>
          <w:lang w:val="en-CA"/>
        </w:rPr>
        <w:t xml:space="preserve"> W</w:t>
      </w:r>
      <w:r w:rsidR="0096289C" w:rsidRPr="00440751">
        <w:rPr>
          <w:rFonts w:ascii="Times New Roman" w:hAnsi="Times New Roman" w:cs="Times New Roman"/>
          <w:lang w:val="en-CA"/>
        </w:rPr>
        <w:t>.</w:t>
      </w:r>
      <w:r w:rsidR="00967721" w:rsidRPr="00440751">
        <w:rPr>
          <w:rFonts w:ascii="Times New Roman" w:hAnsi="Times New Roman" w:cs="Times New Roman"/>
          <w:lang w:val="en-CA"/>
        </w:rPr>
        <w:t xml:space="preserve"> Harshaw</w:t>
      </w:r>
      <w:r w:rsidR="00353FDD" w:rsidRPr="00440751">
        <w:rPr>
          <w:rFonts w:ascii="Times New Roman" w:hAnsi="Times New Roman" w:cs="Times New Roman"/>
          <w:vertAlign w:val="superscript"/>
          <w:lang w:val="en-CA"/>
        </w:rPr>
        <w:t>6</w:t>
      </w:r>
      <w:r w:rsidRPr="00440751">
        <w:rPr>
          <w:rFonts w:ascii="Times New Roman" w:hAnsi="Times New Roman" w:cs="Times New Roman"/>
          <w:lang w:val="en-CA"/>
        </w:rPr>
        <w:t xml:space="preserve">, </w:t>
      </w:r>
      <w:r w:rsidR="00967721" w:rsidRPr="00440751">
        <w:rPr>
          <w:rFonts w:ascii="Times New Roman" w:hAnsi="Times New Roman" w:cs="Times New Roman"/>
          <w:lang w:val="en-CA"/>
        </w:rPr>
        <w:t>Colleen Cassady St. Clair</w:t>
      </w:r>
      <w:r w:rsidR="00353FDD" w:rsidRPr="00440751">
        <w:rPr>
          <w:rFonts w:ascii="Times New Roman" w:hAnsi="Times New Roman" w:cs="Times New Roman"/>
          <w:vertAlign w:val="superscript"/>
          <w:lang w:val="en-CA"/>
        </w:rPr>
        <w:t>1</w:t>
      </w:r>
    </w:p>
    <w:p w14:paraId="7DA0DF70" w14:textId="77777777" w:rsidR="00440751" w:rsidRDefault="00440751" w:rsidP="00BA0A2E">
      <w:pPr>
        <w:spacing w:line="480" w:lineRule="auto"/>
        <w:rPr>
          <w:rFonts w:ascii="Times New Roman" w:hAnsi="Times New Roman" w:cs="Times New Roman"/>
          <w:b/>
          <w:bCs/>
          <w:lang w:val="en-CA"/>
        </w:rPr>
      </w:pPr>
    </w:p>
    <w:p w14:paraId="431DB08A" w14:textId="00454CD3" w:rsidR="001965A2" w:rsidRPr="00440751" w:rsidRDefault="00440751" w:rsidP="00BA0A2E">
      <w:pPr>
        <w:spacing w:line="480" w:lineRule="auto"/>
        <w:rPr>
          <w:rFonts w:ascii="Times New Roman" w:hAnsi="Times New Roman" w:cs="Times New Roman"/>
          <w:vertAlign w:val="superscript"/>
          <w:lang w:val="en-CA"/>
        </w:rPr>
      </w:pPr>
      <w:r>
        <w:rPr>
          <w:rFonts w:ascii="Times New Roman" w:hAnsi="Times New Roman" w:cs="Times New Roman"/>
          <w:b/>
          <w:bCs/>
          <w:lang w:val="en-CA"/>
        </w:rPr>
        <w:t xml:space="preserve">Affiliations: </w:t>
      </w:r>
    </w:p>
    <w:p w14:paraId="25145AB3" w14:textId="74EA9713" w:rsidR="00AA6917" w:rsidRDefault="00AA6917" w:rsidP="001965A2">
      <w:pPr>
        <w:spacing w:line="480" w:lineRule="auto"/>
        <w:rPr>
          <w:rFonts w:ascii="Times New Roman" w:hAnsi="Times New Roman" w:cs="Times New Roman"/>
          <w:lang w:val="en-CA"/>
        </w:rPr>
      </w:pPr>
      <w:r>
        <w:rPr>
          <w:rFonts w:ascii="Times New Roman" w:hAnsi="Times New Roman" w:cs="Times New Roman"/>
          <w:lang w:val="en-CA"/>
        </w:rPr>
        <w:t>1 Department of Biological Sciences, University of Alberta, Edmonton, Canada</w:t>
      </w:r>
    </w:p>
    <w:p w14:paraId="66B2A379" w14:textId="2704E87A" w:rsidR="00353FDD" w:rsidRDefault="00353FDD" w:rsidP="001965A2">
      <w:pPr>
        <w:spacing w:line="480" w:lineRule="auto"/>
        <w:rPr>
          <w:rFonts w:ascii="Times New Roman" w:hAnsi="Times New Roman" w:cs="Times New Roman"/>
          <w:lang w:val="en-CA"/>
        </w:rPr>
      </w:pPr>
      <w:r>
        <w:rPr>
          <w:rFonts w:ascii="Times New Roman" w:hAnsi="Times New Roman" w:cs="Times New Roman"/>
          <w:lang w:val="en-CA"/>
        </w:rPr>
        <w:t>2 Urban Wildlife Institute, Lincoln Park Zoo, Chicago, United States</w:t>
      </w:r>
    </w:p>
    <w:p w14:paraId="6356B84F" w14:textId="77777777" w:rsidR="00353FDD" w:rsidRDefault="00353FDD" w:rsidP="00353FDD">
      <w:pPr>
        <w:spacing w:line="480" w:lineRule="auto"/>
        <w:rPr>
          <w:rFonts w:ascii="Times New Roman" w:hAnsi="Times New Roman" w:cs="Times New Roman"/>
          <w:lang w:val="en-CA"/>
        </w:rPr>
      </w:pPr>
      <w:r>
        <w:rPr>
          <w:rFonts w:ascii="Times New Roman" w:hAnsi="Times New Roman" w:cs="Times New Roman"/>
          <w:lang w:val="en-CA"/>
        </w:rPr>
        <w:t>3</w:t>
      </w:r>
      <w:r w:rsidR="00AA6917">
        <w:rPr>
          <w:rFonts w:ascii="Times New Roman" w:hAnsi="Times New Roman" w:cs="Times New Roman"/>
          <w:lang w:val="en-CA"/>
        </w:rPr>
        <w:t xml:space="preserve"> </w:t>
      </w:r>
      <w:r>
        <w:rPr>
          <w:rFonts w:ascii="Times New Roman" w:hAnsi="Times New Roman" w:cs="Times New Roman"/>
          <w:lang w:val="en-CA"/>
        </w:rPr>
        <w:t>Department of Earth and Atmospheric Sciences, Cornell University, Ithaca, United States</w:t>
      </w:r>
    </w:p>
    <w:p w14:paraId="7A794A83" w14:textId="1FF52E20" w:rsidR="00AA6917" w:rsidRDefault="00353FDD" w:rsidP="001965A2">
      <w:pPr>
        <w:spacing w:line="480" w:lineRule="auto"/>
        <w:rPr>
          <w:rFonts w:ascii="Times New Roman" w:hAnsi="Times New Roman" w:cs="Times New Roman"/>
          <w:lang w:val="en-CA"/>
        </w:rPr>
      </w:pPr>
      <w:r>
        <w:rPr>
          <w:rFonts w:ascii="Times New Roman" w:hAnsi="Times New Roman" w:cs="Times New Roman"/>
          <w:lang w:val="en-CA"/>
        </w:rPr>
        <w:t>4 Department of Biological Sciences, University of British Columbia, Vancouver, Canada</w:t>
      </w:r>
    </w:p>
    <w:p w14:paraId="38E21872" w14:textId="0D5EF7D5" w:rsidR="001965A2" w:rsidRDefault="00353FDD" w:rsidP="001965A2">
      <w:pPr>
        <w:spacing w:line="480" w:lineRule="auto"/>
        <w:rPr>
          <w:rFonts w:ascii="Times New Roman" w:hAnsi="Times New Roman" w:cs="Times New Roman"/>
          <w:lang w:val="en-CA"/>
        </w:rPr>
      </w:pPr>
      <w:r>
        <w:rPr>
          <w:rFonts w:ascii="Times New Roman" w:hAnsi="Times New Roman" w:cs="Times New Roman"/>
          <w:lang w:val="en-CA"/>
        </w:rPr>
        <w:t>5</w:t>
      </w:r>
      <w:r w:rsidR="001965A2">
        <w:rPr>
          <w:rFonts w:ascii="Times New Roman" w:hAnsi="Times New Roman" w:cs="Times New Roman"/>
          <w:lang w:val="en-CA"/>
        </w:rPr>
        <w:t xml:space="preserve"> </w:t>
      </w:r>
      <w:r>
        <w:rPr>
          <w:rFonts w:ascii="Times New Roman" w:hAnsi="Times New Roman" w:cs="Times New Roman"/>
          <w:lang w:val="en-CA"/>
        </w:rPr>
        <w:t xml:space="preserve">Department of Natural Resource Sciences, McGill University, Sainte-Anne-de-Bellevue, Canada </w:t>
      </w:r>
    </w:p>
    <w:p w14:paraId="526BFE45" w14:textId="542DAEC3" w:rsidR="00AA6917" w:rsidRDefault="00353FDD" w:rsidP="001965A2">
      <w:pPr>
        <w:spacing w:line="480" w:lineRule="auto"/>
        <w:rPr>
          <w:rFonts w:ascii="Times New Roman" w:hAnsi="Times New Roman" w:cs="Times New Roman"/>
          <w:lang w:val="en-CA"/>
        </w:rPr>
      </w:pPr>
      <w:r>
        <w:rPr>
          <w:rFonts w:ascii="Times New Roman" w:hAnsi="Times New Roman" w:cs="Times New Roman"/>
          <w:lang w:val="en-CA"/>
        </w:rPr>
        <w:t>6</w:t>
      </w:r>
      <w:r w:rsidR="0096289C">
        <w:rPr>
          <w:rFonts w:ascii="Times New Roman" w:hAnsi="Times New Roman" w:cs="Times New Roman"/>
          <w:lang w:val="en-CA"/>
        </w:rPr>
        <w:t xml:space="preserve"> </w:t>
      </w:r>
      <w:r w:rsidR="00AA6917" w:rsidRPr="00AA6917">
        <w:rPr>
          <w:rFonts w:ascii="Times New Roman" w:hAnsi="Times New Roman" w:cs="Times New Roman"/>
          <w:lang w:val="en-CA"/>
        </w:rPr>
        <w:t>Faculty of Kinesiology, Sport, and Recreation</w:t>
      </w:r>
      <w:r w:rsidR="00AA6917">
        <w:rPr>
          <w:rFonts w:ascii="Times New Roman" w:hAnsi="Times New Roman" w:cs="Times New Roman"/>
          <w:lang w:val="en-CA"/>
        </w:rPr>
        <w:t>, University of Alberta, Edmonton, Canada</w:t>
      </w:r>
    </w:p>
    <w:p w14:paraId="0E01E167" w14:textId="1EA8F691" w:rsidR="006C75DF" w:rsidRDefault="006C75DF" w:rsidP="00BA0A2E">
      <w:pPr>
        <w:spacing w:line="480" w:lineRule="auto"/>
        <w:rPr>
          <w:rFonts w:ascii="Times New Roman" w:hAnsi="Times New Roman" w:cs="Times New Roman"/>
          <w:lang w:val="en-CA"/>
        </w:rPr>
      </w:pPr>
    </w:p>
    <w:p w14:paraId="224A988D" w14:textId="49B34B8B" w:rsidR="00440751" w:rsidRPr="00440751" w:rsidRDefault="00440751" w:rsidP="00BA0A2E">
      <w:pPr>
        <w:spacing w:line="480" w:lineRule="auto"/>
        <w:rPr>
          <w:rFonts w:ascii="Times New Roman" w:hAnsi="Times New Roman" w:cs="Times New Roman"/>
          <w:b/>
          <w:bCs/>
          <w:lang w:val="en-CA"/>
        </w:rPr>
      </w:pPr>
      <w:r w:rsidRPr="00440751">
        <w:rPr>
          <w:rFonts w:ascii="Times New Roman" w:hAnsi="Times New Roman" w:cs="Times New Roman"/>
          <w:b/>
          <w:bCs/>
          <w:lang w:val="en-CA"/>
        </w:rPr>
        <w:t>Corresponding Author</w:t>
      </w:r>
    </w:p>
    <w:p w14:paraId="19478C7B" w14:textId="088D4B9E" w:rsidR="00440751" w:rsidRDefault="00440751" w:rsidP="00BA0A2E">
      <w:pPr>
        <w:spacing w:line="480" w:lineRule="auto"/>
        <w:rPr>
          <w:rFonts w:ascii="Times New Roman" w:hAnsi="Times New Roman" w:cs="Times New Roman"/>
          <w:lang w:val="en-CA"/>
        </w:rPr>
      </w:pPr>
      <w:r>
        <w:rPr>
          <w:rFonts w:ascii="Times New Roman" w:hAnsi="Times New Roman" w:cs="Times New Roman"/>
          <w:lang w:val="en-CA"/>
        </w:rPr>
        <w:t>Colleen Cassady St. Clair</w:t>
      </w:r>
    </w:p>
    <w:p w14:paraId="2F9AA80B" w14:textId="1C21C9D2" w:rsidR="00440751" w:rsidRDefault="00440751" w:rsidP="00440751">
      <w:pPr>
        <w:spacing w:line="480" w:lineRule="auto"/>
        <w:rPr>
          <w:rFonts w:ascii="Times New Roman" w:hAnsi="Times New Roman" w:cs="Times New Roman"/>
          <w:lang w:val="en-CA"/>
        </w:rPr>
      </w:pPr>
      <w:r w:rsidRPr="00440751">
        <w:rPr>
          <w:rFonts w:ascii="Times New Roman" w:hAnsi="Times New Roman" w:cs="Times New Roman"/>
          <w:lang w:val="en-CA"/>
        </w:rPr>
        <w:t>B 522 Bio</w:t>
      </w:r>
      <w:r>
        <w:rPr>
          <w:rFonts w:ascii="Times New Roman" w:hAnsi="Times New Roman" w:cs="Times New Roman"/>
          <w:lang w:val="en-CA"/>
        </w:rPr>
        <w:t>logical</w:t>
      </w:r>
      <w:r w:rsidRPr="00440751">
        <w:rPr>
          <w:rFonts w:ascii="Times New Roman" w:hAnsi="Times New Roman" w:cs="Times New Roman"/>
          <w:lang w:val="en-CA"/>
        </w:rPr>
        <w:t xml:space="preserve"> Science </w:t>
      </w:r>
      <w:r>
        <w:rPr>
          <w:rFonts w:ascii="Times New Roman" w:hAnsi="Times New Roman" w:cs="Times New Roman"/>
          <w:lang w:val="en-CA"/>
        </w:rPr>
        <w:t>Building,</w:t>
      </w:r>
      <w:r w:rsidRPr="00440751">
        <w:rPr>
          <w:rFonts w:ascii="Times New Roman" w:hAnsi="Times New Roman" w:cs="Times New Roman"/>
          <w:lang w:val="en-CA"/>
        </w:rPr>
        <w:t xml:space="preserve"> 11355 - Saskatchewan Drive</w:t>
      </w:r>
      <w:r>
        <w:rPr>
          <w:rFonts w:ascii="Times New Roman" w:hAnsi="Times New Roman" w:cs="Times New Roman"/>
          <w:lang w:val="en-CA"/>
        </w:rPr>
        <w:t xml:space="preserve">, University of Alberta, Edmonton, Canada </w:t>
      </w:r>
      <w:r w:rsidRPr="00440751">
        <w:rPr>
          <w:rFonts w:ascii="Times New Roman" w:hAnsi="Times New Roman" w:cs="Times New Roman"/>
          <w:lang w:val="en-CA"/>
        </w:rPr>
        <w:t>T6G 2E9</w:t>
      </w:r>
    </w:p>
    <w:p w14:paraId="5748437F" w14:textId="1F1CC5A6" w:rsidR="00440751" w:rsidRDefault="00440751" w:rsidP="00440751">
      <w:pPr>
        <w:spacing w:line="480" w:lineRule="auto"/>
        <w:rPr>
          <w:rFonts w:ascii="Times New Roman" w:hAnsi="Times New Roman" w:cs="Times New Roman"/>
          <w:lang w:val="en-CA"/>
        </w:rPr>
      </w:pPr>
      <w:r>
        <w:rPr>
          <w:rFonts w:ascii="Times New Roman" w:hAnsi="Times New Roman" w:cs="Times New Roman"/>
          <w:lang w:val="en-CA"/>
        </w:rPr>
        <w:t>Email address: cstclair@ualberta.ca</w:t>
      </w:r>
    </w:p>
    <w:p w14:paraId="0ED679F2" w14:textId="055D44B5" w:rsidR="004A3312" w:rsidRDefault="004A3312">
      <w:pPr>
        <w:rPr>
          <w:rFonts w:ascii="Times New Roman" w:hAnsi="Times New Roman" w:cs="Times New Roman"/>
          <w:i/>
          <w:iCs/>
          <w:lang w:val="en-CA"/>
        </w:rPr>
      </w:pPr>
      <w:r>
        <w:rPr>
          <w:rFonts w:ascii="Times New Roman" w:hAnsi="Times New Roman" w:cs="Times New Roman"/>
          <w:i/>
          <w:iCs/>
          <w:lang w:val="en-CA"/>
        </w:rPr>
        <w:br w:type="page"/>
      </w:r>
    </w:p>
    <w:p w14:paraId="180C30CF" w14:textId="58B11FCF" w:rsidR="00B102EE" w:rsidRPr="003A5E82" w:rsidRDefault="00DD7DA2"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lastRenderedPageBreak/>
        <w:t>A</w:t>
      </w:r>
      <w:r w:rsidR="00B102EE" w:rsidRPr="003A5E82">
        <w:rPr>
          <w:rFonts w:ascii="Times New Roman" w:hAnsi="Times New Roman" w:cs="Times New Roman"/>
          <w:b/>
          <w:bCs/>
          <w:lang w:val="en-CA"/>
        </w:rPr>
        <w:t>BSTRACT</w:t>
      </w:r>
    </w:p>
    <w:p w14:paraId="67F054BA" w14:textId="66F37D5A" w:rsidR="005701F2" w:rsidRDefault="008A2D77" w:rsidP="007D4065">
      <w:pPr>
        <w:spacing w:line="480" w:lineRule="auto"/>
        <w:rPr>
          <w:rFonts w:ascii="Times New Roman" w:hAnsi="Times New Roman" w:cs="Times New Roman"/>
          <w:lang w:val="en-CA"/>
        </w:rPr>
      </w:pPr>
      <w:r w:rsidRPr="003A5E82">
        <w:rPr>
          <w:rFonts w:ascii="Times New Roman" w:hAnsi="Times New Roman" w:cs="Times New Roman"/>
          <w:lang w:val="en-CA"/>
        </w:rPr>
        <w:t>In cities throughout North America</w:t>
      </w:r>
      <w:r w:rsidR="007E3AA1">
        <w:rPr>
          <w:rFonts w:ascii="Times New Roman" w:hAnsi="Times New Roman" w:cs="Times New Roman"/>
          <w:lang w:val="en-CA"/>
        </w:rPr>
        <w:t>,</w:t>
      </w:r>
      <w:r w:rsidRPr="003A5E82">
        <w:rPr>
          <w:rFonts w:ascii="Times New Roman" w:hAnsi="Times New Roman" w:cs="Times New Roman"/>
          <w:lang w:val="en-CA"/>
        </w:rPr>
        <w:t xml:space="preserve"> sightings of coyotes (</w:t>
      </w:r>
      <w:r w:rsidRPr="003A5E82">
        <w:rPr>
          <w:rFonts w:ascii="Times New Roman" w:hAnsi="Times New Roman" w:cs="Times New Roman"/>
          <w:i/>
          <w:iCs/>
          <w:lang w:val="en-CA"/>
        </w:rPr>
        <w:t>Canis latrans</w:t>
      </w:r>
      <w:r w:rsidRPr="003A5E82">
        <w:rPr>
          <w:rFonts w:ascii="Times New Roman" w:hAnsi="Times New Roman" w:cs="Times New Roman"/>
          <w:lang w:val="en-CA"/>
        </w:rPr>
        <w:t>) have become common</w:t>
      </w:r>
      <w:r w:rsidR="00032A00">
        <w:rPr>
          <w:rFonts w:ascii="Times New Roman" w:hAnsi="Times New Roman" w:cs="Times New Roman"/>
          <w:lang w:val="en-CA"/>
        </w:rPr>
        <w:t>. R</w:t>
      </w:r>
      <w:r w:rsidRPr="003A5E82">
        <w:rPr>
          <w:rFonts w:ascii="Times New Roman" w:hAnsi="Times New Roman" w:cs="Times New Roman"/>
          <w:lang w:val="en-CA"/>
        </w:rPr>
        <w:t>eports of human-coyote conflict are rising</w:t>
      </w:r>
      <w:r w:rsidR="00032A00">
        <w:rPr>
          <w:rFonts w:ascii="Times New Roman" w:hAnsi="Times New Roman" w:cs="Times New Roman"/>
          <w:lang w:val="en-CA"/>
        </w:rPr>
        <w:t>, as is</w:t>
      </w:r>
      <w:r w:rsidRPr="003A5E82">
        <w:rPr>
          <w:rFonts w:ascii="Times New Roman" w:hAnsi="Times New Roman" w:cs="Times New Roman"/>
          <w:lang w:val="en-CA"/>
        </w:rPr>
        <w:t xml:space="preserve"> the public demand for proactive management to prevent </w:t>
      </w:r>
      <w:r w:rsidR="00691C81" w:rsidRPr="003A5E82">
        <w:rPr>
          <w:rFonts w:ascii="Times New Roman" w:hAnsi="Times New Roman" w:cs="Times New Roman"/>
          <w:lang w:val="en-CA"/>
        </w:rPr>
        <w:t xml:space="preserve">negative </w:t>
      </w:r>
      <w:r w:rsidR="00032A00">
        <w:rPr>
          <w:rFonts w:ascii="Times New Roman" w:hAnsi="Times New Roman" w:cs="Times New Roman"/>
          <w:lang w:val="en-CA"/>
        </w:rPr>
        <w:t xml:space="preserve">human-coyote </w:t>
      </w:r>
      <w:r w:rsidR="00691C81" w:rsidRPr="003A5E82">
        <w:rPr>
          <w:rFonts w:ascii="Times New Roman" w:hAnsi="Times New Roman" w:cs="Times New Roman"/>
          <w:lang w:val="en-CA"/>
        </w:rPr>
        <w:t>interactions</w:t>
      </w:r>
      <w:r w:rsidR="007517F3" w:rsidRPr="003A5E82">
        <w:rPr>
          <w:rFonts w:ascii="Times New Roman" w:hAnsi="Times New Roman" w:cs="Times New Roman"/>
          <w:lang w:val="en-CA"/>
        </w:rPr>
        <w:t xml:space="preserve">. </w:t>
      </w:r>
      <w:r w:rsidR="008E5070">
        <w:rPr>
          <w:rFonts w:ascii="Times New Roman" w:hAnsi="Times New Roman" w:cs="Times New Roman"/>
          <w:lang w:val="en-CA"/>
        </w:rPr>
        <w:t xml:space="preserve">Effective and proactive </w:t>
      </w:r>
      <w:r w:rsidR="007517F3" w:rsidRPr="003A5E82">
        <w:rPr>
          <w:rFonts w:ascii="Times New Roman" w:hAnsi="Times New Roman" w:cs="Times New Roman"/>
          <w:lang w:val="en-CA"/>
        </w:rPr>
        <w:t xml:space="preserve">management can </w:t>
      </w:r>
      <w:r w:rsidR="008636BD" w:rsidRPr="003A5E82">
        <w:rPr>
          <w:rFonts w:ascii="Times New Roman" w:hAnsi="Times New Roman" w:cs="Times New Roman"/>
          <w:lang w:val="en-CA"/>
        </w:rPr>
        <w:t xml:space="preserve">be </w:t>
      </w:r>
      <w:r w:rsidR="00EC1145" w:rsidRPr="003A5E82">
        <w:rPr>
          <w:rFonts w:ascii="Times New Roman" w:hAnsi="Times New Roman" w:cs="Times New Roman"/>
          <w:lang w:val="en-CA"/>
        </w:rPr>
        <w:t>informed</w:t>
      </w:r>
      <w:r w:rsidR="008636BD" w:rsidRPr="003A5E82">
        <w:rPr>
          <w:rFonts w:ascii="Times New Roman" w:hAnsi="Times New Roman" w:cs="Times New Roman"/>
          <w:lang w:val="en-CA"/>
        </w:rPr>
        <w:t xml:space="preserve"> </w:t>
      </w:r>
      <w:r w:rsidR="00EC1145" w:rsidRPr="003A5E82">
        <w:rPr>
          <w:rFonts w:ascii="Times New Roman" w:hAnsi="Times New Roman" w:cs="Times New Roman"/>
          <w:lang w:val="en-CA"/>
        </w:rPr>
        <w:t xml:space="preserve">by </w:t>
      </w:r>
      <w:r w:rsidRPr="003A5E82">
        <w:rPr>
          <w:rFonts w:ascii="Times New Roman" w:hAnsi="Times New Roman" w:cs="Times New Roman"/>
          <w:lang w:val="en-CA"/>
        </w:rPr>
        <w:t xml:space="preserve">the direct observations of </w:t>
      </w:r>
      <w:r w:rsidR="00F131F0" w:rsidRPr="003A5E82">
        <w:rPr>
          <w:rFonts w:ascii="Times New Roman" w:hAnsi="Times New Roman" w:cs="Times New Roman"/>
          <w:lang w:val="en-CA"/>
        </w:rPr>
        <w:t>community members</w:t>
      </w:r>
      <w:r w:rsidR="00032A00">
        <w:rPr>
          <w:rFonts w:ascii="Times New Roman" w:hAnsi="Times New Roman" w:cs="Times New Roman"/>
          <w:lang w:val="en-CA"/>
        </w:rPr>
        <w:t>,</w:t>
      </w:r>
      <w:r w:rsidR="00F131F0" w:rsidRPr="003A5E82">
        <w:rPr>
          <w:rFonts w:ascii="Times New Roman" w:hAnsi="Times New Roman" w:cs="Times New Roman"/>
          <w:lang w:val="en-CA"/>
        </w:rPr>
        <w:t xml:space="preserve"> </w:t>
      </w:r>
      <w:r w:rsidRPr="003A5E82">
        <w:rPr>
          <w:rFonts w:ascii="Times New Roman" w:hAnsi="Times New Roman" w:cs="Times New Roman"/>
          <w:lang w:val="en-CA"/>
        </w:rPr>
        <w:t>who</w:t>
      </w:r>
      <w:r w:rsidR="00591B7F">
        <w:rPr>
          <w:rFonts w:ascii="Times New Roman" w:hAnsi="Times New Roman" w:cs="Times New Roman"/>
          <w:lang w:val="en-CA"/>
        </w:rPr>
        <w:t xml:space="preserve"> can report the</w:t>
      </w:r>
      <w:r w:rsidR="001510DF">
        <w:rPr>
          <w:rFonts w:ascii="Times New Roman" w:hAnsi="Times New Roman" w:cs="Times New Roman"/>
          <w:lang w:val="en-CA"/>
        </w:rPr>
        <w:t xml:space="preserve">ir interactions with coyotes and </w:t>
      </w:r>
      <w:r w:rsidR="00032A00">
        <w:rPr>
          <w:rFonts w:ascii="Times New Roman" w:hAnsi="Times New Roman" w:cs="Times New Roman"/>
          <w:lang w:val="en-CA"/>
        </w:rPr>
        <w:t>describe the situation or context that led to that interaction</w:t>
      </w:r>
      <w:r w:rsidR="008A11E8">
        <w:rPr>
          <w:rFonts w:ascii="Times New Roman" w:hAnsi="Times New Roman" w:cs="Times New Roman"/>
          <w:lang w:val="en-CA"/>
        </w:rPr>
        <w:t>.</w:t>
      </w:r>
      <w:r w:rsidR="00797D2A">
        <w:rPr>
          <w:rFonts w:ascii="Times New Roman" w:hAnsi="Times New Roman" w:cs="Times New Roman"/>
          <w:lang w:val="en-CA"/>
        </w:rPr>
        <w:t xml:space="preserve"> To </w:t>
      </w:r>
      <w:r w:rsidR="00F131F0" w:rsidRPr="003A5E82">
        <w:rPr>
          <w:rFonts w:ascii="Times New Roman" w:hAnsi="Times New Roman" w:cs="Times New Roman"/>
          <w:lang w:val="en-CA"/>
        </w:rPr>
        <w:t>assess</w:t>
      </w:r>
      <w:r w:rsidR="00797D2A">
        <w:rPr>
          <w:rFonts w:ascii="Times New Roman" w:hAnsi="Times New Roman" w:cs="Times New Roman"/>
          <w:lang w:val="en-CA"/>
        </w:rPr>
        <w:t xml:space="preserve"> </w:t>
      </w:r>
      <w:r w:rsidR="007969B6">
        <w:rPr>
          <w:rFonts w:ascii="Times New Roman" w:hAnsi="Times New Roman" w:cs="Times New Roman"/>
          <w:lang w:val="en-CA"/>
        </w:rPr>
        <w:t>the predictors of human-coyote conflict</w:t>
      </w:r>
      <w:r w:rsidR="00F131F0" w:rsidRPr="003A5E82">
        <w:rPr>
          <w:rFonts w:ascii="Times New Roman" w:hAnsi="Times New Roman" w:cs="Times New Roman"/>
          <w:lang w:val="en-CA"/>
        </w:rPr>
        <w:t xml:space="preserve">, we </w:t>
      </w:r>
      <w:r w:rsidRPr="003A5E82">
        <w:rPr>
          <w:rFonts w:ascii="Times New Roman" w:hAnsi="Times New Roman" w:cs="Times New Roman"/>
          <w:lang w:val="en-CA"/>
        </w:rPr>
        <w:t xml:space="preserve">used a web-based reporting system to collect </w:t>
      </w:r>
      <w:r w:rsidRPr="003A5E82">
        <w:rPr>
          <w:rFonts w:ascii="Times New Roman" w:hAnsi="Times New Roman" w:cs="Times New Roman"/>
          <w:i/>
          <w:iCs/>
          <w:lang w:val="en-CA"/>
        </w:rPr>
        <w:t>N</w:t>
      </w:r>
      <w:r w:rsidRPr="003A5E82">
        <w:rPr>
          <w:rFonts w:ascii="Times New Roman" w:hAnsi="Times New Roman" w:cs="Times New Roman"/>
          <w:lang w:val="en-CA"/>
        </w:rPr>
        <w:t xml:space="preserve"> = </w:t>
      </w:r>
      <w:r w:rsidR="00D43631" w:rsidRPr="003A5E82">
        <w:rPr>
          <w:rFonts w:ascii="Times New Roman" w:hAnsi="Times New Roman" w:cs="Times New Roman"/>
          <w:lang w:val="en-CA"/>
        </w:rPr>
        <w:t>9,134</w:t>
      </w:r>
      <w:r w:rsidR="00F131F0" w:rsidRPr="003A5E82">
        <w:rPr>
          <w:rFonts w:ascii="Times New Roman" w:hAnsi="Times New Roman" w:cs="Times New Roman"/>
          <w:lang w:val="en-CA"/>
        </w:rPr>
        <w:t xml:space="preserve"> community science</w:t>
      </w:r>
      <w:r w:rsidRPr="003A5E82">
        <w:rPr>
          <w:rFonts w:ascii="Times New Roman" w:hAnsi="Times New Roman" w:cs="Times New Roman"/>
          <w:lang w:val="en-CA"/>
        </w:rPr>
        <w:t xml:space="preserve"> reports of coyotes in Edmonton, </w:t>
      </w:r>
      <w:r w:rsidR="00101133" w:rsidRPr="003A5E82">
        <w:rPr>
          <w:rFonts w:ascii="Times New Roman" w:hAnsi="Times New Roman" w:cs="Times New Roman"/>
          <w:lang w:val="en-CA"/>
        </w:rPr>
        <w:t>Canada</w:t>
      </w:r>
      <w:r w:rsidRPr="003A5E82">
        <w:rPr>
          <w:rFonts w:ascii="Times New Roman" w:hAnsi="Times New Roman" w:cs="Times New Roman"/>
          <w:lang w:val="en-CA"/>
        </w:rPr>
        <w:t>, between January 201</w:t>
      </w:r>
      <w:r w:rsidR="00B61976" w:rsidRPr="003A5E82">
        <w:rPr>
          <w:rFonts w:ascii="Times New Roman" w:hAnsi="Times New Roman" w:cs="Times New Roman"/>
          <w:lang w:val="en-CA"/>
        </w:rPr>
        <w:t>2</w:t>
      </w:r>
      <w:r w:rsidRPr="003A5E82">
        <w:rPr>
          <w:rFonts w:ascii="Times New Roman" w:hAnsi="Times New Roman" w:cs="Times New Roman"/>
          <w:lang w:val="en-CA"/>
        </w:rPr>
        <w:t xml:space="preserve"> and December 202</w:t>
      </w:r>
      <w:r w:rsidR="00B61976" w:rsidRPr="003A5E82">
        <w:rPr>
          <w:rFonts w:ascii="Times New Roman" w:hAnsi="Times New Roman" w:cs="Times New Roman"/>
          <w:lang w:val="en-CA"/>
        </w:rPr>
        <w:t>1</w:t>
      </w:r>
      <w:r w:rsidR="00F131F0" w:rsidRPr="003A5E82">
        <w:rPr>
          <w:rFonts w:ascii="Times New Roman" w:hAnsi="Times New Roman" w:cs="Times New Roman"/>
          <w:lang w:val="en-CA"/>
        </w:rPr>
        <w:t>.</w:t>
      </w:r>
      <w:r w:rsidR="002179B0" w:rsidRPr="003A5E82">
        <w:rPr>
          <w:rFonts w:ascii="Times New Roman" w:hAnsi="Times New Roman" w:cs="Times New Roman"/>
          <w:lang w:val="en-CA"/>
        </w:rPr>
        <w:t xml:space="preserve"> We </w:t>
      </w:r>
      <w:r w:rsidR="00D63350" w:rsidRPr="003A5E82">
        <w:rPr>
          <w:rFonts w:ascii="Times New Roman" w:hAnsi="Times New Roman" w:cs="Times New Roman"/>
          <w:lang w:val="en-CA"/>
        </w:rPr>
        <w:t>used</w:t>
      </w:r>
      <w:r w:rsidR="00676544" w:rsidRPr="003A5E82">
        <w:rPr>
          <w:rFonts w:ascii="Times New Roman" w:hAnsi="Times New Roman" w:cs="Times New Roman"/>
          <w:lang w:val="en-CA"/>
        </w:rPr>
        <w:t xml:space="preserve"> a standardized </w:t>
      </w:r>
      <w:r w:rsidR="00D63350" w:rsidRPr="003A5E82">
        <w:rPr>
          <w:rFonts w:ascii="Times New Roman" w:hAnsi="Times New Roman" w:cs="Times New Roman"/>
          <w:lang w:val="en-CA"/>
        </w:rPr>
        <w:t>ordinal ranking system</w:t>
      </w:r>
      <w:r w:rsidR="00A40351" w:rsidRPr="003A5E82">
        <w:rPr>
          <w:rFonts w:ascii="Times New Roman" w:hAnsi="Times New Roman" w:cs="Times New Roman"/>
          <w:lang w:val="en-CA"/>
        </w:rPr>
        <w:t xml:space="preserve"> to </w:t>
      </w:r>
      <w:r w:rsidR="00986939" w:rsidRPr="003A5E82">
        <w:rPr>
          <w:rFonts w:ascii="Times New Roman" w:hAnsi="Times New Roman" w:cs="Times New Roman"/>
          <w:lang w:val="en-CA"/>
        </w:rPr>
        <w:t>score each report</w:t>
      </w:r>
      <w:r w:rsidR="008F2651" w:rsidRPr="003A5E82">
        <w:rPr>
          <w:rFonts w:ascii="Times New Roman" w:hAnsi="Times New Roman" w:cs="Times New Roman"/>
          <w:lang w:val="en-CA"/>
        </w:rPr>
        <w:t xml:space="preserve"> on</w:t>
      </w:r>
      <w:r w:rsidR="00D85FF1" w:rsidRPr="003A5E82">
        <w:rPr>
          <w:rFonts w:ascii="Times New Roman" w:hAnsi="Times New Roman" w:cs="Times New Roman"/>
          <w:lang w:val="en-CA"/>
        </w:rPr>
        <w:t xml:space="preserve"> </w:t>
      </w:r>
      <w:r w:rsidR="00424DFD" w:rsidRPr="003A5E82">
        <w:rPr>
          <w:rFonts w:ascii="Times New Roman" w:hAnsi="Times New Roman" w:cs="Times New Roman"/>
          <w:lang w:val="en-CA"/>
        </w:rPr>
        <w:t xml:space="preserve">two indicators of human-coyote conflict: </w:t>
      </w:r>
      <w:r w:rsidR="00032A00">
        <w:rPr>
          <w:rFonts w:ascii="Times New Roman" w:hAnsi="Times New Roman" w:cs="Times New Roman"/>
          <w:lang w:val="en-CA"/>
        </w:rPr>
        <w:t>the actual risk of</w:t>
      </w:r>
      <w:r w:rsidR="00151007">
        <w:rPr>
          <w:rFonts w:ascii="Times New Roman" w:hAnsi="Times New Roman" w:cs="Times New Roman"/>
          <w:lang w:val="en-CA"/>
        </w:rPr>
        <w:t xml:space="preserve"> negative interaction</w:t>
      </w:r>
      <w:r w:rsidR="0025067A">
        <w:rPr>
          <w:rFonts w:ascii="Times New Roman" w:hAnsi="Times New Roman" w:cs="Times New Roman"/>
          <w:lang w:val="en-CA"/>
        </w:rPr>
        <w:t>s</w:t>
      </w:r>
      <w:r w:rsidR="00151007">
        <w:rPr>
          <w:rFonts w:ascii="Times New Roman" w:hAnsi="Times New Roman" w:cs="Times New Roman"/>
          <w:lang w:val="en-CA"/>
        </w:rPr>
        <w:t xml:space="preserve">, as indicated by </w:t>
      </w:r>
      <w:r w:rsidR="00C3130C" w:rsidRPr="003A5E82">
        <w:rPr>
          <w:rFonts w:ascii="Times New Roman" w:hAnsi="Times New Roman" w:cs="Times New Roman"/>
          <w:lang w:val="en-CA"/>
        </w:rPr>
        <w:t>coyote boldness</w:t>
      </w:r>
      <w:r w:rsidR="005F5578">
        <w:rPr>
          <w:rFonts w:ascii="Times New Roman" w:hAnsi="Times New Roman" w:cs="Times New Roman"/>
          <w:lang w:val="en-CA"/>
        </w:rPr>
        <w:t>,</w:t>
      </w:r>
      <w:r w:rsidR="00C3130C" w:rsidRPr="003A5E82">
        <w:rPr>
          <w:rFonts w:ascii="Times New Roman" w:hAnsi="Times New Roman" w:cs="Times New Roman"/>
          <w:lang w:val="en-CA"/>
        </w:rPr>
        <w:t xml:space="preserve"> and</w:t>
      </w:r>
      <w:r w:rsidR="005F5578">
        <w:rPr>
          <w:rFonts w:ascii="Times New Roman" w:hAnsi="Times New Roman" w:cs="Times New Roman"/>
          <w:lang w:val="en-CA"/>
        </w:rPr>
        <w:t xml:space="preserve"> the perceived risk of </w:t>
      </w:r>
      <w:r w:rsidR="00957F5D">
        <w:rPr>
          <w:rFonts w:ascii="Times New Roman" w:hAnsi="Times New Roman" w:cs="Times New Roman"/>
          <w:lang w:val="en-CA"/>
        </w:rPr>
        <w:t>such interactions, reflected in</w:t>
      </w:r>
      <w:r w:rsidR="00C3130C" w:rsidRPr="003A5E82">
        <w:rPr>
          <w:rFonts w:ascii="Times New Roman" w:hAnsi="Times New Roman" w:cs="Times New Roman"/>
          <w:lang w:val="en-CA"/>
        </w:rPr>
        <w:t xml:space="preserve"> human concern</w:t>
      </w:r>
      <w:r w:rsidR="00921198" w:rsidRPr="003A5E82">
        <w:rPr>
          <w:rFonts w:ascii="Times New Roman" w:hAnsi="Times New Roman" w:cs="Times New Roman"/>
          <w:lang w:val="en-CA"/>
        </w:rPr>
        <w:t xml:space="preserve"> </w:t>
      </w:r>
      <w:r w:rsidR="007969B6">
        <w:rPr>
          <w:rFonts w:ascii="Times New Roman" w:hAnsi="Times New Roman" w:cs="Times New Roman"/>
          <w:lang w:val="en-CA"/>
        </w:rPr>
        <w:t>about</w:t>
      </w:r>
      <w:r w:rsidR="00921198" w:rsidRPr="003A5E82">
        <w:rPr>
          <w:rFonts w:ascii="Times New Roman" w:hAnsi="Times New Roman" w:cs="Times New Roman"/>
          <w:lang w:val="en-CA"/>
        </w:rPr>
        <w:t xml:space="preserve"> coyotes</w:t>
      </w:r>
      <w:r w:rsidR="00424DFD" w:rsidRPr="003A5E82">
        <w:rPr>
          <w:rFonts w:ascii="Times New Roman" w:hAnsi="Times New Roman" w:cs="Times New Roman"/>
          <w:lang w:val="en-CA"/>
        </w:rPr>
        <w:t xml:space="preserve">. </w:t>
      </w:r>
      <w:r w:rsidR="009F2705">
        <w:rPr>
          <w:rFonts w:ascii="Times New Roman" w:hAnsi="Times New Roman" w:cs="Times New Roman"/>
          <w:lang w:val="en-CA"/>
        </w:rPr>
        <w:t xml:space="preserve">Using ordered </w:t>
      </w:r>
      <w:r w:rsidR="00A827BF" w:rsidRPr="003A5E82">
        <w:rPr>
          <w:rFonts w:ascii="Times New Roman" w:hAnsi="Times New Roman" w:cs="Times New Roman"/>
          <w:lang w:val="en-CA"/>
        </w:rPr>
        <w:t xml:space="preserve">logistic </w:t>
      </w:r>
      <w:r w:rsidRPr="003A5E82">
        <w:rPr>
          <w:rFonts w:ascii="Times New Roman" w:hAnsi="Times New Roman" w:cs="Times New Roman"/>
          <w:lang w:val="en-CA"/>
        </w:rPr>
        <w:t>regression</w:t>
      </w:r>
      <w:r w:rsidR="009C1EAD" w:rsidRPr="003A5E82">
        <w:rPr>
          <w:rFonts w:ascii="Times New Roman" w:hAnsi="Times New Roman" w:cs="Times New Roman"/>
          <w:lang w:val="en-CA"/>
        </w:rPr>
        <w:t xml:space="preserve"> and</w:t>
      </w:r>
      <w:r w:rsidR="00266027" w:rsidRPr="003A5E82">
        <w:rPr>
          <w:rFonts w:ascii="Times New Roman" w:hAnsi="Times New Roman" w:cs="Times New Roman"/>
          <w:lang w:val="en-CA"/>
        </w:rPr>
        <w:t xml:space="preserve"> chi-square tests</w:t>
      </w:r>
      <w:r w:rsidR="00C20ADA">
        <w:rPr>
          <w:rFonts w:ascii="Times New Roman" w:hAnsi="Times New Roman" w:cs="Times New Roman"/>
          <w:lang w:val="en-CA"/>
        </w:rPr>
        <w:t>,</w:t>
      </w:r>
      <w:r w:rsidRPr="003A5E82">
        <w:rPr>
          <w:rFonts w:ascii="Times New Roman" w:hAnsi="Times New Roman" w:cs="Times New Roman"/>
          <w:lang w:val="en-CA"/>
        </w:rPr>
        <w:t xml:space="preserve"> </w:t>
      </w:r>
      <w:r w:rsidR="009F2705">
        <w:rPr>
          <w:rFonts w:ascii="Times New Roman" w:hAnsi="Times New Roman" w:cs="Times New Roman"/>
          <w:lang w:val="en-CA"/>
        </w:rPr>
        <w:t>we</w:t>
      </w:r>
      <w:r w:rsidR="00C20ADA">
        <w:rPr>
          <w:rFonts w:ascii="Times New Roman" w:hAnsi="Times New Roman" w:cs="Times New Roman"/>
          <w:lang w:val="en-CA"/>
        </w:rPr>
        <w:t xml:space="preserve"> then</w:t>
      </w:r>
      <w:r w:rsidR="009F2705">
        <w:rPr>
          <w:rFonts w:ascii="Times New Roman" w:hAnsi="Times New Roman" w:cs="Times New Roman"/>
          <w:lang w:val="en-CA"/>
        </w:rPr>
        <w:t xml:space="preserve"> identified </w:t>
      </w:r>
      <w:r w:rsidR="00A60073" w:rsidRPr="003A5E82">
        <w:rPr>
          <w:rFonts w:ascii="Times New Roman" w:hAnsi="Times New Roman" w:cs="Times New Roman"/>
          <w:lang w:val="en-CA"/>
        </w:rPr>
        <w:t xml:space="preserve">spatial, temporal and contextual </w:t>
      </w:r>
      <w:r w:rsidR="009C1EAD" w:rsidRPr="003A5E82">
        <w:rPr>
          <w:rFonts w:ascii="Times New Roman" w:hAnsi="Times New Roman" w:cs="Times New Roman"/>
          <w:lang w:val="en-CA"/>
        </w:rPr>
        <w:t xml:space="preserve">covariates associated with </w:t>
      </w:r>
      <w:r w:rsidR="000C66FE" w:rsidRPr="003A5E82">
        <w:rPr>
          <w:rFonts w:ascii="Times New Roman" w:hAnsi="Times New Roman" w:cs="Times New Roman"/>
          <w:lang w:val="en-CA"/>
        </w:rPr>
        <w:t>conflict</w:t>
      </w:r>
      <w:r w:rsidR="008E4CFF" w:rsidRPr="003A5E82">
        <w:rPr>
          <w:rFonts w:ascii="Times New Roman" w:hAnsi="Times New Roman" w:cs="Times New Roman"/>
          <w:lang w:val="en-CA"/>
        </w:rPr>
        <w:t xml:space="preserve"> and </w:t>
      </w:r>
      <w:r w:rsidR="001D0D8A" w:rsidRPr="003A5E82">
        <w:rPr>
          <w:rFonts w:ascii="Times New Roman" w:hAnsi="Times New Roman" w:cs="Times New Roman"/>
          <w:lang w:val="en-CA"/>
        </w:rPr>
        <w:t>assess</w:t>
      </w:r>
      <w:r w:rsidR="009F2705">
        <w:rPr>
          <w:rFonts w:ascii="Times New Roman" w:hAnsi="Times New Roman" w:cs="Times New Roman"/>
          <w:lang w:val="en-CA"/>
        </w:rPr>
        <w:t>ed</w:t>
      </w:r>
      <w:r w:rsidR="008E4CFF" w:rsidRPr="003A5E82">
        <w:rPr>
          <w:rFonts w:ascii="Times New Roman" w:hAnsi="Times New Roman" w:cs="Times New Roman"/>
          <w:lang w:val="en-CA"/>
        </w:rPr>
        <w:t xml:space="preserve"> changes </w:t>
      </w:r>
      <w:r w:rsidR="003C1EC6" w:rsidRPr="003A5E82">
        <w:rPr>
          <w:rFonts w:ascii="Times New Roman" w:hAnsi="Times New Roman" w:cs="Times New Roman"/>
          <w:lang w:val="en-CA"/>
        </w:rPr>
        <w:t xml:space="preserve">in conflict </w:t>
      </w:r>
      <w:r w:rsidR="008E4CFF" w:rsidRPr="003A5E82">
        <w:rPr>
          <w:rFonts w:ascii="Times New Roman" w:hAnsi="Times New Roman" w:cs="Times New Roman"/>
          <w:lang w:val="en-CA"/>
        </w:rPr>
        <w:t>over time</w:t>
      </w:r>
      <w:r w:rsidR="00613E46" w:rsidRPr="003A5E82">
        <w:rPr>
          <w:rFonts w:ascii="Times New Roman" w:hAnsi="Times New Roman" w:cs="Times New Roman"/>
          <w:lang w:val="en-CA"/>
        </w:rPr>
        <w:t xml:space="preserve">. </w:t>
      </w:r>
      <w:r w:rsidR="00245262" w:rsidRPr="003A5E82">
        <w:rPr>
          <w:rFonts w:ascii="Times New Roman" w:hAnsi="Times New Roman" w:cs="Times New Roman"/>
          <w:lang w:val="en-CA"/>
        </w:rPr>
        <w:t xml:space="preserve">Our analysis found that coyotes were bolder in less developed open areas and during the pup rearing season, but human concern was highest  </w:t>
      </w:r>
      <w:r w:rsidR="009344B7" w:rsidRPr="003A5E82">
        <w:rPr>
          <w:rFonts w:ascii="Times New Roman" w:hAnsi="Times New Roman" w:cs="Times New Roman"/>
          <w:lang w:val="en-CA"/>
        </w:rPr>
        <w:t xml:space="preserve">in residential areas and the dispersal season. </w:t>
      </w:r>
      <w:r w:rsidRPr="003A5E82">
        <w:rPr>
          <w:rFonts w:ascii="Times New Roman" w:hAnsi="Times New Roman" w:cs="Times New Roman"/>
          <w:lang w:val="en-CA"/>
        </w:rPr>
        <w:t xml:space="preserve">Reports that mentioned pets or children were more likely to describe </w:t>
      </w:r>
      <w:r w:rsidR="005666EA">
        <w:rPr>
          <w:rFonts w:ascii="Times New Roman" w:hAnsi="Times New Roman" w:cs="Times New Roman"/>
          <w:lang w:val="en-CA"/>
        </w:rPr>
        <w:t>greater human-coyote conflict</w:t>
      </w:r>
      <w:r w:rsidRPr="003A5E82">
        <w:rPr>
          <w:rFonts w:ascii="Times New Roman" w:hAnsi="Times New Roman" w:cs="Times New Roman"/>
          <w:lang w:val="en-CA"/>
        </w:rPr>
        <w:t xml:space="preserve">. </w:t>
      </w:r>
      <w:r w:rsidR="009344B7" w:rsidRPr="003A5E82">
        <w:rPr>
          <w:rFonts w:ascii="Times New Roman" w:hAnsi="Times New Roman" w:cs="Times New Roman"/>
          <w:lang w:val="en-CA"/>
        </w:rPr>
        <w:t>Coyote boldness and human concern both increased over the 10 years of reporting</w:t>
      </w:r>
      <w:r w:rsidR="00B96E86" w:rsidRPr="003A5E82">
        <w:rPr>
          <w:rFonts w:ascii="Times New Roman" w:hAnsi="Times New Roman" w:cs="Times New Roman"/>
          <w:lang w:val="en-CA"/>
        </w:rPr>
        <w:t xml:space="preserve">. </w:t>
      </w:r>
      <w:r w:rsidRPr="003A5E82">
        <w:rPr>
          <w:rFonts w:ascii="Times New Roman" w:hAnsi="Times New Roman" w:cs="Times New Roman"/>
          <w:lang w:val="en-CA"/>
        </w:rPr>
        <w:t xml:space="preserve">Our results </w:t>
      </w:r>
      <w:r w:rsidR="00E33093">
        <w:rPr>
          <w:rFonts w:ascii="Times New Roman" w:hAnsi="Times New Roman" w:cs="Times New Roman"/>
          <w:lang w:val="en-CA"/>
        </w:rPr>
        <w:t>highlight the differences and similarities between</w:t>
      </w:r>
      <w:r w:rsidR="000C07B8">
        <w:rPr>
          <w:rFonts w:ascii="Times New Roman" w:hAnsi="Times New Roman" w:cs="Times New Roman"/>
          <w:lang w:val="en-CA"/>
        </w:rPr>
        <w:t xml:space="preserve"> the </w:t>
      </w:r>
      <w:r w:rsidR="00ED2EB9">
        <w:rPr>
          <w:rFonts w:ascii="Times New Roman" w:hAnsi="Times New Roman" w:cs="Times New Roman"/>
          <w:lang w:val="en-CA"/>
        </w:rPr>
        <w:t>factors</w:t>
      </w:r>
      <w:r w:rsidR="000C07B8">
        <w:rPr>
          <w:rFonts w:ascii="Times New Roman" w:hAnsi="Times New Roman" w:cs="Times New Roman"/>
          <w:lang w:val="en-CA"/>
        </w:rPr>
        <w:t xml:space="preserve"> that affect</w:t>
      </w:r>
      <w:r w:rsidR="00E33093">
        <w:rPr>
          <w:rFonts w:ascii="Times New Roman" w:hAnsi="Times New Roman" w:cs="Times New Roman"/>
          <w:lang w:val="en-CA"/>
        </w:rPr>
        <w:t xml:space="preserve"> </w:t>
      </w:r>
      <w:r w:rsidR="00BE63D6">
        <w:rPr>
          <w:rFonts w:ascii="Times New Roman" w:hAnsi="Times New Roman" w:cs="Times New Roman"/>
          <w:lang w:val="en-CA"/>
        </w:rPr>
        <w:t xml:space="preserve">boldness and concern, </w:t>
      </w:r>
      <w:r w:rsidR="001A3FF4">
        <w:rPr>
          <w:rFonts w:ascii="Times New Roman" w:hAnsi="Times New Roman" w:cs="Times New Roman"/>
          <w:lang w:val="en-CA"/>
        </w:rPr>
        <w:t xml:space="preserve">and </w:t>
      </w:r>
      <w:r w:rsidR="007844F9">
        <w:rPr>
          <w:rFonts w:ascii="Times New Roman" w:hAnsi="Times New Roman" w:cs="Times New Roman"/>
          <w:lang w:val="en-CA"/>
        </w:rPr>
        <w:t xml:space="preserve">emphasize the </w:t>
      </w:r>
      <w:r w:rsidR="00287793">
        <w:rPr>
          <w:rFonts w:ascii="Times New Roman" w:hAnsi="Times New Roman" w:cs="Times New Roman"/>
          <w:lang w:val="en-CA"/>
        </w:rPr>
        <w:t>need for</w:t>
      </w:r>
      <w:r w:rsidR="007D0A3F">
        <w:rPr>
          <w:rFonts w:ascii="Times New Roman" w:hAnsi="Times New Roman" w:cs="Times New Roman"/>
          <w:lang w:val="en-CA"/>
        </w:rPr>
        <w:t xml:space="preserve"> the effective allocation of</w:t>
      </w:r>
      <w:r w:rsidR="00B8145B">
        <w:rPr>
          <w:rFonts w:ascii="Times New Roman" w:hAnsi="Times New Roman" w:cs="Times New Roman"/>
          <w:lang w:val="en-CA"/>
        </w:rPr>
        <w:t xml:space="preserve"> </w:t>
      </w:r>
      <w:r w:rsidR="006F249B">
        <w:rPr>
          <w:rFonts w:ascii="Times New Roman" w:hAnsi="Times New Roman" w:cs="Times New Roman"/>
          <w:lang w:val="en-CA"/>
        </w:rPr>
        <w:t>proactive</w:t>
      </w:r>
      <w:r w:rsidR="001B1E68">
        <w:rPr>
          <w:rFonts w:ascii="Times New Roman" w:hAnsi="Times New Roman" w:cs="Times New Roman"/>
          <w:lang w:val="en-CA"/>
        </w:rPr>
        <w:t xml:space="preserve"> </w:t>
      </w:r>
      <w:r w:rsidR="00C108AD">
        <w:rPr>
          <w:rFonts w:ascii="Times New Roman" w:hAnsi="Times New Roman" w:cs="Times New Roman"/>
          <w:lang w:val="en-CA"/>
        </w:rPr>
        <w:t>management actions</w:t>
      </w:r>
      <w:r w:rsidR="00B5359D">
        <w:rPr>
          <w:rFonts w:ascii="Times New Roman" w:hAnsi="Times New Roman" w:cs="Times New Roman"/>
          <w:lang w:val="en-CA"/>
        </w:rPr>
        <w:t xml:space="preserve"> to </w:t>
      </w:r>
      <w:r w:rsidR="00864637">
        <w:rPr>
          <w:rFonts w:ascii="Times New Roman" w:hAnsi="Times New Roman" w:cs="Times New Roman"/>
          <w:lang w:val="en-CA"/>
        </w:rPr>
        <w:t xml:space="preserve">improve </w:t>
      </w:r>
      <w:r w:rsidR="007641A2">
        <w:rPr>
          <w:rFonts w:ascii="Times New Roman" w:hAnsi="Times New Roman" w:cs="Times New Roman"/>
          <w:lang w:val="en-CA"/>
        </w:rPr>
        <w:t xml:space="preserve">coexistence between humans and urban coyotes. </w:t>
      </w:r>
    </w:p>
    <w:p w14:paraId="2052078C" w14:textId="3CAA6B93" w:rsidR="00B102EE" w:rsidRDefault="00B102EE" w:rsidP="00BA0A2E">
      <w:pPr>
        <w:spacing w:line="480" w:lineRule="auto"/>
        <w:rPr>
          <w:rFonts w:ascii="Times New Roman" w:hAnsi="Times New Roman" w:cs="Times New Roman"/>
          <w:b/>
          <w:bCs/>
          <w:lang w:val="en-CA"/>
        </w:rPr>
      </w:pPr>
    </w:p>
    <w:p w14:paraId="70EDC2A3" w14:textId="6AB92BF3" w:rsidR="00440751" w:rsidRPr="00440751" w:rsidRDefault="00440751" w:rsidP="00BA0A2E">
      <w:pPr>
        <w:spacing w:line="480" w:lineRule="auto"/>
        <w:rPr>
          <w:rFonts w:ascii="Times New Roman" w:hAnsi="Times New Roman" w:cs="Times New Roman"/>
          <w:lang w:val="en-CA"/>
        </w:rPr>
      </w:pPr>
      <w:r>
        <w:rPr>
          <w:rFonts w:ascii="Times New Roman" w:hAnsi="Times New Roman" w:cs="Times New Roman"/>
          <w:b/>
          <w:bCs/>
          <w:lang w:val="en-CA"/>
        </w:rPr>
        <w:t xml:space="preserve">Keywords: </w:t>
      </w:r>
      <w:r>
        <w:rPr>
          <w:rFonts w:ascii="Times New Roman" w:hAnsi="Times New Roman" w:cs="Times New Roman"/>
          <w:lang w:val="en-CA"/>
        </w:rPr>
        <w:t xml:space="preserve">Human-coyote conflict, community science, </w:t>
      </w:r>
      <w:r>
        <w:rPr>
          <w:rFonts w:ascii="Times New Roman" w:hAnsi="Times New Roman" w:cs="Times New Roman"/>
          <w:i/>
          <w:iCs/>
          <w:lang w:val="en-CA"/>
        </w:rPr>
        <w:t>Canis latrans</w:t>
      </w:r>
      <w:r>
        <w:rPr>
          <w:rFonts w:ascii="Times New Roman" w:hAnsi="Times New Roman" w:cs="Times New Roman"/>
          <w:lang w:val="en-CA"/>
        </w:rPr>
        <w:t>, urban</w:t>
      </w:r>
    </w:p>
    <w:p w14:paraId="19E68FB6" w14:textId="6287BB6F" w:rsidR="004A3312" w:rsidRDefault="004A3312">
      <w:pPr>
        <w:rPr>
          <w:rFonts w:ascii="Times New Roman" w:hAnsi="Times New Roman" w:cs="Times New Roman"/>
          <w:b/>
          <w:bCs/>
          <w:lang w:val="en-CA"/>
        </w:rPr>
      </w:pPr>
      <w:r>
        <w:rPr>
          <w:rFonts w:ascii="Times New Roman" w:hAnsi="Times New Roman" w:cs="Times New Roman"/>
          <w:b/>
          <w:bCs/>
          <w:lang w:val="en-CA"/>
        </w:rPr>
        <w:br w:type="page"/>
      </w:r>
    </w:p>
    <w:p w14:paraId="47C6DF0F" w14:textId="3138894C" w:rsidR="0097786D" w:rsidRPr="003A5E82" w:rsidRDefault="00336F4D" w:rsidP="0097786D">
      <w:pPr>
        <w:spacing w:line="480" w:lineRule="auto"/>
        <w:rPr>
          <w:rFonts w:ascii="Times New Roman" w:hAnsi="Times New Roman" w:cs="Times New Roman"/>
          <w:b/>
          <w:bCs/>
          <w:lang w:val="en-CA"/>
        </w:rPr>
      </w:pPr>
      <w:r w:rsidRPr="003A5E82">
        <w:rPr>
          <w:rFonts w:ascii="Times New Roman" w:hAnsi="Times New Roman" w:cs="Times New Roman"/>
          <w:b/>
          <w:bCs/>
          <w:lang w:val="en-CA"/>
        </w:rPr>
        <w:lastRenderedPageBreak/>
        <w:t>INTRODUCTION</w:t>
      </w:r>
    </w:p>
    <w:p w14:paraId="0BE18AA4" w14:textId="2685121A" w:rsidR="00256F6E" w:rsidRPr="003A5E82" w:rsidRDefault="00EF42B8" w:rsidP="00F167E9">
      <w:pPr>
        <w:spacing w:line="480" w:lineRule="auto"/>
        <w:rPr>
          <w:rFonts w:ascii="Times New Roman" w:hAnsi="Times New Roman" w:cs="Times New Roman"/>
          <w:lang w:val="en-CA"/>
        </w:rPr>
      </w:pPr>
      <w:r w:rsidRPr="003A5E82">
        <w:rPr>
          <w:rFonts w:ascii="Times New Roman" w:hAnsi="Times New Roman" w:cs="Times New Roman"/>
          <w:lang w:val="en-CA"/>
        </w:rPr>
        <w:t>Coyotes (</w:t>
      </w:r>
      <w:r w:rsidRPr="003A5E82">
        <w:rPr>
          <w:rFonts w:ascii="Times New Roman" w:hAnsi="Times New Roman" w:cs="Times New Roman"/>
          <w:i/>
          <w:iCs/>
          <w:lang w:val="en-CA"/>
        </w:rPr>
        <w:t>Canis latrans</w:t>
      </w:r>
      <w:r w:rsidRPr="003A5E82">
        <w:rPr>
          <w:rFonts w:ascii="Times New Roman" w:hAnsi="Times New Roman" w:cs="Times New Roman"/>
          <w:lang w:val="en-CA"/>
        </w:rPr>
        <w:t>) are a</w:t>
      </w:r>
      <w:r w:rsidR="003B3631">
        <w:rPr>
          <w:rFonts w:ascii="Times New Roman" w:hAnsi="Times New Roman" w:cs="Times New Roman"/>
          <w:lang w:val="en-CA"/>
        </w:rPr>
        <w:t xml:space="preserve"> common</w:t>
      </w:r>
      <w:r w:rsidRPr="003A5E82">
        <w:rPr>
          <w:rFonts w:ascii="Times New Roman" w:hAnsi="Times New Roman" w:cs="Times New Roman"/>
          <w:lang w:val="en-CA"/>
        </w:rPr>
        <w:t xml:space="preserve"> </w:t>
      </w:r>
      <w:r w:rsidR="003B3631">
        <w:rPr>
          <w:rFonts w:ascii="Times New Roman" w:hAnsi="Times New Roman" w:cs="Times New Roman"/>
          <w:lang w:val="en-CA"/>
        </w:rPr>
        <w:t>example of an urban-adapted species, and one of the few urban-dwelling large carnivores</w:t>
      </w:r>
      <w:r w:rsidR="00281831">
        <w:rPr>
          <w:rFonts w:ascii="Times New Roman" w:hAnsi="Times New Roman" w:cs="Times New Roman"/>
          <w:lang w:val="en-CA"/>
        </w:rPr>
        <w:t xml:space="preserve"> in North America</w:t>
      </w:r>
      <w:r w:rsidR="003B3631">
        <w:rPr>
          <w:rFonts w:ascii="Times New Roman" w:hAnsi="Times New Roman" w:cs="Times New Roman"/>
          <w:lang w:val="en-CA"/>
        </w:rPr>
        <w:t xml:space="preserve">. </w:t>
      </w:r>
      <w:r w:rsidR="007B61A6">
        <w:rPr>
          <w:rFonts w:ascii="Times New Roman" w:hAnsi="Times New Roman" w:cs="Times New Roman"/>
          <w:lang w:val="en-CA"/>
        </w:rPr>
        <w:t xml:space="preserve">They survive </w:t>
      </w:r>
      <w:r w:rsidR="0038326C">
        <w:rPr>
          <w:rFonts w:ascii="Times New Roman" w:hAnsi="Times New Roman" w:cs="Times New Roman"/>
          <w:lang w:val="en-CA"/>
        </w:rPr>
        <w:t xml:space="preserve">in urban </w:t>
      </w:r>
      <w:r w:rsidR="00213CA9">
        <w:rPr>
          <w:rFonts w:ascii="Times New Roman" w:hAnsi="Times New Roman" w:cs="Times New Roman"/>
          <w:lang w:val="en-CA"/>
        </w:rPr>
        <w:t>areas largely by avoiding interactions with humans</w:t>
      </w:r>
      <w:r w:rsidR="00BB1F53" w:rsidRPr="003A5E82">
        <w:rPr>
          <w:rFonts w:ascii="Times New Roman" w:hAnsi="Times New Roman" w:cs="Times New Roman"/>
          <w:lang w:val="en-CA"/>
        </w:rPr>
        <w:t xml:space="preserve"> </w:t>
      </w:r>
      <w:r w:rsidR="00BB1F53" w:rsidRPr="003A5E82">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s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s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B1F53" w:rsidRPr="003A5E82">
        <w:rPr>
          <w:rFonts w:ascii="Times New Roman" w:hAnsi="Times New Roman" w:cs="Times New Roman"/>
          <w:lang w:val="en-CA"/>
        </w:rPr>
      </w:r>
      <w:r w:rsidR="00BB1F53" w:rsidRPr="003A5E82">
        <w:rPr>
          <w:rFonts w:ascii="Times New Roman" w:hAnsi="Times New Roman" w:cs="Times New Roman"/>
          <w:lang w:val="en-CA"/>
        </w:rPr>
        <w:fldChar w:fldCharType="separate"/>
      </w:r>
      <w:r w:rsidR="00654925">
        <w:rPr>
          <w:rFonts w:ascii="Times New Roman" w:hAnsi="Times New Roman" w:cs="Times New Roman"/>
          <w:noProof/>
          <w:lang w:val="en-CA"/>
        </w:rPr>
        <w:t>(Mowry et al. 2020, Drake et al. 2021)</w:t>
      </w:r>
      <w:r w:rsidR="00BB1F53" w:rsidRPr="003A5E82">
        <w:rPr>
          <w:rFonts w:ascii="Times New Roman" w:hAnsi="Times New Roman" w:cs="Times New Roman"/>
          <w:lang w:val="en-CA"/>
        </w:rPr>
        <w:fldChar w:fldCharType="end"/>
      </w:r>
      <w:r w:rsidR="0041496C" w:rsidRPr="003A5E82">
        <w:rPr>
          <w:rFonts w:ascii="Times New Roman" w:hAnsi="Times New Roman" w:cs="Times New Roman"/>
          <w:lang w:val="en-CA"/>
        </w:rPr>
        <w:t xml:space="preserve"> </w:t>
      </w:r>
      <w:r w:rsidR="0092581D" w:rsidRPr="003A5E82">
        <w:rPr>
          <w:rFonts w:ascii="Times New Roman" w:hAnsi="Times New Roman" w:cs="Times New Roman"/>
          <w:lang w:val="en-CA"/>
        </w:rPr>
        <w:t>while</w:t>
      </w:r>
      <w:r w:rsidR="0041496C" w:rsidRPr="003A5E82">
        <w:rPr>
          <w:rFonts w:ascii="Times New Roman" w:hAnsi="Times New Roman" w:cs="Times New Roman"/>
          <w:lang w:val="en-CA"/>
        </w:rPr>
        <w:t xml:space="preserve"> </w:t>
      </w:r>
      <w:r w:rsidR="00725C14" w:rsidRPr="003A5E82">
        <w:rPr>
          <w:rFonts w:ascii="Times New Roman" w:hAnsi="Times New Roman" w:cs="Times New Roman"/>
          <w:lang w:val="en-CA"/>
        </w:rPr>
        <w:t>b</w:t>
      </w:r>
      <w:r w:rsidR="00062031" w:rsidRPr="003A5E82">
        <w:rPr>
          <w:rFonts w:ascii="Times New Roman" w:hAnsi="Times New Roman" w:cs="Times New Roman"/>
          <w:lang w:val="en-CA"/>
        </w:rPr>
        <w:t>enefit</w:t>
      </w:r>
      <w:r w:rsidR="0092581D" w:rsidRPr="003A5E82">
        <w:rPr>
          <w:rFonts w:ascii="Times New Roman" w:hAnsi="Times New Roman" w:cs="Times New Roman"/>
          <w:lang w:val="en-CA"/>
        </w:rPr>
        <w:t>ting</w:t>
      </w:r>
      <w:r w:rsidR="00062031" w:rsidRPr="003A5E82">
        <w:rPr>
          <w:rFonts w:ascii="Times New Roman" w:hAnsi="Times New Roman" w:cs="Times New Roman"/>
          <w:lang w:val="en-CA"/>
        </w:rPr>
        <w:t xml:space="preserve"> from</w:t>
      </w:r>
      <w:r w:rsidR="00080DC8" w:rsidRPr="003A5E82">
        <w:rPr>
          <w:rFonts w:ascii="Times New Roman" w:hAnsi="Times New Roman" w:cs="Times New Roman"/>
          <w:lang w:val="en-CA"/>
        </w:rPr>
        <w:t xml:space="preserve"> </w:t>
      </w:r>
      <w:r w:rsidR="0089059A">
        <w:rPr>
          <w:rFonts w:ascii="Times New Roman" w:hAnsi="Times New Roman" w:cs="Times New Roman"/>
          <w:lang w:val="en-CA"/>
        </w:rPr>
        <w:t xml:space="preserve">reduced competition with </w:t>
      </w:r>
      <w:r w:rsidR="00E70032">
        <w:rPr>
          <w:rFonts w:ascii="Times New Roman" w:hAnsi="Times New Roman" w:cs="Times New Roman"/>
          <w:lang w:val="en-CA"/>
        </w:rPr>
        <w:t xml:space="preserve">other </w:t>
      </w:r>
      <w:r w:rsidR="00523D51" w:rsidRPr="003A5E82">
        <w:rPr>
          <w:rFonts w:ascii="Times New Roman" w:hAnsi="Times New Roman" w:cs="Times New Roman"/>
          <w:lang w:val="en-CA"/>
        </w:rPr>
        <w:t>predators</w:t>
      </w:r>
      <w:r w:rsidR="00162780" w:rsidRPr="003A5E82">
        <w:rPr>
          <w:rFonts w:ascii="Times New Roman" w:hAnsi="Times New Roman" w:cs="Times New Roman"/>
          <w:lang w:val="en-CA"/>
        </w:rPr>
        <w:t xml:space="preserve"> </w:t>
      </w:r>
      <w:r w:rsidR="00162780" w:rsidRPr="003A5E82">
        <w:rPr>
          <w:rFonts w:ascii="Times New Roman" w:hAnsi="Times New Roman" w:cs="Times New Roman"/>
          <w:lang w:val="en-CA"/>
        </w:rPr>
        <w:fldChar w:fldCharType="begin">
          <w:fldData xml:space="preserve">PEVuZE5vdGU+PENpdGU+PEF1dGhvcj5QcnVnaDwvQXV0aG9yPjxZZWFyPjIwMDk8L1llYXI+PElE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cnVnaDwvQXV0aG9yPjxZZWFyPjIwMDk8L1llYXI+PElE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62780" w:rsidRPr="003A5E82">
        <w:rPr>
          <w:rFonts w:ascii="Times New Roman" w:hAnsi="Times New Roman" w:cs="Times New Roman"/>
          <w:lang w:val="en-CA"/>
        </w:rPr>
      </w:r>
      <w:r w:rsidR="00162780" w:rsidRPr="003A5E82">
        <w:rPr>
          <w:rFonts w:ascii="Times New Roman" w:hAnsi="Times New Roman" w:cs="Times New Roman"/>
          <w:lang w:val="en-CA"/>
        </w:rPr>
        <w:fldChar w:fldCharType="separate"/>
      </w:r>
      <w:r w:rsidR="00654925">
        <w:rPr>
          <w:rFonts w:ascii="Times New Roman" w:hAnsi="Times New Roman" w:cs="Times New Roman"/>
          <w:noProof/>
          <w:lang w:val="en-CA"/>
        </w:rPr>
        <w:t>(Prugh et al. 2009)</w:t>
      </w:r>
      <w:r w:rsidR="00162780" w:rsidRPr="003A5E82">
        <w:rPr>
          <w:rFonts w:ascii="Times New Roman" w:hAnsi="Times New Roman" w:cs="Times New Roman"/>
          <w:lang w:val="en-CA"/>
        </w:rPr>
        <w:fldChar w:fldCharType="end"/>
      </w:r>
      <w:r w:rsidR="00E755FA" w:rsidRPr="003A5E82">
        <w:rPr>
          <w:rFonts w:ascii="Times New Roman" w:hAnsi="Times New Roman" w:cs="Times New Roman"/>
          <w:lang w:val="en-CA"/>
        </w:rPr>
        <w:t xml:space="preserve">, </w:t>
      </w:r>
      <w:r w:rsidR="00B946D3">
        <w:rPr>
          <w:rFonts w:ascii="Times New Roman" w:hAnsi="Times New Roman" w:cs="Times New Roman"/>
          <w:lang w:val="en-CA"/>
        </w:rPr>
        <w:t>less</w:t>
      </w:r>
      <w:r w:rsidR="00BA7813" w:rsidRPr="003A5E82">
        <w:rPr>
          <w:rFonts w:ascii="Times New Roman" w:hAnsi="Times New Roman" w:cs="Times New Roman"/>
          <w:lang w:val="en-CA"/>
        </w:rPr>
        <w:t xml:space="preserve"> </w:t>
      </w:r>
      <w:r w:rsidR="009260C6" w:rsidRPr="003A5E82">
        <w:rPr>
          <w:rFonts w:ascii="Times New Roman" w:hAnsi="Times New Roman" w:cs="Times New Roman"/>
          <w:lang w:val="en-CA"/>
        </w:rPr>
        <w:t xml:space="preserve">human persecution </w:t>
      </w:r>
      <w:r w:rsidR="00244D07" w:rsidRPr="003A5E82">
        <w:rPr>
          <w:rFonts w:ascii="Times New Roman" w:hAnsi="Times New Roman" w:cs="Times New Roman"/>
          <w:lang w:val="en-CA"/>
        </w:rPr>
        <w:t xml:space="preserve">in urban </w:t>
      </w:r>
      <w:r w:rsidR="00BB2E3C" w:rsidRPr="003A5E82">
        <w:rPr>
          <w:rFonts w:ascii="Times New Roman" w:hAnsi="Times New Roman" w:cs="Times New Roman"/>
          <w:lang w:val="en-CA"/>
        </w:rPr>
        <w:t xml:space="preserve">compared to rural areas </w:t>
      </w:r>
      <w:r w:rsidR="00725C14" w:rsidRPr="003A5E82">
        <w:rPr>
          <w:rFonts w:ascii="Times New Roman" w:hAnsi="Times New Roman" w:cs="Times New Roman"/>
          <w:lang w:val="en-CA"/>
        </w:rPr>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IDIwMTEpPC9EaXNwbGF5VGV4dD48cmVjb3JkPjxkYXRlcz48cHViLWRh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Db2xsaW5zPC9BdXRob3I+PFllYXI+MjAxMTwvWWVhcj48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25C14" w:rsidRPr="003A5E82">
        <w:rPr>
          <w:rFonts w:ascii="Times New Roman" w:hAnsi="Times New Roman" w:cs="Times New Roman"/>
          <w:lang w:val="en-CA"/>
        </w:rPr>
      </w:r>
      <w:r w:rsidR="00725C14" w:rsidRPr="003A5E82">
        <w:rPr>
          <w:rFonts w:ascii="Times New Roman" w:hAnsi="Times New Roman" w:cs="Times New Roman"/>
          <w:lang w:val="en-CA"/>
        </w:rPr>
        <w:fldChar w:fldCharType="separate"/>
      </w:r>
      <w:r w:rsidR="00654925">
        <w:rPr>
          <w:rFonts w:ascii="Times New Roman" w:hAnsi="Times New Roman" w:cs="Times New Roman"/>
          <w:noProof/>
          <w:lang w:val="en-CA"/>
        </w:rPr>
        <w:t>(Collins and Kays 2011)</w:t>
      </w:r>
      <w:r w:rsidR="00725C14" w:rsidRPr="003A5E82">
        <w:rPr>
          <w:rFonts w:ascii="Times New Roman" w:hAnsi="Times New Roman" w:cs="Times New Roman"/>
          <w:lang w:val="en-CA"/>
        </w:rPr>
        <w:fldChar w:fldCharType="end"/>
      </w:r>
      <w:r w:rsidR="00BA7813" w:rsidRPr="003A5E82">
        <w:rPr>
          <w:rFonts w:ascii="Times New Roman" w:hAnsi="Times New Roman" w:cs="Times New Roman"/>
          <w:lang w:val="en-CA"/>
        </w:rPr>
        <w:t xml:space="preserve">, </w:t>
      </w:r>
      <w:r w:rsidR="00B237CB" w:rsidRPr="003A5E82">
        <w:rPr>
          <w:rFonts w:ascii="Times New Roman" w:hAnsi="Times New Roman" w:cs="Times New Roman"/>
          <w:lang w:val="en-CA"/>
        </w:rPr>
        <w:t xml:space="preserve">and </w:t>
      </w:r>
      <w:r w:rsidR="005021FE">
        <w:rPr>
          <w:rFonts w:ascii="Times New Roman" w:hAnsi="Times New Roman" w:cs="Times New Roman"/>
          <w:lang w:val="en-CA"/>
        </w:rPr>
        <w:t xml:space="preserve">the </w:t>
      </w:r>
      <w:r w:rsidR="00E755FA" w:rsidRPr="003A5E82">
        <w:rPr>
          <w:rFonts w:ascii="Times New Roman" w:hAnsi="Times New Roman" w:cs="Times New Roman"/>
          <w:lang w:val="en-CA"/>
        </w:rPr>
        <w:t xml:space="preserve">abundant </w:t>
      </w:r>
      <w:r w:rsidR="004A3312">
        <w:rPr>
          <w:rFonts w:ascii="Times New Roman" w:hAnsi="Times New Roman" w:cs="Times New Roman"/>
          <w:lang w:val="en-CA"/>
        </w:rPr>
        <w:t xml:space="preserve">urban </w:t>
      </w:r>
      <w:r w:rsidR="00E755FA" w:rsidRPr="003A5E82">
        <w:rPr>
          <w:rFonts w:ascii="Times New Roman" w:hAnsi="Times New Roman" w:cs="Times New Roman"/>
          <w:lang w:val="en-CA"/>
        </w:rPr>
        <w:t>food resources</w:t>
      </w:r>
      <w:r w:rsidR="00A11BE7" w:rsidRPr="003A5E82">
        <w:rPr>
          <w:rFonts w:ascii="Times New Roman" w:hAnsi="Times New Roman" w:cs="Times New Roman"/>
          <w:lang w:val="en-CA"/>
        </w:rPr>
        <w:t xml:space="preserve"> </w:t>
      </w:r>
      <w:r w:rsidR="00E11E6B" w:rsidRPr="003A5E82">
        <w:rPr>
          <w:rFonts w:ascii="Times New Roman" w:hAnsi="Times New Roman" w:cs="Times New Roman"/>
          <w:lang w:val="en-CA"/>
        </w:rPr>
        <w:t xml:space="preserve">available to them </w:t>
      </w:r>
      <w:r w:rsidR="00F52CB6">
        <w:rPr>
          <w:rFonts w:ascii="Times New Roman" w:hAnsi="Times New Roman" w:cs="Times New Roman"/>
          <w:lang w:val="en-CA"/>
        </w:rPr>
        <w:t>in the form of</w:t>
      </w:r>
      <w:r w:rsidR="00E11E6B" w:rsidRPr="003A5E82">
        <w:rPr>
          <w:rFonts w:ascii="Times New Roman" w:hAnsi="Times New Roman" w:cs="Times New Roman"/>
          <w:lang w:val="en-CA"/>
        </w:rPr>
        <w:t xml:space="preserve"> </w:t>
      </w:r>
      <w:r w:rsidR="006D23B8" w:rsidRPr="003A5E82">
        <w:rPr>
          <w:rFonts w:ascii="Times New Roman" w:hAnsi="Times New Roman" w:cs="Times New Roman"/>
          <w:lang w:val="en-CA"/>
        </w:rPr>
        <w:t>rodent</w:t>
      </w:r>
      <w:r w:rsidR="00154230">
        <w:rPr>
          <w:rFonts w:ascii="Times New Roman" w:hAnsi="Times New Roman" w:cs="Times New Roman"/>
          <w:lang w:val="en-CA"/>
        </w:rPr>
        <w:t>s</w:t>
      </w:r>
      <w:r w:rsidR="006D23B8" w:rsidRPr="003A5E82">
        <w:rPr>
          <w:rFonts w:ascii="Times New Roman" w:hAnsi="Times New Roman" w:cs="Times New Roman"/>
          <w:lang w:val="en-CA"/>
        </w:rPr>
        <w:t xml:space="preserve">, </w:t>
      </w:r>
      <w:r w:rsidR="00E11E6B" w:rsidRPr="003A5E82">
        <w:rPr>
          <w:rFonts w:ascii="Times New Roman" w:hAnsi="Times New Roman" w:cs="Times New Roman"/>
          <w:lang w:val="en-CA"/>
        </w:rPr>
        <w:t xml:space="preserve">garbage, compost and fruit </w:t>
      </w:r>
      <w:r w:rsidR="00E11E6B" w:rsidRPr="00D4069C">
        <w:rPr>
          <w:rFonts w:ascii="Times New Roman" w:hAnsi="Times New Roman" w:cs="Times New Roman"/>
          <w:highlight w:val="yellow"/>
          <w:lang w:val="en-CA"/>
        </w:rPr>
        <w:t xml:space="preserve">trees </w:t>
      </w:r>
      <w:r w:rsidR="00EC05F7" w:rsidRPr="00D4069C">
        <w:rPr>
          <w:rFonts w:ascii="Times New Roman" w:hAnsi="Times New Roman" w:cs="Times New Roman"/>
          <w:highlight w:val="yellow"/>
          <w:lang w:val="en-CA"/>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gMjAwMSwgTXVycmF5IGV0IGFsLiAyMDE1YSwgU3VnZGVuIGV0IGFsLiAyMDIxKTwvRGlzcGxh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</w:fldData>
        </w:fldChar>
      </w:r>
      <w:r w:rsidR="00E118F2" w:rsidRPr="00D4069C">
        <w:rPr>
          <w:rFonts w:ascii="Times New Roman" w:hAnsi="Times New Roman" w:cs="Times New Roman"/>
          <w:highlight w:val="yellow"/>
          <w:lang w:val="en-CA"/>
        </w:rPr>
        <w:instrText xml:space="preserve"> ADDIN EN.CITE </w:instrText>
      </w:r>
      <w:r w:rsidR="00E118F2" w:rsidRPr="00D4069C">
        <w:rPr>
          <w:rFonts w:ascii="Times New Roman" w:hAnsi="Times New Roman" w:cs="Times New Roman"/>
          <w:highlight w:val="yellow"/>
          <w:lang w:val="en-CA"/>
        </w:rPr>
        <w:fldChar w:fldCharType="begin">
          <w:fldData xml:space="preserve">PEVuZE5vdGU+PENpdGU+PEF1dGhvcj5GZWRyaWFuaTwvQXV0aG9yPjxZZWFyPjIwMDE8L1llYXI+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</w:fldData>
        </w:fldChar>
      </w:r>
      <w:r w:rsidR="00E118F2" w:rsidRPr="00D4069C">
        <w:rPr>
          <w:rFonts w:ascii="Times New Roman" w:hAnsi="Times New Roman" w:cs="Times New Roman"/>
          <w:highlight w:val="yellow"/>
          <w:lang w:val="en-CA"/>
        </w:rPr>
        <w:instrText xml:space="preserve"> ADDIN EN.CITE.DATA </w:instrText>
      </w:r>
      <w:r w:rsidR="00E118F2" w:rsidRPr="00D4069C">
        <w:rPr>
          <w:rFonts w:ascii="Times New Roman" w:hAnsi="Times New Roman" w:cs="Times New Roman"/>
          <w:highlight w:val="yellow"/>
          <w:lang w:val="en-CA"/>
        </w:rPr>
      </w:r>
      <w:r w:rsidR="00E118F2" w:rsidRPr="00D4069C">
        <w:rPr>
          <w:rFonts w:ascii="Times New Roman" w:hAnsi="Times New Roman" w:cs="Times New Roman"/>
          <w:highlight w:val="yellow"/>
          <w:lang w:val="en-CA"/>
        </w:rPr>
        <w:fldChar w:fldCharType="end"/>
      </w:r>
      <w:r w:rsidR="00EC05F7" w:rsidRPr="00D4069C">
        <w:rPr>
          <w:rFonts w:ascii="Times New Roman" w:hAnsi="Times New Roman" w:cs="Times New Roman"/>
          <w:highlight w:val="yellow"/>
          <w:lang w:val="en-CA"/>
        </w:rPr>
        <w:fldChar w:fldCharType="separate"/>
      </w:r>
      <w:r w:rsidR="00E118F2" w:rsidRPr="00D4069C">
        <w:rPr>
          <w:rFonts w:ascii="Times New Roman" w:hAnsi="Times New Roman" w:cs="Times New Roman"/>
          <w:noProof/>
          <w:highlight w:val="yellow"/>
          <w:lang w:val="en-CA"/>
        </w:rPr>
        <w:t>(Fedriani et al. 2001, Murray et al. 2015a, Sugden et al. 2021)</w:t>
      </w:r>
      <w:r w:rsidR="00EC05F7" w:rsidRPr="00D4069C">
        <w:rPr>
          <w:rFonts w:ascii="Times New Roman" w:hAnsi="Times New Roman" w:cs="Times New Roman"/>
          <w:highlight w:val="yellow"/>
          <w:lang w:val="en-CA"/>
        </w:rPr>
        <w:fldChar w:fldCharType="end"/>
      </w:r>
      <w:r w:rsidR="000F1D89" w:rsidRPr="00D4069C">
        <w:rPr>
          <w:rFonts w:ascii="Times New Roman" w:hAnsi="Times New Roman" w:cs="Times New Roman"/>
          <w:highlight w:val="yellow"/>
          <w:lang w:val="en-CA"/>
        </w:rPr>
        <w:t>.</w:t>
      </w:r>
      <w:r w:rsidR="000F1D89" w:rsidRPr="003A5E82">
        <w:rPr>
          <w:rFonts w:ascii="Times New Roman" w:hAnsi="Times New Roman" w:cs="Times New Roman"/>
          <w:lang w:val="en-CA"/>
        </w:rPr>
        <w:t xml:space="preserve"> </w:t>
      </w:r>
      <w:r w:rsidR="00E118F2">
        <w:rPr>
          <w:rFonts w:ascii="Times New Roman" w:hAnsi="Times New Roman" w:cs="Times New Roman"/>
          <w:lang w:val="en-CA"/>
        </w:rPr>
        <w:t>C</w:t>
      </w:r>
      <w:r w:rsidR="006D23B8" w:rsidRPr="003A5E82">
        <w:rPr>
          <w:rFonts w:ascii="Times New Roman" w:hAnsi="Times New Roman" w:cs="Times New Roman"/>
          <w:lang w:val="en-CA"/>
        </w:rPr>
        <w:t xml:space="preserve">oyotes </w:t>
      </w:r>
      <w:r w:rsidR="00E118F2">
        <w:rPr>
          <w:rFonts w:ascii="Times New Roman" w:hAnsi="Times New Roman" w:cs="Times New Roman"/>
          <w:lang w:val="en-CA"/>
        </w:rPr>
        <w:t>in urban areas can</w:t>
      </w:r>
      <w:r w:rsidR="006D23B8" w:rsidRPr="003A5E82">
        <w:rPr>
          <w:rFonts w:ascii="Times New Roman" w:hAnsi="Times New Roman" w:cs="Times New Roman"/>
          <w:lang w:val="en-CA"/>
        </w:rPr>
        <w:t xml:space="preserve"> </w:t>
      </w:r>
      <w:r w:rsidR="006740C9">
        <w:rPr>
          <w:rFonts w:ascii="Times New Roman" w:hAnsi="Times New Roman" w:cs="Times New Roman"/>
          <w:lang w:val="en-CA"/>
        </w:rPr>
        <w:t>improve</w:t>
      </w:r>
      <w:r w:rsidR="006D23B8" w:rsidRPr="003A5E82">
        <w:rPr>
          <w:rFonts w:ascii="Times New Roman" w:hAnsi="Times New Roman" w:cs="Times New Roman"/>
          <w:lang w:val="en-CA"/>
        </w:rPr>
        <w:t xml:space="preserve"> human quality of life by </w:t>
      </w:r>
      <w:r w:rsidR="00E70D01">
        <w:rPr>
          <w:rFonts w:ascii="Times New Roman" w:hAnsi="Times New Roman" w:cs="Times New Roman"/>
          <w:lang w:val="en-CA"/>
        </w:rPr>
        <w:t>regulating</w:t>
      </w:r>
      <w:r w:rsidR="006D23B8" w:rsidRPr="003A5E82">
        <w:rPr>
          <w:rFonts w:ascii="Times New Roman" w:hAnsi="Times New Roman" w:cs="Times New Roman"/>
          <w:lang w:val="en-CA"/>
        </w:rPr>
        <w:t xml:space="preserve"> </w:t>
      </w:r>
      <w:r w:rsidR="00994B7E" w:rsidRPr="003A5E82">
        <w:rPr>
          <w:rFonts w:ascii="Times New Roman" w:hAnsi="Times New Roman" w:cs="Times New Roman"/>
          <w:lang w:val="en-CA"/>
        </w:rPr>
        <w:t xml:space="preserve">rodent </w:t>
      </w:r>
      <w:r w:rsidR="00837D7E">
        <w:rPr>
          <w:rFonts w:ascii="Times New Roman" w:hAnsi="Times New Roman" w:cs="Times New Roman"/>
          <w:lang w:val="en-CA"/>
        </w:rPr>
        <w:t xml:space="preserve">and smaller predator </w:t>
      </w:r>
      <w:r w:rsidR="00994B7E" w:rsidRPr="003A5E82">
        <w:rPr>
          <w:rFonts w:ascii="Times New Roman" w:hAnsi="Times New Roman" w:cs="Times New Roman"/>
          <w:lang w:val="en-CA"/>
        </w:rPr>
        <w:t xml:space="preserve">populations </w:t>
      </w:r>
      <w:r w:rsidR="00994B7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rooks&lt;/Author&gt;&lt;Year&gt;1999&lt;/Year&gt;&lt;IDText&gt;Mesopredator release and avifaunal extinctions in a fragmented system&lt;/IDText&gt;&lt;DisplayText&gt;(Crooks and Soule 1999)&lt;/DisplayText&gt;&lt;record&gt;&lt;dates&gt;&lt;pub-dates&gt;&lt;date&gt;Aug&lt;/date&gt;&lt;/pub-dates&gt;&lt;year&gt;1999&lt;/year&gt;&lt;/dates&gt;&lt;keywords&gt;&lt;keyword&gt;nest predation&lt;/keyword&gt;&lt;keyword&gt;populations&lt;/keyword&gt;&lt;keyword&gt;Science &amp;amp; Technology - Other Topics&lt;/keyword&gt;&lt;/keywords&gt;&lt;urls&gt;&lt;related-urls&gt;&lt;url&gt;&amp;lt;Go to ISI&amp;gt;://WOS:000081854800055&lt;/url&gt;&lt;/related-urls&gt;&lt;/urls&gt;&lt;isbn&gt;0028-0836&lt;/isbn&gt;&lt;work-type&gt;Article&lt;/work-type&gt;&lt;titles&gt;&lt;title&gt;Mesopredator release and avifaunal extinctions in a fragmented system&lt;/title&gt;&lt;secondary-title&gt;Nature&lt;/secondary-title&gt;&lt;alt-title&gt;Nature&lt;/alt-title&gt;&lt;/titles&gt;&lt;pages&gt;563-566&lt;/pages&gt;&lt;number&gt;6744&lt;/number&gt;&lt;contributors&gt;&lt;authors&gt;&lt;author&gt;Crooks, K. R.&lt;/author&gt;&lt;author&gt;Soule, M. E.&lt;/author&gt;&lt;/authors&gt;&lt;/contributors&gt;&lt;language&gt;English&lt;/language&gt;&lt;added-date format="utc"&gt;1616739220&lt;/added-date&gt;&lt;ref-type name="Journal Article"&gt;17&lt;/ref-type&gt;&lt;auth-address&gt;Univ Calif Santa Cruz, Dept Biol, Santa Cruz, CA 95064 USA. Wildlands Project, Hotchkiss, CO 81419 USA.&amp;#xD;Crooks, KR (corresponding author), Univ Calif Santa Cruz, Dept Biol, Santa Cruz, CA 95064 USA.&lt;/auth-address&gt;&lt;rec-number&gt;661&lt;/rec-number&gt;&lt;last-updated-date format="utc"&gt;1616739220&lt;/last-updated-date&gt;&lt;accession-num&gt;WOS:000081854800055&lt;/accession-num&gt;&lt;electronic-resource-num&gt;10.1038/23028&lt;/electronic-resource-num&gt;&lt;volume&gt;400&lt;/volume&gt;&lt;/record&gt;&lt;/Cite&gt;&lt;/EndNote&gt;</w:instrText>
      </w:r>
      <w:r w:rsidR="00994B7E" w:rsidRPr="003A5E82">
        <w:rPr>
          <w:rFonts w:ascii="Times New Roman" w:hAnsi="Times New Roman" w:cs="Times New Roman"/>
          <w:lang w:val="en-CA"/>
        </w:rPr>
        <w:fldChar w:fldCharType="separate"/>
      </w:r>
      <w:r w:rsidR="00654925">
        <w:rPr>
          <w:rFonts w:ascii="Times New Roman" w:hAnsi="Times New Roman" w:cs="Times New Roman"/>
          <w:noProof/>
          <w:lang w:val="en-CA"/>
        </w:rPr>
        <w:t>(Crooks and Soule 1999)</w:t>
      </w:r>
      <w:r w:rsidR="00994B7E" w:rsidRPr="003A5E82">
        <w:rPr>
          <w:rFonts w:ascii="Times New Roman" w:hAnsi="Times New Roman" w:cs="Times New Roman"/>
          <w:lang w:val="en-CA"/>
        </w:rPr>
        <w:fldChar w:fldCharType="end"/>
      </w:r>
      <w:r w:rsidR="00994B7E" w:rsidRPr="003A5E82">
        <w:rPr>
          <w:rFonts w:ascii="Times New Roman" w:hAnsi="Times New Roman" w:cs="Times New Roman"/>
          <w:lang w:val="en-CA"/>
        </w:rPr>
        <w:t xml:space="preserve"> and</w:t>
      </w:r>
      <w:r w:rsidR="00F63BA6" w:rsidRPr="003A5E82">
        <w:rPr>
          <w:rFonts w:ascii="Times New Roman" w:hAnsi="Times New Roman" w:cs="Times New Roman"/>
          <w:lang w:val="en-CA"/>
        </w:rPr>
        <w:t xml:space="preserve"> </w:t>
      </w:r>
      <w:r w:rsidR="00F167E9" w:rsidRPr="003A5E82">
        <w:rPr>
          <w:rFonts w:ascii="Times New Roman" w:hAnsi="Times New Roman" w:cs="Times New Roman"/>
          <w:lang w:val="en-CA"/>
        </w:rPr>
        <w:t xml:space="preserve">providing </w:t>
      </w:r>
      <w:r w:rsidR="00B23502">
        <w:rPr>
          <w:rFonts w:ascii="Times New Roman" w:hAnsi="Times New Roman" w:cs="Times New Roman"/>
          <w:lang w:val="en-CA"/>
        </w:rPr>
        <w:t xml:space="preserve">the feelings of connection with nature and aesthetic enjoyment </w:t>
      </w:r>
      <w:r w:rsidR="008F24E9" w:rsidRPr="003A5E82">
        <w:rPr>
          <w:rFonts w:ascii="Times New Roman" w:hAnsi="Times New Roman" w:cs="Times New Roman"/>
          <w:lang w:val="en-CA"/>
        </w:rPr>
        <w:t>that</w:t>
      </w:r>
      <w:r w:rsidR="00B23502">
        <w:rPr>
          <w:rFonts w:ascii="Times New Roman" w:hAnsi="Times New Roman" w:cs="Times New Roman"/>
          <w:lang w:val="en-CA"/>
        </w:rPr>
        <w:t xml:space="preserve"> are</w:t>
      </w:r>
      <w:r w:rsidR="00091A47" w:rsidRPr="003A5E82">
        <w:rPr>
          <w:rFonts w:ascii="Times New Roman" w:hAnsi="Times New Roman" w:cs="Times New Roman"/>
          <w:lang w:val="en-CA"/>
        </w:rPr>
        <w:t xml:space="preserve"> often inherent in seeing wild animals</w:t>
      </w:r>
      <w:r w:rsidR="00994B7E" w:rsidRPr="003A5E82">
        <w:rPr>
          <w:rFonts w:ascii="Times New Roman" w:hAnsi="Times New Roman" w:cs="Times New Roman"/>
          <w:lang w:val="en-CA"/>
        </w:rPr>
        <w:t xml:space="preserve"> </w:t>
      </w:r>
      <w:r w:rsidR="00994B7E" w:rsidRPr="003A5E82">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IDIwMTUsIENveCBhbmQgR2FzdG9uIDIwMTgp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YW5kIFdoaXRlIDIwMTUsIENveCBhbmQgR2FzdG9uIDIwMTgp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94B7E" w:rsidRPr="003A5E82">
        <w:rPr>
          <w:rFonts w:ascii="Times New Roman" w:hAnsi="Times New Roman" w:cs="Times New Roman"/>
          <w:lang w:val="en-CA"/>
        </w:rPr>
      </w:r>
      <w:r w:rsidR="00994B7E" w:rsidRPr="003A5E82">
        <w:rPr>
          <w:rFonts w:ascii="Times New Roman" w:hAnsi="Times New Roman" w:cs="Times New Roman"/>
          <w:lang w:val="en-CA"/>
        </w:rPr>
        <w:fldChar w:fldCharType="separate"/>
      </w:r>
      <w:r w:rsidR="00654925">
        <w:rPr>
          <w:rFonts w:ascii="Times New Roman" w:hAnsi="Times New Roman" w:cs="Times New Roman"/>
          <w:noProof/>
          <w:lang w:val="en-CA"/>
        </w:rPr>
        <w:t>(Soulsbury and White 2015, Cox and Gaston 2018)</w:t>
      </w:r>
      <w:r w:rsidR="00994B7E" w:rsidRPr="003A5E82">
        <w:rPr>
          <w:rFonts w:ascii="Times New Roman" w:hAnsi="Times New Roman" w:cs="Times New Roman"/>
          <w:lang w:val="en-CA"/>
        </w:rPr>
        <w:fldChar w:fldCharType="end"/>
      </w:r>
      <w:r w:rsidR="00994B7E" w:rsidRPr="003A5E82">
        <w:rPr>
          <w:rFonts w:ascii="Times New Roman" w:hAnsi="Times New Roman" w:cs="Times New Roman"/>
          <w:lang w:val="en-CA"/>
        </w:rPr>
        <w:t>.</w:t>
      </w:r>
      <w:r w:rsidR="00234E7B" w:rsidRPr="003A5E82">
        <w:rPr>
          <w:rFonts w:ascii="Times New Roman" w:hAnsi="Times New Roman" w:cs="Times New Roman"/>
          <w:lang w:val="en-CA"/>
        </w:rPr>
        <w:t xml:space="preserve"> </w:t>
      </w:r>
      <w:r w:rsidR="00E118F2">
        <w:rPr>
          <w:rFonts w:ascii="Times New Roman" w:hAnsi="Times New Roman" w:cs="Times New Roman"/>
          <w:lang w:val="en-CA"/>
        </w:rPr>
        <w:t xml:space="preserve">As such, </w:t>
      </w:r>
      <w:r w:rsidR="00C10174" w:rsidRPr="003A5E82">
        <w:rPr>
          <w:rFonts w:ascii="Times New Roman" w:hAnsi="Times New Roman" w:cs="Times New Roman"/>
          <w:lang w:val="en-CA"/>
        </w:rPr>
        <w:t>many</w:t>
      </w:r>
      <w:r w:rsidR="00E118F2" w:rsidRPr="003A5E82">
        <w:rPr>
          <w:rFonts w:ascii="Times New Roman" w:hAnsi="Times New Roman" w:cs="Times New Roman"/>
          <w:lang w:val="en-CA"/>
        </w:rPr>
        <w:t xml:space="preserve"> people living in </w:t>
      </w:r>
      <w:r w:rsidR="00C10174">
        <w:rPr>
          <w:rFonts w:ascii="Times New Roman" w:hAnsi="Times New Roman" w:cs="Times New Roman"/>
          <w:lang w:val="en-CA"/>
        </w:rPr>
        <w:t>cities</w:t>
      </w:r>
      <w:r w:rsidR="00E118F2" w:rsidRPr="003A5E82">
        <w:rPr>
          <w:rFonts w:ascii="Times New Roman" w:hAnsi="Times New Roman" w:cs="Times New Roman"/>
          <w:lang w:val="en-CA"/>
        </w:rPr>
        <w:t xml:space="preserve"> tolerate, and even appreciate, </w:t>
      </w:r>
      <w:r w:rsidR="00D978CA">
        <w:rPr>
          <w:rFonts w:ascii="Times New Roman" w:hAnsi="Times New Roman" w:cs="Times New Roman"/>
          <w:lang w:val="en-CA"/>
        </w:rPr>
        <w:t>urban coyotes</w:t>
      </w:r>
      <w:r w:rsidR="00E118F2" w:rsidRPr="003A5E82">
        <w:rPr>
          <w:rFonts w:ascii="Times New Roman" w:hAnsi="Times New Roman" w:cs="Times New Roman"/>
          <w:lang w:val="en-CA"/>
        </w:rPr>
        <w:t xml:space="preserve"> </w:t>
      </w:r>
      <w:r w:rsidR="00E118F2" w:rsidRPr="003A5E82">
        <w:rPr>
          <w:rFonts w:ascii="Times New Roman" w:hAnsi="Times New Roman" w:cs="Times New Roman"/>
          <w:lang w:val="en-CA"/>
        </w:rPr>
        <w:fldChar w:fldCharType="begin">
          <w:fldData xml:space="preserve">PEVuZE5vdGU+PENpdGU+PEF1dGhvcj5TcG9uYXJza2k8L0F1dGhvcj48WWVhcj4yMDE4PC9ZZWFy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</w:fldData>
        </w:fldChar>
      </w:r>
      <w:r w:rsidR="00E118F2">
        <w:rPr>
          <w:rFonts w:ascii="Times New Roman" w:hAnsi="Times New Roman" w:cs="Times New Roman"/>
          <w:lang w:val="en-CA"/>
        </w:rPr>
        <w:instrText xml:space="preserve"> ADDIN EN.CITE </w:instrText>
      </w:r>
      <w:r w:rsidR="00E118F2">
        <w:rPr>
          <w:rFonts w:ascii="Times New Roman" w:hAnsi="Times New Roman" w:cs="Times New Roman"/>
          <w:lang w:val="en-CA"/>
        </w:rPr>
        <w:fldChar w:fldCharType="begin">
          <w:fldData xml:space="preserve">PEVuZE5vdGU+PENpdGU+PEF1dGhvcj5TcG9uYXJza2k8L0F1dGhvcj48WWVhcj4yMDE4PC9ZZWFy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</w:fldData>
        </w:fldChar>
      </w:r>
      <w:r w:rsidR="00E118F2">
        <w:rPr>
          <w:rFonts w:ascii="Times New Roman" w:hAnsi="Times New Roman" w:cs="Times New Roman"/>
          <w:lang w:val="en-CA"/>
        </w:rPr>
        <w:instrText xml:space="preserve"> ADDIN EN.CITE.DATA </w:instrText>
      </w:r>
      <w:r w:rsidR="00E118F2">
        <w:rPr>
          <w:rFonts w:ascii="Times New Roman" w:hAnsi="Times New Roman" w:cs="Times New Roman"/>
          <w:lang w:val="en-CA"/>
        </w:rPr>
      </w:r>
      <w:r w:rsidR="00E118F2">
        <w:rPr>
          <w:rFonts w:ascii="Times New Roman" w:hAnsi="Times New Roman" w:cs="Times New Roman"/>
          <w:lang w:val="en-CA"/>
        </w:rPr>
        <w:fldChar w:fldCharType="end"/>
      </w:r>
      <w:r w:rsidR="00E118F2" w:rsidRPr="003A5E82">
        <w:rPr>
          <w:rFonts w:ascii="Times New Roman" w:hAnsi="Times New Roman" w:cs="Times New Roman"/>
          <w:lang w:val="en-CA"/>
        </w:rPr>
      </w:r>
      <w:r w:rsidR="00E118F2" w:rsidRPr="003A5E82">
        <w:rPr>
          <w:rFonts w:ascii="Times New Roman" w:hAnsi="Times New Roman" w:cs="Times New Roman"/>
          <w:lang w:val="en-CA"/>
        </w:rPr>
        <w:fldChar w:fldCharType="separate"/>
      </w:r>
      <w:r w:rsidR="00E118F2">
        <w:rPr>
          <w:rFonts w:ascii="Times New Roman" w:hAnsi="Times New Roman" w:cs="Times New Roman"/>
          <w:noProof/>
          <w:lang w:val="en-CA"/>
        </w:rPr>
        <w:t>(Soulsbury and White 2015, Sponarski et al. 2018)</w:t>
      </w:r>
      <w:r w:rsidR="00E118F2" w:rsidRPr="003A5E82">
        <w:rPr>
          <w:rFonts w:ascii="Times New Roman" w:hAnsi="Times New Roman" w:cs="Times New Roman"/>
          <w:lang w:val="en-CA"/>
        </w:rPr>
        <w:fldChar w:fldCharType="end"/>
      </w:r>
      <w:r w:rsidR="00E118F2" w:rsidRPr="003A5E82">
        <w:rPr>
          <w:rFonts w:ascii="Times New Roman" w:hAnsi="Times New Roman" w:cs="Times New Roman"/>
          <w:lang w:val="en-CA"/>
        </w:rPr>
        <w:t xml:space="preserve">. </w:t>
      </w:r>
      <w:r w:rsidR="00713188" w:rsidRPr="003A5E82">
        <w:rPr>
          <w:rFonts w:ascii="Times New Roman" w:hAnsi="Times New Roman" w:cs="Times New Roman"/>
          <w:lang w:val="en-CA"/>
        </w:rPr>
        <w:t xml:space="preserve">However, </w:t>
      </w:r>
      <w:r w:rsidR="00F167E9" w:rsidRPr="003A5E82">
        <w:rPr>
          <w:rFonts w:ascii="Times New Roman" w:hAnsi="Times New Roman" w:cs="Times New Roman"/>
          <w:lang w:val="en-CA"/>
        </w:rPr>
        <w:t xml:space="preserve">the past two decades have been marked by an apparent </w:t>
      </w:r>
      <w:r w:rsidR="002661E7" w:rsidRPr="003A5E82">
        <w:rPr>
          <w:rFonts w:ascii="Times New Roman" w:hAnsi="Times New Roman" w:cs="Times New Roman"/>
          <w:lang w:val="en-CA"/>
        </w:rPr>
        <w:t xml:space="preserve">increase in </w:t>
      </w:r>
      <w:r w:rsidR="00312C09">
        <w:rPr>
          <w:rFonts w:ascii="Times New Roman" w:hAnsi="Times New Roman" w:cs="Times New Roman"/>
          <w:lang w:val="en-CA"/>
        </w:rPr>
        <w:t xml:space="preserve">human-coyote </w:t>
      </w:r>
      <w:r w:rsidR="00B23502">
        <w:rPr>
          <w:rFonts w:ascii="Times New Roman" w:hAnsi="Times New Roman" w:cs="Times New Roman"/>
          <w:lang w:val="en-CA"/>
        </w:rPr>
        <w:t>interactions</w:t>
      </w:r>
      <w:r w:rsidR="00395A7B">
        <w:rPr>
          <w:rFonts w:ascii="Times New Roman" w:hAnsi="Times New Roman" w:cs="Times New Roman"/>
          <w:lang w:val="en-CA"/>
        </w:rPr>
        <w:t xml:space="preserve"> and especially conflict</w:t>
      </w:r>
      <w:r w:rsidR="008803AD">
        <w:rPr>
          <w:rFonts w:ascii="Times New Roman" w:hAnsi="Times New Roman" w:cs="Times New Roman"/>
          <w:lang w:val="en-CA"/>
        </w:rPr>
        <w:t>,</w:t>
      </w:r>
      <w:r w:rsidR="00312C09">
        <w:rPr>
          <w:rFonts w:ascii="Times New Roman" w:hAnsi="Times New Roman" w:cs="Times New Roman"/>
          <w:lang w:val="en-CA"/>
        </w:rPr>
        <w:t xml:space="preserve"> as indicated </w:t>
      </w:r>
      <w:r w:rsidR="008803AD">
        <w:rPr>
          <w:rFonts w:ascii="Times New Roman" w:hAnsi="Times New Roman" w:cs="Times New Roman"/>
          <w:lang w:val="en-CA"/>
        </w:rPr>
        <w:t xml:space="preserve">by rising numbers of </w:t>
      </w:r>
      <w:r w:rsidR="003F33BC">
        <w:rPr>
          <w:rFonts w:ascii="Times New Roman" w:hAnsi="Times New Roman" w:cs="Times New Roman"/>
          <w:lang w:val="en-CA"/>
        </w:rPr>
        <w:t>bold and aggressive</w:t>
      </w:r>
      <w:r w:rsidR="005E4F18" w:rsidRPr="003A5E82">
        <w:rPr>
          <w:rFonts w:ascii="Times New Roman" w:hAnsi="Times New Roman" w:cs="Times New Roman"/>
          <w:lang w:val="en-CA"/>
        </w:rPr>
        <w:t xml:space="preserve"> interactions between</w:t>
      </w:r>
      <w:r w:rsidR="002C312D">
        <w:rPr>
          <w:rFonts w:ascii="Times New Roman" w:hAnsi="Times New Roman" w:cs="Times New Roman"/>
          <w:lang w:val="en-CA"/>
        </w:rPr>
        <w:t xml:space="preserve"> urban coyotes and</w:t>
      </w:r>
      <w:r w:rsidR="005E4F18" w:rsidRPr="003A5E82">
        <w:rPr>
          <w:rFonts w:ascii="Times New Roman" w:hAnsi="Times New Roman" w:cs="Times New Roman"/>
          <w:lang w:val="en-CA"/>
        </w:rPr>
        <w:t xml:space="preserve"> </w:t>
      </w:r>
      <w:r w:rsidR="00FE7EBF" w:rsidRPr="003A5E82">
        <w:rPr>
          <w:rFonts w:ascii="Times New Roman" w:hAnsi="Times New Roman" w:cs="Times New Roman"/>
          <w:lang w:val="en-CA"/>
        </w:rPr>
        <w:t xml:space="preserve">people </w:t>
      </w:r>
      <w:r w:rsidR="005E4F18"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FBvZXNzZWwgZXQgYWwuIDIwMTc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Qb2Vzc2VsPC9BdXRob3I+PFllYXI+MjAxNzwv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FBvZXNzZWwgZXQgYWwuIDIwMTc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Qb2Vzc2VsPC9BdXRob3I+PFllYXI+MjAxNzwv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E4F18" w:rsidRPr="003A5E82">
        <w:rPr>
          <w:rFonts w:ascii="Times New Roman" w:hAnsi="Times New Roman" w:cs="Times New Roman"/>
          <w:lang w:val="en-CA"/>
        </w:rPr>
      </w:r>
      <w:r w:rsidR="005E4F18" w:rsidRPr="003A5E82">
        <w:rPr>
          <w:rFonts w:ascii="Times New Roman" w:hAnsi="Times New Roman" w:cs="Times New Roman"/>
          <w:lang w:val="en-CA"/>
        </w:rPr>
        <w:fldChar w:fldCharType="separate"/>
      </w:r>
      <w:r w:rsidR="00654925">
        <w:rPr>
          <w:rFonts w:ascii="Times New Roman" w:hAnsi="Times New Roman" w:cs="Times New Roman"/>
          <w:noProof/>
          <w:lang w:val="en-CA"/>
        </w:rPr>
        <w:t>(Baker and Timm 2017, Poessel et al. 2017)</w:t>
      </w:r>
      <w:r w:rsidR="005E4F18" w:rsidRPr="003A5E82">
        <w:rPr>
          <w:rFonts w:ascii="Times New Roman" w:hAnsi="Times New Roman" w:cs="Times New Roman"/>
          <w:lang w:val="en-CA"/>
        </w:rPr>
        <w:fldChar w:fldCharType="end"/>
      </w:r>
      <w:r w:rsidR="002C312D">
        <w:rPr>
          <w:rFonts w:ascii="Times New Roman" w:hAnsi="Times New Roman" w:cs="Times New Roman"/>
          <w:lang w:val="en-CA"/>
        </w:rPr>
        <w:t xml:space="preserve">. These negative interactions </w:t>
      </w:r>
      <w:r w:rsidR="0066605D" w:rsidRPr="003A5E82">
        <w:rPr>
          <w:rFonts w:ascii="Times New Roman" w:hAnsi="Times New Roman" w:cs="Times New Roman"/>
          <w:lang w:val="en-CA"/>
        </w:rPr>
        <w:t>may challenge</w:t>
      </w:r>
      <w:r w:rsidR="002661E7" w:rsidRPr="003A5E82">
        <w:rPr>
          <w:rFonts w:ascii="Times New Roman" w:hAnsi="Times New Roman" w:cs="Times New Roman"/>
          <w:lang w:val="en-CA"/>
        </w:rPr>
        <w:t xml:space="preserve"> </w:t>
      </w:r>
      <w:r w:rsidR="005F43EC" w:rsidRPr="003A5E82">
        <w:rPr>
          <w:rFonts w:ascii="Times New Roman" w:hAnsi="Times New Roman" w:cs="Times New Roman"/>
          <w:lang w:val="en-CA"/>
        </w:rPr>
        <w:t xml:space="preserve">continued </w:t>
      </w:r>
      <w:r w:rsidR="002661E7" w:rsidRPr="003A5E82">
        <w:rPr>
          <w:rFonts w:ascii="Times New Roman" w:hAnsi="Times New Roman" w:cs="Times New Roman"/>
          <w:lang w:val="en-CA"/>
        </w:rPr>
        <w:t>coexistence.</w:t>
      </w:r>
    </w:p>
    <w:p w14:paraId="7873756E" w14:textId="77777777" w:rsidR="00AA2ADD" w:rsidRPr="003A5E82" w:rsidRDefault="00AA2ADD" w:rsidP="00EF42B8">
      <w:pPr>
        <w:spacing w:line="480" w:lineRule="auto"/>
        <w:rPr>
          <w:rFonts w:ascii="Times New Roman" w:hAnsi="Times New Roman" w:cs="Times New Roman"/>
          <w:lang w:val="en-CA"/>
        </w:rPr>
      </w:pPr>
    </w:p>
    <w:p w14:paraId="166B832C" w14:textId="784E1551" w:rsidR="00EB2D38" w:rsidRDefault="00A11BE7" w:rsidP="00EF42B8">
      <w:pPr>
        <w:spacing w:line="480" w:lineRule="auto"/>
        <w:rPr>
          <w:rFonts w:ascii="Times New Roman" w:hAnsi="Times New Roman" w:cs="Times New Roman"/>
          <w:lang w:val="en-CA"/>
        </w:rPr>
      </w:pPr>
      <w:r w:rsidRPr="003A5E82">
        <w:rPr>
          <w:rFonts w:ascii="Times New Roman" w:hAnsi="Times New Roman" w:cs="Times New Roman"/>
          <w:lang w:val="en-CA"/>
        </w:rPr>
        <w:t>Understanding</w:t>
      </w:r>
      <w:r w:rsidR="009F6642" w:rsidRPr="003A5E82">
        <w:rPr>
          <w:rFonts w:ascii="Times New Roman" w:hAnsi="Times New Roman" w:cs="Times New Roman"/>
          <w:lang w:val="en-CA"/>
        </w:rPr>
        <w:t xml:space="preserve"> </w:t>
      </w:r>
      <w:r w:rsidR="00937E72" w:rsidRPr="003A5E82">
        <w:rPr>
          <w:rFonts w:ascii="Times New Roman" w:hAnsi="Times New Roman" w:cs="Times New Roman"/>
          <w:lang w:val="en-CA"/>
        </w:rPr>
        <w:t xml:space="preserve">the consequences of </w:t>
      </w:r>
      <w:r w:rsidR="00D1699B" w:rsidRPr="003A5E82">
        <w:rPr>
          <w:rFonts w:ascii="Times New Roman" w:hAnsi="Times New Roman" w:cs="Times New Roman"/>
          <w:lang w:val="en-CA"/>
        </w:rPr>
        <w:t>more frequent human-coyote interactions requires considering</w:t>
      </w:r>
      <w:r w:rsidR="005806A1" w:rsidRPr="003A5E82">
        <w:rPr>
          <w:rFonts w:ascii="Times New Roman" w:hAnsi="Times New Roman" w:cs="Times New Roman"/>
          <w:lang w:val="en-CA"/>
        </w:rPr>
        <w:t xml:space="preserve"> </w:t>
      </w:r>
      <w:r w:rsidR="00A1315C">
        <w:rPr>
          <w:rFonts w:ascii="Times New Roman" w:hAnsi="Times New Roman" w:cs="Times New Roman"/>
          <w:lang w:val="en-CA"/>
        </w:rPr>
        <w:t xml:space="preserve">two factors that </w:t>
      </w:r>
      <w:r w:rsidR="00E81001">
        <w:rPr>
          <w:rFonts w:ascii="Times New Roman" w:hAnsi="Times New Roman" w:cs="Times New Roman"/>
          <w:lang w:val="en-CA"/>
        </w:rPr>
        <w:t xml:space="preserve">can indicate the level of </w:t>
      </w:r>
      <w:r w:rsidR="00A1315C">
        <w:rPr>
          <w:rFonts w:ascii="Times New Roman" w:hAnsi="Times New Roman" w:cs="Times New Roman"/>
          <w:lang w:val="en-CA"/>
        </w:rPr>
        <w:t xml:space="preserve">conflict between </w:t>
      </w:r>
      <w:r w:rsidR="00D8624B">
        <w:rPr>
          <w:rFonts w:ascii="Times New Roman" w:hAnsi="Times New Roman" w:cs="Times New Roman"/>
          <w:lang w:val="en-CA"/>
        </w:rPr>
        <w:t>humans and coyotes</w:t>
      </w:r>
      <w:r w:rsidR="00D4069C">
        <w:rPr>
          <w:rFonts w:ascii="Times New Roman" w:hAnsi="Times New Roman" w:cs="Times New Roman"/>
          <w:lang w:val="en-CA"/>
        </w:rPr>
        <w:t>:</w:t>
      </w:r>
      <w:r w:rsidR="00D8624B">
        <w:rPr>
          <w:rFonts w:ascii="Times New Roman" w:hAnsi="Times New Roman" w:cs="Times New Roman"/>
          <w:lang w:val="en-CA"/>
        </w:rPr>
        <w:t xml:space="preserve"> </w:t>
      </w:r>
      <w:r w:rsidR="005806A1" w:rsidRPr="003A5E82">
        <w:rPr>
          <w:rFonts w:ascii="Times New Roman" w:hAnsi="Times New Roman" w:cs="Times New Roman"/>
          <w:lang w:val="en-CA"/>
        </w:rPr>
        <w:t xml:space="preserve">the </w:t>
      </w:r>
      <w:r w:rsidR="00A67BFC" w:rsidRPr="003A5E82">
        <w:rPr>
          <w:rFonts w:ascii="Times New Roman" w:hAnsi="Times New Roman" w:cs="Times New Roman"/>
          <w:lang w:val="en-CA"/>
        </w:rPr>
        <w:t xml:space="preserve">actual risk </w:t>
      </w:r>
      <w:r w:rsidR="006718CF" w:rsidRPr="003A5E82">
        <w:rPr>
          <w:rFonts w:ascii="Times New Roman" w:hAnsi="Times New Roman" w:cs="Times New Roman"/>
          <w:lang w:val="en-CA"/>
        </w:rPr>
        <w:t xml:space="preserve">posed by coyote behaviour </w:t>
      </w:r>
      <w:r w:rsidR="003A5E82" w:rsidRPr="003A5E82">
        <w:rPr>
          <w:rFonts w:ascii="Times New Roman" w:hAnsi="Times New Roman" w:cs="Times New Roman"/>
          <w:lang w:val="en-CA"/>
        </w:rPr>
        <w:t>and</w:t>
      </w:r>
      <w:r w:rsidR="00BB7AE5" w:rsidRPr="003A5E82">
        <w:rPr>
          <w:rFonts w:ascii="Times New Roman" w:hAnsi="Times New Roman" w:cs="Times New Roman"/>
          <w:lang w:val="en-CA"/>
        </w:rPr>
        <w:t xml:space="preserve"> people</w:t>
      </w:r>
      <w:r w:rsidR="00D1699B" w:rsidRPr="003A5E82">
        <w:rPr>
          <w:rFonts w:ascii="Times New Roman" w:hAnsi="Times New Roman" w:cs="Times New Roman"/>
          <w:lang w:val="en-CA"/>
        </w:rPr>
        <w:t>’s perception of that risk</w:t>
      </w:r>
      <w:r w:rsidR="003A5E82" w:rsidRPr="003A5E82">
        <w:rPr>
          <w:rFonts w:ascii="Times New Roman" w:hAnsi="Times New Roman" w:cs="Times New Roman"/>
          <w:lang w:val="en-CA"/>
        </w:rPr>
        <w:t xml:space="preserve">. </w:t>
      </w:r>
      <w:r w:rsidR="0043071B" w:rsidRPr="003A5E82">
        <w:rPr>
          <w:rFonts w:ascii="Times New Roman" w:hAnsi="Times New Roman" w:cs="Times New Roman"/>
          <w:lang w:val="en-CA"/>
        </w:rPr>
        <w:t>The actual</w:t>
      </w:r>
      <w:r w:rsidR="00E459FF" w:rsidRPr="003A5E82">
        <w:rPr>
          <w:rFonts w:ascii="Times New Roman" w:hAnsi="Times New Roman" w:cs="Times New Roman"/>
          <w:lang w:val="en-CA"/>
        </w:rPr>
        <w:t xml:space="preserve"> risk that coyote </w:t>
      </w:r>
      <w:r w:rsidR="00EF62DC" w:rsidRPr="003A5E82">
        <w:rPr>
          <w:rFonts w:ascii="Times New Roman" w:hAnsi="Times New Roman" w:cs="Times New Roman"/>
          <w:lang w:val="en-CA"/>
        </w:rPr>
        <w:t>behaviour</w:t>
      </w:r>
      <w:r w:rsidR="0022736E" w:rsidRPr="003A5E82">
        <w:rPr>
          <w:rFonts w:ascii="Times New Roman" w:hAnsi="Times New Roman" w:cs="Times New Roman"/>
          <w:lang w:val="en-CA"/>
        </w:rPr>
        <w:t xml:space="preserve"> presents to</w:t>
      </w:r>
      <w:r w:rsidR="00EF62DC" w:rsidRPr="003A5E82">
        <w:rPr>
          <w:rFonts w:ascii="Times New Roman" w:hAnsi="Times New Roman" w:cs="Times New Roman"/>
          <w:lang w:val="en-CA"/>
        </w:rPr>
        <w:t xml:space="preserve"> people or pets is </w:t>
      </w:r>
      <w:r w:rsidR="008F1ABC" w:rsidRPr="003A5E82">
        <w:rPr>
          <w:rFonts w:ascii="Times New Roman" w:hAnsi="Times New Roman" w:cs="Times New Roman"/>
          <w:lang w:val="en-CA"/>
        </w:rPr>
        <w:t xml:space="preserve">often studied retroactively </w:t>
      </w:r>
      <w:r w:rsidR="006E483A">
        <w:rPr>
          <w:rFonts w:ascii="Times New Roman" w:hAnsi="Times New Roman" w:cs="Times New Roman"/>
          <w:lang w:val="en-CA"/>
        </w:rPr>
        <w:t>based on</w:t>
      </w:r>
      <w:r w:rsidR="00DE4D23">
        <w:rPr>
          <w:rFonts w:ascii="Times New Roman" w:hAnsi="Times New Roman" w:cs="Times New Roman"/>
          <w:lang w:val="en-CA"/>
        </w:rPr>
        <w:t xml:space="preserve"> </w:t>
      </w:r>
      <w:r w:rsidR="005A2020">
        <w:rPr>
          <w:rFonts w:ascii="Times New Roman" w:hAnsi="Times New Roman" w:cs="Times New Roman"/>
          <w:lang w:val="en-CA"/>
        </w:rPr>
        <w:t xml:space="preserve">attacks </w:t>
      </w:r>
      <w:r w:rsidR="003E4722" w:rsidRPr="003A5E82">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YW5kIEdlaHJ0IDIwMDksIEJha2VyIGFu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Gl0ZTwvQXV0aG9yPjxZZWFyPjIwMDk8L1llYXI+PElE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E4722" w:rsidRPr="003A5E82">
        <w:rPr>
          <w:rFonts w:ascii="Times New Roman" w:hAnsi="Times New Roman" w:cs="Times New Roman"/>
          <w:lang w:val="en-CA"/>
        </w:rPr>
      </w:r>
      <w:r w:rsidR="003E4722"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w:t>
      </w:r>
      <w:r w:rsidR="003E4722" w:rsidRPr="003A5E82">
        <w:rPr>
          <w:rFonts w:ascii="Times New Roman" w:hAnsi="Times New Roman" w:cs="Times New Roman"/>
          <w:lang w:val="en-CA"/>
        </w:rPr>
        <w:fldChar w:fldCharType="end"/>
      </w:r>
      <w:r w:rsidR="00143ACC" w:rsidRPr="003A5E82">
        <w:rPr>
          <w:rFonts w:ascii="Times New Roman" w:hAnsi="Times New Roman" w:cs="Times New Roman"/>
          <w:lang w:val="en-CA"/>
        </w:rPr>
        <w:t>.</w:t>
      </w:r>
      <w:r w:rsidR="00665C10" w:rsidRPr="003A5E82">
        <w:rPr>
          <w:rFonts w:ascii="Times New Roman" w:hAnsi="Times New Roman" w:cs="Times New Roman"/>
          <w:lang w:val="en-CA"/>
        </w:rPr>
        <w:t xml:space="preserve"> </w:t>
      </w:r>
      <w:r w:rsidR="004B3E0A" w:rsidRPr="003A5E82">
        <w:rPr>
          <w:rFonts w:ascii="Times New Roman" w:hAnsi="Times New Roman" w:cs="Times New Roman"/>
          <w:lang w:val="en-CA"/>
        </w:rPr>
        <w:t xml:space="preserve">Coyote attacks on </w:t>
      </w:r>
      <w:r w:rsidR="0008022D" w:rsidRPr="003A5E82">
        <w:rPr>
          <w:rFonts w:ascii="Times New Roman" w:hAnsi="Times New Roman" w:cs="Times New Roman"/>
          <w:lang w:val="en-CA"/>
        </w:rPr>
        <w:t xml:space="preserve">pets </w:t>
      </w:r>
      <w:r w:rsidR="002C6451" w:rsidRPr="003A5E82">
        <w:rPr>
          <w:rFonts w:ascii="Times New Roman" w:hAnsi="Times New Roman" w:cs="Times New Roman"/>
          <w:lang w:val="en-CA"/>
        </w:rPr>
        <w:t xml:space="preserve">are mostly attributed to </w:t>
      </w:r>
      <w:r w:rsidR="005A2020">
        <w:rPr>
          <w:rFonts w:ascii="Times New Roman" w:hAnsi="Times New Roman" w:cs="Times New Roman"/>
          <w:lang w:val="en-CA"/>
        </w:rPr>
        <w:t>predation or the defense of t</w:t>
      </w:r>
      <w:r w:rsidR="00D32320" w:rsidRPr="003A5E82">
        <w:rPr>
          <w:rFonts w:ascii="Times New Roman" w:hAnsi="Times New Roman" w:cs="Times New Roman"/>
          <w:lang w:val="en-CA"/>
        </w:rPr>
        <w:t>erritories or dens</w:t>
      </w:r>
      <w:r w:rsidR="00693430" w:rsidRPr="003A5E82">
        <w:rPr>
          <w:rFonts w:ascii="Times New Roman" w:hAnsi="Times New Roman" w:cs="Times New Roman"/>
          <w:lang w:val="en-CA"/>
        </w:rPr>
        <w:t xml:space="preserve"> </w:t>
      </w:r>
      <w:r w:rsidR="00693430" w:rsidRPr="003A5E82">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R2Vo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OYXRpb248L0F1dGhvcj48WWVhcj4yMDE5PC9ZZWFyPjxJ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93430" w:rsidRPr="003A5E82">
        <w:rPr>
          <w:rFonts w:ascii="Times New Roman" w:hAnsi="Times New Roman" w:cs="Times New Roman"/>
          <w:lang w:val="en-CA"/>
        </w:rPr>
      </w:r>
      <w:r w:rsidR="00693430" w:rsidRPr="003A5E82">
        <w:rPr>
          <w:rFonts w:ascii="Times New Roman" w:hAnsi="Times New Roman" w:cs="Times New Roman"/>
          <w:lang w:val="en-CA"/>
        </w:rPr>
        <w:fldChar w:fldCharType="separate"/>
      </w:r>
      <w:r w:rsidR="00654925">
        <w:rPr>
          <w:rFonts w:ascii="Times New Roman" w:hAnsi="Times New Roman" w:cs="Times New Roman"/>
          <w:noProof/>
          <w:lang w:val="en-CA"/>
        </w:rPr>
        <w:t xml:space="preserve">(Gehrt et al. 2013, Poessel et al. 2017, Nation and </w:t>
      </w:r>
      <w:r w:rsidR="00654925">
        <w:rPr>
          <w:rFonts w:ascii="Times New Roman" w:hAnsi="Times New Roman" w:cs="Times New Roman"/>
          <w:noProof/>
          <w:lang w:val="en-CA"/>
        </w:rPr>
        <w:lastRenderedPageBreak/>
        <w:t>St. Clair 2019)</w:t>
      </w:r>
      <w:r w:rsidR="00693430" w:rsidRPr="003A5E82">
        <w:rPr>
          <w:rFonts w:ascii="Times New Roman" w:hAnsi="Times New Roman" w:cs="Times New Roman"/>
          <w:lang w:val="en-CA"/>
        </w:rPr>
        <w:fldChar w:fldCharType="end"/>
      </w:r>
      <w:r w:rsidR="005A2020">
        <w:rPr>
          <w:rFonts w:ascii="Times New Roman" w:hAnsi="Times New Roman" w:cs="Times New Roman"/>
          <w:lang w:val="en-CA"/>
        </w:rPr>
        <w:t xml:space="preserve">; attacks on humans, despite their </w:t>
      </w:r>
      <w:r w:rsidR="00B52F2F">
        <w:rPr>
          <w:rFonts w:ascii="Times New Roman" w:hAnsi="Times New Roman" w:cs="Times New Roman"/>
          <w:lang w:val="en-CA"/>
        </w:rPr>
        <w:t xml:space="preserve">rarity, typically generate </w:t>
      </w:r>
      <w:r w:rsidR="00945CE5" w:rsidRPr="003A5E82">
        <w:rPr>
          <w:rFonts w:ascii="Times New Roman" w:hAnsi="Times New Roman" w:cs="Times New Roman"/>
          <w:lang w:val="en-CA"/>
        </w:rPr>
        <w:t>substantial media attention and degrad</w:t>
      </w:r>
      <w:r w:rsidR="00A356F7" w:rsidRPr="003A5E82">
        <w:rPr>
          <w:rFonts w:ascii="Times New Roman" w:hAnsi="Times New Roman" w:cs="Times New Roman"/>
          <w:lang w:val="en-CA"/>
        </w:rPr>
        <w:t>e</w:t>
      </w:r>
      <w:r w:rsidR="00945CE5" w:rsidRPr="003A5E82">
        <w:rPr>
          <w:rFonts w:ascii="Times New Roman" w:hAnsi="Times New Roman" w:cs="Times New Roman"/>
          <w:lang w:val="en-CA"/>
        </w:rPr>
        <w:t xml:space="preserve"> public tolerance </w:t>
      </w:r>
      <w:r w:rsidR="00945CE5"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Alexander&lt;/Author&gt;&lt;Year&gt;2011&lt;/Year&gt;&lt;IDText&gt;Coyote (Canis latrans) Interactions With Humans and Pets Reported in the Canadian Print Media (1995–2010)&lt;/IDText&gt;&lt;DisplayText&gt;(Alexander and Quinn 2011, Draheim et al. 2019)&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945CE5" w:rsidRPr="003A5E82">
        <w:rPr>
          <w:rFonts w:ascii="Times New Roman" w:hAnsi="Times New Roman" w:cs="Times New Roman"/>
          <w:lang w:val="en-CA"/>
        </w:rPr>
        <w:fldChar w:fldCharType="separate"/>
      </w:r>
      <w:r w:rsidR="00654925">
        <w:rPr>
          <w:rFonts w:ascii="Times New Roman" w:hAnsi="Times New Roman" w:cs="Times New Roman"/>
          <w:noProof/>
          <w:lang w:val="en-CA"/>
        </w:rPr>
        <w:t>(Alexander and Quinn 2011, Draheim et al. 2019)</w:t>
      </w:r>
      <w:r w:rsidR="00945CE5" w:rsidRPr="003A5E82">
        <w:rPr>
          <w:rFonts w:ascii="Times New Roman" w:hAnsi="Times New Roman" w:cs="Times New Roman"/>
          <w:lang w:val="en-CA"/>
        </w:rPr>
        <w:fldChar w:fldCharType="end"/>
      </w:r>
      <w:r w:rsidR="00945CE5" w:rsidRPr="003A5E82">
        <w:rPr>
          <w:rFonts w:ascii="Times New Roman" w:hAnsi="Times New Roman" w:cs="Times New Roman"/>
          <w:lang w:val="en-CA"/>
        </w:rPr>
        <w:t>.</w:t>
      </w:r>
      <w:r w:rsidR="005E21C0">
        <w:rPr>
          <w:rFonts w:ascii="Times New Roman" w:hAnsi="Times New Roman" w:cs="Times New Roman"/>
          <w:lang w:val="en-CA"/>
        </w:rPr>
        <w:t xml:space="preserve"> </w:t>
      </w:r>
      <w:r w:rsidR="001A134A">
        <w:rPr>
          <w:rFonts w:ascii="Times New Roman" w:hAnsi="Times New Roman" w:cs="Times New Roman"/>
          <w:lang w:val="en-CA"/>
        </w:rPr>
        <w:t xml:space="preserve">Attacks are often preceded by increasingly bold or aggressive behaviour, which is </w:t>
      </w:r>
      <w:r w:rsidR="00F82C07">
        <w:rPr>
          <w:rFonts w:ascii="Times New Roman" w:hAnsi="Times New Roman" w:cs="Times New Roman"/>
          <w:lang w:val="en-CA"/>
        </w:rPr>
        <w:t xml:space="preserve">frequently </w:t>
      </w:r>
      <w:r w:rsidR="00EA3A67">
        <w:rPr>
          <w:rFonts w:ascii="Times New Roman" w:hAnsi="Times New Roman" w:cs="Times New Roman"/>
          <w:lang w:val="en-CA"/>
        </w:rPr>
        <w:t xml:space="preserve">caused by increasing coyote habituation to </w:t>
      </w:r>
      <w:r w:rsidR="00F02A3B">
        <w:rPr>
          <w:rFonts w:ascii="Times New Roman" w:hAnsi="Times New Roman" w:cs="Times New Roman"/>
          <w:lang w:val="en-CA"/>
        </w:rPr>
        <w:t>people</w:t>
      </w:r>
      <w:r w:rsidR="005B29AD">
        <w:rPr>
          <w:rFonts w:ascii="Times New Roman" w:hAnsi="Times New Roman" w:cs="Times New Roman"/>
          <w:lang w:val="en-CA"/>
        </w:rPr>
        <w:t xml:space="preserve"> </w:t>
      </w:r>
      <w:r w:rsidR="005E21C0">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5E21C0">
        <w:rPr>
          <w:rFonts w:ascii="Times New Roman" w:hAnsi="Times New Roman" w:cs="Times New Roman"/>
          <w:lang w:val="en-CA"/>
        </w:rPr>
        <w:fldChar w:fldCharType="separate"/>
      </w:r>
      <w:r w:rsidR="00654925">
        <w:rPr>
          <w:rFonts w:ascii="Times New Roman" w:hAnsi="Times New Roman" w:cs="Times New Roman"/>
          <w:noProof/>
          <w:lang w:val="en-CA"/>
        </w:rPr>
        <w:t>(Baker and Timm 2017)</w:t>
      </w:r>
      <w:r w:rsidR="005E21C0">
        <w:rPr>
          <w:rFonts w:ascii="Times New Roman" w:hAnsi="Times New Roman" w:cs="Times New Roman"/>
          <w:lang w:val="en-CA"/>
        </w:rPr>
        <w:fldChar w:fldCharType="end"/>
      </w:r>
      <w:r w:rsidR="006A0C8F">
        <w:rPr>
          <w:rFonts w:ascii="Times New Roman" w:hAnsi="Times New Roman" w:cs="Times New Roman"/>
          <w:lang w:val="en-CA"/>
        </w:rPr>
        <w:t xml:space="preserve">. </w:t>
      </w:r>
      <w:r w:rsidR="005B29AD">
        <w:rPr>
          <w:rFonts w:ascii="Times New Roman" w:hAnsi="Times New Roman" w:cs="Times New Roman"/>
          <w:lang w:val="en-CA"/>
        </w:rPr>
        <w:t>Assessing</w:t>
      </w:r>
      <w:r w:rsidR="0048478F">
        <w:rPr>
          <w:rFonts w:ascii="Times New Roman" w:hAnsi="Times New Roman" w:cs="Times New Roman"/>
          <w:lang w:val="en-CA"/>
        </w:rPr>
        <w:t xml:space="preserve"> </w:t>
      </w:r>
      <w:r w:rsidR="00AD713B">
        <w:rPr>
          <w:rFonts w:ascii="Times New Roman" w:hAnsi="Times New Roman" w:cs="Times New Roman"/>
          <w:lang w:val="en-CA"/>
        </w:rPr>
        <w:t>boldness</w:t>
      </w:r>
      <w:r w:rsidR="00312C09">
        <w:rPr>
          <w:rFonts w:ascii="Times New Roman" w:hAnsi="Times New Roman" w:cs="Times New Roman"/>
          <w:lang w:val="en-CA"/>
        </w:rPr>
        <w:t>,</w:t>
      </w:r>
      <w:r w:rsidR="00B90107">
        <w:rPr>
          <w:rFonts w:ascii="Times New Roman" w:hAnsi="Times New Roman" w:cs="Times New Roman"/>
          <w:lang w:val="en-CA"/>
        </w:rPr>
        <w:t xml:space="preserve"> which refers to</w:t>
      </w:r>
      <w:r w:rsidR="002638AC">
        <w:rPr>
          <w:rFonts w:ascii="Times New Roman" w:hAnsi="Times New Roman" w:cs="Times New Roman"/>
          <w:lang w:val="en-CA"/>
        </w:rPr>
        <w:t xml:space="preserve"> their </w:t>
      </w:r>
      <w:r w:rsidR="00A651C3">
        <w:rPr>
          <w:rFonts w:ascii="Times New Roman" w:hAnsi="Times New Roman" w:cs="Times New Roman"/>
          <w:lang w:val="en-CA"/>
        </w:rPr>
        <w:t>tendency to approach or interact with people or pets</w:t>
      </w:r>
      <w:r w:rsidR="00312C09">
        <w:rPr>
          <w:rFonts w:ascii="Times New Roman" w:hAnsi="Times New Roman" w:cs="Times New Roman"/>
          <w:lang w:val="en-CA"/>
        </w:rPr>
        <w:t>,</w:t>
      </w:r>
      <w:r w:rsidR="00AC52C0">
        <w:rPr>
          <w:rFonts w:ascii="Times New Roman" w:hAnsi="Times New Roman" w:cs="Times New Roman"/>
          <w:lang w:val="en-CA"/>
        </w:rPr>
        <w:t xml:space="preserve"> can</w:t>
      </w:r>
      <w:r w:rsidR="00EB2D38">
        <w:rPr>
          <w:rFonts w:ascii="Times New Roman" w:hAnsi="Times New Roman" w:cs="Times New Roman"/>
          <w:lang w:val="en-CA"/>
        </w:rPr>
        <w:t xml:space="preserve"> therefore</w:t>
      </w:r>
      <w:r w:rsidR="00AC52C0">
        <w:rPr>
          <w:rFonts w:ascii="Times New Roman" w:hAnsi="Times New Roman" w:cs="Times New Roman"/>
          <w:lang w:val="en-CA"/>
        </w:rPr>
        <w:t xml:space="preserve"> provide</w:t>
      </w:r>
      <w:r w:rsidR="006E21DB">
        <w:rPr>
          <w:rFonts w:ascii="Times New Roman" w:hAnsi="Times New Roman" w:cs="Times New Roman"/>
          <w:lang w:val="en-CA"/>
        </w:rPr>
        <w:t xml:space="preserve"> insight to the actual risk </w:t>
      </w:r>
      <w:r w:rsidR="00D91EC1">
        <w:rPr>
          <w:rFonts w:ascii="Times New Roman" w:hAnsi="Times New Roman" w:cs="Times New Roman"/>
          <w:lang w:val="en-CA"/>
        </w:rPr>
        <w:t xml:space="preserve">of </w:t>
      </w:r>
      <w:r w:rsidR="00E16187">
        <w:rPr>
          <w:rFonts w:ascii="Times New Roman" w:hAnsi="Times New Roman" w:cs="Times New Roman"/>
          <w:lang w:val="en-CA"/>
        </w:rPr>
        <w:t xml:space="preserve">harm from </w:t>
      </w:r>
      <w:r w:rsidR="005B29AD">
        <w:rPr>
          <w:rFonts w:ascii="Times New Roman" w:hAnsi="Times New Roman" w:cs="Times New Roman"/>
          <w:lang w:val="en-CA"/>
        </w:rPr>
        <w:t xml:space="preserve">a coyote interaction. </w:t>
      </w:r>
    </w:p>
    <w:p w14:paraId="07D88128" w14:textId="77777777" w:rsidR="00EB2D38" w:rsidRDefault="00EB2D38" w:rsidP="00EF42B8">
      <w:pPr>
        <w:spacing w:line="480" w:lineRule="auto"/>
        <w:rPr>
          <w:rFonts w:ascii="Times New Roman" w:hAnsi="Times New Roman" w:cs="Times New Roman"/>
          <w:lang w:val="en-CA"/>
        </w:rPr>
      </w:pPr>
    </w:p>
    <w:p w14:paraId="57F9A134" w14:textId="34AD0C2A" w:rsidR="00F30A9C" w:rsidRDefault="00B52F2F" w:rsidP="00EF42B8">
      <w:pPr>
        <w:spacing w:line="480" w:lineRule="auto"/>
        <w:rPr>
          <w:rFonts w:ascii="Times New Roman" w:hAnsi="Times New Roman" w:cs="Times New Roman"/>
          <w:lang w:val="en-CA"/>
        </w:rPr>
      </w:pPr>
      <w:r>
        <w:rPr>
          <w:rFonts w:ascii="Times New Roman" w:hAnsi="Times New Roman" w:cs="Times New Roman"/>
          <w:lang w:val="en-CA"/>
        </w:rPr>
        <w:t xml:space="preserve">Conversely, </w:t>
      </w:r>
      <w:r w:rsidR="00A131BF">
        <w:rPr>
          <w:rFonts w:ascii="Times New Roman" w:hAnsi="Times New Roman" w:cs="Times New Roman"/>
          <w:lang w:val="en-CA"/>
        </w:rPr>
        <w:t xml:space="preserve">perceived risk is </w:t>
      </w:r>
      <w:r w:rsidR="00BC5CE0">
        <w:rPr>
          <w:rFonts w:ascii="Times New Roman" w:hAnsi="Times New Roman" w:cs="Times New Roman"/>
          <w:lang w:val="en-CA"/>
        </w:rPr>
        <w:t xml:space="preserve">the </w:t>
      </w:r>
      <w:r w:rsidR="00F207DF">
        <w:rPr>
          <w:rFonts w:ascii="Times New Roman" w:hAnsi="Times New Roman" w:cs="Times New Roman"/>
          <w:lang w:val="en-CA"/>
        </w:rPr>
        <w:t>concern that</w:t>
      </w:r>
      <w:r w:rsidR="00BC5CE0">
        <w:rPr>
          <w:rFonts w:ascii="Times New Roman" w:hAnsi="Times New Roman" w:cs="Times New Roman"/>
          <w:lang w:val="en-CA"/>
        </w:rPr>
        <w:t xml:space="preserve"> people </w:t>
      </w:r>
      <w:r w:rsidR="00F207DF">
        <w:rPr>
          <w:rFonts w:ascii="Times New Roman" w:hAnsi="Times New Roman" w:cs="Times New Roman"/>
          <w:lang w:val="en-CA"/>
        </w:rPr>
        <w:t>have</w:t>
      </w:r>
      <w:r w:rsidR="00BC5CE0">
        <w:rPr>
          <w:rFonts w:ascii="Times New Roman" w:hAnsi="Times New Roman" w:cs="Times New Roman"/>
          <w:lang w:val="en-CA"/>
        </w:rPr>
        <w:t xml:space="preserve"> of</w:t>
      </w:r>
      <w:r w:rsidR="000D0646" w:rsidRPr="003A5E82">
        <w:rPr>
          <w:rFonts w:ascii="Times New Roman" w:hAnsi="Times New Roman" w:cs="Times New Roman"/>
          <w:lang w:val="en-CA"/>
        </w:rPr>
        <w:t xml:space="preserve"> </w:t>
      </w:r>
      <w:r w:rsidR="00C8323E">
        <w:rPr>
          <w:rFonts w:ascii="Times New Roman" w:hAnsi="Times New Roman" w:cs="Times New Roman"/>
          <w:lang w:val="en-CA"/>
        </w:rPr>
        <w:t>harm</w:t>
      </w:r>
      <w:r w:rsidR="000D0646" w:rsidRPr="003A5E82">
        <w:rPr>
          <w:rFonts w:ascii="Times New Roman" w:hAnsi="Times New Roman" w:cs="Times New Roman"/>
          <w:lang w:val="en-CA"/>
        </w:rPr>
        <w:t xml:space="preserve"> to themsel</w:t>
      </w:r>
      <w:r w:rsidR="005B29AD">
        <w:rPr>
          <w:rFonts w:ascii="Times New Roman" w:hAnsi="Times New Roman" w:cs="Times New Roman"/>
          <w:lang w:val="en-CA"/>
        </w:rPr>
        <w:t>v</w:t>
      </w:r>
      <w:r w:rsidR="000D0646" w:rsidRPr="003A5E82">
        <w:rPr>
          <w:rFonts w:ascii="Times New Roman" w:hAnsi="Times New Roman" w:cs="Times New Roman"/>
          <w:lang w:val="en-CA"/>
        </w:rPr>
        <w:t xml:space="preserve">es, children, or pets when they see or interact with a coyote. Although </w:t>
      </w:r>
      <w:r w:rsidR="00204743" w:rsidRPr="003A5E82">
        <w:rPr>
          <w:rFonts w:ascii="Times New Roman" w:hAnsi="Times New Roman" w:cs="Times New Roman"/>
          <w:lang w:val="en-CA"/>
        </w:rPr>
        <w:t xml:space="preserve">human </w:t>
      </w:r>
      <w:r w:rsidR="00907CD7">
        <w:rPr>
          <w:rFonts w:ascii="Times New Roman" w:hAnsi="Times New Roman" w:cs="Times New Roman"/>
          <w:lang w:val="en-CA"/>
        </w:rPr>
        <w:t xml:space="preserve">perception </w:t>
      </w:r>
      <w:r w:rsidR="000F50D0">
        <w:rPr>
          <w:rFonts w:ascii="Times New Roman" w:hAnsi="Times New Roman" w:cs="Times New Roman"/>
          <w:lang w:val="en-CA"/>
        </w:rPr>
        <w:t>of the risk posed by</w:t>
      </w:r>
      <w:r w:rsidR="00204743" w:rsidRPr="003A5E82">
        <w:rPr>
          <w:rFonts w:ascii="Times New Roman" w:hAnsi="Times New Roman" w:cs="Times New Roman"/>
          <w:lang w:val="en-CA"/>
        </w:rPr>
        <w:t xml:space="preserve"> coyotes </w:t>
      </w:r>
      <w:r w:rsidR="000D0646" w:rsidRPr="003A5E82">
        <w:rPr>
          <w:rFonts w:ascii="Times New Roman" w:hAnsi="Times New Roman" w:cs="Times New Roman"/>
          <w:lang w:val="en-CA"/>
        </w:rPr>
        <w:t>may not align with the actual risk of a</w:t>
      </w:r>
      <w:r w:rsidR="00B522EA">
        <w:rPr>
          <w:rFonts w:ascii="Times New Roman" w:hAnsi="Times New Roman" w:cs="Times New Roman"/>
          <w:lang w:val="en-CA"/>
        </w:rPr>
        <w:t xml:space="preserve"> coyote</w:t>
      </w:r>
      <w:r w:rsidR="000D0646" w:rsidRPr="003A5E82">
        <w:rPr>
          <w:rFonts w:ascii="Times New Roman" w:hAnsi="Times New Roman" w:cs="Times New Roman"/>
          <w:lang w:val="en-CA"/>
        </w:rPr>
        <w:t xml:space="preserve"> attack</w:t>
      </w:r>
      <w:r w:rsidR="00A9132B" w:rsidRPr="003A5E82">
        <w:rPr>
          <w:rFonts w:ascii="Times New Roman" w:hAnsi="Times New Roman" w:cs="Times New Roman"/>
          <w:lang w:val="en-CA"/>
        </w:rPr>
        <w:t>,</w:t>
      </w:r>
      <w:r w:rsidR="0058669D" w:rsidRPr="003A5E82">
        <w:rPr>
          <w:rFonts w:ascii="Times New Roman" w:hAnsi="Times New Roman" w:cs="Times New Roman"/>
          <w:lang w:val="en-CA"/>
        </w:rPr>
        <w:t xml:space="preserve"> </w:t>
      </w:r>
      <w:r w:rsidR="002D6E26" w:rsidRPr="003A5E82">
        <w:rPr>
          <w:rFonts w:ascii="Times New Roman" w:hAnsi="Times New Roman" w:cs="Times New Roman"/>
          <w:lang w:val="en-CA"/>
        </w:rPr>
        <w:t>it</w:t>
      </w:r>
      <w:r w:rsidR="000D0646" w:rsidRPr="003A5E82">
        <w:rPr>
          <w:rFonts w:ascii="Times New Roman" w:hAnsi="Times New Roman" w:cs="Times New Roman"/>
          <w:lang w:val="en-CA"/>
        </w:rPr>
        <w:t xml:space="preserve"> </w:t>
      </w:r>
      <w:r w:rsidR="005A19E0">
        <w:rPr>
          <w:rFonts w:ascii="Times New Roman" w:hAnsi="Times New Roman" w:cs="Times New Roman"/>
          <w:lang w:val="en-CA"/>
        </w:rPr>
        <w:t>reflects</w:t>
      </w:r>
      <w:r w:rsidR="000D0646" w:rsidRPr="003A5E82">
        <w:rPr>
          <w:rFonts w:ascii="Times New Roman" w:hAnsi="Times New Roman" w:cs="Times New Roman"/>
          <w:lang w:val="en-CA"/>
        </w:rPr>
        <w:t xml:space="preserve"> public tolerance </w:t>
      </w:r>
      <w:r w:rsidR="00CC5586">
        <w:rPr>
          <w:rFonts w:ascii="Times New Roman" w:hAnsi="Times New Roman" w:cs="Times New Roman"/>
          <w:lang w:val="en-CA"/>
        </w:rPr>
        <w:t>of</w:t>
      </w:r>
      <w:r w:rsidR="000D0646" w:rsidRPr="003A5E82">
        <w:rPr>
          <w:rFonts w:ascii="Times New Roman" w:hAnsi="Times New Roman" w:cs="Times New Roman"/>
          <w:lang w:val="en-CA"/>
        </w:rPr>
        <w:t xml:space="preserve"> coyotes, and, </w:t>
      </w:r>
      <w:r w:rsidR="008C7C4C">
        <w:rPr>
          <w:rFonts w:ascii="Times New Roman" w:hAnsi="Times New Roman" w:cs="Times New Roman"/>
          <w:lang w:val="en-CA"/>
        </w:rPr>
        <w:t>consequently</w:t>
      </w:r>
      <w:r w:rsidR="000D0646" w:rsidRPr="003A5E82">
        <w:rPr>
          <w:rFonts w:ascii="Times New Roman" w:hAnsi="Times New Roman" w:cs="Times New Roman"/>
          <w:lang w:val="en-CA"/>
        </w:rPr>
        <w:t>,</w:t>
      </w:r>
      <w:r w:rsidR="003E3FB0">
        <w:rPr>
          <w:rFonts w:ascii="Times New Roman" w:hAnsi="Times New Roman" w:cs="Times New Roman"/>
          <w:lang w:val="en-CA"/>
        </w:rPr>
        <w:t xml:space="preserve"> public attitudes towards </w:t>
      </w:r>
      <w:r w:rsidR="000D0646" w:rsidRPr="003A5E82">
        <w:rPr>
          <w:rFonts w:ascii="Times New Roman" w:hAnsi="Times New Roman" w:cs="Times New Roman"/>
          <w:lang w:val="en-CA"/>
        </w:rPr>
        <w:t xml:space="preserve">various forms of wildlife management and policy </w:t>
      </w:r>
      <w:r w:rsidR="000D0646" w:rsidRPr="003A5E82">
        <w:rPr>
          <w:rFonts w:ascii="Times New Roman" w:hAnsi="Times New Roman" w:cs="Times New Roman"/>
          <w:noProof/>
          <w:lang w:val="en-CA"/>
        </w:rPr>
        <w:t>(Sponarski et al. 2018; Draheim et al. 2019)</w:t>
      </w:r>
      <w:r w:rsidR="000D0646" w:rsidRPr="003A5E82">
        <w:rPr>
          <w:rFonts w:ascii="Times New Roman" w:hAnsi="Times New Roman" w:cs="Times New Roman"/>
          <w:lang w:val="en-CA"/>
        </w:rPr>
        <w:t xml:space="preserve">. </w:t>
      </w:r>
      <w:r w:rsidR="00501487">
        <w:rPr>
          <w:rFonts w:ascii="Times New Roman" w:hAnsi="Times New Roman" w:cs="Times New Roman"/>
          <w:lang w:val="en-CA"/>
        </w:rPr>
        <w:t>M</w:t>
      </w:r>
      <w:r w:rsidR="008F068E" w:rsidRPr="003A5E82">
        <w:rPr>
          <w:rFonts w:ascii="Times New Roman" w:hAnsi="Times New Roman" w:cs="Times New Roman"/>
          <w:lang w:val="en-CA"/>
        </w:rPr>
        <w:t xml:space="preserve">anagers are often limited to reactive </w:t>
      </w:r>
      <w:r w:rsidR="00955EBD">
        <w:rPr>
          <w:rFonts w:ascii="Times New Roman" w:hAnsi="Times New Roman" w:cs="Times New Roman"/>
          <w:lang w:val="en-CA"/>
        </w:rPr>
        <w:t>approaches</w:t>
      </w:r>
      <w:r w:rsidR="00375AA4">
        <w:rPr>
          <w:rFonts w:ascii="Times New Roman" w:hAnsi="Times New Roman" w:cs="Times New Roman"/>
          <w:lang w:val="en-CA"/>
        </w:rPr>
        <w:t>,</w:t>
      </w:r>
      <w:r w:rsidR="00955EBD">
        <w:rPr>
          <w:rFonts w:ascii="Times New Roman" w:hAnsi="Times New Roman" w:cs="Times New Roman"/>
          <w:lang w:val="en-CA"/>
        </w:rPr>
        <w:t xml:space="preserve"> like </w:t>
      </w:r>
      <w:r w:rsidR="007D5677">
        <w:rPr>
          <w:rFonts w:ascii="Times New Roman" w:hAnsi="Times New Roman" w:cs="Times New Roman"/>
          <w:lang w:val="en-CA"/>
        </w:rPr>
        <w:t xml:space="preserve">culls </w:t>
      </w:r>
      <w:r w:rsidR="00136B1E">
        <w:rPr>
          <w:rFonts w:ascii="Times New Roman" w:hAnsi="Times New Roman" w:cs="Times New Roman"/>
          <w:lang w:val="en-CA"/>
        </w:rPr>
        <w:t>or</w:t>
      </w:r>
      <w:r w:rsidR="007D5677">
        <w:rPr>
          <w:rFonts w:ascii="Times New Roman" w:hAnsi="Times New Roman" w:cs="Times New Roman"/>
          <w:lang w:val="en-CA"/>
        </w:rPr>
        <w:t xml:space="preserve"> targeted lethal removals</w:t>
      </w:r>
      <w:r w:rsidR="00375AA4">
        <w:rPr>
          <w:rFonts w:ascii="Times New Roman" w:hAnsi="Times New Roman" w:cs="Times New Roman"/>
          <w:lang w:val="en-CA"/>
        </w:rPr>
        <w:t xml:space="preserve"> </w:t>
      </w:r>
      <w:r w:rsidR="00375AA4">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75AA4">
        <w:rPr>
          <w:rFonts w:ascii="Times New Roman" w:hAnsi="Times New Roman" w:cs="Times New Roman"/>
          <w:lang w:val="en-CA"/>
        </w:rPr>
      </w:r>
      <w:r w:rsidR="00375AA4">
        <w:rPr>
          <w:rFonts w:ascii="Times New Roman" w:hAnsi="Times New Roman" w:cs="Times New Roman"/>
          <w:lang w:val="en-CA"/>
        </w:rPr>
        <w:fldChar w:fldCharType="separate"/>
      </w:r>
      <w:r w:rsidR="00654925">
        <w:rPr>
          <w:rFonts w:ascii="Times New Roman" w:hAnsi="Times New Roman" w:cs="Times New Roman"/>
          <w:noProof/>
          <w:lang w:val="en-CA"/>
        </w:rPr>
        <w:t>(Breck et al. 2017)</w:t>
      </w:r>
      <w:r w:rsidR="00375AA4">
        <w:rPr>
          <w:rFonts w:ascii="Times New Roman" w:hAnsi="Times New Roman" w:cs="Times New Roman"/>
          <w:lang w:val="en-CA"/>
        </w:rPr>
        <w:fldChar w:fldCharType="end"/>
      </w:r>
      <w:r w:rsidR="00375AA4">
        <w:rPr>
          <w:rFonts w:ascii="Times New Roman" w:hAnsi="Times New Roman" w:cs="Times New Roman"/>
          <w:lang w:val="en-CA"/>
        </w:rPr>
        <w:t>,</w:t>
      </w:r>
      <w:r w:rsidR="00BD124A" w:rsidRPr="003A5E82">
        <w:rPr>
          <w:rFonts w:ascii="Times New Roman" w:hAnsi="Times New Roman" w:cs="Times New Roman"/>
          <w:lang w:val="en-CA"/>
        </w:rPr>
        <w:t xml:space="preserve"> </w:t>
      </w:r>
      <w:r w:rsidR="00D72903">
        <w:rPr>
          <w:rFonts w:ascii="Times New Roman" w:hAnsi="Times New Roman" w:cs="Times New Roman"/>
          <w:lang w:val="en-CA"/>
        </w:rPr>
        <w:t xml:space="preserve">that are implemented after reported attacks in areas where the risk of attacks </w:t>
      </w:r>
      <w:r w:rsidR="00F30A9C">
        <w:rPr>
          <w:rFonts w:ascii="Times New Roman" w:hAnsi="Times New Roman" w:cs="Times New Roman"/>
          <w:lang w:val="en-CA"/>
        </w:rPr>
        <w:t>is</w:t>
      </w:r>
      <w:r w:rsidR="00D72903">
        <w:rPr>
          <w:rFonts w:ascii="Times New Roman" w:hAnsi="Times New Roman" w:cs="Times New Roman"/>
          <w:lang w:val="en-CA"/>
        </w:rPr>
        <w:t xml:space="preserve"> assumed to be more likely </w:t>
      </w:r>
      <w:r w:rsidR="00BD124A"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ERyYWhlaW0gZXQgYWwuIDIwMTk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EcmFoZWltPC9BdXRob3I+PFllYXI+MjAxOTwv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EJha2VyIGFuZCBUaW1t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Baker and Timm 2017, Draheim et al. 2019)</w:t>
      </w:r>
      <w:r w:rsidR="00BD124A" w:rsidRPr="003A5E82">
        <w:rPr>
          <w:rFonts w:ascii="Times New Roman" w:hAnsi="Times New Roman" w:cs="Times New Roman"/>
          <w:lang w:val="en-CA"/>
        </w:rPr>
        <w:fldChar w:fldCharType="end"/>
      </w:r>
      <w:r w:rsidR="009C79DE">
        <w:rPr>
          <w:rFonts w:ascii="Times New Roman" w:hAnsi="Times New Roman" w:cs="Times New Roman"/>
          <w:lang w:val="en-CA"/>
        </w:rPr>
        <w:t xml:space="preserve">. </w:t>
      </w:r>
      <w:r w:rsidR="00F30A9C">
        <w:rPr>
          <w:rFonts w:ascii="Times New Roman" w:hAnsi="Times New Roman" w:cs="Times New Roman"/>
          <w:lang w:val="en-CA"/>
        </w:rPr>
        <w:t xml:space="preserve">Perceived risk is an important component of human-coyote conflict but often underappreciated relative to the actual risk posted by coyote behaviour. Thus, assessments of human concern about potentially dangerous human-coyote interactions could guide proactive, non-lethal management efforts to minimize potential conflict. </w:t>
      </w:r>
    </w:p>
    <w:p w14:paraId="469B3E1C" w14:textId="77777777" w:rsidR="00256F6E" w:rsidRPr="003A5E82" w:rsidRDefault="00256F6E" w:rsidP="00EF42B8">
      <w:pPr>
        <w:spacing w:line="480" w:lineRule="auto"/>
        <w:rPr>
          <w:rFonts w:ascii="Times New Roman" w:hAnsi="Times New Roman" w:cs="Times New Roman"/>
          <w:lang w:val="en-CA"/>
        </w:rPr>
      </w:pPr>
    </w:p>
    <w:p w14:paraId="632E68BA" w14:textId="77777777" w:rsidR="00F4173E" w:rsidRDefault="00F30A9C" w:rsidP="00BD124A">
      <w:pPr>
        <w:tabs>
          <w:tab w:val="left" w:pos="3707"/>
        </w:tabs>
        <w:spacing w:line="480" w:lineRule="auto"/>
        <w:rPr>
          <w:rFonts w:ascii="Times New Roman" w:hAnsi="Times New Roman" w:cs="Times New Roman"/>
          <w:lang w:val="en-CA"/>
        </w:rPr>
      </w:pPr>
      <w:r>
        <w:rPr>
          <w:rFonts w:ascii="Times New Roman" w:hAnsi="Times New Roman" w:cs="Times New Roman"/>
          <w:lang w:val="en-CA"/>
        </w:rPr>
        <w:t>In addition, a</w:t>
      </w:r>
      <w:r w:rsidR="00785963">
        <w:rPr>
          <w:rFonts w:ascii="Times New Roman" w:hAnsi="Times New Roman" w:cs="Times New Roman"/>
          <w:lang w:val="en-CA"/>
        </w:rPr>
        <w:t xml:space="preserve">ny effective management strategy must be </w:t>
      </w:r>
      <w:r w:rsidR="00584226">
        <w:rPr>
          <w:rFonts w:ascii="Times New Roman" w:hAnsi="Times New Roman" w:cs="Times New Roman"/>
          <w:lang w:val="en-CA"/>
        </w:rPr>
        <w:t>informed by</w:t>
      </w:r>
      <w:r w:rsidR="00785963">
        <w:rPr>
          <w:rFonts w:ascii="Times New Roman" w:hAnsi="Times New Roman" w:cs="Times New Roman"/>
          <w:lang w:val="en-CA"/>
        </w:rPr>
        <w:t xml:space="preserve"> knowledge of the </w:t>
      </w:r>
      <w:r w:rsidR="00E64048">
        <w:rPr>
          <w:rFonts w:ascii="Times New Roman" w:hAnsi="Times New Roman" w:cs="Times New Roman"/>
          <w:lang w:val="en-CA"/>
        </w:rPr>
        <w:t xml:space="preserve">spatial, temporal </w:t>
      </w:r>
      <w:r w:rsidR="00785963">
        <w:rPr>
          <w:rFonts w:ascii="Times New Roman" w:hAnsi="Times New Roman" w:cs="Times New Roman"/>
          <w:lang w:val="en-CA"/>
        </w:rPr>
        <w:t xml:space="preserve">and </w:t>
      </w:r>
      <w:r w:rsidR="00E07491">
        <w:rPr>
          <w:rFonts w:ascii="Times New Roman" w:hAnsi="Times New Roman" w:cs="Times New Roman"/>
          <w:lang w:val="en-CA"/>
        </w:rPr>
        <w:t xml:space="preserve">contextual </w:t>
      </w:r>
      <w:r w:rsidR="005E3435">
        <w:rPr>
          <w:rFonts w:ascii="Times New Roman" w:hAnsi="Times New Roman" w:cs="Times New Roman"/>
          <w:lang w:val="en-CA"/>
        </w:rPr>
        <w:t xml:space="preserve">factors associated with </w:t>
      </w:r>
      <w:r w:rsidR="00EA4254">
        <w:rPr>
          <w:rFonts w:ascii="Times New Roman" w:hAnsi="Times New Roman" w:cs="Times New Roman"/>
          <w:lang w:val="en-CA"/>
        </w:rPr>
        <w:t xml:space="preserve">coyote boldness and </w:t>
      </w:r>
      <w:r w:rsidR="00191A1A">
        <w:rPr>
          <w:rFonts w:ascii="Times New Roman" w:hAnsi="Times New Roman" w:cs="Times New Roman"/>
          <w:lang w:val="en-CA"/>
        </w:rPr>
        <w:t>human concern</w:t>
      </w:r>
      <w:r w:rsidR="00BD124A" w:rsidRPr="003A5E82">
        <w:rPr>
          <w:rFonts w:ascii="Times New Roman" w:hAnsi="Times New Roman" w:cs="Times New Roman"/>
          <w:lang w:val="en-CA"/>
        </w:rPr>
        <w:t>.</w:t>
      </w:r>
      <w:r w:rsidR="00193AE3" w:rsidRPr="003A5E82">
        <w:rPr>
          <w:rFonts w:ascii="Times New Roman" w:hAnsi="Times New Roman" w:cs="Times New Roman"/>
          <w:lang w:val="en-CA"/>
        </w:rPr>
        <w:t xml:space="preserve"> </w:t>
      </w:r>
      <w:r w:rsidR="00BD124A" w:rsidRPr="003A5E82">
        <w:rPr>
          <w:rFonts w:ascii="Times New Roman" w:hAnsi="Times New Roman" w:cs="Times New Roman"/>
          <w:lang w:val="en-CA"/>
        </w:rPr>
        <w:t xml:space="preserve">Identifying </w:t>
      </w:r>
      <w:r w:rsidR="00DB3C4F">
        <w:rPr>
          <w:rFonts w:ascii="Times New Roman" w:hAnsi="Times New Roman" w:cs="Times New Roman"/>
          <w:lang w:val="en-CA"/>
        </w:rPr>
        <w:t>high-</w:t>
      </w:r>
      <w:r w:rsidR="009C6B71">
        <w:rPr>
          <w:rFonts w:ascii="Times New Roman" w:hAnsi="Times New Roman" w:cs="Times New Roman"/>
          <w:lang w:val="en-CA"/>
        </w:rPr>
        <w:t>conflict</w:t>
      </w:r>
      <w:r w:rsidR="00DB3C4F">
        <w:rPr>
          <w:rFonts w:ascii="Times New Roman" w:hAnsi="Times New Roman" w:cs="Times New Roman"/>
          <w:lang w:val="en-CA"/>
        </w:rPr>
        <w:t xml:space="preserve"> areas </w:t>
      </w:r>
      <w:r w:rsidR="00A32678">
        <w:rPr>
          <w:rFonts w:ascii="Times New Roman" w:hAnsi="Times New Roman" w:cs="Times New Roman"/>
          <w:lang w:val="en-CA"/>
        </w:rPr>
        <w:t>for management action</w:t>
      </w:r>
      <w:r w:rsidR="00687F9B">
        <w:rPr>
          <w:rFonts w:ascii="Times New Roman" w:hAnsi="Times New Roman" w:cs="Times New Roman"/>
          <w:lang w:val="en-CA"/>
        </w:rPr>
        <w:t xml:space="preserve"> </w:t>
      </w:r>
      <w:r w:rsidR="00C41AD8">
        <w:rPr>
          <w:rFonts w:ascii="Times New Roman" w:hAnsi="Times New Roman" w:cs="Times New Roman"/>
          <w:lang w:val="en-CA"/>
        </w:rPr>
        <w:t>requires</w:t>
      </w:r>
      <w:r w:rsidR="00E12BCC">
        <w:rPr>
          <w:rFonts w:ascii="Times New Roman" w:hAnsi="Times New Roman" w:cs="Times New Roman"/>
          <w:lang w:val="en-CA"/>
        </w:rPr>
        <w:t xml:space="preserve"> </w:t>
      </w:r>
      <w:r w:rsidR="005601C3">
        <w:rPr>
          <w:rFonts w:ascii="Times New Roman" w:hAnsi="Times New Roman" w:cs="Times New Roman"/>
          <w:lang w:val="en-CA"/>
        </w:rPr>
        <w:t xml:space="preserve">insight </w:t>
      </w:r>
      <w:r w:rsidR="00E64048">
        <w:rPr>
          <w:rFonts w:ascii="Times New Roman" w:hAnsi="Times New Roman" w:cs="Times New Roman"/>
          <w:lang w:val="en-CA"/>
        </w:rPr>
        <w:t>in</w:t>
      </w:r>
      <w:r w:rsidR="005601C3">
        <w:rPr>
          <w:rFonts w:ascii="Times New Roman" w:hAnsi="Times New Roman" w:cs="Times New Roman"/>
          <w:lang w:val="en-CA"/>
        </w:rPr>
        <w:t>to</w:t>
      </w:r>
      <w:r w:rsidR="00E64048">
        <w:rPr>
          <w:rFonts w:ascii="Times New Roman" w:hAnsi="Times New Roman" w:cs="Times New Roman"/>
          <w:lang w:val="en-CA"/>
        </w:rPr>
        <w:t xml:space="preserve"> </w:t>
      </w:r>
      <w:r w:rsidR="00797681">
        <w:rPr>
          <w:rFonts w:ascii="Times New Roman" w:hAnsi="Times New Roman" w:cs="Times New Roman"/>
          <w:lang w:val="en-CA"/>
        </w:rPr>
        <w:t xml:space="preserve">the </w:t>
      </w:r>
      <w:r w:rsidR="00BD124A" w:rsidRPr="003A5E82">
        <w:rPr>
          <w:rFonts w:ascii="Times New Roman" w:hAnsi="Times New Roman" w:cs="Times New Roman"/>
          <w:lang w:val="en-CA"/>
        </w:rPr>
        <w:t>spatia</w:t>
      </w:r>
      <w:r w:rsidR="004C7779" w:rsidRPr="003A5E82">
        <w:rPr>
          <w:rFonts w:ascii="Times New Roman" w:hAnsi="Times New Roman" w:cs="Times New Roman"/>
          <w:lang w:val="en-CA"/>
        </w:rPr>
        <w:t>l</w:t>
      </w:r>
      <w:r w:rsidR="00BD124A" w:rsidRPr="003A5E82">
        <w:rPr>
          <w:rFonts w:ascii="Times New Roman" w:hAnsi="Times New Roman" w:cs="Times New Roman"/>
          <w:lang w:val="en-CA"/>
        </w:rPr>
        <w:t xml:space="preserve"> variables that predict negative interactions between humans and wildlife </w:t>
      </w:r>
      <w:r w:rsidR="00BD124A" w:rsidRPr="003A5E82">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s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RGlzcGxheVRleHQ+KERlbHNpbmsgZXQgYWwu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 xml:space="preserve">(Delsink et al. 2013, van Bommel et al. </w:t>
      </w:r>
      <w:r w:rsidR="00654925">
        <w:rPr>
          <w:rFonts w:ascii="Times New Roman" w:hAnsi="Times New Roman" w:cs="Times New Roman"/>
          <w:noProof/>
          <w:lang w:val="en-CA"/>
        </w:rPr>
        <w:lastRenderedPageBreak/>
        <w:t>2020)</w:t>
      </w:r>
      <w:r w:rsidR="00BD124A" w:rsidRPr="003A5E82">
        <w:rPr>
          <w:rFonts w:ascii="Times New Roman" w:hAnsi="Times New Roman" w:cs="Times New Roman"/>
          <w:lang w:val="en-CA"/>
        </w:rPr>
        <w:fldChar w:fldCharType="end"/>
      </w:r>
      <w:r w:rsidR="00FD64DC">
        <w:rPr>
          <w:rFonts w:ascii="Times New Roman" w:hAnsi="Times New Roman" w:cs="Times New Roman"/>
          <w:lang w:val="en-CA"/>
        </w:rPr>
        <w:t>. F</w:t>
      </w:r>
      <w:r w:rsidR="00BA44D2" w:rsidRPr="003A5E82">
        <w:rPr>
          <w:rFonts w:ascii="Times New Roman" w:hAnsi="Times New Roman" w:cs="Times New Roman"/>
          <w:lang w:val="en-CA"/>
        </w:rPr>
        <w:t xml:space="preserve">or example, </w:t>
      </w:r>
      <w:r w:rsidR="00247895">
        <w:rPr>
          <w:rFonts w:ascii="Times New Roman" w:hAnsi="Times New Roman" w:cs="Times New Roman"/>
          <w:lang w:val="en-CA"/>
        </w:rPr>
        <w:t>knowing which areas</w:t>
      </w:r>
      <w:r w:rsidR="00A27439" w:rsidRPr="003A5E82">
        <w:rPr>
          <w:rFonts w:ascii="Times New Roman" w:hAnsi="Times New Roman" w:cs="Times New Roman"/>
          <w:lang w:val="en-CA"/>
        </w:rPr>
        <w:t xml:space="preserve"> have low, moderate or high probabilities of interactions between</w:t>
      </w:r>
      <w:r w:rsidR="00A27439">
        <w:rPr>
          <w:rFonts w:ascii="Times New Roman" w:hAnsi="Times New Roman" w:cs="Times New Roman"/>
          <w:lang w:val="en-CA"/>
        </w:rPr>
        <w:t xml:space="preserve"> humans and black bears </w:t>
      </w:r>
      <w:r w:rsidR="00732BD4">
        <w:rPr>
          <w:rFonts w:ascii="Times New Roman" w:hAnsi="Times New Roman" w:cs="Times New Roman"/>
          <w:lang w:val="en-CA"/>
        </w:rPr>
        <w:t>(</w:t>
      </w:r>
      <w:r w:rsidR="00732BD4">
        <w:rPr>
          <w:rFonts w:ascii="Times New Roman" w:hAnsi="Times New Roman" w:cs="Times New Roman"/>
          <w:i/>
          <w:iCs/>
          <w:lang w:val="en-CA"/>
        </w:rPr>
        <w:t>Ursus americanus</w:t>
      </w:r>
      <w:r w:rsidR="00732BD4">
        <w:rPr>
          <w:rFonts w:ascii="Times New Roman" w:hAnsi="Times New Roman" w:cs="Times New Roman"/>
          <w:lang w:val="en-CA"/>
        </w:rPr>
        <w:t xml:space="preserve">) </w:t>
      </w:r>
      <w:r w:rsidR="00B9296C">
        <w:rPr>
          <w:rFonts w:ascii="Times New Roman" w:hAnsi="Times New Roman" w:cs="Times New Roman"/>
          <w:lang w:val="en-CA"/>
        </w:rPr>
        <w:t>allows for management resources to be more efficiently allocated</w:t>
      </w:r>
      <w:r w:rsidR="000F4E27">
        <w:rPr>
          <w:rFonts w:ascii="Times New Roman" w:hAnsi="Times New Roman" w:cs="Times New Roman"/>
          <w:lang w:val="en-CA"/>
        </w:rPr>
        <w:t xml:space="preserve"> to improve coexistence</w:t>
      </w:r>
      <w:r w:rsidR="00732BD4">
        <w:rPr>
          <w:rFonts w:ascii="Times New Roman" w:hAnsi="Times New Roman" w:cs="Times New Roman"/>
          <w:lang w:val="en-CA"/>
        </w:rPr>
        <w:t xml:space="preserve"> </w:t>
      </w:r>
      <w:r w:rsidR="00732BD4">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erkle&lt;/Author&gt;&lt;Year&gt;2011&lt;/Year&gt;&lt;IDText&gt;Predicting spatial distribution of human-black bear interactions in urban areas&lt;/IDText&gt;&lt;DisplayText&gt;(Merkle et al. 2011)&lt;/DisplayText&gt;&lt;record&gt;&lt;dates&gt;&lt;pub-dates&gt;&lt;date&gt;2011-07-01&lt;/date&gt;&lt;/pub-dates&gt;&lt;year&gt;2011&lt;/year&gt;&lt;/dates&gt;&lt;isbn&gt;0022-541X&lt;/isbn&gt;&lt;titles&gt;&lt;title&gt;Predicting spatial distribution of human-black bear interactions in urban areas&lt;/title&gt;&lt;secondary-title&gt;The Journal of Wildlife Management&lt;/secondary-title&gt;&lt;/titles&gt;&lt;pages&gt;1121-1127&lt;/pages&gt;&lt;number&gt;5&lt;/number&gt;&lt;access-date&gt;2022-03-28T16:34:28&lt;/access-date&gt;&lt;contributors&gt;&lt;authors&gt;&lt;author&gt;Merkle, Jerod A.&lt;/author&gt;&lt;author&gt;Krausman, Paul R.&lt;/author&gt;&lt;author&gt;Decesare, Nicholas J.&lt;/author&gt;&lt;author&gt;Jonkel, James J.&lt;/author&gt;&lt;/authors&gt;&lt;/contributors&gt;&lt;added-date format="utc"&gt;1648485270&lt;/added-date&gt;&lt;ref-type name="Journal Article"&gt;17&lt;/ref-type&gt;&lt;rec-number&gt;963&lt;/rec-number&gt;&lt;publisher&gt;Wiley&lt;/publisher&gt;&lt;last-updated-date format="utc"&gt;1648485271&lt;/last-updated-date&gt;&lt;electronic-resource-num&gt;10.1002/jwmg.153&lt;/electronic-resource-num&gt;&lt;volume&gt;75&lt;/volume&gt;&lt;/record&gt;&lt;/Cite&gt;&lt;/EndNote&gt;</w:instrText>
      </w:r>
      <w:r w:rsidR="00732BD4">
        <w:rPr>
          <w:rFonts w:ascii="Times New Roman" w:hAnsi="Times New Roman" w:cs="Times New Roman"/>
          <w:lang w:val="en-CA"/>
        </w:rPr>
        <w:fldChar w:fldCharType="separate"/>
      </w:r>
      <w:r w:rsidR="00654925">
        <w:rPr>
          <w:rFonts w:ascii="Times New Roman" w:hAnsi="Times New Roman" w:cs="Times New Roman"/>
          <w:noProof/>
          <w:lang w:val="en-CA"/>
        </w:rPr>
        <w:t>(Merkle et al. 2011)</w:t>
      </w:r>
      <w:r w:rsidR="00732BD4">
        <w:rPr>
          <w:rFonts w:ascii="Times New Roman" w:hAnsi="Times New Roman" w:cs="Times New Roman"/>
          <w:lang w:val="en-CA"/>
        </w:rPr>
        <w:fldChar w:fldCharType="end"/>
      </w:r>
      <w:r w:rsidR="00B9296C">
        <w:rPr>
          <w:rFonts w:ascii="Times New Roman" w:hAnsi="Times New Roman" w:cs="Times New Roman"/>
          <w:lang w:val="en-CA"/>
        </w:rPr>
        <w:t xml:space="preserve">. </w:t>
      </w:r>
      <w:r w:rsidR="00BD124A" w:rsidRPr="003A5E82">
        <w:rPr>
          <w:rFonts w:ascii="Times New Roman" w:hAnsi="Times New Roman" w:cs="Times New Roman"/>
          <w:lang w:val="en-CA"/>
        </w:rPr>
        <w:t xml:space="preserve">Likewise, </w:t>
      </w:r>
      <w:r w:rsidR="00E946DF">
        <w:rPr>
          <w:rFonts w:ascii="Times New Roman" w:hAnsi="Times New Roman" w:cs="Times New Roman"/>
          <w:lang w:val="en-CA"/>
        </w:rPr>
        <w:t xml:space="preserve">wildlife </w:t>
      </w:r>
      <w:r w:rsidR="000441E4">
        <w:rPr>
          <w:rFonts w:ascii="Times New Roman" w:hAnsi="Times New Roman" w:cs="Times New Roman"/>
          <w:lang w:val="en-CA"/>
        </w:rPr>
        <w:t xml:space="preserve">management can be further </w:t>
      </w:r>
      <w:r w:rsidR="00FC5DAE">
        <w:rPr>
          <w:rFonts w:ascii="Times New Roman" w:hAnsi="Times New Roman" w:cs="Times New Roman"/>
          <w:lang w:val="en-CA"/>
        </w:rPr>
        <w:t xml:space="preserve">improved by </w:t>
      </w:r>
      <w:r w:rsidR="00F4173E">
        <w:rPr>
          <w:rFonts w:ascii="Times New Roman" w:hAnsi="Times New Roman" w:cs="Times New Roman"/>
          <w:lang w:val="en-CA"/>
        </w:rPr>
        <w:t>knowledge of the diel,</w:t>
      </w:r>
      <w:r w:rsidR="00BD124A" w:rsidRPr="003A5E82">
        <w:rPr>
          <w:rFonts w:ascii="Times New Roman" w:hAnsi="Times New Roman" w:cs="Times New Roman"/>
          <w:lang w:val="en-CA"/>
        </w:rPr>
        <w:t xml:space="preserve"> monthly, and inter-annual scales</w:t>
      </w:r>
      <w:r w:rsidR="003664F9" w:rsidRPr="003A5E82">
        <w:rPr>
          <w:rFonts w:ascii="Times New Roman" w:hAnsi="Times New Roman" w:cs="Times New Roman"/>
          <w:lang w:val="en-CA"/>
        </w:rPr>
        <w:t xml:space="preserve"> </w:t>
      </w:r>
      <w:r w:rsidR="00F4173E">
        <w:rPr>
          <w:rFonts w:ascii="Times New Roman" w:hAnsi="Times New Roman" w:cs="Times New Roman"/>
          <w:lang w:val="en-CA"/>
        </w:rPr>
        <w:t xml:space="preserve">at which perceived or real negative encounters are most likely to occur </w:t>
      </w:r>
      <w:r w:rsidR="00BD124A" w:rsidRPr="003A5E82">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YW5kIEJveWNlIDIwMTcsIFNvdWxzYnVyeSAyMDIwKTwvRGlzcGxheVRleHQ+PHJlY29y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Tb3Vsc2J1cnk8L0F1dGhvcj48WWVhcj4yMDIwPC9ZZWFy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Morehouse and Boyce 2017, Soulsbury 2020)</w:t>
      </w:r>
      <w:r w:rsidR="00BD124A" w:rsidRPr="003A5E82">
        <w:rPr>
          <w:rFonts w:ascii="Times New Roman" w:hAnsi="Times New Roman" w:cs="Times New Roman"/>
          <w:lang w:val="en-CA"/>
        </w:rPr>
        <w:fldChar w:fldCharType="end"/>
      </w:r>
      <w:r w:rsidR="00BD124A" w:rsidRPr="003A5E82">
        <w:rPr>
          <w:rFonts w:ascii="Times New Roman" w:hAnsi="Times New Roman" w:cs="Times New Roman"/>
          <w:lang w:val="en-CA"/>
        </w:rPr>
        <w:t xml:space="preserve">. </w:t>
      </w:r>
      <w:r w:rsidR="00F4173E">
        <w:rPr>
          <w:rFonts w:ascii="Times New Roman" w:hAnsi="Times New Roman" w:cs="Times New Roman"/>
          <w:lang w:val="en-CA"/>
        </w:rPr>
        <w:t>Furthermore, c</w:t>
      </w:r>
      <w:r w:rsidR="00BD124A" w:rsidRPr="003A5E82">
        <w:rPr>
          <w:rFonts w:ascii="Times New Roman" w:hAnsi="Times New Roman" w:cs="Times New Roman"/>
          <w:lang w:val="en-CA"/>
        </w:rPr>
        <w:t>ontextual</w:t>
      </w:r>
      <w:r w:rsidR="003952DE">
        <w:rPr>
          <w:rFonts w:ascii="Times New Roman" w:hAnsi="Times New Roman" w:cs="Times New Roman"/>
          <w:lang w:val="en-CA"/>
        </w:rPr>
        <w:t xml:space="preserve"> </w:t>
      </w:r>
      <w:r w:rsidR="00BD124A" w:rsidRPr="003A5E82">
        <w:rPr>
          <w:rFonts w:ascii="Times New Roman" w:hAnsi="Times New Roman" w:cs="Times New Roman"/>
          <w:lang w:val="en-CA"/>
        </w:rPr>
        <w:t xml:space="preserve">variables that </w:t>
      </w:r>
      <w:r w:rsidR="00FE3046" w:rsidRPr="003A5E82">
        <w:rPr>
          <w:rFonts w:ascii="Times New Roman" w:hAnsi="Times New Roman" w:cs="Times New Roman"/>
          <w:lang w:val="en-CA"/>
        </w:rPr>
        <w:t>can</w:t>
      </w:r>
      <w:r w:rsidR="00BD124A" w:rsidRPr="003A5E82">
        <w:rPr>
          <w:rFonts w:ascii="Times New Roman" w:hAnsi="Times New Roman" w:cs="Times New Roman"/>
          <w:lang w:val="en-CA"/>
        </w:rPr>
        <w:t xml:space="preserve"> </w:t>
      </w:r>
      <w:r w:rsidR="002754DB">
        <w:rPr>
          <w:rFonts w:ascii="Times New Roman" w:hAnsi="Times New Roman" w:cs="Times New Roman"/>
          <w:lang w:val="en-CA"/>
        </w:rPr>
        <w:t xml:space="preserve">increase </w:t>
      </w:r>
      <w:r w:rsidR="00F46267">
        <w:rPr>
          <w:rFonts w:ascii="Times New Roman" w:hAnsi="Times New Roman" w:cs="Times New Roman"/>
          <w:lang w:val="en-CA"/>
        </w:rPr>
        <w:t>actual or perceived risk, and thus conflict,</w:t>
      </w:r>
      <w:r w:rsidR="00BD124A" w:rsidRPr="003A5E82">
        <w:rPr>
          <w:rFonts w:ascii="Times New Roman" w:hAnsi="Times New Roman" w:cs="Times New Roman"/>
          <w:lang w:val="en-CA"/>
        </w:rPr>
        <w:t xml:space="preserve"> include the presence of pets or children</w:t>
      </w:r>
      <w:r w:rsidR="0023139F">
        <w:rPr>
          <w:rFonts w:ascii="Times New Roman" w:hAnsi="Times New Roman" w:cs="Times New Roman"/>
          <w:lang w:val="en-CA"/>
        </w:rPr>
        <w:t xml:space="preserve">, </w:t>
      </w:r>
      <w:r w:rsidR="0057237F">
        <w:rPr>
          <w:rFonts w:ascii="Times New Roman" w:hAnsi="Times New Roman" w:cs="Times New Roman"/>
          <w:lang w:val="en-CA"/>
        </w:rPr>
        <w:t xml:space="preserve">off-leash dogs, </w:t>
      </w:r>
      <w:r w:rsidR="0023139F">
        <w:rPr>
          <w:rFonts w:ascii="Times New Roman" w:hAnsi="Times New Roman" w:cs="Times New Roman"/>
          <w:lang w:val="en-CA"/>
        </w:rPr>
        <w:t>and poor health of individual animals</w:t>
      </w:r>
      <w:r w:rsidR="00BD124A" w:rsidRPr="003A5E82">
        <w:rPr>
          <w:rFonts w:ascii="Times New Roman" w:hAnsi="Times New Roman" w:cs="Times New Roman"/>
          <w:lang w:val="en-CA"/>
        </w:rPr>
        <w:t xml:space="preserve"> </w:t>
      </w:r>
      <w:r w:rsidR="00BD124A" w:rsidRPr="003A5E82">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yw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PbHNvbjwvQXV0aG9yPjxZZWFyPjIwMTU8L1llYXI+PElE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BD124A" w:rsidRPr="003A5E82">
        <w:rPr>
          <w:rFonts w:ascii="Times New Roman" w:hAnsi="Times New Roman" w:cs="Times New Roman"/>
          <w:lang w:val="en-CA"/>
        </w:rPr>
      </w:r>
      <w:r w:rsidR="00BD124A"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Olson et al. 2015)</w:t>
      </w:r>
      <w:r w:rsidR="00BD124A" w:rsidRPr="003A5E82">
        <w:rPr>
          <w:rFonts w:ascii="Times New Roman" w:hAnsi="Times New Roman" w:cs="Times New Roman"/>
          <w:lang w:val="en-CA"/>
        </w:rPr>
        <w:fldChar w:fldCharType="end"/>
      </w:r>
      <w:r w:rsidR="00BD124A" w:rsidRPr="003A5E82">
        <w:rPr>
          <w:rFonts w:ascii="Times New Roman" w:hAnsi="Times New Roman" w:cs="Times New Roman"/>
          <w:lang w:val="en-CA"/>
        </w:rPr>
        <w:t xml:space="preserve">. </w:t>
      </w:r>
    </w:p>
    <w:p w14:paraId="719F84F9" w14:textId="77777777" w:rsidR="00F4173E" w:rsidRDefault="00F4173E" w:rsidP="00BD124A">
      <w:pPr>
        <w:tabs>
          <w:tab w:val="left" w:pos="3707"/>
        </w:tabs>
        <w:spacing w:line="480" w:lineRule="auto"/>
        <w:rPr>
          <w:rFonts w:ascii="Times New Roman" w:hAnsi="Times New Roman" w:cs="Times New Roman"/>
          <w:lang w:val="en-CA"/>
        </w:rPr>
      </w:pPr>
    </w:p>
    <w:p w14:paraId="7291DF86" w14:textId="650254F0" w:rsidR="00C43632" w:rsidRDefault="00F4173E" w:rsidP="00C43632">
      <w:pPr>
        <w:tabs>
          <w:tab w:val="left" w:pos="3707"/>
        </w:tabs>
        <w:spacing w:line="480" w:lineRule="auto"/>
        <w:rPr>
          <w:rFonts w:ascii="Times New Roman" w:hAnsi="Times New Roman" w:cs="Times New Roman"/>
          <w:lang w:val="en-CA"/>
        </w:rPr>
      </w:pPr>
      <w:r>
        <w:rPr>
          <w:rFonts w:ascii="Times New Roman" w:hAnsi="Times New Roman" w:cs="Times New Roman"/>
          <w:lang w:val="en-CA"/>
        </w:rPr>
        <w:t>T</w:t>
      </w:r>
      <w:r w:rsidR="00327361">
        <w:rPr>
          <w:rFonts w:ascii="Times New Roman" w:hAnsi="Times New Roman" w:cs="Times New Roman"/>
          <w:lang w:val="en-CA"/>
        </w:rPr>
        <w:t>o assess the importance of these variables for coexistence</w:t>
      </w:r>
      <w:r w:rsidR="00FD641C">
        <w:rPr>
          <w:rFonts w:ascii="Times New Roman" w:hAnsi="Times New Roman" w:cs="Times New Roman"/>
          <w:lang w:val="en-CA"/>
        </w:rPr>
        <w:t>,</w:t>
      </w:r>
      <w:r w:rsidR="00327361">
        <w:rPr>
          <w:rFonts w:ascii="Times New Roman" w:hAnsi="Times New Roman" w:cs="Times New Roman"/>
          <w:lang w:val="en-CA"/>
        </w:rPr>
        <w:t xml:space="preserve"> </w:t>
      </w:r>
      <w:r w:rsidR="00AE3AB1">
        <w:rPr>
          <w:rFonts w:ascii="Times New Roman" w:hAnsi="Times New Roman" w:cs="Times New Roman"/>
          <w:lang w:val="en-CA"/>
        </w:rPr>
        <w:t xml:space="preserve">large datasets of </w:t>
      </w:r>
      <w:r w:rsidR="00EB066D">
        <w:rPr>
          <w:rFonts w:ascii="Times New Roman" w:hAnsi="Times New Roman" w:cs="Times New Roman"/>
          <w:lang w:val="en-CA"/>
        </w:rPr>
        <w:t xml:space="preserve">human-coyote </w:t>
      </w:r>
      <w:r w:rsidR="005C7E32">
        <w:rPr>
          <w:rFonts w:ascii="Times New Roman" w:hAnsi="Times New Roman" w:cs="Times New Roman"/>
          <w:lang w:val="en-CA"/>
        </w:rPr>
        <w:t>interactions are imperative</w:t>
      </w:r>
      <w:r>
        <w:rPr>
          <w:rFonts w:ascii="Times New Roman" w:hAnsi="Times New Roman" w:cs="Times New Roman"/>
          <w:lang w:val="en-CA"/>
        </w:rPr>
        <w:t>, and o</w:t>
      </w:r>
      <w:r w:rsidR="003F64C0">
        <w:rPr>
          <w:rFonts w:ascii="Times New Roman" w:hAnsi="Times New Roman" w:cs="Times New Roman"/>
          <w:lang w:val="en-CA"/>
        </w:rPr>
        <w:t xml:space="preserve">ver the past decade, public reports of coyote sightings and </w:t>
      </w:r>
      <w:r w:rsidR="00E71456">
        <w:rPr>
          <w:rFonts w:ascii="Times New Roman" w:hAnsi="Times New Roman" w:cs="Times New Roman"/>
          <w:lang w:val="en-CA"/>
        </w:rPr>
        <w:t>interactions</w:t>
      </w:r>
      <w:r w:rsidR="003F64C0">
        <w:rPr>
          <w:rFonts w:ascii="Times New Roman" w:hAnsi="Times New Roman" w:cs="Times New Roman"/>
          <w:lang w:val="en-CA"/>
        </w:rPr>
        <w:t xml:space="preserve"> have emerged as an invaluable source of information. </w:t>
      </w:r>
      <w:r w:rsidR="000D0737" w:rsidRPr="003A5E82">
        <w:rPr>
          <w:rFonts w:ascii="Times New Roman" w:hAnsi="Times New Roman" w:cs="Times New Roman"/>
          <w:lang w:val="en-CA"/>
        </w:rPr>
        <w:t>Community reporting databases</w:t>
      </w:r>
      <w:r w:rsidR="00193AE3" w:rsidRPr="003A5E82">
        <w:rPr>
          <w:rFonts w:ascii="Times New Roman" w:hAnsi="Times New Roman" w:cs="Times New Roman"/>
          <w:lang w:val="en-CA"/>
        </w:rPr>
        <w:t xml:space="preserve"> allow researchers to conduct otherwise difficult long-term studies over large geographic areas while simultaneously engaging and educating members of the public </w:t>
      </w:r>
      <w:r w:rsidR="00193AE3"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GcmlnZXJpbyBldCBhbC4gMjAxOCk8L0Rpc3BsYXlUZXh0PjxyZWNvcmQ+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 Frigerio et al. 2018)</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w:t>
      </w:r>
      <w:r w:rsidR="0037359B">
        <w:rPr>
          <w:rFonts w:ascii="Times New Roman" w:hAnsi="Times New Roman" w:cs="Times New Roman"/>
          <w:lang w:val="en-CA"/>
        </w:rPr>
        <w:t xml:space="preserve">Previous studies have collected voluntary </w:t>
      </w:r>
      <w:r w:rsidR="005A1940">
        <w:rPr>
          <w:rFonts w:ascii="Times New Roman" w:hAnsi="Times New Roman" w:cs="Times New Roman"/>
          <w:lang w:val="en-CA"/>
        </w:rPr>
        <w:t xml:space="preserve">reports of coyote activity </w:t>
      </w:r>
      <w:r w:rsidR="00004C09">
        <w:rPr>
          <w:rFonts w:ascii="Times New Roman" w:hAnsi="Times New Roman" w:cs="Times New Roman"/>
          <w:lang w:val="en-CA"/>
        </w:rPr>
        <w:t>using</w:t>
      </w:r>
      <w:r w:rsidR="00193AE3" w:rsidRPr="003A5E82">
        <w:rPr>
          <w:rFonts w:ascii="Times New Roman" w:hAnsi="Times New Roman" w:cs="Times New Roman"/>
          <w:lang w:val="en-CA"/>
        </w:rPr>
        <w:t xml:space="preserve"> websites </w:t>
      </w:r>
      <w:r w:rsidR="00193AE3" w:rsidRPr="003A5E82">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Sw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E
aXNwbGF5VGV4dD4oV2luZSBldCBhbC4gMjAxNSwgTW93cnkgZXQgYWwuIDIwMjApPC9EaXNwbGF5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Q2l0ZT48QXV0aG9yPldpbmU8L0F1dGhvcj48WWVhcj4y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Wine et al. 2015, Mowry et al. 2020)</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city reporting databases </w:t>
      </w:r>
      <w:r w:rsidR="00193AE3" w:rsidRPr="003A5E82">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gMjAxMSwgUG9lc3NlbCBl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MdWthc2lrPC9BdXRob3I+PFllYXI+MjAxMTwvWWVhcj48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Lukasik and Alexander 2011, Poessel et al. 2013)</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public surveys </w:t>
      </w:r>
      <w:r w:rsidR="00193AE3"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and apps </w:t>
      </w:r>
      <w:r w:rsidR="00193AE3" w:rsidRPr="003A5E82">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Sw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WVsbGVyPC9BdXRob3I+PFllYXI+MjAxOTwvWWVhcj48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93AE3" w:rsidRPr="003A5E82">
        <w:rPr>
          <w:rFonts w:ascii="Times New Roman" w:hAnsi="Times New Roman" w:cs="Times New Roman"/>
          <w:lang w:val="en-CA"/>
        </w:rPr>
      </w:r>
      <w:r w:rsidR="00193AE3" w:rsidRPr="003A5E82">
        <w:rPr>
          <w:rFonts w:ascii="Times New Roman" w:hAnsi="Times New Roman" w:cs="Times New Roman"/>
          <w:lang w:val="en-CA"/>
        </w:rPr>
        <w:fldChar w:fldCharType="separate"/>
      </w:r>
      <w:r w:rsidR="00654925">
        <w:rPr>
          <w:rFonts w:ascii="Times New Roman" w:hAnsi="Times New Roman" w:cs="Times New Roman"/>
          <w:noProof/>
          <w:lang w:val="en-CA"/>
        </w:rPr>
        <w:t>(Mueller et al. 2019, Drake et al. 2021)</w:t>
      </w:r>
      <w:r w:rsidR="00193AE3" w:rsidRPr="003A5E82">
        <w:rPr>
          <w:rFonts w:ascii="Times New Roman" w:hAnsi="Times New Roman" w:cs="Times New Roman"/>
          <w:lang w:val="en-CA"/>
        </w:rPr>
        <w:fldChar w:fldCharType="end"/>
      </w:r>
      <w:r w:rsidR="00193AE3" w:rsidRPr="003A5E82">
        <w:rPr>
          <w:rFonts w:ascii="Times New Roman" w:hAnsi="Times New Roman" w:cs="Times New Roman"/>
          <w:lang w:val="en-CA"/>
        </w:rPr>
        <w:t xml:space="preserve">. </w:t>
      </w:r>
      <w:r w:rsidR="00004C09">
        <w:rPr>
          <w:rFonts w:ascii="Times New Roman" w:hAnsi="Times New Roman" w:cs="Times New Roman"/>
          <w:lang w:val="en-CA"/>
        </w:rPr>
        <w:t xml:space="preserve">Analyses </w:t>
      </w:r>
      <w:r w:rsidR="00193AE3" w:rsidRPr="003A5E82">
        <w:rPr>
          <w:rFonts w:ascii="Times New Roman" w:hAnsi="Times New Roman" w:cs="Times New Roman"/>
          <w:lang w:val="en-CA"/>
        </w:rPr>
        <w:t xml:space="preserve">of these datasets have </w:t>
      </w:r>
      <w:r w:rsidR="0053652B">
        <w:rPr>
          <w:rFonts w:ascii="Times New Roman" w:hAnsi="Times New Roman" w:cs="Times New Roman"/>
          <w:lang w:val="en-CA"/>
        </w:rPr>
        <w:t xml:space="preserve">largely </w:t>
      </w:r>
      <w:r w:rsidR="00193AE3" w:rsidRPr="003A5E82">
        <w:rPr>
          <w:rFonts w:ascii="Times New Roman" w:hAnsi="Times New Roman" w:cs="Times New Roman"/>
          <w:lang w:val="en-CA"/>
        </w:rPr>
        <w:t>focused on broad</w:t>
      </w:r>
      <w:r w:rsidR="00EE7CD9">
        <w:rPr>
          <w:rFonts w:ascii="Times New Roman" w:hAnsi="Times New Roman" w:cs="Times New Roman"/>
          <w:lang w:val="en-CA"/>
        </w:rPr>
        <w:t xml:space="preserve"> </w:t>
      </w:r>
      <w:r w:rsidR="00193AE3" w:rsidRPr="003A5E82">
        <w:rPr>
          <w:rFonts w:ascii="Times New Roman" w:hAnsi="Times New Roman" w:cs="Times New Roman"/>
          <w:lang w:val="en-CA"/>
        </w:rPr>
        <w:t>patterns</w:t>
      </w:r>
      <w:r w:rsidR="00BA6875">
        <w:rPr>
          <w:rFonts w:ascii="Times New Roman" w:hAnsi="Times New Roman" w:cs="Times New Roman"/>
          <w:lang w:val="en-CA"/>
        </w:rPr>
        <w:t xml:space="preserve"> in reports</w:t>
      </w:r>
      <w:r w:rsidR="005A0894">
        <w:rPr>
          <w:rFonts w:ascii="Times New Roman" w:hAnsi="Times New Roman" w:cs="Times New Roman"/>
          <w:lang w:val="en-CA"/>
        </w:rPr>
        <w:t xml:space="preserve"> </w:t>
      </w:r>
      <w:r w:rsidR="007814CF">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Qb2Vzc2VsIGV0IGFsLiAyMDEzLCBXaW5lIGV0IGFsLiAyMDE1LCBNb3dy
eSBldCBhbC4gMjAy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Q2l0ZT48QXV0aG9yPk1vd3J5PC9BdXRob3I+PFll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Qb2Vzc2VsIGV0IGFsLiAyMDEzLCBXaW5lIGV0IGFsLiAyMDE1LCBNb3dy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814CF">
        <w:rPr>
          <w:rFonts w:ascii="Times New Roman" w:hAnsi="Times New Roman" w:cs="Times New Roman"/>
          <w:lang w:val="en-CA"/>
        </w:rPr>
      </w:r>
      <w:r w:rsidR="007814CF">
        <w:rPr>
          <w:rFonts w:ascii="Times New Roman" w:hAnsi="Times New Roman" w:cs="Times New Roman"/>
          <w:lang w:val="en-CA"/>
        </w:rPr>
        <w:fldChar w:fldCharType="separate"/>
      </w:r>
      <w:r w:rsidR="00654925">
        <w:rPr>
          <w:rFonts w:ascii="Times New Roman" w:hAnsi="Times New Roman" w:cs="Times New Roman"/>
          <w:noProof/>
          <w:lang w:val="en-CA"/>
        </w:rPr>
        <w:t>(Weckel et al. 2010, Poessel et al. 2013, Wine et al. 2015, Mowry et al. 2020)</w:t>
      </w:r>
      <w:r w:rsidR="007814CF">
        <w:rPr>
          <w:rFonts w:ascii="Times New Roman" w:hAnsi="Times New Roman" w:cs="Times New Roman"/>
          <w:lang w:val="en-CA"/>
        </w:rPr>
        <w:fldChar w:fldCharType="end"/>
      </w:r>
      <w:r w:rsidR="00A11747">
        <w:rPr>
          <w:rFonts w:ascii="Times New Roman" w:hAnsi="Times New Roman" w:cs="Times New Roman"/>
          <w:lang w:val="en-CA"/>
        </w:rPr>
        <w:t>,</w:t>
      </w:r>
      <w:r w:rsidR="005A0894">
        <w:rPr>
          <w:rFonts w:ascii="Times New Roman" w:hAnsi="Times New Roman" w:cs="Times New Roman"/>
          <w:lang w:val="en-CA"/>
        </w:rPr>
        <w:t xml:space="preserve"> </w:t>
      </w:r>
      <w:r w:rsidR="00F304AF">
        <w:rPr>
          <w:rFonts w:ascii="Times New Roman" w:hAnsi="Times New Roman" w:cs="Times New Roman"/>
          <w:lang w:val="en-CA"/>
        </w:rPr>
        <w:t xml:space="preserve">demonstrating </w:t>
      </w:r>
      <w:r w:rsidR="004B0017">
        <w:rPr>
          <w:rFonts w:ascii="Times New Roman" w:hAnsi="Times New Roman" w:cs="Times New Roman"/>
          <w:lang w:val="en-CA"/>
        </w:rPr>
        <w:t xml:space="preserve">that reporting varies </w:t>
      </w:r>
      <w:r w:rsidR="008F4008">
        <w:rPr>
          <w:rFonts w:ascii="Times New Roman" w:hAnsi="Times New Roman" w:cs="Times New Roman"/>
          <w:lang w:val="en-CA"/>
        </w:rPr>
        <w:t>across development</w:t>
      </w:r>
      <w:r w:rsidR="00847B48">
        <w:rPr>
          <w:rFonts w:ascii="Times New Roman" w:hAnsi="Times New Roman" w:cs="Times New Roman"/>
          <w:lang w:val="en-CA"/>
        </w:rPr>
        <w:t xml:space="preserve"> levels</w:t>
      </w:r>
      <w:r w:rsidR="008F4008">
        <w:rPr>
          <w:rFonts w:ascii="Times New Roman" w:hAnsi="Times New Roman" w:cs="Times New Roman"/>
          <w:lang w:val="en-CA"/>
        </w:rPr>
        <w:t xml:space="preserve"> </w:t>
      </w:r>
      <w:r w:rsidR="005A0894">
        <w:rPr>
          <w:rFonts w:ascii="Times New Roman" w:hAnsi="Times New Roman" w:cs="Times New Roman"/>
          <w:lang w:val="en-CA"/>
        </w:rPr>
        <w:t xml:space="preserve">and </w:t>
      </w:r>
      <w:r w:rsidR="009B4157">
        <w:rPr>
          <w:rFonts w:ascii="Times New Roman" w:hAnsi="Times New Roman" w:cs="Times New Roman"/>
          <w:lang w:val="en-CA"/>
        </w:rPr>
        <w:t>land cover types</w:t>
      </w:r>
      <w:r w:rsidR="005E2DDC">
        <w:rPr>
          <w:rFonts w:ascii="Times New Roman" w:hAnsi="Times New Roman" w:cs="Times New Roman"/>
          <w:lang w:val="en-CA"/>
        </w:rPr>
        <w:t>,</w:t>
      </w:r>
      <w:r w:rsidR="009B4157">
        <w:rPr>
          <w:rFonts w:ascii="Times New Roman" w:hAnsi="Times New Roman" w:cs="Times New Roman"/>
          <w:lang w:val="en-CA"/>
        </w:rPr>
        <w:t xml:space="preserve"> </w:t>
      </w:r>
      <w:r w:rsidR="006615B5">
        <w:rPr>
          <w:rFonts w:ascii="Times New Roman" w:hAnsi="Times New Roman" w:cs="Times New Roman"/>
          <w:lang w:val="en-CA"/>
        </w:rPr>
        <w:t>coyote dispersal</w:t>
      </w:r>
      <w:r w:rsidR="00AC1281">
        <w:rPr>
          <w:rFonts w:ascii="Times New Roman" w:hAnsi="Times New Roman" w:cs="Times New Roman"/>
          <w:lang w:val="en-CA"/>
        </w:rPr>
        <w:t xml:space="preserve"> and breeding</w:t>
      </w:r>
      <w:r w:rsidR="006615B5">
        <w:rPr>
          <w:rFonts w:ascii="Times New Roman" w:hAnsi="Times New Roman" w:cs="Times New Roman"/>
          <w:lang w:val="en-CA"/>
        </w:rPr>
        <w:t xml:space="preserve"> season</w:t>
      </w:r>
      <w:r w:rsidR="00AC1281">
        <w:rPr>
          <w:rFonts w:ascii="Times New Roman" w:hAnsi="Times New Roman" w:cs="Times New Roman"/>
          <w:lang w:val="en-CA"/>
        </w:rPr>
        <w:t>s</w:t>
      </w:r>
      <w:r w:rsidR="008F2D58">
        <w:rPr>
          <w:rFonts w:ascii="Times New Roman" w:hAnsi="Times New Roman" w:cs="Times New Roman"/>
          <w:lang w:val="en-CA"/>
        </w:rPr>
        <w:t xml:space="preserve">, and </w:t>
      </w:r>
      <w:r w:rsidR="0053652B">
        <w:rPr>
          <w:rFonts w:ascii="Times New Roman" w:hAnsi="Times New Roman" w:cs="Times New Roman"/>
          <w:lang w:val="en-CA"/>
        </w:rPr>
        <w:t xml:space="preserve">with </w:t>
      </w:r>
      <w:r w:rsidR="007B7EF7">
        <w:rPr>
          <w:rFonts w:ascii="Times New Roman" w:hAnsi="Times New Roman" w:cs="Times New Roman"/>
          <w:lang w:val="en-CA"/>
        </w:rPr>
        <w:t>higher household income and education</w:t>
      </w:r>
      <w:r w:rsidR="007814CF">
        <w:rPr>
          <w:rFonts w:ascii="Times New Roman" w:hAnsi="Times New Roman" w:cs="Times New Roman"/>
          <w:lang w:val="en-CA"/>
        </w:rPr>
        <w:t xml:space="preserve">. </w:t>
      </w:r>
      <w:r w:rsidR="00343278">
        <w:rPr>
          <w:rFonts w:ascii="Times New Roman" w:hAnsi="Times New Roman" w:cs="Times New Roman"/>
          <w:lang w:val="en-CA"/>
        </w:rPr>
        <w:t xml:space="preserve">Lukasik and Alexander </w:t>
      </w:r>
      <w:r w:rsidR="00343278">
        <w:rPr>
          <w:rFonts w:ascii="Times New Roman" w:hAnsi="Times New Roman" w:cs="Times New Roman"/>
          <w:lang w:val="en-CA"/>
        </w:rPr>
        <w:fldChar w:fldCharType="begin"/>
      </w:r>
      <w:r w:rsidR="00343278">
        <w:rPr>
          <w:rFonts w:ascii="Times New Roman" w:hAnsi="Times New Roman" w:cs="Times New Roman"/>
          <w:lang w:val="en-CA"/>
        </w:rPr>
        <w:instrText xml:space="preserve"> ADDIN EN.CITE &lt;EndNote&gt;&lt;Cite ExcludeAuth="1"&gt;&lt;Author&gt;Lukasik&lt;/Author&gt;&lt;Year&gt;2011&lt;/Year&gt;&lt;IDText&gt;Human–Coyote Interactions in Calgary, Alberta&lt;/IDText&gt;&lt;DisplayText&gt;(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343278">
        <w:rPr>
          <w:rFonts w:ascii="Times New Roman" w:hAnsi="Times New Roman" w:cs="Times New Roman"/>
          <w:lang w:val="en-CA"/>
        </w:rPr>
        <w:fldChar w:fldCharType="separate"/>
      </w:r>
      <w:r w:rsidR="00343278">
        <w:rPr>
          <w:rFonts w:ascii="Times New Roman" w:hAnsi="Times New Roman" w:cs="Times New Roman"/>
          <w:noProof/>
          <w:lang w:val="en-CA"/>
        </w:rPr>
        <w:t>(2011)</w:t>
      </w:r>
      <w:r w:rsidR="00343278">
        <w:rPr>
          <w:rFonts w:ascii="Times New Roman" w:hAnsi="Times New Roman" w:cs="Times New Roman"/>
          <w:lang w:val="en-CA"/>
        </w:rPr>
        <w:fldChar w:fldCharType="end"/>
      </w:r>
      <w:r w:rsidR="00343278">
        <w:rPr>
          <w:rFonts w:ascii="Times New Roman" w:hAnsi="Times New Roman" w:cs="Times New Roman"/>
          <w:lang w:val="en-CA"/>
        </w:rPr>
        <w:t xml:space="preserve"> and Drake, </w:t>
      </w:r>
      <w:proofErr w:type="spellStart"/>
      <w:r w:rsidR="00343278">
        <w:rPr>
          <w:rFonts w:ascii="Times New Roman" w:hAnsi="Times New Roman" w:cs="Times New Roman"/>
          <w:lang w:val="en-CA"/>
        </w:rPr>
        <w:t>Dubay</w:t>
      </w:r>
      <w:proofErr w:type="spellEnd"/>
      <w:r w:rsidR="00343278">
        <w:rPr>
          <w:rFonts w:ascii="Times New Roman" w:hAnsi="Times New Roman" w:cs="Times New Roman"/>
          <w:lang w:val="en-CA"/>
        </w:rPr>
        <w:t xml:space="preserve"> and Allen </w:t>
      </w:r>
      <w:r w:rsidR="00343278">
        <w:rPr>
          <w:rFonts w:ascii="Times New Roman" w:hAnsi="Times New Roman" w:cs="Times New Roman"/>
          <w:lang w:val="en-CA"/>
        </w:rPr>
        <w:fldChar w:fldCharType="begin"/>
      </w:r>
      <w:r w:rsidR="00343278">
        <w:rPr>
          <w:rFonts w:ascii="Times New Roman" w:hAnsi="Times New Roman" w:cs="Times New Roman"/>
          <w:lang w:val="en-CA"/>
        </w:rPr>
        <w:instrText xml:space="preserve"> ADDIN EN.CITE &lt;EndNote&gt;&lt;Cite ExcludeAuth="1"&gt;&lt;Author&gt;Drake&lt;/Author&gt;&lt;Year&gt;2021&lt;/Year&gt;&lt;IDText&gt;Evaluating human–coyote encounters in an urban landscape using citizen science&lt;/IDText&gt;&lt;DisplayText&gt;(2021)&lt;/DisplayText&gt;&lt;record&gt;&lt;dates&gt;&lt;pub-dates&gt;&lt;date&gt;2021-01-22&lt;/date&gt;&lt;/pub-dates&gt;&lt;year&gt;2021&lt;/year&gt;&lt;/dates&gt;&lt;isbn&gt;2058-5543&lt;/isbn&gt;&lt;titles&gt;&lt;title&gt;Evaluating human–coyote encounters in an urban landscape using citizen science&lt;/title&gt;&lt;secondary-title&gt;Journal of Urban Ecology&lt;/secondary-title&gt;&lt;/titles&gt;&lt;number&gt;1&lt;/number&gt;&lt;access-date&gt;2021-03-30T06:38:06&lt;/access-date&gt;&lt;contributors&gt;&lt;authors&gt;&lt;author&gt;Drake, David&lt;/author&gt;&lt;author&gt;Dubay, Shelli&lt;/author&gt;&lt;author&gt;Allen, Maximilian L&lt;/author&gt;&lt;/authors&gt;&lt;/contributors&gt;&lt;added-date format="utc"&gt;1617086288&lt;/added-date&gt;&lt;ref-type name="Journal Article"&gt;17&lt;/ref-type&gt;&lt;rec-number&gt;692&lt;/rec-number&gt;&lt;publisher&gt;Oxford University Press (OUP)&lt;/publisher&gt;&lt;last-updated-date format="utc"&gt;1617086289&lt;/last-updated-date&gt;&lt;electronic-resource-num&gt;10.1093/jue/juaa032&lt;/electronic-resource-num&gt;&lt;volume&gt;7&lt;/volume&gt;&lt;/record&gt;&lt;/Cite&gt;&lt;/EndNote&gt;</w:instrText>
      </w:r>
      <w:r w:rsidR="00343278">
        <w:rPr>
          <w:rFonts w:ascii="Times New Roman" w:hAnsi="Times New Roman" w:cs="Times New Roman"/>
          <w:lang w:val="en-CA"/>
        </w:rPr>
        <w:fldChar w:fldCharType="separate"/>
      </w:r>
      <w:r w:rsidR="00343278">
        <w:rPr>
          <w:rFonts w:ascii="Times New Roman" w:hAnsi="Times New Roman" w:cs="Times New Roman"/>
          <w:noProof/>
          <w:lang w:val="en-CA"/>
        </w:rPr>
        <w:t>(2021)</w:t>
      </w:r>
      <w:r w:rsidR="00343278">
        <w:rPr>
          <w:rFonts w:ascii="Times New Roman" w:hAnsi="Times New Roman" w:cs="Times New Roman"/>
          <w:lang w:val="en-CA"/>
        </w:rPr>
        <w:fldChar w:fldCharType="end"/>
      </w:r>
      <w:r w:rsidR="0053652B">
        <w:rPr>
          <w:rFonts w:ascii="Times New Roman" w:hAnsi="Times New Roman" w:cs="Times New Roman"/>
          <w:lang w:val="en-CA"/>
        </w:rPr>
        <w:t xml:space="preserve"> demonstrated that bold coyote behaviour was most prominent </w:t>
      </w:r>
      <w:r w:rsidR="00A71C1E">
        <w:rPr>
          <w:rFonts w:ascii="Times New Roman" w:hAnsi="Times New Roman" w:cs="Times New Roman"/>
          <w:lang w:val="en-CA"/>
        </w:rPr>
        <w:t xml:space="preserve">in the </w:t>
      </w:r>
      <w:r w:rsidR="009169EC">
        <w:rPr>
          <w:rFonts w:ascii="Times New Roman" w:hAnsi="Times New Roman" w:cs="Times New Roman"/>
          <w:lang w:val="en-CA"/>
        </w:rPr>
        <w:t xml:space="preserve">coyote </w:t>
      </w:r>
      <w:r w:rsidR="00A71C1E">
        <w:rPr>
          <w:rFonts w:ascii="Times New Roman" w:hAnsi="Times New Roman" w:cs="Times New Roman"/>
          <w:lang w:val="en-CA"/>
        </w:rPr>
        <w:t>pup rearing season</w:t>
      </w:r>
      <w:r w:rsidR="00A63280">
        <w:rPr>
          <w:rFonts w:ascii="Times New Roman" w:hAnsi="Times New Roman" w:cs="Times New Roman"/>
          <w:lang w:val="en-CA"/>
        </w:rPr>
        <w:t xml:space="preserve">. </w:t>
      </w:r>
      <w:r w:rsidR="00E735D6">
        <w:rPr>
          <w:rFonts w:ascii="Times New Roman" w:hAnsi="Times New Roman" w:cs="Times New Roman"/>
          <w:lang w:val="en-CA"/>
        </w:rPr>
        <w:t xml:space="preserve">These studies also </w:t>
      </w:r>
      <w:r w:rsidR="00BA2B03">
        <w:rPr>
          <w:rFonts w:ascii="Times New Roman" w:hAnsi="Times New Roman" w:cs="Times New Roman"/>
          <w:lang w:val="en-CA"/>
        </w:rPr>
        <w:t xml:space="preserve">found </w:t>
      </w:r>
      <w:r w:rsidR="002744B2">
        <w:rPr>
          <w:rFonts w:ascii="Times New Roman" w:hAnsi="Times New Roman" w:cs="Times New Roman"/>
          <w:lang w:val="en-CA"/>
        </w:rPr>
        <w:t>more</w:t>
      </w:r>
      <w:r w:rsidR="00BA2B03">
        <w:rPr>
          <w:rFonts w:ascii="Times New Roman" w:hAnsi="Times New Roman" w:cs="Times New Roman"/>
          <w:lang w:val="en-CA"/>
        </w:rPr>
        <w:t xml:space="preserve"> </w:t>
      </w:r>
      <w:r w:rsidR="00642DDE">
        <w:rPr>
          <w:rFonts w:ascii="Times New Roman" w:hAnsi="Times New Roman" w:cs="Times New Roman"/>
          <w:lang w:val="en-CA"/>
        </w:rPr>
        <w:t xml:space="preserve">negative </w:t>
      </w:r>
      <w:r w:rsidR="00642DDE">
        <w:rPr>
          <w:rFonts w:ascii="Times New Roman" w:hAnsi="Times New Roman" w:cs="Times New Roman"/>
          <w:lang w:val="en-CA"/>
        </w:rPr>
        <w:lastRenderedPageBreak/>
        <w:t>interactions</w:t>
      </w:r>
      <w:r w:rsidR="00BA2B03">
        <w:rPr>
          <w:rFonts w:ascii="Times New Roman" w:hAnsi="Times New Roman" w:cs="Times New Roman"/>
          <w:lang w:val="en-CA"/>
        </w:rPr>
        <w:t xml:space="preserve"> </w:t>
      </w:r>
      <w:r w:rsidR="00622653">
        <w:rPr>
          <w:rFonts w:ascii="Times New Roman" w:hAnsi="Times New Roman" w:cs="Times New Roman"/>
          <w:lang w:val="en-CA"/>
        </w:rPr>
        <w:t xml:space="preserve">in areas </w:t>
      </w:r>
      <w:r w:rsidR="00076F6B">
        <w:rPr>
          <w:rFonts w:ascii="Times New Roman" w:hAnsi="Times New Roman" w:cs="Times New Roman"/>
          <w:lang w:val="en-CA"/>
        </w:rPr>
        <w:t xml:space="preserve">where </w:t>
      </w:r>
      <w:r w:rsidR="00992156">
        <w:rPr>
          <w:rFonts w:ascii="Times New Roman" w:hAnsi="Times New Roman" w:cs="Times New Roman"/>
          <w:lang w:val="en-CA"/>
        </w:rPr>
        <w:t>coyotes</w:t>
      </w:r>
      <w:r w:rsidR="00076F6B">
        <w:rPr>
          <w:rFonts w:ascii="Times New Roman" w:hAnsi="Times New Roman" w:cs="Times New Roman"/>
          <w:lang w:val="en-CA"/>
        </w:rPr>
        <w:t xml:space="preserve"> consume more</w:t>
      </w:r>
      <w:r w:rsidR="00622653">
        <w:rPr>
          <w:rFonts w:ascii="Times New Roman" w:hAnsi="Times New Roman" w:cs="Times New Roman"/>
          <w:lang w:val="en-CA"/>
        </w:rPr>
        <w:t xml:space="preserve"> anthropogenic food</w:t>
      </w:r>
      <w:r w:rsidR="00066C3A">
        <w:rPr>
          <w:rFonts w:ascii="Times New Roman" w:hAnsi="Times New Roman" w:cs="Times New Roman"/>
          <w:lang w:val="en-CA"/>
        </w:rPr>
        <w:t xml:space="preserve"> </w:t>
      </w:r>
      <w:r w:rsidR="00076F6B">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Lukasik&lt;/Author&gt;&lt;Year&gt;2011&lt;/Year&gt;&lt;IDText&gt;Human–Coyote Interactions in Calgary, Alberta&lt;/IDText&gt;&lt;DisplayText&gt;(Lukasik and Alexander 2011)&lt;/Display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076F6B">
        <w:rPr>
          <w:rFonts w:ascii="Times New Roman" w:hAnsi="Times New Roman" w:cs="Times New Roman"/>
          <w:lang w:val="en-CA"/>
        </w:rPr>
        <w:fldChar w:fldCharType="separate"/>
      </w:r>
      <w:r w:rsidR="00654925">
        <w:rPr>
          <w:rFonts w:ascii="Times New Roman" w:hAnsi="Times New Roman" w:cs="Times New Roman"/>
          <w:noProof/>
          <w:lang w:val="en-CA"/>
        </w:rPr>
        <w:t>(Lukasik and Alexander 2011)</w:t>
      </w:r>
      <w:r w:rsidR="00076F6B">
        <w:rPr>
          <w:rFonts w:ascii="Times New Roman" w:hAnsi="Times New Roman" w:cs="Times New Roman"/>
          <w:lang w:val="en-CA"/>
        </w:rPr>
        <w:fldChar w:fldCharType="end"/>
      </w:r>
      <w:r w:rsidR="0053652B">
        <w:rPr>
          <w:rFonts w:ascii="Times New Roman" w:hAnsi="Times New Roman" w:cs="Times New Roman"/>
          <w:lang w:val="en-CA"/>
        </w:rPr>
        <w:t xml:space="preserve">. Despite these advancements, </w:t>
      </w:r>
      <w:r w:rsidR="00B75B81">
        <w:rPr>
          <w:rFonts w:ascii="Times New Roman" w:hAnsi="Times New Roman" w:cs="Times New Roman"/>
          <w:lang w:val="en-CA"/>
        </w:rPr>
        <w:t xml:space="preserve">we are not aware of any study that has </w:t>
      </w:r>
      <w:r w:rsidR="00853681">
        <w:rPr>
          <w:rFonts w:ascii="Times New Roman" w:hAnsi="Times New Roman" w:cs="Times New Roman"/>
          <w:lang w:val="en-CA"/>
        </w:rPr>
        <w:t>comparatively assessed</w:t>
      </w:r>
      <w:r w:rsidR="005C3514" w:rsidRPr="003A5E82">
        <w:rPr>
          <w:rFonts w:ascii="Times New Roman" w:hAnsi="Times New Roman" w:cs="Times New Roman"/>
          <w:lang w:val="en-CA"/>
        </w:rPr>
        <w:t xml:space="preserve"> the factors </w:t>
      </w:r>
      <w:r w:rsidR="004A424A">
        <w:rPr>
          <w:rFonts w:ascii="Times New Roman" w:hAnsi="Times New Roman" w:cs="Times New Roman"/>
          <w:lang w:val="en-CA"/>
        </w:rPr>
        <w:t>that drive</w:t>
      </w:r>
      <w:r w:rsidR="005C3514" w:rsidRPr="003A5E82">
        <w:rPr>
          <w:rFonts w:ascii="Times New Roman" w:hAnsi="Times New Roman" w:cs="Times New Roman"/>
          <w:lang w:val="en-CA"/>
        </w:rPr>
        <w:t xml:space="preserve"> changes in both </w:t>
      </w:r>
      <w:r w:rsidR="00EF4825">
        <w:rPr>
          <w:rFonts w:ascii="Times New Roman" w:hAnsi="Times New Roman" w:cs="Times New Roman"/>
          <w:lang w:val="en-CA"/>
        </w:rPr>
        <w:t xml:space="preserve">coyote </w:t>
      </w:r>
      <w:r w:rsidR="003C6D74" w:rsidRPr="003A5E82">
        <w:rPr>
          <w:rFonts w:ascii="Times New Roman" w:hAnsi="Times New Roman" w:cs="Times New Roman"/>
          <w:lang w:val="en-CA"/>
        </w:rPr>
        <w:t xml:space="preserve">boldness </w:t>
      </w:r>
      <w:r w:rsidR="003867F6" w:rsidRPr="003A5E82">
        <w:rPr>
          <w:rFonts w:ascii="Times New Roman" w:hAnsi="Times New Roman" w:cs="Times New Roman"/>
          <w:lang w:val="en-CA"/>
        </w:rPr>
        <w:t>and human concern</w:t>
      </w:r>
      <w:r w:rsidR="00EF4825">
        <w:rPr>
          <w:rFonts w:ascii="Times New Roman" w:hAnsi="Times New Roman" w:cs="Times New Roman"/>
          <w:lang w:val="en-CA"/>
        </w:rPr>
        <w:t xml:space="preserve">, </w:t>
      </w:r>
      <w:r w:rsidR="000327E8" w:rsidRPr="003A5E82">
        <w:rPr>
          <w:rFonts w:ascii="Times New Roman" w:hAnsi="Times New Roman" w:cs="Times New Roman"/>
          <w:lang w:val="en-CA"/>
        </w:rPr>
        <w:t xml:space="preserve">or </w:t>
      </w:r>
      <w:proofErr w:type="spellStart"/>
      <w:r w:rsidR="00B75B81">
        <w:rPr>
          <w:rFonts w:ascii="Times New Roman" w:hAnsi="Times New Roman" w:cs="Times New Roman"/>
          <w:lang w:val="en-CA"/>
        </w:rPr>
        <w:t>tha</w:t>
      </w:r>
      <w:proofErr w:type="spellEnd"/>
      <w:r w:rsidR="00B75B81">
        <w:rPr>
          <w:rFonts w:ascii="Times New Roman" w:hAnsi="Times New Roman" w:cs="Times New Roman"/>
          <w:lang w:val="en-CA"/>
        </w:rPr>
        <w:t xml:space="preserve"> has</w:t>
      </w:r>
      <w:r w:rsidR="003C34CB">
        <w:rPr>
          <w:rFonts w:ascii="Times New Roman" w:hAnsi="Times New Roman" w:cs="Times New Roman"/>
          <w:lang w:val="en-CA"/>
        </w:rPr>
        <w:t xml:space="preserve"> </w:t>
      </w:r>
      <w:r w:rsidR="000327E8" w:rsidRPr="003A5E82">
        <w:rPr>
          <w:rFonts w:ascii="Times New Roman" w:hAnsi="Times New Roman" w:cs="Times New Roman"/>
          <w:lang w:val="en-CA"/>
        </w:rPr>
        <w:t xml:space="preserve">investigated </w:t>
      </w:r>
      <w:r w:rsidR="00EB669E" w:rsidRPr="003A5E82">
        <w:rPr>
          <w:rFonts w:ascii="Times New Roman" w:hAnsi="Times New Roman" w:cs="Times New Roman"/>
          <w:lang w:val="en-CA"/>
        </w:rPr>
        <w:t xml:space="preserve">changes in </w:t>
      </w:r>
      <w:r w:rsidR="00F46952">
        <w:rPr>
          <w:rFonts w:ascii="Times New Roman" w:hAnsi="Times New Roman" w:cs="Times New Roman"/>
          <w:lang w:val="en-CA"/>
        </w:rPr>
        <w:t xml:space="preserve">the nature of </w:t>
      </w:r>
      <w:r w:rsidR="00910EA2" w:rsidRPr="003A5E82">
        <w:rPr>
          <w:rFonts w:ascii="Times New Roman" w:hAnsi="Times New Roman" w:cs="Times New Roman"/>
          <w:lang w:val="en-CA"/>
        </w:rPr>
        <w:t>human-coyote interaction</w:t>
      </w:r>
      <w:r w:rsidR="00486C1E" w:rsidRPr="003A5E82">
        <w:rPr>
          <w:rFonts w:ascii="Times New Roman" w:hAnsi="Times New Roman" w:cs="Times New Roman"/>
          <w:lang w:val="en-CA"/>
        </w:rPr>
        <w:t xml:space="preserve">s </w:t>
      </w:r>
      <w:r w:rsidR="00EB669E" w:rsidRPr="003A5E82">
        <w:rPr>
          <w:rFonts w:ascii="Times New Roman" w:hAnsi="Times New Roman" w:cs="Times New Roman"/>
          <w:lang w:val="en-CA"/>
        </w:rPr>
        <w:t>over time.</w:t>
      </w:r>
    </w:p>
    <w:p w14:paraId="565B0701" w14:textId="77777777" w:rsidR="00C43632" w:rsidRDefault="00C43632" w:rsidP="00C43632">
      <w:pPr>
        <w:tabs>
          <w:tab w:val="left" w:pos="3707"/>
        </w:tabs>
        <w:spacing w:line="480" w:lineRule="auto"/>
        <w:rPr>
          <w:rFonts w:ascii="Times New Roman" w:hAnsi="Times New Roman" w:cs="Times New Roman"/>
          <w:lang w:val="en-CA"/>
        </w:rPr>
      </w:pPr>
    </w:p>
    <w:p w14:paraId="69208391" w14:textId="49C6AD36" w:rsidR="00F74239" w:rsidRDefault="00402C4A" w:rsidP="00C43632">
      <w:pPr>
        <w:tabs>
          <w:tab w:val="left" w:pos="3707"/>
        </w:tabs>
        <w:spacing w:line="480" w:lineRule="auto"/>
        <w:rPr>
          <w:rFonts w:ascii="Times New Roman" w:hAnsi="Times New Roman" w:cs="Times New Roman"/>
          <w:lang w:val="en-CA"/>
        </w:rPr>
      </w:pPr>
      <w:r w:rsidRPr="003A5E82">
        <w:rPr>
          <w:rFonts w:ascii="Times New Roman" w:hAnsi="Times New Roman" w:cs="Times New Roman"/>
          <w:lang w:val="en-CA"/>
        </w:rPr>
        <w:t xml:space="preserve">In this study, we used </w:t>
      </w:r>
      <w:r w:rsidR="00E507F8">
        <w:rPr>
          <w:rFonts w:ascii="Times New Roman" w:hAnsi="Times New Roman" w:cs="Times New Roman"/>
          <w:lang w:val="en-CA"/>
        </w:rPr>
        <w:t xml:space="preserve">community science </w:t>
      </w:r>
      <w:r w:rsidRPr="003A5E82">
        <w:rPr>
          <w:rFonts w:ascii="Times New Roman" w:hAnsi="Times New Roman" w:cs="Times New Roman"/>
          <w:lang w:val="en-CA"/>
        </w:rPr>
        <w:t xml:space="preserve">reports collected </w:t>
      </w:r>
      <w:r w:rsidR="003179DD" w:rsidRPr="003A5E82">
        <w:rPr>
          <w:rFonts w:ascii="Times New Roman" w:hAnsi="Times New Roman" w:cs="Times New Roman"/>
          <w:lang w:val="en-CA"/>
        </w:rPr>
        <w:t xml:space="preserve">over 10 years </w:t>
      </w:r>
      <w:r w:rsidRPr="003A5E82">
        <w:rPr>
          <w:rFonts w:ascii="Times New Roman" w:hAnsi="Times New Roman" w:cs="Times New Roman"/>
          <w:lang w:val="en-CA"/>
        </w:rPr>
        <w:t xml:space="preserve">from </w:t>
      </w:r>
      <w:r w:rsidR="00CB5406">
        <w:rPr>
          <w:rFonts w:ascii="Times New Roman" w:hAnsi="Times New Roman" w:cs="Times New Roman"/>
          <w:lang w:val="en-CA"/>
        </w:rPr>
        <w:t>a</w:t>
      </w:r>
      <w:r w:rsidRPr="003A5E82">
        <w:rPr>
          <w:rFonts w:ascii="Times New Roman" w:hAnsi="Times New Roman" w:cs="Times New Roman"/>
          <w:lang w:val="en-CA"/>
        </w:rPr>
        <w:t xml:space="preserve"> </w:t>
      </w:r>
      <w:r w:rsidR="00C92AFE" w:rsidRPr="003A5E82">
        <w:rPr>
          <w:rFonts w:ascii="Times New Roman" w:hAnsi="Times New Roman" w:cs="Times New Roman"/>
          <w:lang w:val="en-CA"/>
        </w:rPr>
        <w:t>website</w:t>
      </w:r>
      <w:r w:rsidRPr="003A5E82">
        <w:rPr>
          <w:rFonts w:ascii="Times New Roman" w:hAnsi="Times New Roman" w:cs="Times New Roman"/>
          <w:lang w:val="en-CA"/>
        </w:rPr>
        <w:t xml:space="preserve"> </w:t>
      </w:r>
      <w:r w:rsidR="008440F3" w:rsidRPr="003A5E82">
        <w:rPr>
          <w:rFonts w:ascii="Times New Roman" w:hAnsi="Times New Roman" w:cs="Times New Roman"/>
          <w:lang w:val="en-CA"/>
        </w:rPr>
        <w:t>in Edmonton, Canada</w:t>
      </w:r>
      <w:r w:rsidR="003179DD" w:rsidRPr="003A5E82">
        <w:rPr>
          <w:rFonts w:ascii="Times New Roman" w:hAnsi="Times New Roman" w:cs="Times New Roman"/>
          <w:lang w:val="en-CA"/>
        </w:rPr>
        <w:t xml:space="preserve"> </w:t>
      </w:r>
      <w:r w:rsidR="003065ED" w:rsidRPr="003A5E82">
        <w:rPr>
          <w:rFonts w:ascii="Times New Roman" w:hAnsi="Times New Roman" w:cs="Times New Roman"/>
          <w:lang w:val="en-CA"/>
        </w:rPr>
        <w:t xml:space="preserve">to </w:t>
      </w:r>
      <w:r w:rsidR="00E643DE" w:rsidRPr="003A5E82">
        <w:rPr>
          <w:rFonts w:ascii="Times New Roman" w:hAnsi="Times New Roman" w:cs="Times New Roman"/>
          <w:lang w:val="en-CA"/>
        </w:rPr>
        <w:t xml:space="preserve">investigate </w:t>
      </w:r>
      <w:r w:rsidRPr="003A5E82">
        <w:rPr>
          <w:rFonts w:ascii="Times New Roman" w:hAnsi="Times New Roman" w:cs="Times New Roman"/>
          <w:lang w:val="en-CA"/>
        </w:rPr>
        <w:t xml:space="preserve">two indicators of human-coyote conflict: </w:t>
      </w:r>
      <w:r w:rsidR="00293A89">
        <w:rPr>
          <w:rFonts w:ascii="Times New Roman" w:hAnsi="Times New Roman" w:cs="Times New Roman"/>
          <w:lang w:val="en-CA"/>
        </w:rPr>
        <w:t xml:space="preserve">coyote </w:t>
      </w:r>
      <w:r w:rsidRPr="003A5E82">
        <w:rPr>
          <w:rFonts w:ascii="Times New Roman" w:hAnsi="Times New Roman" w:cs="Times New Roman"/>
          <w:lang w:val="en-CA"/>
        </w:rPr>
        <w:t>boldness towards people</w:t>
      </w:r>
      <w:r w:rsidR="00126F4D">
        <w:rPr>
          <w:rFonts w:ascii="Times New Roman" w:hAnsi="Times New Roman" w:cs="Times New Roman"/>
          <w:lang w:val="en-CA"/>
        </w:rPr>
        <w:t xml:space="preserve"> or pets</w:t>
      </w:r>
      <w:r w:rsidRPr="003A5E82">
        <w:rPr>
          <w:rFonts w:ascii="Times New Roman" w:hAnsi="Times New Roman" w:cs="Times New Roman"/>
          <w:lang w:val="en-CA"/>
        </w:rPr>
        <w:t xml:space="preserve"> and </w:t>
      </w:r>
      <w:r w:rsidR="00523241">
        <w:rPr>
          <w:rFonts w:ascii="Times New Roman" w:hAnsi="Times New Roman" w:cs="Times New Roman"/>
          <w:lang w:val="en-CA"/>
        </w:rPr>
        <w:t>people’s</w:t>
      </w:r>
      <w:r w:rsidRPr="003A5E82">
        <w:rPr>
          <w:rFonts w:ascii="Times New Roman" w:hAnsi="Times New Roman" w:cs="Times New Roman"/>
          <w:lang w:val="en-CA"/>
        </w:rPr>
        <w:t xml:space="preserve"> </w:t>
      </w:r>
      <w:r w:rsidR="00BE429C" w:rsidRPr="003A5E82">
        <w:rPr>
          <w:rFonts w:ascii="Times New Roman" w:hAnsi="Times New Roman" w:cs="Times New Roman"/>
          <w:lang w:val="en-CA"/>
        </w:rPr>
        <w:t xml:space="preserve">concern </w:t>
      </w:r>
      <w:r w:rsidR="00E124F5">
        <w:rPr>
          <w:rFonts w:ascii="Times New Roman" w:hAnsi="Times New Roman" w:cs="Times New Roman"/>
          <w:lang w:val="en-CA"/>
        </w:rPr>
        <w:t>about</w:t>
      </w:r>
      <w:r w:rsidRPr="003A5E82">
        <w:rPr>
          <w:rFonts w:ascii="Times New Roman" w:hAnsi="Times New Roman" w:cs="Times New Roman"/>
          <w:lang w:val="en-CA"/>
        </w:rPr>
        <w:t xml:space="preserve"> coyotes.</w:t>
      </w:r>
      <w:r w:rsidR="00E97789" w:rsidRPr="003A5E82">
        <w:rPr>
          <w:rFonts w:ascii="Times New Roman" w:hAnsi="Times New Roman" w:cs="Times New Roman"/>
          <w:lang w:val="en-CA"/>
        </w:rPr>
        <w:t xml:space="preserve"> </w:t>
      </w:r>
      <w:r w:rsidR="00A91FC1">
        <w:rPr>
          <w:rFonts w:ascii="Times New Roman" w:hAnsi="Times New Roman" w:cs="Times New Roman"/>
          <w:lang w:val="en-CA"/>
        </w:rPr>
        <w:t>First,</w:t>
      </w:r>
      <w:r w:rsidR="0092611E">
        <w:rPr>
          <w:rFonts w:ascii="Times New Roman" w:hAnsi="Times New Roman" w:cs="Times New Roman"/>
          <w:lang w:val="en-CA"/>
        </w:rPr>
        <w:t xml:space="preserve"> we </w:t>
      </w:r>
      <w:r w:rsidR="007569DF">
        <w:rPr>
          <w:rFonts w:ascii="Times New Roman" w:hAnsi="Times New Roman" w:cs="Times New Roman"/>
          <w:lang w:val="en-CA"/>
        </w:rPr>
        <w:t xml:space="preserve">sought to determine </w:t>
      </w:r>
      <w:r w:rsidR="00C2733B">
        <w:rPr>
          <w:rFonts w:ascii="Times New Roman" w:hAnsi="Times New Roman" w:cs="Times New Roman"/>
          <w:lang w:val="en-CA"/>
        </w:rPr>
        <w:t xml:space="preserve">the </w:t>
      </w:r>
      <w:r w:rsidR="00DF6F81">
        <w:rPr>
          <w:rFonts w:ascii="Times New Roman" w:hAnsi="Times New Roman" w:cs="Times New Roman"/>
          <w:lang w:val="en-CA"/>
        </w:rPr>
        <w:t>environmental</w:t>
      </w:r>
      <w:r w:rsidR="00E507F8">
        <w:rPr>
          <w:rFonts w:ascii="Times New Roman" w:hAnsi="Times New Roman" w:cs="Times New Roman"/>
          <w:lang w:val="en-CA"/>
        </w:rPr>
        <w:t xml:space="preserve"> settings</w:t>
      </w:r>
      <w:r w:rsidR="00FA651C">
        <w:rPr>
          <w:rFonts w:ascii="Times New Roman" w:hAnsi="Times New Roman" w:cs="Times New Roman"/>
          <w:lang w:val="en-CA"/>
        </w:rPr>
        <w:t xml:space="preserve"> and </w:t>
      </w:r>
      <w:r w:rsidR="00E507F8">
        <w:rPr>
          <w:rFonts w:ascii="Times New Roman" w:hAnsi="Times New Roman" w:cs="Times New Roman"/>
          <w:lang w:val="en-CA"/>
        </w:rPr>
        <w:t xml:space="preserve">times of day or year that were more strongly associated with coyote boldness, and consequently, a higher risk of negative human-coyote interactions. </w:t>
      </w:r>
      <w:r w:rsidR="008B655B">
        <w:rPr>
          <w:rFonts w:ascii="Times New Roman" w:hAnsi="Times New Roman" w:cs="Times New Roman"/>
          <w:lang w:val="en-CA"/>
        </w:rPr>
        <w:t xml:space="preserve">Second, we </w:t>
      </w:r>
      <w:r w:rsidR="00745A00">
        <w:rPr>
          <w:rFonts w:ascii="Times New Roman" w:hAnsi="Times New Roman" w:cs="Times New Roman"/>
          <w:lang w:val="en-CA"/>
        </w:rPr>
        <w:t xml:space="preserve">aimed to </w:t>
      </w:r>
      <w:r w:rsidR="00BA2763">
        <w:rPr>
          <w:rFonts w:ascii="Times New Roman" w:hAnsi="Times New Roman" w:cs="Times New Roman"/>
          <w:lang w:val="en-CA"/>
        </w:rPr>
        <w:t xml:space="preserve">identify </w:t>
      </w:r>
      <w:r w:rsidR="008779D3">
        <w:rPr>
          <w:rFonts w:ascii="Times New Roman" w:hAnsi="Times New Roman" w:cs="Times New Roman"/>
          <w:lang w:val="en-CA"/>
        </w:rPr>
        <w:t xml:space="preserve">the </w:t>
      </w:r>
      <w:r w:rsidR="00B14F37">
        <w:rPr>
          <w:rFonts w:ascii="Times New Roman" w:hAnsi="Times New Roman" w:cs="Times New Roman"/>
          <w:lang w:val="en-CA"/>
        </w:rPr>
        <w:t xml:space="preserve">analogous suite of </w:t>
      </w:r>
      <w:r w:rsidR="008779D3">
        <w:rPr>
          <w:rFonts w:ascii="Times New Roman" w:hAnsi="Times New Roman" w:cs="Times New Roman"/>
          <w:lang w:val="en-CA"/>
        </w:rPr>
        <w:t xml:space="preserve">spatiotemporal predictors of </w:t>
      </w:r>
      <w:r w:rsidR="001B1728">
        <w:rPr>
          <w:rFonts w:ascii="Times New Roman" w:hAnsi="Times New Roman" w:cs="Times New Roman"/>
          <w:lang w:val="en-CA"/>
        </w:rPr>
        <w:t>increased</w:t>
      </w:r>
      <w:r w:rsidR="00B14F37">
        <w:rPr>
          <w:rFonts w:ascii="Times New Roman" w:hAnsi="Times New Roman" w:cs="Times New Roman"/>
          <w:lang w:val="en-CA"/>
        </w:rPr>
        <w:t xml:space="preserve"> human concern about coyotes, as these factors can also reveal important targets for urban wildlife management. </w:t>
      </w:r>
      <w:r w:rsidR="00E17778">
        <w:rPr>
          <w:rFonts w:ascii="Times New Roman" w:hAnsi="Times New Roman" w:cs="Times New Roman"/>
          <w:lang w:val="en-CA"/>
        </w:rPr>
        <w:t xml:space="preserve"> Lastly, </w:t>
      </w:r>
      <w:r w:rsidR="003E60B7">
        <w:rPr>
          <w:rFonts w:ascii="Times New Roman" w:hAnsi="Times New Roman" w:cs="Times New Roman"/>
          <w:lang w:val="en-CA"/>
        </w:rPr>
        <w:t xml:space="preserve">we </w:t>
      </w:r>
      <w:r w:rsidR="009569AF">
        <w:rPr>
          <w:rFonts w:ascii="Times New Roman" w:hAnsi="Times New Roman" w:cs="Times New Roman"/>
          <w:lang w:val="en-CA"/>
        </w:rPr>
        <w:t xml:space="preserve">assessed </w:t>
      </w:r>
      <w:r w:rsidR="00B14F37">
        <w:rPr>
          <w:rFonts w:ascii="Times New Roman" w:hAnsi="Times New Roman" w:cs="Times New Roman"/>
          <w:lang w:val="en-CA"/>
        </w:rPr>
        <w:t xml:space="preserve">whether </w:t>
      </w:r>
      <w:r w:rsidR="006A4340">
        <w:rPr>
          <w:rFonts w:ascii="Times New Roman" w:hAnsi="Times New Roman" w:cs="Times New Roman"/>
          <w:lang w:val="en-CA"/>
        </w:rPr>
        <w:t xml:space="preserve">various contextual variables </w:t>
      </w:r>
      <w:r w:rsidR="006E35C1">
        <w:rPr>
          <w:rFonts w:ascii="Times New Roman" w:hAnsi="Times New Roman" w:cs="Times New Roman"/>
          <w:lang w:val="en-CA"/>
        </w:rPr>
        <w:t>affected</w:t>
      </w:r>
      <w:r w:rsidR="00D77231">
        <w:rPr>
          <w:rFonts w:ascii="Times New Roman" w:hAnsi="Times New Roman" w:cs="Times New Roman"/>
          <w:lang w:val="en-CA"/>
        </w:rPr>
        <w:t xml:space="preserve"> </w:t>
      </w:r>
      <w:r w:rsidR="00A25A03">
        <w:rPr>
          <w:rFonts w:ascii="Times New Roman" w:hAnsi="Times New Roman" w:cs="Times New Roman"/>
          <w:lang w:val="en-CA"/>
        </w:rPr>
        <w:t>coyote boldness and human concern.</w:t>
      </w:r>
      <w:r w:rsidR="00362C7E">
        <w:rPr>
          <w:rFonts w:ascii="Times New Roman" w:hAnsi="Times New Roman" w:cs="Times New Roman"/>
          <w:lang w:val="en-CA"/>
        </w:rPr>
        <w:t xml:space="preserve"> To our knowledge, our study represents the largest and longest-term community science-based study on human-coyote interactions. Our data provides insight on the </w:t>
      </w:r>
      <w:r w:rsidR="00214225">
        <w:rPr>
          <w:rFonts w:ascii="Times New Roman" w:hAnsi="Times New Roman" w:cs="Times New Roman"/>
          <w:lang w:val="en-CA"/>
        </w:rPr>
        <w:t xml:space="preserve">factors associated with </w:t>
      </w:r>
      <w:r w:rsidR="00D359F0">
        <w:rPr>
          <w:rFonts w:ascii="Times New Roman" w:hAnsi="Times New Roman" w:cs="Times New Roman"/>
          <w:lang w:val="en-CA"/>
        </w:rPr>
        <w:t xml:space="preserve">real or perceived </w:t>
      </w:r>
      <w:r w:rsidR="009C65AA">
        <w:rPr>
          <w:rFonts w:ascii="Times New Roman" w:hAnsi="Times New Roman" w:cs="Times New Roman"/>
          <w:lang w:val="en-CA"/>
        </w:rPr>
        <w:t xml:space="preserve">negative </w:t>
      </w:r>
      <w:r w:rsidR="002F67D7">
        <w:rPr>
          <w:rFonts w:ascii="Times New Roman" w:hAnsi="Times New Roman" w:cs="Times New Roman"/>
          <w:lang w:val="en-CA"/>
        </w:rPr>
        <w:t>human-</w:t>
      </w:r>
      <w:r w:rsidR="009C65AA">
        <w:rPr>
          <w:rFonts w:ascii="Times New Roman" w:hAnsi="Times New Roman" w:cs="Times New Roman"/>
          <w:lang w:val="en-CA"/>
        </w:rPr>
        <w:t>interactions</w:t>
      </w:r>
      <w:r w:rsidR="00362C7E">
        <w:rPr>
          <w:rFonts w:ascii="Times New Roman" w:hAnsi="Times New Roman" w:cs="Times New Roman"/>
          <w:lang w:val="en-CA"/>
        </w:rPr>
        <w:t xml:space="preserve">, with the goal of </w:t>
      </w:r>
      <w:r w:rsidR="00D34A6D">
        <w:rPr>
          <w:rFonts w:ascii="Times New Roman" w:hAnsi="Times New Roman" w:cs="Times New Roman"/>
          <w:lang w:val="en-CA"/>
        </w:rPr>
        <w:t>improv</w:t>
      </w:r>
      <w:r w:rsidR="00362C7E">
        <w:rPr>
          <w:rFonts w:ascii="Times New Roman" w:hAnsi="Times New Roman" w:cs="Times New Roman"/>
          <w:lang w:val="en-CA"/>
        </w:rPr>
        <w:t>ing</w:t>
      </w:r>
      <w:r w:rsidR="006D1A78">
        <w:rPr>
          <w:rFonts w:ascii="Times New Roman" w:hAnsi="Times New Roman" w:cs="Times New Roman"/>
          <w:lang w:val="en-CA"/>
        </w:rPr>
        <w:t xml:space="preserve"> </w:t>
      </w:r>
      <w:r w:rsidR="00695B02">
        <w:rPr>
          <w:rFonts w:ascii="Times New Roman" w:hAnsi="Times New Roman" w:cs="Times New Roman"/>
          <w:lang w:val="en-CA"/>
        </w:rPr>
        <w:t>proactive urban coyote manage</w:t>
      </w:r>
      <w:r w:rsidR="00A85C22">
        <w:rPr>
          <w:rFonts w:ascii="Times New Roman" w:hAnsi="Times New Roman" w:cs="Times New Roman"/>
          <w:lang w:val="en-CA"/>
        </w:rPr>
        <w:t xml:space="preserve">ment </w:t>
      </w:r>
      <w:r w:rsidR="000F551C">
        <w:rPr>
          <w:rFonts w:ascii="Times New Roman" w:hAnsi="Times New Roman" w:cs="Times New Roman"/>
          <w:lang w:val="en-CA"/>
        </w:rPr>
        <w:t>and</w:t>
      </w:r>
      <w:r w:rsidR="00A85C22">
        <w:rPr>
          <w:rFonts w:ascii="Times New Roman" w:hAnsi="Times New Roman" w:cs="Times New Roman"/>
          <w:lang w:val="en-CA"/>
        </w:rPr>
        <w:t xml:space="preserve"> </w:t>
      </w:r>
      <w:r w:rsidR="00883AFE">
        <w:rPr>
          <w:rFonts w:ascii="Times New Roman" w:hAnsi="Times New Roman" w:cs="Times New Roman"/>
          <w:lang w:val="en-CA"/>
        </w:rPr>
        <w:t>facilitat</w:t>
      </w:r>
      <w:r w:rsidR="0025530A">
        <w:rPr>
          <w:rFonts w:ascii="Times New Roman" w:hAnsi="Times New Roman" w:cs="Times New Roman"/>
          <w:lang w:val="en-CA"/>
        </w:rPr>
        <w:t>ing</w:t>
      </w:r>
      <w:r w:rsidR="00883AFE">
        <w:rPr>
          <w:rFonts w:ascii="Times New Roman" w:hAnsi="Times New Roman" w:cs="Times New Roman"/>
          <w:lang w:val="en-CA"/>
        </w:rPr>
        <w:t xml:space="preserve"> coexistence</w:t>
      </w:r>
      <w:r w:rsidR="00516916">
        <w:rPr>
          <w:rFonts w:ascii="Times New Roman" w:hAnsi="Times New Roman" w:cs="Times New Roman"/>
          <w:lang w:val="en-CA"/>
        </w:rPr>
        <w:t xml:space="preserve">. </w:t>
      </w:r>
    </w:p>
    <w:p w14:paraId="0866646C" w14:textId="77777777" w:rsidR="00402C4A" w:rsidRPr="003A5E82" w:rsidRDefault="00402C4A" w:rsidP="00BA0A2E">
      <w:pPr>
        <w:spacing w:line="480" w:lineRule="auto"/>
        <w:rPr>
          <w:rFonts w:ascii="Times New Roman" w:hAnsi="Times New Roman" w:cs="Times New Roman"/>
          <w:lang w:val="en-CA"/>
        </w:rPr>
      </w:pPr>
    </w:p>
    <w:p w14:paraId="127CDEE1" w14:textId="059D8E3D" w:rsidR="00336F4D" w:rsidRPr="003A5E82" w:rsidRDefault="00336F4D"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METHODS</w:t>
      </w:r>
    </w:p>
    <w:p w14:paraId="3AD60C57" w14:textId="6C75EA6E" w:rsidR="003B6157" w:rsidRPr="003A5E82" w:rsidRDefault="003B6157"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 xml:space="preserve">Study </w:t>
      </w:r>
      <w:r w:rsidR="009A0F8B" w:rsidRPr="003A5E82">
        <w:rPr>
          <w:rFonts w:ascii="Times New Roman" w:hAnsi="Times New Roman" w:cs="Times New Roman"/>
          <w:b/>
          <w:bCs/>
          <w:lang w:val="en-CA"/>
        </w:rPr>
        <w:t>a</w:t>
      </w:r>
      <w:r w:rsidRPr="003A5E82">
        <w:rPr>
          <w:rFonts w:ascii="Times New Roman" w:hAnsi="Times New Roman" w:cs="Times New Roman"/>
          <w:b/>
          <w:bCs/>
          <w:lang w:val="en-CA"/>
        </w:rPr>
        <w:t>rea</w:t>
      </w:r>
    </w:p>
    <w:p w14:paraId="6A63DEC2" w14:textId="40BEC6D1" w:rsidR="0042196C" w:rsidRPr="0042196C" w:rsidRDefault="003B6157" w:rsidP="00BA0A2E">
      <w:pPr>
        <w:spacing w:line="480" w:lineRule="auto"/>
        <w:rPr>
          <w:rFonts w:ascii="Times New Roman" w:hAnsi="Times New Roman" w:cs="Times New Roman"/>
          <w:noProof/>
          <w:lang w:val="en-CA"/>
        </w:rPr>
      </w:pPr>
      <w:r w:rsidRPr="003A5E82">
        <w:rPr>
          <w:rFonts w:ascii="Times New Roman" w:hAnsi="Times New Roman" w:cs="Times New Roman"/>
          <w:lang w:val="en-CA"/>
        </w:rPr>
        <w:t xml:space="preserve">Our study </w:t>
      </w:r>
      <w:r w:rsidR="001569F2" w:rsidRPr="003A5E82">
        <w:rPr>
          <w:rFonts w:ascii="Times New Roman" w:hAnsi="Times New Roman" w:cs="Times New Roman"/>
          <w:lang w:val="en-CA"/>
        </w:rPr>
        <w:t>area was</w:t>
      </w:r>
      <w:r w:rsidRPr="003A5E82">
        <w:rPr>
          <w:rFonts w:ascii="Times New Roman" w:hAnsi="Times New Roman" w:cs="Times New Roman"/>
          <w:lang w:val="en-CA"/>
        </w:rPr>
        <w:t xml:space="preserve"> Edmonton, Alberta, Canada (53.54728</w:t>
      </w:r>
      <w:r w:rsidRPr="003A5E82">
        <w:rPr>
          <w:rFonts w:ascii="Times New Roman" w:hAnsi="Times New Roman" w:cs="Times New Roman"/>
          <w:vertAlign w:val="superscript"/>
          <w:lang w:val="en-CA"/>
        </w:rPr>
        <w:t>o</w:t>
      </w:r>
      <w:r w:rsidRPr="003A5E82">
        <w:rPr>
          <w:rFonts w:ascii="Times New Roman" w:hAnsi="Times New Roman" w:cs="Times New Roman"/>
          <w:lang w:val="en-CA"/>
        </w:rPr>
        <w:t>N, 113.50068</w:t>
      </w:r>
      <w:r w:rsidRPr="003A5E82">
        <w:rPr>
          <w:rFonts w:ascii="Times New Roman" w:hAnsi="Times New Roman" w:cs="Times New Roman"/>
          <w:vertAlign w:val="superscript"/>
          <w:lang w:val="en-CA"/>
        </w:rPr>
        <w:t>o</w:t>
      </w:r>
      <w:r w:rsidRPr="003A5E82">
        <w:rPr>
          <w:rFonts w:ascii="Times New Roman" w:hAnsi="Times New Roman" w:cs="Times New Roman"/>
          <w:lang w:val="en-CA"/>
        </w:rPr>
        <w:t xml:space="preserve">W), </w:t>
      </w:r>
      <w:r w:rsidR="001569F2" w:rsidRPr="003A5E82">
        <w:rPr>
          <w:rFonts w:ascii="Times New Roman" w:hAnsi="Times New Roman" w:cs="Times New Roman"/>
          <w:lang w:val="en-CA"/>
        </w:rPr>
        <w:t>a city that</w:t>
      </w:r>
      <w:r w:rsidRPr="003A5E82">
        <w:rPr>
          <w:rFonts w:ascii="Times New Roman" w:hAnsi="Times New Roman" w:cs="Times New Roman"/>
          <w:lang w:val="en-CA"/>
        </w:rPr>
        <w:t xml:space="preserve"> </w:t>
      </w:r>
      <w:r w:rsidR="001569F2" w:rsidRPr="003A5E82">
        <w:rPr>
          <w:rFonts w:ascii="Times New Roman" w:hAnsi="Times New Roman" w:cs="Times New Roman"/>
          <w:lang w:val="en-CA"/>
        </w:rPr>
        <w:t>is</w:t>
      </w:r>
      <w:r w:rsidRPr="003A5E82">
        <w:rPr>
          <w:rFonts w:ascii="Times New Roman" w:hAnsi="Times New Roman" w:cs="Times New Roman"/>
          <w:lang w:val="en-CA"/>
        </w:rPr>
        <w:t xml:space="preserve"> large in both area (684 km</w:t>
      </w:r>
      <w:r w:rsidRPr="003A5E82">
        <w:rPr>
          <w:rFonts w:ascii="Times New Roman" w:hAnsi="Times New Roman" w:cs="Times New Roman"/>
          <w:vertAlign w:val="superscript"/>
          <w:lang w:val="en-CA"/>
        </w:rPr>
        <w:t>2</w:t>
      </w:r>
      <w:r w:rsidRPr="003A5E82">
        <w:rPr>
          <w:rFonts w:ascii="Times New Roman" w:hAnsi="Times New Roman" w:cs="Times New Roman"/>
          <w:lang w:val="en-CA"/>
        </w:rPr>
        <w:t xml:space="preserve">) and population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ity of Edmonton&lt;/Author&gt;&lt;Year&gt;2019&lt;/Year&gt;&lt;IDText&gt;2019 Edmonton Municipal Census&lt;/IDText&gt;&lt;Prefix&gt;976`,223 in 2019 census`; &lt;/Prefix&gt;&lt;DisplayText&gt;(976,223 in 2019 census; City of Edmonton 2019)&lt;/DisplayText&gt;&lt;record&gt;&lt;urls&gt;&lt;related-urls&gt;&lt;url&gt;https://www.edmonton.ca/city_government/municipal-census.aspx&lt;/url&gt;&lt;/related-urls&gt;&lt;/urls&gt;&lt;titles&gt;&lt;title&gt;2019 Edmonton Municipal Census&lt;/title&gt;&lt;/titles&gt;&lt;number&gt;March 8&lt;/number&gt;&lt;contributors&gt;&lt;authors&gt;&lt;author&gt;City of Edmonton,&lt;/author&gt;&lt;/authors&gt;&lt;/contributors&gt;&lt;added-date format="utc"&gt;1615346406&lt;/added-date&gt;&lt;pub-location&gt;Edmonton, Canada&lt;/pub-location&gt;&lt;ref-type name="Web Page"&gt;12&lt;/ref-type&gt;&lt;dates&gt;&lt;year&gt;2019&lt;/year&gt;&lt;/dates&gt;&lt;rec-number&gt;623&lt;/rec-number&gt;&lt;last-updated-date format="utc"&gt;1615346621&lt;/last-updated-date&gt;&lt;volume&gt;2021&lt;/volum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976,223 in 2019 census; City of Edmonton 2019)</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sidRPr="003A5E82">
        <w:rPr>
          <w:rFonts w:ascii="Times New Roman" w:hAnsi="Times New Roman" w:cs="Times New Roman"/>
          <w:lang w:val="en-CA"/>
        </w:rPr>
        <w:lastRenderedPageBreak/>
        <w:t>Edmonton</w:t>
      </w:r>
      <w:r w:rsidR="001569F2" w:rsidRPr="003A5E82">
        <w:rPr>
          <w:rFonts w:ascii="Times New Roman" w:hAnsi="Times New Roman" w:cs="Times New Roman"/>
          <w:lang w:val="en-CA"/>
        </w:rPr>
        <w:t xml:space="preserve"> has </w:t>
      </w:r>
      <w:r w:rsidRPr="003A5E82">
        <w:rPr>
          <w:rFonts w:ascii="Times New Roman" w:hAnsi="Times New Roman" w:cs="Times New Roman"/>
          <w:lang w:val="en-CA"/>
        </w:rPr>
        <w:t xml:space="preserve">warm summers (Jun-Aug daily average = 16.7°C) and cold winters </w:t>
      </w:r>
      <w:r w:rsidRPr="003A5E82">
        <w:rPr>
          <w:rFonts w:ascii="Times New Roman" w:hAnsi="Times New Roman" w:cs="Times New Roman"/>
          <w:lang w:val="en-CA"/>
        </w:rPr>
        <w:fldChar w:fldCharType="begin"/>
      </w:r>
      <w:r w:rsidR="0042196C">
        <w:rPr>
          <w:rFonts w:ascii="Times New Roman" w:hAnsi="Times New Roman" w:cs="Times New Roman"/>
          <w:lang w:val="en-CA"/>
        </w:rPr>
        <w:instrText xml:space="preserve"> ADDIN EN.CITE &lt;EndNote&gt;&lt;Cite&gt;&lt;Author&gt;Environment and Climate Change Canada&lt;/Author&gt;&lt;Year&gt;2018&lt;/Year&gt;&lt;IDText&gt;Monthly Climate Summary 1981-2010 Edmonton City Center Weather Station&lt;/IDText&gt;&lt;Prefix&gt;Dec-Mar daily average = -9.7°C`;&amp;#xA;&lt;/Prefix&gt;&lt;DisplayText&gt;(Dec-Mar daily average = -9.7°C;&amp;#xA;Environment and Climate Change Canada 2018)&lt;/DisplayText&gt;&lt;record&gt;&lt;urls&gt;&lt;related-urls&gt;&lt;url&gt;https://open.canada.ca/data/en/dataset/746f9469-ab78-5dcc-b165-4b51e8ab8652&lt;/url&gt;&lt;/related-urls&gt;&lt;/urls&gt;&lt;titles&gt;&lt;title&gt;Monthly Climate Summary 1981-2010 Edmonton City Center Weather Station&lt;/title&gt;&lt;/titles&gt;&lt;number&gt;March 8&lt;/number&gt;&lt;contributors&gt;&lt;authors&gt;&lt;author&gt;Environment and Climate Change Canada,&lt;/author&gt;&lt;/authors&gt;&lt;/contributors&gt;&lt;added-date format="utc"&gt;1615348043&lt;/added-date&gt;&lt;pub-location&gt;Fredericton, Canada&lt;/pub-location&gt;&lt;ref-type name="Web Page"&gt;12&lt;/ref-type&gt;&lt;dates&gt;&lt;year&gt;2018&lt;/year&gt;&lt;/dates&gt;&lt;rec-number&gt;624&lt;/rec-number&gt;&lt;publisher&gt;Government of Canada&lt;/publisher&gt;&lt;last-updated-date format="utc"&gt;1615349036&lt;/last-updated-date&gt;&lt;volume&gt;2021&lt;/volume&gt;&lt;/record&gt;&lt;/Cite&gt;&lt;/EndNote&gt;</w:instrText>
      </w:r>
      <w:r w:rsidRPr="003A5E82">
        <w:rPr>
          <w:rFonts w:ascii="Times New Roman" w:hAnsi="Times New Roman" w:cs="Times New Roman"/>
          <w:lang w:val="en-CA"/>
        </w:rPr>
        <w:fldChar w:fldCharType="separate"/>
      </w:r>
      <w:r w:rsidR="0042196C" w:rsidRPr="0042196C">
        <w:rPr>
          <w:rFonts w:ascii="Times New Roman" w:hAnsi="Times New Roman" w:cs="Times New Roman"/>
          <w:noProof/>
          <w:lang w:val="en-CA"/>
        </w:rPr>
        <w:t>(Dec-Mar daily average = -9.7°C;</w:t>
      </w:r>
    </w:p>
    <w:p w14:paraId="7839C90C" w14:textId="1465B516" w:rsidR="003B6157" w:rsidRPr="003A5E82" w:rsidRDefault="0042196C" w:rsidP="00BA0A2E">
      <w:pPr>
        <w:spacing w:line="480" w:lineRule="auto"/>
        <w:rPr>
          <w:rFonts w:ascii="Times New Roman" w:hAnsi="Times New Roman" w:cs="Times New Roman"/>
          <w:lang w:val="en-CA"/>
        </w:rPr>
      </w:pPr>
      <w:r w:rsidRPr="0042196C">
        <w:rPr>
          <w:rFonts w:ascii="Times New Roman" w:hAnsi="Times New Roman" w:cs="Times New Roman"/>
          <w:noProof/>
          <w:lang w:val="en-CA"/>
        </w:rPr>
        <w:t>Environment and Climate Change Canada 2018)</w:t>
      </w:r>
      <w:r w:rsidR="003B6157" w:rsidRPr="003A5E82">
        <w:rPr>
          <w:rFonts w:ascii="Times New Roman" w:hAnsi="Times New Roman" w:cs="Times New Roman"/>
          <w:lang w:val="en-CA"/>
        </w:rPr>
        <w:fldChar w:fldCharType="end"/>
      </w:r>
      <w:r w:rsidR="003B6157" w:rsidRPr="003A5E82">
        <w:rPr>
          <w:rFonts w:ascii="Times New Roman" w:hAnsi="Times New Roman" w:cs="Times New Roman"/>
          <w:lang w:val="en-CA"/>
        </w:rPr>
        <w:t xml:space="preserve">. The city is bisected by the North Saskatchewan River valley and several large ravines, which form a network of </w:t>
      </w:r>
      <w:r w:rsidR="00F95DB9" w:rsidRPr="003A5E82">
        <w:rPr>
          <w:rFonts w:ascii="Times New Roman" w:hAnsi="Times New Roman" w:cs="Times New Roman"/>
          <w:lang w:val="en-CA"/>
        </w:rPr>
        <w:t xml:space="preserve">minimally </w:t>
      </w:r>
      <w:r w:rsidR="003B6157" w:rsidRPr="003A5E82">
        <w:rPr>
          <w:rFonts w:ascii="Times New Roman" w:hAnsi="Times New Roman" w:cs="Times New Roman"/>
          <w:lang w:val="en-CA"/>
        </w:rPr>
        <w:t xml:space="preserve">developed natural areas </w:t>
      </w:r>
      <w:r w:rsidR="00780492">
        <w:rPr>
          <w:rFonts w:ascii="Times New Roman" w:hAnsi="Times New Roman" w:cs="Times New Roman"/>
          <w:lang w:val="en-CA"/>
        </w:rPr>
        <w:t>that provide abundan</w:t>
      </w:r>
      <w:r w:rsidR="00CD7304">
        <w:rPr>
          <w:rFonts w:ascii="Times New Roman" w:hAnsi="Times New Roman" w:cs="Times New Roman"/>
          <w:lang w:val="en-CA"/>
        </w:rPr>
        <w:t>t</w:t>
      </w:r>
      <w:r w:rsidR="00780492">
        <w:rPr>
          <w:rFonts w:ascii="Times New Roman" w:hAnsi="Times New Roman" w:cs="Times New Roman"/>
          <w:lang w:val="en-CA"/>
        </w:rPr>
        <w:t xml:space="preserve"> habitat for coyotes and other wildlife </w:t>
      </w:r>
      <w:r w:rsidR="003B6157" w:rsidRPr="003A5E82">
        <w:rPr>
          <w:rFonts w:ascii="Times New Roman" w:hAnsi="Times New Roman" w:cs="Times New Roman"/>
          <w:lang w:val="en-CA"/>
        </w:rPr>
        <w:t xml:space="preserve">(Figure </w:t>
      </w:r>
      <w:r w:rsidR="00F65F0A" w:rsidRPr="003A5E82">
        <w:rPr>
          <w:rFonts w:ascii="Times New Roman" w:hAnsi="Times New Roman" w:cs="Times New Roman"/>
          <w:lang w:val="en-CA"/>
        </w:rPr>
        <w:t>1</w:t>
      </w:r>
      <w:r w:rsidR="003B6157" w:rsidRPr="003A5E82">
        <w:rPr>
          <w:rFonts w:ascii="Times New Roman" w:hAnsi="Times New Roman" w:cs="Times New Roman"/>
          <w:lang w:val="en-CA"/>
        </w:rPr>
        <w:t xml:space="preserve">). </w:t>
      </w:r>
    </w:p>
    <w:p w14:paraId="53B04057" w14:textId="77777777" w:rsidR="00134229" w:rsidRPr="003A5E82" w:rsidRDefault="00134229" w:rsidP="00BA0A2E">
      <w:pPr>
        <w:spacing w:line="480" w:lineRule="auto"/>
        <w:rPr>
          <w:rFonts w:ascii="Times New Roman" w:hAnsi="Times New Roman" w:cs="Times New Roman"/>
          <w:b/>
          <w:bCs/>
          <w:lang w:val="en-CA"/>
        </w:rPr>
      </w:pPr>
    </w:p>
    <w:p w14:paraId="455AB827" w14:textId="7676073B" w:rsidR="00780492" w:rsidRPr="00852723" w:rsidRDefault="00416A89"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Report collection</w:t>
      </w:r>
      <w:r w:rsidR="00B52809" w:rsidRPr="003A5E82">
        <w:rPr>
          <w:rFonts w:ascii="Times New Roman" w:hAnsi="Times New Roman" w:cs="Times New Roman"/>
          <w:b/>
          <w:bCs/>
          <w:lang w:val="en-CA"/>
        </w:rPr>
        <w:t xml:space="preserve"> </w:t>
      </w:r>
    </w:p>
    <w:p w14:paraId="1AC7FE16" w14:textId="30CB18BB" w:rsidR="00780492" w:rsidRDefault="00780492" w:rsidP="00BA0A2E">
      <w:pPr>
        <w:spacing w:line="480" w:lineRule="auto"/>
        <w:rPr>
          <w:rFonts w:ascii="Times New Roman" w:hAnsi="Times New Roman" w:cs="Times New Roman"/>
          <w:lang w:val="en-CA"/>
        </w:rPr>
      </w:pPr>
      <w:r>
        <w:rPr>
          <w:rFonts w:ascii="Times New Roman" w:hAnsi="Times New Roman" w:cs="Times New Roman"/>
          <w:lang w:val="en-CA"/>
        </w:rPr>
        <w:t xml:space="preserve">Members of the public were able to voluntarily report coyote sightings or encounters through a </w:t>
      </w:r>
    </w:p>
    <w:p w14:paraId="1DF13C7B" w14:textId="77777777" w:rsidR="003729D1" w:rsidRDefault="003B6157"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web-based platform launched in </w:t>
      </w:r>
      <w:r w:rsidR="00D65926" w:rsidRPr="003A5E82">
        <w:rPr>
          <w:rFonts w:ascii="Times New Roman" w:hAnsi="Times New Roman" w:cs="Times New Roman"/>
          <w:lang w:val="en-CA"/>
        </w:rPr>
        <w:t>September</w:t>
      </w:r>
      <w:r w:rsidRPr="003A5E82">
        <w:rPr>
          <w:rFonts w:ascii="Times New Roman" w:hAnsi="Times New Roman" w:cs="Times New Roman"/>
          <w:lang w:val="en-CA"/>
        </w:rPr>
        <w:t xml:space="preserve"> 2010 on the Edmonton Urban Coyote Project website (</w:t>
      </w:r>
      <w:hyperlink r:id="rId8" w:history="1">
        <w:r w:rsidRPr="003A5E82">
          <w:rPr>
            <w:rStyle w:val="Hyperlink"/>
            <w:rFonts w:ascii="Times New Roman" w:hAnsi="Times New Roman" w:cs="Times New Roman"/>
            <w:lang w:val="en-CA"/>
          </w:rPr>
          <w:t>https://www.edmontonurbancoyotes.ca/reportsighting.php</w:t>
        </w:r>
      </w:hyperlink>
      <w:r w:rsidRPr="003A5E82">
        <w:rPr>
          <w:rFonts w:ascii="Times New Roman" w:hAnsi="Times New Roman" w:cs="Times New Roman"/>
          <w:lang w:val="en-CA"/>
        </w:rPr>
        <w:t>).</w:t>
      </w:r>
      <w:r w:rsidR="00D462D0">
        <w:rPr>
          <w:rFonts w:ascii="Times New Roman" w:hAnsi="Times New Roman" w:cs="Times New Roman"/>
          <w:lang w:val="en-CA"/>
        </w:rPr>
        <w:t xml:space="preserve"> </w:t>
      </w:r>
      <w:r w:rsidRPr="003A5E82">
        <w:rPr>
          <w:rFonts w:ascii="Times New Roman" w:hAnsi="Times New Roman" w:cs="Times New Roman"/>
          <w:lang w:val="en-CA"/>
        </w:rPr>
        <w:t xml:space="preserve">We promoted the website </w:t>
      </w:r>
      <w:r w:rsidR="00A06507" w:rsidRPr="003A5E82">
        <w:rPr>
          <w:rFonts w:ascii="Times New Roman" w:hAnsi="Times New Roman" w:cs="Times New Roman"/>
          <w:lang w:val="en-CA"/>
        </w:rPr>
        <w:t xml:space="preserve">opportunistically </w:t>
      </w:r>
      <w:r w:rsidRPr="003A5E82">
        <w:rPr>
          <w:rFonts w:ascii="Times New Roman" w:hAnsi="Times New Roman" w:cs="Times New Roman"/>
          <w:lang w:val="en-CA"/>
        </w:rPr>
        <w:t xml:space="preserve">during media interviews, public lectures, and social media posts, </w:t>
      </w:r>
      <w:r w:rsidR="00C908C9">
        <w:rPr>
          <w:rFonts w:ascii="Times New Roman" w:hAnsi="Times New Roman" w:cs="Times New Roman"/>
          <w:lang w:val="en-CA"/>
        </w:rPr>
        <w:t xml:space="preserve">as well as </w:t>
      </w:r>
      <w:r w:rsidRPr="003A5E82">
        <w:rPr>
          <w:rFonts w:ascii="Times New Roman" w:hAnsi="Times New Roman" w:cs="Times New Roman"/>
          <w:lang w:val="en-CA"/>
        </w:rPr>
        <w:t xml:space="preserve">through word of mouth, on </w:t>
      </w:r>
      <w:r w:rsidR="004666CA" w:rsidRPr="003A5E82">
        <w:rPr>
          <w:rFonts w:ascii="Times New Roman" w:hAnsi="Times New Roman" w:cs="Times New Roman"/>
          <w:lang w:val="en-CA"/>
        </w:rPr>
        <w:t>labels</w:t>
      </w:r>
      <w:r w:rsidRPr="003A5E82">
        <w:rPr>
          <w:rFonts w:ascii="Times New Roman" w:hAnsi="Times New Roman" w:cs="Times New Roman"/>
          <w:lang w:val="en-CA"/>
        </w:rPr>
        <w:t xml:space="preserve"> attached to wildlife cameras in the city, and </w:t>
      </w:r>
      <w:r w:rsidR="00893183" w:rsidRPr="003A5E82">
        <w:rPr>
          <w:rFonts w:ascii="Times New Roman" w:hAnsi="Times New Roman" w:cs="Times New Roman"/>
          <w:lang w:val="en-CA"/>
        </w:rPr>
        <w:t>via</w:t>
      </w:r>
      <w:r w:rsidRPr="003A5E82">
        <w:rPr>
          <w:rFonts w:ascii="Times New Roman" w:hAnsi="Times New Roman" w:cs="Times New Roman"/>
          <w:lang w:val="en-CA"/>
        </w:rPr>
        <w:t xml:space="preserve"> a link </w:t>
      </w:r>
      <w:r w:rsidR="00F2636A" w:rsidRPr="003A5E82">
        <w:rPr>
          <w:rFonts w:ascii="Times New Roman" w:hAnsi="Times New Roman" w:cs="Times New Roman"/>
          <w:lang w:val="en-CA"/>
        </w:rPr>
        <w:t xml:space="preserve">on </w:t>
      </w:r>
      <w:r w:rsidRPr="003A5E82">
        <w:rPr>
          <w:rFonts w:ascii="Times New Roman" w:hAnsi="Times New Roman" w:cs="Times New Roman"/>
          <w:lang w:val="en-CA"/>
        </w:rPr>
        <w:t>the City of Edmonton website (</w:t>
      </w:r>
      <w:hyperlink r:id="rId9" w:history="1">
        <w:r w:rsidRPr="003A5E82">
          <w:rPr>
            <w:rStyle w:val="Hyperlink"/>
            <w:rFonts w:ascii="Times New Roman" w:hAnsi="Times New Roman" w:cs="Times New Roman"/>
            <w:lang w:val="en-CA"/>
          </w:rPr>
          <w:t>https://www.edmonton.ca/residential_neighbourhoods/pets_wildlife/Coyotes.aspx</w:t>
        </w:r>
      </w:hyperlink>
      <w:r w:rsidRPr="003A5E82">
        <w:rPr>
          <w:rFonts w:ascii="Times New Roman" w:hAnsi="Times New Roman" w:cs="Times New Roman"/>
          <w:lang w:val="en-CA"/>
        </w:rPr>
        <w:t>)</w:t>
      </w:r>
      <w:r w:rsidR="00893183" w:rsidRPr="003A5E82">
        <w:rPr>
          <w:rFonts w:ascii="Times New Roman" w:hAnsi="Times New Roman" w:cs="Times New Roman"/>
          <w:lang w:val="en-CA"/>
        </w:rPr>
        <w:t xml:space="preserve"> that was added in 2019</w:t>
      </w:r>
      <w:r w:rsidRPr="003A5E82">
        <w:rPr>
          <w:rFonts w:ascii="Times New Roman" w:hAnsi="Times New Roman" w:cs="Times New Roman"/>
          <w:lang w:val="en-CA"/>
        </w:rPr>
        <w:t xml:space="preserve">. </w:t>
      </w:r>
    </w:p>
    <w:p w14:paraId="55B50DEA" w14:textId="77777777" w:rsidR="003729D1" w:rsidRDefault="003729D1" w:rsidP="00BA0A2E">
      <w:pPr>
        <w:spacing w:line="480" w:lineRule="auto"/>
        <w:rPr>
          <w:rFonts w:ascii="Times New Roman" w:hAnsi="Times New Roman" w:cs="Times New Roman"/>
          <w:lang w:val="en-CA"/>
        </w:rPr>
      </w:pPr>
    </w:p>
    <w:p w14:paraId="4B49A273" w14:textId="6E3E6F44" w:rsidR="00BB22DE" w:rsidRPr="003A5E82" w:rsidRDefault="003729D1" w:rsidP="00BA0A2E">
      <w:pPr>
        <w:spacing w:line="480" w:lineRule="auto"/>
        <w:rPr>
          <w:rFonts w:ascii="Times New Roman" w:hAnsi="Times New Roman" w:cs="Times New Roman"/>
          <w:lang w:val="en-CA"/>
        </w:rPr>
      </w:pPr>
      <w:r>
        <w:rPr>
          <w:rFonts w:ascii="Times New Roman" w:hAnsi="Times New Roman" w:cs="Times New Roman"/>
          <w:lang w:val="en-CA"/>
        </w:rPr>
        <w:t>When submitting a report, r</w:t>
      </w:r>
      <w:r w:rsidR="00780492">
        <w:rPr>
          <w:rFonts w:ascii="Times New Roman" w:hAnsi="Times New Roman" w:cs="Times New Roman"/>
          <w:lang w:val="en-CA"/>
        </w:rPr>
        <w:t>eporters were asked to provide the dat</w:t>
      </w:r>
      <w:r w:rsidR="00125251">
        <w:rPr>
          <w:rFonts w:ascii="Times New Roman" w:hAnsi="Times New Roman" w:cs="Times New Roman"/>
          <w:lang w:val="en-CA"/>
        </w:rPr>
        <w:t>e</w:t>
      </w:r>
      <w:r w:rsidR="00780492">
        <w:rPr>
          <w:rFonts w:ascii="Times New Roman" w:hAnsi="Times New Roman" w:cs="Times New Roman"/>
          <w:lang w:val="en-CA"/>
        </w:rPr>
        <w:t xml:space="preserve">, time of day, and nearest intersection to the report location. </w:t>
      </w:r>
      <w:r w:rsidR="006E6064" w:rsidRPr="003A5E82">
        <w:rPr>
          <w:rFonts w:ascii="Times New Roman" w:hAnsi="Times New Roman" w:cs="Times New Roman"/>
          <w:lang w:val="en-CA"/>
        </w:rPr>
        <w:t xml:space="preserve">Time of day was submitted by reporters using a drop-down menu with the option to select </w:t>
      </w:r>
      <w:r>
        <w:rPr>
          <w:rFonts w:ascii="Times New Roman" w:hAnsi="Times New Roman" w:cs="Times New Roman"/>
          <w:lang w:val="en-CA"/>
        </w:rPr>
        <w:t xml:space="preserve">either </w:t>
      </w:r>
      <w:r w:rsidR="006E6064" w:rsidRPr="003A5E82">
        <w:rPr>
          <w:rFonts w:ascii="Times New Roman" w:hAnsi="Times New Roman" w:cs="Times New Roman"/>
          <w:lang w:val="en-CA"/>
        </w:rPr>
        <w:t xml:space="preserve">hourly times between 5 AM and midnight, or </w:t>
      </w:r>
      <w:r>
        <w:rPr>
          <w:rFonts w:ascii="Times New Roman" w:hAnsi="Times New Roman" w:cs="Times New Roman"/>
          <w:lang w:val="en-CA"/>
        </w:rPr>
        <w:t>a general time window (</w:t>
      </w:r>
      <w:r w:rsidR="006E6064" w:rsidRPr="003A5E82">
        <w:rPr>
          <w:rFonts w:ascii="Times New Roman" w:hAnsi="Times New Roman" w:cs="Times New Roman"/>
          <w:lang w:val="en-CA"/>
        </w:rPr>
        <w:t>dawn, morning, afternoon, evening</w:t>
      </w:r>
      <w:r w:rsidR="00940458">
        <w:rPr>
          <w:rFonts w:ascii="Times New Roman" w:hAnsi="Times New Roman" w:cs="Times New Roman"/>
          <w:lang w:val="en-CA"/>
        </w:rPr>
        <w:t>,</w:t>
      </w:r>
      <w:r w:rsidR="006E6064" w:rsidRPr="003A5E82">
        <w:rPr>
          <w:rFonts w:ascii="Times New Roman" w:hAnsi="Times New Roman" w:cs="Times New Roman"/>
          <w:lang w:val="en-CA"/>
        </w:rPr>
        <w:t xml:space="preserve"> or night</w:t>
      </w:r>
      <w:r>
        <w:rPr>
          <w:rFonts w:ascii="Times New Roman" w:hAnsi="Times New Roman" w:cs="Times New Roman"/>
          <w:lang w:val="en-CA"/>
        </w:rPr>
        <w:t>)</w:t>
      </w:r>
      <w:r w:rsidR="006E6064" w:rsidRPr="003A5E82">
        <w:rPr>
          <w:rFonts w:ascii="Times New Roman" w:hAnsi="Times New Roman" w:cs="Times New Roman"/>
          <w:lang w:val="en-CA"/>
        </w:rPr>
        <w:t xml:space="preserve">. </w:t>
      </w:r>
      <w:r w:rsidR="00780492">
        <w:rPr>
          <w:rFonts w:ascii="Times New Roman" w:hAnsi="Times New Roman" w:cs="Times New Roman"/>
          <w:lang w:val="en-CA"/>
        </w:rPr>
        <w:t xml:space="preserve">They were also </w:t>
      </w:r>
      <w:r w:rsidR="00125251">
        <w:rPr>
          <w:rFonts w:ascii="Times New Roman" w:hAnsi="Times New Roman" w:cs="Times New Roman"/>
          <w:lang w:val="en-CA"/>
        </w:rPr>
        <w:t>asked to identify whether their report was a “sighting</w:t>
      </w:r>
      <w:r w:rsidR="004C2C7E">
        <w:rPr>
          <w:rFonts w:ascii="Times New Roman" w:hAnsi="Times New Roman" w:cs="Times New Roman"/>
          <w:lang w:val="en-CA"/>
        </w:rPr>
        <w:t>,</w:t>
      </w:r>
      <w:r w:rsidR="00125251">
        <w:rPr>
          <w:rFonts w:ascii="Times New Roman" w:hAnsi="Times New Roman" w:cs="Times New Roman"/>
          <w:lang w:val="en-CA"/>
        </w:rPr>
        <w:t xml:space="preserve">” defined as an observation at a distance with no interaction, or “encounter,” defined as an interaction at close range. Reporters could optionally provide free-form comments, </w:t>
      </w:r>
      <w:r w:rsidR="00C15C38">
        <w:rPr>
          <w:rFonts w:ascii="Times New Roman" w:hAnsi="Times New Roman" w:cs="Times New Roman"/>
          <w:lang w:val="en-CA"/>
        </w:rPr>
        <w:t>as well as</w:t>
      </w:r>
      <w:r w:rsidR="00125251">
        <w:rPr>
          <w:rFonts w:ascii="Times New Roman" w:hAnsi="Times New Roman" w:cs="Times New Roman"/>
          <w:lang w:val="en-CA"/>
        </w:rPr>
        <w:t xml:space="preserve"> their name and contact information. </w:t>
      </w:r>
      <w:r w:rsidR="003B6157" w:rsidRPr="003A5E82">
        <w:rPr>
          <w:rFonts w:ascii="Times New Roman" w:hAnsi="Times New Roman" w:cs="Times New Roman"/>
          <w:lang w:val="en-CA"/>
        </w:rPr>
        <w:t xml:space="preserve">We included a </w:t>
      </w:r>
      <w:r w:rsidR="00DB73B5" w:rsidRPr="003A5E82">
        <w:rPr>
          <w:rFonts w:ascii="Times New Roman" w:hAnsi="Times New Roman" w:cs="Times New Roman"/>
          <w:lang w:val="en-CA"/>
        </w:rPr>
        <w:t>map</w:t>
      </w:r>
      <w:r w:rsidR="003B6157" w:rsidRPr="003A5E82">
        <w:rPr>
          <w:rFonts w:ascii="Times New Roman" w:hAnsi="Times New Roman" w:cs="Times New Roman"/>
          <w:lang w:val="en-CA"/>
        </w:rPr>
        <w:t xml:space="preserve"> interface</w:t>
      </w:r>
      <w:r w:rsidR="001F66E4">
        <w:rPr>
          <w:rFonts w:ascii="Times New Roman" w:hAnsi="Times New Roman" w:cs="Times New Roman"/>
          <w:lang w:val="en-CA"/>
        </w:rPr>
        <w:t xml:space="preserve"> to </w:t>
      </w:r>
      <w:r w:rsidR="001F66E4">
        <w:rPr>
          <w:rFonts w:ascii="Times New Roman" w:hAnsi="Times New Roman" w:cs="Times New Roman"/>
          <w:lang w:val="en-CA"/>
        </w:rPr>
        <w:lastRenderedPageBreak/>
        <w:t>allow</w:t>
      </w:r>
      <w:r w:rsidR="003B6157" w:rsidRPr="003A5E82">
        <w:rPr>
          <w:rFonts w:ascii="Times New Roman" w:hAnsi="Times New Roman" w:cs="Times New Roman"/>
          <w:lang w:val="en-CA"/>
        </w:rPr>
        <w:t xml:space="preserve"> reporter</w:t>
      </w:r>
      <w:r w:rsidR="001F66E4">
        <w:rPr>
          <w:rFonts w:ascii="Times New Roman" w:hAnsi="Times New Roman" w:cs="Times New Roman"/>
          <w:lang w:val="en-CA"/>
        </w:rPr>
        <w:t>s</w:t>
      </w:r>
      <w:r w:rsidR="003B6157" w:rsidRPr="003A5E82">
        <w:rPr>
          <w:rFonts w:ascii="Times New Roman" w:hAnsi="Times New Roman" w:cs="Times New Roman"/>
          <w:lang w:val="en-CA"/>
        </w:rPr>
        <w:t xml:space="preserve"> to precisely locate the</w:t>
      </w:r>
      <w:r w:rsidR="000216A9">
        <w:rPr>
          <w:rFonts w:ascii="Times New Roman" w:hAnsi="Times New Roman" w:cs="Times New Roman"/>
          <w:lang w:val="en-CA"/>
        </w:rPr>
        <w:t>ir</w:t>
      </w:r>
      <w:r w:rsidR="003B6157" w:rsidRPr="003A5E82">
        <w:rPr>
          <w:rFonts w:ascii="Times New Roman" w:hAnsi="Times New Roman" w:cs="Times New Roman"/>
          <w:lang w:val="en-CA"/>
        </w:rPr>
        <w:t xml:space="preserve"> report by placing a pin on the map</w:t>
      </w:r>
      <w:r w:rsidR="000216A9">
        <w:rPr>
          <w:rFonts w:ascii="Times New Roman" w:hAnsi="Times New Roman" w:cs="Times New Roman"/>
          <w:lang w:val="en-CA"/>
        </w:rPr>
        <w:t xml:space="preserve">. For the </w:t>
      </w:r>
      <w:r w:rsidR="000216A9">
        <w:rPr>
          <w:rFonts w:ascii="Times New Roman" w:hAnsi="Times New Roman" w:cs="Times New Roman"/>
          <w:i/>
          <w:iCs/>
          <w:lang w:val="en-CA"/>
        </w:rPr>
        <w:t>N</w:t>
      </w:r>
      <w:r w:rsidR="000216A9">
        <w:rPr>
          <w:rFonts w:ascii="Times New Roman" w:hAnsi="Times New Roman" w:cs="Times New Roman"/>
          <w:lang w:val="en-CA"/>
        </w:rPr>
        <w:t xml:space="preserve"> = 3,366 reports that did not include map coordinates, we determined them </w:t>
      </w:r>
      <w:r w:rsidR="000216A9" w:rsidRPr="00863AD8">
        <w:rPr>
          <w:rFonts w:ascii="Times New Roman" w:hAnsi="Times New Roman" w:cs="Times New Roman"/>
          <w:i/>
          <w:iCs/>
          <w:lang w:val="en-CA"/>
        </w:rPr>
        <w:t>post</w:t>
      </w:r>
      <w:r w:rsidR="00863AD8">
        <w:rPr>
          <w:rFonts w:ascii="Times New Roman" w:hAnsi="Times New Roman" w:cs="Times New Roman"/>
          <w:i/>
          <w:iCs/>
          <w:lang w:val="en-CA"/>
        </w:rPr>
        <w:t xml:space="preserve"> </w:t>
      </w:r>
      <w:r w:rsidR="000216A9" w:rsidRPr="00863AD8">
        <w:rPr>
          <w:rFonts w:ascii="Times New Roman" w:hAnsi="Times New Roman" w:cs="Times New Roman"/>
          <w:i/>
          <w:iCs/>
          <w:lang w:val="en-CA"/>
        </w:rPr>
        <w:t xml:space="preserve">hoc </w:t>
      </w:r>
      <w:r w:rsidR="000216A9">
        <w:rPr>
          <w:rFonts w:ascii="Times New Roman" w:hAnsi="Times New Roman" w:cs="Times New Roman"/>
          <w:lang w:val="en-CA"/>
        </w:rPr>
        <w:t xml:space="preserve">based on the reported nearest street intersection and </w:t>
      </w:r>
      <w:r w:rsidR="001A7D15">
        <w:rPr>
          <w:rFonts w:ascii="Times New Roman" w:hAnsi="Times New Roman" w:cs="Times New Roman"/>
          <w:lang w:val="en-CA"/>
        </w:rPr>
        <w:t xml:space="preserve">other </w:t>
      </w:r>
      <w:r w:rsidR="000216A9">
        <w:rPr>
          <w:rFonts w:ascii="Times New Roman" w:hAnsi="Times New Roman" w:cs="Times New Roman"/>
          <w:lang w:val="en-CA"/>
        </w:rPr>
        <w:t>information in the comments</w:t>
      </w:r>
      <w:r w:rsidR="00C9092B">
        <w:rPr>
          <w:rFonts w:ascii="Times New Roman" w:hAnsi="Times New Roman" w:cs="Times New Roman"/>
          <w:lang w:val="en-CA"/>
        </w:rPr>
        <w:t xml:space="preserve"> </w:t>
      </w:r>
      <w:r w:rsidR="003B6157" w:rsidRPr="003A5E82">
        <w:rPr>
          <w:rFonts w:ascii="Times New Roman" w:hAnsi="Times New Roman" w:cs="Times New Roman"/>
          <w:lang w:val="en-CA"/>
        </w:rPr>
        <w:t>(</w:t>
      </w:r>
      <w:r w:rsidR="00C9092B">
        <w:rPr>
          <w:rFonts w:ascii="Times New Roman" w:hAnsi="Times New Roman" w:cs="Times New Roman"/>
          <w:lang w:val="en-CA"/>
        </w:rPr>
        <w:t>e.g</w:t>
      </w:r>
      <w:r w:rsidR="00E533CA" w:rsidRPr="003A5E82">
        <w:rPr>
          <w:rFonts w:ascii="Times New Roman" w:hAnsi="Times New Roman" w:cs="Times New Roman"/>
          <w:lang w:val="en-CA"/>
        </w:rPr>
        <w:t>.,</w:t>
      </w:r>
      <w:r w:rsidR="003B6157" w:rsidRPr="003A5E82">
        <w:rPr>
          <w:rFonts w:ascii="Times New Roman" w:hAnsi="Times New Roman" w:cs="Times New Roman"/>
          <w:lang w:val="en-CA"/>
        </w:rPr>
        <w:t xml:space="preserve"> if a specific park or building was named).</w:t>
      </w:r>
      <w:r w:rsidR="006D0B3E" w:rsidRPr="003A5E82">
        <w:rPr>
          <w:rFonts w:ascii="Times New Roman" w:hAnsi="Times New Roman" w:cs="Times New Roman"/>
          <w:lang w:val="en-CA"/>
        </w:rPr>
        <w:t xml:space="preserve"> </w:t>
      </w:r>
      <w:r w:rsidR="003961CB" w:rsidRPr="003A5E82">
        <w:rPr>
          <w:rFonts w:ascii="Times New Roman" w:hAnsi="Times New Roman" w:cs="Times New Roman"/>
          <w:lang w:val="en-CA"/>
        </w:rPr>
        <w:t>To encourage participation, no registration or login was required</w:t>
      </w:r>
      <w:r w:rsidR="00C374E8" w:rsidRPr="003A5E82">
        <w:rPr>
          <w:rFonts w:ascii="Times New Roman" w:hAnsi="Times New Roman" w:cs="Times New Roman"/>
          <w:lang w:val="en-CA"/>
        </w:rPr>
        <w:t xml:space="preserve">. </w:t>
      </w:r>
      <w:r w:rsidR="00AB0D8B" w:rsidRPr="003A5E82">
        <w:rPr>
          <w:rFonts w:ascii="Times New Roman" w:hAnsi="Times New Roman" w:cs="Times New Roman"/>
          <w:lang w:val="en-CA"/>
        </w:rPr>
        <w:t xml:space="preserve"> </w:t>
      </w:r>
    </w:p>
    <w:p w14:paraId="2A502C87" w14:textId="64E17425" w:rsidR="00BB22DE" w:rsidRDefault="00BB22DE" w:rsidP="00BA0A2E">
      <w:pPr>
        <w:spacing w:line="480" w:lineRule="auto"/>
        <w:rPr>
          <w:rFonts w:ascii="Times New Roman" w:hAnsi="Times New Roman" w:cs="Times New Roman"/>
          <w:lang w:val="en-CA"/>
        </w:rPr>
      </w:pPr>
    </w:p>
    <w:p w14:paraId="3831A95A" w14:textId="06C35E88" w:rsidR="00000B0B" w:rsidRPr="00000B0B" w:rsidRDefault="006524A7" w:rsidP="00BA0A2E">
      <w:pPr>
        <w:spacing w:line="480" w:lineRule="auto"/>
        <w:rPr>
          <w:rFonts w:ascii="Times New Roman" w:hAnsi="Times New Roman" w:cs="Times New Roman"/>
          <w:b/>
          <w:bCs/>
          <w:lang w:val="en-CA"/>
        </w:rPr>
      </w:pPr>
      <w:r>
        <w:rPr>
          <w:rFonts w:ascii="Times New Roman" w:hAnsi="Times New Roman" w:cs="Times New Roman"/>
          <w:b/>
          <w:bCs/>
          <w:lang w:val="en-CA"/>
        </w:rPr>
        <w:t>Extraction of</w:t>
      </w:r>
      <w:r w:rsidR="00DF2321">
        <w:rPr>
          <w:rFonts w:ascii="Times New Roman" w:hAnsi="Times New Roman" w:cs="Times New Roman"/>
          <w:b/>
          <w:bCs/>
          <w:lang w:val="en-CA"/>
        </w:rPr>
        <w:t xml:space="preserve"> response variables and </w:t>
      </w:r>
      <w:r w:rsidR="008F11A3">
        <w:rPr>
          <w:rFonts w:ascii="Times New Roman" w:hAnsi="Times New Roman" w:cs="Times New Roman"/>
          <w:b/>
          <w:bCs/>
          <w:lang w:val="en-CA"/>
        </w:rPr>
        <w:t>contextual variables</w:t>
      </w:r>
      <w:r w:rsidR="000C51C8">
        <w:rPr>
          <w:rFonts w:ascii="Times New Roman" w:hAnsi="Times New Roman" w:cs="Times New Roman"/>
          <w:b/>
          <w:bCs/>
          <w:lang w:val="en-CA"/>
        </w:rPr>
        <w:t xml:space="preserve"> from reports</w:t>
      </w:r>
    </w:p>
    <w:p w14:paraId="46A1ECF4" w14:textId="77777777" w:rsidR="005D7D74" w:rsidRDefault="001266F7" w:rsidP="00BA0A2E">
      <w:pPr>
        <w:spacing w:line="480" w:lineRule="auto"/>
        <w:rPr>
          <w:rFonts w:ascii="Times New Roman" w:hAnsi="Times New Roman" w:cs="Times New Roman"/>
          <w:lang w:val="en-CA"/>
        </w:rPr>
      </w:pPr>
      <w:r w:rsidRPr="003A5E82">
        <w:rPr>
          <w:rFonts w:ascii="Times New Roman" w:hAnsi="Times New Roman" w:cs="Times New Roman"/>
          <w:lang w:val="en-CA"/>
        </w:rPr>
        <w:t>M</w:t>
      </w:r>
      <w:r w:rsidR="00FB2BD1" w:rsidRPr="003A5E82">
        <w:rPr>
          <w:rFonts w:ascii="Times New Roman" w:hAnsi="Times New Roman" w:cs="Times New Roman"/>
          <w:lang w:val="en-CA"/>
        </w:rPr>
        <w:t>ost reports (9</w:t>
      </w:r>
      <w:r w:rsidR="00FB1531" w:rsidRPr="003A5E82">
        <w:rPr>
          <w:rFonts w:ascii="Times New Roman" w:hAnsi="Times New Roman" w:cs="Times New Roman"/>
          <w:lang w:val="en-CA"/>
        </w:rPr>
        <w:t>6</w:t>
      </w:r>
      <w:r w:rsidR="00FB2BD1" w:rsidRPr="003A5E82">
        <w:rPr>
          <w:rFonts w:ascii="Times New Roman" w:hAnsi="Times New Roman" w:cs="Times New Roman"/>
          <w:lang w:val="en-CA"/>
        </w:rPr>
        <w:t>.</w:t>
      </w:r>
      <w:r w:rsidR="00FB1531" w:rsidRPr="003A5E82">
        <w:rPr>
          <w:rFonts w:ascii="Times New Roman" w:hAnsi="Times New Roman" w:cs="Times New Roman"/>
          <w:lang w:val="en-CA"/>
        </w:rPr>
        <w:t>8</w:t>
      </w:r>
      <w:r w:rsidR="00FB2BD1" w:rsidRPr="003A5E82">
        <w:rPr>
          <w:rFonts w:ascii="Times New Roman" w:hAnsi="Times New Roman" w:cs="Times New Roman"/>
          <w:lang w:val="en-CA"/>
        </w:rPr>
        <w:t xml:space="preserve"> %, </w:t>
      </w:r>
      <w:r w:rsidR="00FB2BD1" w:rsidRPr="003A5E82">
        <w:rPr>
          <w:rFonts w:ascii="Times New Roman" w:hAnsi="Times New Roman" w:cs="Times New Roman"/>
          <w:i/>
          <w:iCs/>
          <w:lang w:val="en-CA"/>
        </w:rPr>
        <w:t xml:space="preserve">N </w:t>
      </w:r>
      <w:r w:rsidR="00FB2BD1" w:rsidRPr="003A5E82">
        <w:rPr>
          <w:rFonts w:ascii="Times New Roman" w:hAnsi="Times New Roman" w:cs="Times New Roman"/>
          <w:lang w:val="en-CA"/>
        </w:rPr>
        <w:t xml:space="preserve">= </w:t>
      </w:r>
      <w:r w:rsidR="00786B41" w:rsidRPr="003A5E82">
        <w:rPr>
          <w:rFonts w:ascii="Times New Roman" w:hAnsi="Times New Roman" w:cs="Times New Roman"/>
          <w:lang w:val="en-CA"/>
        </w:rPr>
        <w:t>8,859</w:t>
      </w:r>
      <w:r w:rsidR="00FB2BD1" w:rsidRPr="003A5E82">
        <w:rPr>
          <w:rFonts w:ascii="Times New Roman" w:hAnsi="Times New Roman" w:cs="Times New Roman"/>
          <w:lang w:val="en-CA"/>
        </w:rPr>
        <w:t>)</w:t>
      </w:r>
      <w:r w:rsidR="00C76FC9" w:rsidRPr="003A5E82">
        <w:rPr>
          <w:rFonts w:ascii="Times New Roman" w:hAnsi="Times New Roman" w:cs="Times New Roman"/>
          <w:lang w:val="en-CA"/>
        </w:rPr>
        <w:t xml:space="preserve"> </w:t>
      </w:r>
      <w:r w:rsidR="00FB2BD1" w:rsidRPr="003A5E82">
        <w:rPr>
          <w:rFonts w:ascii="Times New Roman" w:hAnsi="Times New Roman" w:cs="Times New Roman"/>
          <w:lang w:val="en-CA"/>
        </w:rPr>
        <w:t xml:space="preserve">included optional comments with </w:t>
      </w:r>
      <w:r w:rsidR="003A0AE7" w:rsidRPr="003A5E82">
        <w:rPr>
          <w:rFonts w:ascii="Times New Roman" w:hAnsi="Times New Roman" w:cs="Times New Roman"/>
          <w:lang w:val="en-CA"/>
        </w:rPr>
        <w:t xml:space="preserve">further </w:t>
      </w:r>
      <w:r w:rsidR="00AE7938" w:rsidRPr="003A5E82">
        <w:rPr>
          <w:rFonts w:ascii="Times New Roman" w:hAnsi="Times New Roman" w:cs="Times New Roman"/>
          <w:lang w:val="en-CA"/>
        </w:rPr>
        <w:t>details about</w:t>
      </w:r>
      <w:r w:rsidR="00FB2BD1" w:rsidRPr="003A5E82">
        <w:rPr>
          <w:rFonts w:ascii="Times New Roman" w:hAnsi="Times New Roman" w:cs="Times New Roman"/>
          <w:lang w:val="en-CA"/>
        </w:rPr>
        <w:t xml:space="preserve"> </w:t>
      </w:r>
      <w:r w:rsidR="008516EF" w:rsidRPr="003A5E82">
        <w:rPr>
          <w:rFonts w:ascii="Times New Roman" w:hAnsi="Times New Roman" w:cs="Times New Roman"/>
          <w:lang w:val="en-CA"/>
        </w:rPr>
        <w:t xml:space="preserve">the </w:t>
      </w:r>
      <w:r w:rsidR="00AC48A8" w:rsidRPr="003A5E82">
        <w:rPr>
          <w:rFonts w:ascii="Times New Roman" w:hAnsi="Times New Roman" w:cs="Times New Roman"/>
          <w:lang w:val="en-CA"/>
        </w:rPr>
        <w:t>human-coyote interaction</w:t>
      </w:r>
      <w:r w:rsidR="00D01017">
        <w:rPr>
          <w:rFonts w:ascii="Times New Roman" w:hAnsi="Times New Roman" w:cs="Times New Roman"/>
          <w:lang w:val="en-CA"/>
        </w:rPr>
        <w:t xml:space="preserve"> </w:t>
      </w:r>
      <w:r w:rsidR="0084211E">
        <w:rPr>
          <w:rFonts w:ascii="Times New Roman" w:hAnsi="Times New Roman" w:cs="Times New Roman"/>
          <w:lang w:val="en-CA"/>
        </w:rPr>
        <w:t xml:space="preserve">including information on </w:t>
      </w:r>
      <w:r w:rsidR="0077687C">
        <w:rPr>
          <w:rFonts w:ascii="Times New Roman" w:hAnsi="Times New Roman" w:cs="Times New Roman"/>
          <w:lang w:val="en-CA"/>
        </w:rPr>
        <w:t xml:space="preserve">coyote boldness, </w:t>
      </w:r>
      <w:r w:rsidR="00865D31">
        <w:rPr>
          <w:rFonts w:ascii="Times New Roman" w:hAnsi="Times New Roman" w:cs="Times New Roman"/>
          <w:lang w:val="en-CA"/>
        </w:rPr>
        <w:t xml:space="preserve">human concern, and various </w:t>
      </w:r>
      <w:r w:rsidR="0053282D">
        <w:rPr>
          <w:rFonts w:ascii="Times New Roman" w:hAnsi="Times New Roman" w:cs="Times New Roman"/>
          <w:lang w:val="en-CA"/>
        </w:rPr>
        <w:t>contextual variables</w:t>
      </w:r>
      <w:r w:rsidR="00641577">
        <w:rPr>
          <w:rFonts w:ascii="Times New Roman" w:hAnsi="Times New Roman" w:cs="Times New Roman"/>
          <w:lang w:val="en-CA"/>
        </w:rPr>
        <w:t>.</w:t>
      </w:r>
      <w:r w:rsidR="0003561E">
        <w:rPr>
          <w:rFonts w:ascii="Times New Roman" w:hAnsi="Times New Roman" w:cs="Times New Roman"/>
          <w:lang w:val="en-CA"/>
        </w:rPr>
        <w:t xml:space="preserve"> We recruited a team of 30 volunteers and undergraduate students that </w:t>
      </w:r>
      <w:r w:rsidR="00D01017">
        <w:rPr>
          <w:rFonts w:ascii="Times New Roman" w:hAnsi="Times New Roman" w:cs="Times New Roman"/>
          <w:lang w:val="en-CA"/>
        </w:rPr>
        <w:t xml:space="preserve">read and </w:t>
      </w:r>
      <w:r w:rsidR="0003561E">
        <w:rPr>
          <w:rFonts w:ascii="Times New Roman" w:hAnsi="Times New Roman" w:cs="Times New Roman"/>
          <w:lang w:val="en-CA"/>
        </w:rPr>
        <w:t>classified the</w:t>
      </w:r>
      <w:r w:rsidR="006E5496">
        <w:rPr>
          <w:rFonts w:ascii="Times New Roman" w:hAnsi="Times New Roman" w:cs="Times New Roman"/>
          <w:lang w:val="en-CA"/>
        </w:rPr>
        <w:t xml:space="preserve"> comments in each report</w:t>
      </w:r>
      <w:r w:rsidR="006B2BF5">
        <w:rPr>
          <w:rFonts w:ascii="Times New Roman" w:hAnsi="Times New Roman" w:cs="Times New Roman"/>
          <w:lang w:val="en-CA"/>
        </w:rPr>
        <w:t xml:space="preserve"> </w:t>
      </w:r>
      <w:r w:rsidR="006E5496">
        <w:rPr>
          <w:rFonts w:ascii="Times New Roman" w:hAnsi="Times New Roman" w:cs="Times New Roman"/>
          <w:lang w:val="en-CA"/>
        </w:rPr>
        <w:t>following</w:t>
      </w:r>
      <w:r w:rsidR="006B2BF5">
        <w:rPr>
          <w:rFonts w:ascii="Times New Roman" w:hAnsi="Times New Roman" w:cs="Times New Roman"/>
          <w:lang w:val="en-CA"/>
        </w:rPr>
        <w:t xml:space="preserve"> </w:t>
      </w:r>
      <w:r w:rsidR="00D577CB">
        <w:rPr>
          <w:rFonts w:ascii="Times New Roman" w:hAnsi="Times New Roman" w:cs="Times New Roman"/>
          <w:lang w:val="en-CA"/>
        </w:rPr>
        <w:t>a</w:t>
      </w:r>
      <w:r w:rsidR="0003561E">
        <w:rPr>
          <w:rFonts w:ascii="Times New Roman" w:hAnsi="Times New Roman" w:cs="Times New Roman"/>
          <w:lang w:val="en-CA"/>
        </w:rPr>
        <w:t xml:space="preserve"> standardized protocol (</w:t>
      </w:r>
      <w:r w:rsidR="00C4384F">
        <w:rPr>
          <w:rFonts w:ascii="Times New Roman" w:hAnsi="Times New Roman" w:cs="Times New Roman"/>
          <w:lang w:val="en-CA"/>
        </w:rPr>
        <w:t>Figure 1</w:t>
      </w:r>
      <w:r w:rsidR="00263D87">
        <w:rPr>
          <w:rFonts w:ascii="Times New Roman" w:hAnsi="Times New Roman" w:cs="Times New Roman"/>
          <w:lang w:val="en-CA"/>
        </w:rPr>
        <w:t>,</w:t>
      </w:r>
      <w:r w:rsidR="00C4384F">
        <w:rPr>
          <w:rFonts w:ascii="Times New Roman" w:hAnsi="Times New Roman" w:cs="Times New Roman"/>
          <w:lang w:val="en-CA"/>
        </w:rPr>
        <w:t xml:space="preserve"> Text 1 in </w:t>
      </w:r>
      <w:r w:rsidR="0003561E">
        <w:rPr>
          <w:rFonts w:ascii="Times New Roman" w:hAnsi="Times New Roman" w:cs="Times New Roman"/>
          <w:lang w:val="en-CA"/>
        </w:rPr>
        <w:t>Appendix 1).</w:t>
      </w:r>
      <w:r w:rsidR="006F20FF">
        <w:rPr>
          <w:rFonts w:ascii="Times New Roman" w:hAnsi="Times New Roman" w:cs="Times New Roman"/>
          <w:lang w:val="en-CA"/>
        </w:rPr>
        <w:t xml:space="preserve"> </w:t>
      </w:r>
      <w:r w:rsidR="005B7F96">
        <w:rPr>
          <w:rFonts w:ascii="Times New Roman" w:hAnsi="Times New Roman" w:cs="Times New Roman"/>
          <w:lang w:val="en-CA"/>
        </w:rPr>
        <w:t xml:space="preserve">For </w:t>
      </w:r>
      <w:r w:rsidR="00B77162">
        <w:rPr>
          <w:rFonts w:ascii="Times New Roman" w:hAnsi="Times New Roman" w:cs="Times New Roman"/>
          <w:lang w:val="en-CA"/>
        </w:rPr>
        <w:t xml:space="preserve">reports </w:t>
      </w:r>
      <w:r w:rsidR="00797CFF">
        <w:rPr>
          <w:rFonts w:ascii="Times New Roman" w:hAnsi="Times New Roman" w:cs="Times New Roman"/>
          <w:lang w:val="en-CA"/>
        </w:rPr>
        <w:t xml:space="preserve">with comments </w:t>
      </w:r>
      <w:r w:rsidR="00B77162">
        <w:rPr>
          <w:rFonts w:ascii="Times New Roman" w:hAnsi="Times New Roman" w:cs="Times New Roman"/>
          <w:lang w:val="en-CA"/>
        </w:rPr>
        <w:t xml:space="preserve">that </w:t>
      </w:r>
      <w:r w:rsidR="009A099B">
        <w:rPr>
          <w:rFonts w:ascii="Times New Roman" w:hAnsi="Times New Roman" w:cs="Times New Roman"/>
          <w:lang w:val="en-CA"/>
        </w:rPr>
        <w:t>described</w:t>
      </w:r>
      <w:r w:rsidR="00003A33">
        <w:rPr>
          <w:rFonts w:ascii="Times New Roman" w:hAnsi="Times New Roman" w:cs="Times New Roman"/>
          <w:lang w:val="en-CA"/>
        </w:rPr>
        <w:t xml:space="preserve"> coyote behaviour</w:t>
      </w:r>
      <w:r w:rsidR="005B7F96">
        <w:rPr>
          <w:rFonts w:ascii="Times New Roman" w:hAnsi="Times New Roman" w:cs="Times New Roman"/>
          <w:lang w:val="en-CA"/>
        </w:rPr>
        <w:t xml:space="preserve">, </w:t>
      </w:r>
      <w:r w:rsidR="00B268AE">
        <w:rPr>
          <w:rFonts w:ascii="Times New Roman" w:hAnsi="Times New Roman" w:cs="Times New Roman"/>
          <w:lang w:val="en-CA"/>
        </w:rPr>
        <w:t xml:space="preserve">volunteers </w:t>
      </w:r>
      <w:r w:rsidR="00450AC7">
        <w:rPr>
          <w:rFonts w:ascii="Times New Roman" w:hAnsi="Times New Roman" w:cs="Times New Roman"/>
          <w:lang w:val="en-CA"/>
        </w:rPr>
        <w:t>assigned</w:t>
      </w:r>
      <w:r w:rsidR="00A07038">
        <w:rPr>
          <w:rFonts w:ascii="Times New Roman" w:hAnsi="Times New Roman" w:cs="Times New Roman"/>
          <w:lang w:val="en-CA"/>
        </w:rPr>
        <w:t xml:space="preserve"> </w:t>
      </w:r>
      <w:r w:rsidR="00F65279">
        <w:rPr>
          <w:rFonts w:ascii="Times New Roman" w:hAnsi="Times New Roman" w:cs="Times New Roman"/>
          <w:lang w:val="en-CA"/>
        </w:rPr>
        <w:t xml:space="preserve">the behaviour a “boldness score” on an ordinal scale from </w:t>
      </w:r>
      <w:r w:rsidR="00A07038">
        <w:rPr>
          <w:rFonts w:ascii="Times New Roman" w:hAnsi="Times New Roman" w:cs="Times New Roman"/>
          <w:lang w:val="en-CA"/>
        </w:rPr>
        <w:t>one</w:t>
      </w:r>
      <w:r w:rsidR="00F65279">
        <w:rPr>
          <w:rFonts w:ascii="Times New Roman" w:hAnsi="Times New Roman" w:cs="Times New Roman"/>
          <w:lang w:val="en-CA"/>
        </w:rPr>
        <w:t xml:space="preserve"> to nine. We later simplified these categories </w:t>
      </w:r>
      <w:r w:rsidR="00B91BBA">
        <w:rPr>
          <w:rFonts w:ascii="Times New Roman" w:hAnsi="Times New Roman" w:cs="Times New Roman"/>
          <w:lang w:val="en-CA"/>
        </w:rPr>
        <w:t xml:space="preserve">into </w:t>
      </w:r>
      <w:r w:rsidR="00D7482F" w:rsidRPr="003A5E82">
        <w:rPr>
          <w:rFonts w:ascii="Times New Roman" w:hAnsi="Times New Roman" w:cs="Times New Roman"/>
          <w:lang w:val="en-CA"/>
        </w:rPr>
        <w:t>a four-point scale</w:t>
      </w:r>
      <w:r w:rsidR="00A6682D" w:rsidRPr="003A5E82">
        <w:rPr>
          <w:rFonts w:ascii="Times New Roman" w:hAnsi="Times New Roman" w:cs="Times New Roman"/>
          <w:lang w:val="en-CA"/>
        </w:rPr>
        <w:t xml:space="preserve"> </w:t>
      </w:r>
      <w:r w:rsidR="00094129">
        <w:rPr>
          <w:rFonts w:ascii="Times New Roman" w:hAnsi="Times New Roman" w:cs="Times New Roman"/>
          <w:lang w:val="en-CA"/>
        </w:rPr>
        <w:t xml:space="preserve">of </w:t>
      </w:r>
      <w:r w:rsidR="00FB2BD1" w:rsidRPr="003A5E82">
        <w:rPr>
          <w:rFonts w:ascii="Times New Roman" w:hAnsi="Times New Roman" w:cs="Times New Roman"/>
          <w:lang w:val="en-CA"/>
        </w:rPr>
        <w:t xml:space="preserve">ranging from avoidance (e.g., ran away) to aggressive </w:t>
      </w:r>
      <w:r w:rsidR="008C6287" w:rsidRPr="003A5E82">
        <w:rPr>
          <w:rFonts w:ascii="Times New Roman" w:hAnsi="Times New Roman" w:cs="Times New Roman"/>
          <w:lang w:val="en-CA"/>
        </w:rPr>
        <w:t>behaviour</w:t>
      </w:r>
      <w:r w:rsidR="00FB2BD1" w:rsidRPr="003A5E82">
        <w:rPr>
          <w:rFonts w:ascii="Times New Roman" w:hAnsi="Times New Roman" w:cs="Times New Roman"/>
          <w:lang w:val="en-CA"/>
        </w:rPr>
        <w:t xml:space="preserve"> (e.g., made physical contact</w:t>
      </w:r>
      <w:r w:rsidR="00F65279">
        <w:rPr>
          <w:rFonts w:ascii="Times New Roman" w:hAnsi="Times New Roman" w:cs="Times New Roman"/>
          <w:lang w:val="en-CA"/>
        </w:rPr>
        <w:t>;</w:t>
      </w:r>
      <w:r w:rsidR="00FB2BD1" w:rsidRPr="003A5E82">
        <w:rPr>
          <w:rFonts w:ascii="Times New Roman" w:hAnsi="Times New Roman" w:cs="Times New Roman"/>
          <w:lang w:val="en-CA"/>
        </w:rPr>
        <w:t xml:space="preserve"> Table </w:t>
      </w:r>
      <w:r w:rsidR="007267F7" w:rsidRPr="003A5E82">
        <w:rPr>
          <w:rFonts w:ascii="Times New Roman" w:hAnsi="Times New Roman" w:cs="Times New Roman"/>
          <w:lang w:val="en-CA"/>
        </w:rPr>
        <w:t>1</w:t>
      </w:r>
      <w:r w:rsidR="00FB2BD1" w:rsidRPr="003A5E82">
        <w:rPr>
          <w:rFonts w:ascii="Times New Roman" w:hAnsi="Times New Roman" w:cs="Times New Roman"/>
          <w:lang w:val="en-CA"/>
        </w:rPr>
        <w:t xml:space="preserve">). </w:t>
      </w:r>
      <w:r w:rsidR="004910BD">
        <w:rPr>
          <w:rFonts w:ascii="Times New Roman" w:hAnsi="Times New Roman" w:cs="Times New Roman"/>
          <w:lang w:val="en-CA"/>
        </w:rPr>
        <w:t xml:space="preserve">Human concern was classified </w:t>
      </w:r>
      <w:r w:rsidR="00426B8E">
        <w:rPr>
          <w:rFonts w:ascii="Times New Roman" w:hAnsi="Times New Roman" w:cs="Times New Roman"/>
          <w:lang w:val="en-CA"/>
        </w:rPr>
        <w:t>on</w:t>
      </w:r>
      <w:r w:rsidR="004910BD">
        <w:rPr>
          <w:rFonts w:ascii="Times New Roman" w:hAnsi="Times New Roman" w:cs="Times New Roman"/>
          <w:lang w:val="en-CA"/>
        </w:rPr>
        <w:t xml:space="preserve"> </w:t>
      </w:r>
      <w:r w:rsidR="00FB2BD1" w:rsidRPr="003A5E82">
        <w:rPr>
          <w:rFonts w:ascii="Times New Roman" w:hAnsi="Times New Roman" w:cs="Times New Roman"/>
          <w:lang w:val="en-CA"/>
        </w:rPr>
        <w:t xml:space="preserve">a three-point ordinal scale </w:t>
      </w:r>
      <w:r w:rsidR="00426B8E">
        <w:rPr>
          <w:rFonts w:ascii="Times New Roman" w:hAnsi="Times New Roman" w:cs="Times New Roman"/>
          <w:lang w:val="en-CA"/>
        </w:rPr>
        <w:t xml:space="preserve">based on the explicit presence of words that directly reflect human concern. The three categories ranged </w:t>
      </w:r>
      <w:r w:rsidR="00FB2BD1" w:rsidRPr="003A5E82">
        <w:rPr>
          <w:rFonts w:ascii="Times New Roman" w:hAnsi="Times New Roman" w:cs="Times New Roman"/>
          <w:lang w:val="en-CA"/>
        </w:rPr>
        <w:t xml:space="preserve">from positive (e.g., beautiful), to neutral (e.g., curious or not scared), to negative (e.g., scared) </w:t>
      </w:r>
      <w:r w:rsidR="006D4707" w:rsidRPr="003A5E82">
        <w:rPr>
          <w:rFonts w:ascii="Times New Roman" w:hAnsi="Times New Roman" w:cs="Times New Roman"/>
          <w:lang w:val="en-CA"/>
        </w:rPr>
        <w:t>emotional responses or perceptions</w:t>
      </w:r>
      <w:r w:rsidR="00CA4CCB">
        <w:rPr>
          <w:rFonts w:ascii="Times New Roman" w:hAnsi="Times New Roman" w:cs="Times New Roman"/>
          <w:lang w:val="en-CA"/>
        </w:rPr>
        <w:t xml:space="preserve"> </w:t>
      </w:r>
      <w:r w:rsidR="00FB2BD1" w:rsidRPr="003A5E82">
        <w:rPr>
          <w:rFonts w:ascii="Times New Roman" w:hAnsi="Times New Roman" w:cs="Times New Roman"/>
          <w:lang w:val="en-CA"/>
        </w:rPr>
        <w:t xml:space="preserve">(Table </w:t>
      </w:r>
      <w:r w:rsidR="007267F7" w:rsidRPr="003A5E82">
        <w:rPr>
          <w:rFonts w:ascii="Times New Roman" w:hAnsi="Times New Roman" w:cs="Times New Roman"/>
          <w:lang w:val="en-CA"/>
        </w:rPr>
        <w:t>2</w:t>
      </w:r>
      <w:r w:rsidR="00FB2BD1" w:rsidRPr="003A5E82">
        <w:rPr>
          <w:rFonts w:ascii="Times New Roman" w:hAnsi="Times New Roman" w:cs="Times New Roman"/>
          <w:lang w:val="en-CA"/>
        </w:rPr>
        <w:t xml:space="preserve">). </w:t>
      </w:r>
    </w:p>
    <w:p w14:paraId="77864AA4" w14:textId="77777777" w:rsidR="005D7D74" w:rsidRDefault="005D7D74" w:rsidP="00BA0A2E">
      <w:pPr>
        <w:spacing w:line="480" w:lineRule="auto"/>
        <w:rPr>
          <w:rFonts w:ascii="Times New Roman" w:hAnsi="Times New Roman" w:cs="Times New Roman"/>
          <w:lang w:val="en-CA"/>
        </w:rPr>
      </w:pPr>
    </w:p>
    <w:p w14:paraId="1C39EBD5" w14:textId="298DABB8" w:rsidR="00BA1637" w:rsidRDefault="002E3B8A" w:rsidP="00BA0A2E">
      <w:pPr>
        <w:spacing w:line="480" w:lineRule="auto"/>
        <w:rPr>
          <w:rFonts w:ascii="Times New Roman" w:hAnsi="Times New Roman" w:cs="Times New Roman"/>
          <w:lang w:val="en-CA"/>
        </w:rPr>
      </w:pPr>
      <w:r>
        <w:rPr>
          <w:rFonts w:ascii="Times New Roman" w:hAnsi="Times New Roman" w:cs="Times New Roman"/>
          <w:lang w:val="en-CA"/>
        </w:rPr>
        <w:t>The</w:t>
      </w:r>
      <w:r w:rsidR="008C358F" w:rsidRPr="003A5E82">
        <w:rPr>
          <w:rFonts w:ascii="Times New Roman" w:hAnsi="Times New Roman" w:cs="Times New Roman"/>
          <w:lang w:val="en-CA"/>
        </w:rPr>
        <w:t xml:space="preserve"> five contextual variables</w:t>
      </w:r>
      <w:r w:rsidR="00D668A2">
        <w:rPr>
          <w:rFonts w:ascii="Times New Roman" w:hAnsi="Times New Roman" w:cs="Times New Roman"/>
          <w:lang w:val="en-CA"/>
        </w:rPr>
        <w:t xml:space="preserve"> that we </w:t>
      </w:r>
      <w:r w:rsidR="00B13A5B">
        <w:rPr>
          <w:rFonts w:ascii="Times New Roman" w:hAnsi="Times New Roman" w:cs="Times New Roman"/>
          <w:lang w:val="en-CA"/>
        </w:rPr>
        <w:t>determined from report comments were</w:t>
      </w:r>
      <w:r w:rsidR="008408DF">
        <w:rPr>
          <w:rFonts w:ascii="Times New Roman" w:hAnsi="Times New Roman" w:cs="Times New Roman"/>
          <w:lang w:val="en-CA"/>
        </w:rPr>
        <w:t xml:space="preserve"> (1)</w:t>
      </w:r>
      <w:r w:rsidR="008C358F" w:rsidRPr="003A5E82">
        <w:rPr>
          <w:rFonts w:ascii="Times New Roman" w:hAnsi="Times New Roman" w:cs="Times New Roman"/>
          <w:lang w:val="en-CA"/>
        </w:rPr>
        <w:t xml:space="preserve"> the human activity occurring at the time of the report (e.g., walking, cycling, driving), </w:t>
      </w:r>
      <w:r w:rsidR="00BC4CF9">
        <w:rPr>
          <w:rFonts w:ascii="Times New Roman" w:hAnsi="Times New Roman" w:cs="Times New Roman"/>
          <w:lang w:val="en-CA"/>
        </w:rPr>
        <w:t xml:space="preserve">(2); </w:t>
      </w:r>
      <w:r w:rsidR="008C358F" w:rsidRPr="003A5E82">
        <w:rPr>
          <w:rFonts w:ascii="Times New Roman" w:hAnsi="Times New Roman" w:cs="Times New Roman"/>
          <w:lang w:val="en-CA"/>
        </w:rPr>
        <w:t xml:space="preserve">the presence </w:t>
      </w:r>
      <w:r w:rsidR="00841706">
        <w:rPr>
          <w:rFonts w:ascii="Times New Roman" w:hAnsi="Times New Roman" w:cs="Times New Roman"/>
          <w:lang w:val="en-CA"/>
        </w:rPr>
        <w:t xml:space="preserve">or mention </w:t>
      </w:r>
      <w:r w:rsidR="008C358F" w:rsidRPr="003A5E82">
        <w:rPr>
          <w:rFonts w:ascii="Times New Roman" w:hAnsi="Times New Roman" w:cs="Times New Roman"/>
          <w:lang w:val="en-CA"/>
        </w:rPr>
        <w:t xml:space="preserve">of vulnerable individuals (children, dogs or cats), </w:t>
      </w:r>
      <w:r w:rsidR="00BC4CF9">
        <w:rPr>
          <w:rFonts w:ascii="Times New Roman" w:hAnsi="Times New Roman" w:cs="Times New Roman"/>
          <w:lang w:val="en-CA"/>
        </w:rPr>
        <w:t xml:space="preserve">(3); </w:t>
      </w:r>
      <w:r w:rsidR="008C358F" w:rsidRPr="003A5E82">
        <w:rPr>
          <w:rFonts w:ascii="Times New Roman" w:hAnsi="Times New Roman" w:cs="Times New Roman"/>
          <w:lang w:val="en-CA"/>
        </w:rPr>
        <w:t>if dogs present were leashed or off leash,</w:t>
      </w:r>
      <w:r w:rsidR="00BC4CF9">
        <w:rPr>
          <w:rFonts w:ascii="Times New Roman" w:hAnsi="Times New Roman" w:cs="Times New Roman"/>
          <w:lang w:val="en-CA"/>
        </w:rPr>
        <w:t xml:space="preserve"> (4);</w:t>
      </w:r>
      <w:r w:rsidR="008C358F" w:rsidRPr="003A5E82">
        <w:rPr>
          <w:rFonts w:ascii="Times New Roman" w:hAnsi="Times New Roman" w:cs="Times New Roman"/>
          <w:lang w:val="en-CA"/>
        </w:rPr>
        <w:t xml:space="preserve"> the number of coyotes</w:t>
      </w:r>
      <w:r w:rsidR="005A2E2C">
        <w:rPr>
          <w:rFonts w:ascii="Times New Roman" w:hAnsi="Times New Roman" w:cs="Times New Roman"/>
          <w:lang w:val="en-CA"/>
        </w:rPr>
        <w:t xml:space="preserve"> observed</w:t>
      </w:r>
      <w:r w:rsidR="00BC4CF9">
        <w:rPr>
          <w:rFonts w:ascii="Times New Roman" w:hAnsi="Times New Roman" w:cs="Times New Roman"/>
          <w:lang w:val="en-CA"/>
        </w:rPr>
        <w:t xml:space="preserve">; </w:t>
      </w:r>
      <w:r w:rsidR="008C358F" w:rsidRPr="003A5E82">
        <w:rPr>
          <w:rFonts w:ascii="Times New Roman" w:hAnsi="Times New Roman" w:cs="Times New Roman"/>
          <w:lang w:val="en-CA"/>
        </w:rPr>
        <w:t xml:space="preserve">and </w:t>
      </w:r>
      <w:r w:rsidR="00BC4CF9">
        <w:rPr>
          <w:rFonts w:ascii="Times New Roman" w:hAnsi="Times New Roman" w:cs="Times New Roman"/>
          <w:lang w:val="en-CA"/>
        </w:rPr>
        <w:t xml:space="preserve">(5) </w:t>
      </w:r>
      <w:r w:rsidR="00AB77DD">
        <w:rPr>
          <w:rFonts w:ascii="Times New Roman" w:hAnsi="Times New Roman" w:cs="Times New Roman"/>
          <w:lang w:val="en-CA"/>
        </w:rPr>
        <w:t xml:space="preserve">the reporter’s interpretation of </w:t>
      </w:r>
      <w:r w:rsidR="008C358F" w:rsidRPr="003A5E82">
        <w:rPr>
          <w:rFonts w:ascii="Times New Roman" w:hAnsi="Times New Roman" w:cs="Times New Roman"/>
          <w:lang w:val="en-CA"/>
        </w:rPr>
        <w:t>coyote health.</w:t>
      </w:r>
      <w:r w:rsidR="00036253">
        <w:rPr>
          <w:rFonts w:ascii="Times New Roman" w:hAnsi="Times New Roman" w:cs="Times New Roman"/>
          <w:lang w:val="en-CA"/>
        </w:rPr>
        <w:t xml:space="preserve"> </w:t>
      </w:r>
      <w:r w:rsidR="006B5E93">
        <w:rPr>
          <w:rFonts w:ascii="Times New Roman" w:hAnsi="Times New Roman" w:cs="Times New Roman"/>
          <w:lang w:val="en-CA"/>
        </w:rPr>
        <w:t>To assess the repeatability between report classifiers</w:t>
      </w:r>
      <w:r w:rsidR="00B46AEB">
        <w:rPr>
          <w:rFonts w:ascii="Times New Roman" w:hAnsi="Times New Roman" w:cs="Times New Roman"/>
          <w:lang w:val="en-CA"/>
        </w:rPr>
        <w:t>,</w:t>
      </w:r>
      <w:r w:rsidR="006B5E93">
        <w:rPr>
          <w:rFonts w:ascii="Times New Roman" w:hAnsi="Times New Roman" w:cs="Times New Roman"/>
          <w:lang w:val="en-CA"/>
        </w:rPr>
        <w:t xml:space="preserve"> J. Farr randomly selected and re-</w:t>
      </w:r>
      <w:r w:rsidR="006B5E93">
        <w:rPr>
          <w:rFonts w:ascii="Times New Roman" w:hAnsi="Times New Roman" w:cs="Times New Roman"/>
          <w:lang w:val="en-CA"/>
        </w:rPr>
        <w:lastRenderedPageBreak/>
        <w:t>classified 100 reports.</w:t>
      </w:r>
      <w:r w:rsidR="00BC4CF9">
        <w:rPr>
          <w:rFonts w:ascii="Times New Roman" w:hAnsi="Times New Roman" w:cs="Times New Roman"/>
          <w:lang w:val="en-CA"/>
        </w:rPr>
        <w:t xml:space="preserve"> For each variable that was extracted from the reports, we then </w:t>
      </w:r>
      <w:r w:rsidR="006B5E93">
        <w:rPr>
          <w:rFonts w:ascii="Times New Roman" w:hAnsi="Times New Roman" w:cs="Times New Roman"/>
          <w:lang w:val="en-CA"/>
        </w:rPr>
        <w:t>calculated the percentage of reports where</w:t>
      </w:r>
      <w:r w:rsidR="00AB040B">
        <w:rPr>
          <w:rFonts w:ascii="Times New Roman" w:hAnsi="Times New Roman" w:cs="Times New Roman"/>
          <w:lang w:val="en-CA"/>
        </w:rPr>
        <w:t xml:space="preserve"> that variable was classified the same between reporters. </w:t>
      </w:r>
    </w:p>
    <w:p w14:paraId="3B0171E8" w14:textId="77777777" w:rsidR="00E05ADB" w:rsidRPr="00671E5C" w:rsidRDefault="00E05ADB" w:rsidP="00BA0A2E">
      <w:pPr>
        <w:spacing w:line="480" w:lineRule="auto"/>
        <w:rPr>
          <w:rFonts w:ascii="Times New Roman" w:hAnsi="Times New Roman" w:cs="Times New Roman"/>
          <w:lang w:val="en-CA"/>
        </w:rPr>
      </w:pPr>
    </w:p>
    <w:p w14:paraId="0CD3C09F" w14:textId="629230A9" w:rsidR="00302BA1" w:rsidRPr="003A5E82" w:rsidRDefault="0049218C"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pati</w:t>
      </w:r>
      <w:r w:rsidR="00000B0B">
        <w:rPr>
          <w:rFonts w:ascii="Times New Roman" w:hAnsi="Times New Roman" w:cs="Times New Roman"/>
          <w:b/>
          <w:bCs/>
          <w:lang w:val="en-CA"/>
        </w:rPr>
        <w:t xml:space="preserve">al and </w:t>
      </w:r>
      <w:r w:rsidR="00231E40">
        <w:rPr>
          <w:rFonts w:ascii="Times New Roman" w:hAnsi="Times New Roman" w:cs="Times New Roman"/>
          <w:b/>
          <w:bCs/>
          <w:lang w:val="en-CA"/>
        </w:rPr>
        <w:t>t</w:t>
      </w:r>
      <w:r w:rsidRPr="003A5E82">
        <w:rPr>
          <w:rFonts w:ascii="Times New Roman" w:hAnsi="Times New Roman" w:cs="Times New Roman"/>
          <w:b/>
          <w:bCs/>
          <w:lang w:val="en-CA"/>
        </w:rPr>
        <w:t>emporal variable</w:t>
      </w:r>
      <w:r w:rsidR="00231E40">
        <w:rPr>
          <w:rFonts w:ascii="Times New Roman" w:hAnsi="Times New Roman" w:cs="Times New Roman"/>
          <w:b/>
          <w:bCs/>
          <w:lang w:val="en-CA"/>
        </w:rPr>
        <w:t xml:space="preserve"> collection</w:t>
      </w:r>
    </w:p>
    <w:p w14:paraId="29168CC1" w14:textId="017C06D3" w:rsidR="007F7E85" w:rsidRDefault="00BB47F9"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To </w:t>
      </w:r>
      <w:r w:rsidR="00C72C4C">
        <w:rPr>
          <w:rFonts w:ascii="Times New Roman" w:hAnsi="Times New Roman" w:cs="Times New Roman"/>
          <w:lang w:val="en-CA"/>
        </w:rPr>
        <w:t>quantify</w:t>
      </w:r>
      <w:r w:rsidR="00B46AEB">
        <w:rPr>
          <w:rFonts w:ascii="Times New Roman" w:hAnsi="Times New Roman" w:cs="Times New Roman"/>
          <w:lang w:val="en-CA"/>
        </w:rPr>
        <w:t xml:space="preserve"> the</w:t>
      </w:r>
      <w:r w:rsidRPr="003A5E82">
        <w:rPr>
          <w:rFonts w:ascii="Times New Roman" w:hAnsi="Times New Roman" w:cs="Times New Roman"/>
          <w:lang w:val="en-CA"/>
        </w:rPr>
        <w:t xml:space="preserve"> </w:t>
      </w:r>
      <w:r w:rsidR="00D96EF0">
        <w:rPr>
          <w:rFonts w:ascii="Times New Roman" w:hAnsi="Times New Roman" w:cs="Times New Roman"/>
          <w:lang w:val="en-CA"/>
        </w:rPr>
        <w:t>geo</w:t>
      </w:r>
      <w:r w:rsidRPr="003A5E82">
        <w:rPr>
          <w:rFonts w:ascii="Times New Roman" w:hAnsi="Times New Roman" w:cs="Times New Roman"/>
          <w:lang w:val="en-CA"/>
        </w:rPr>
        <w:t xml:space="preserve">spatial </w:t>
      </w:r>
      <w:r w:rsidR="00CD103D">
        <w:rPr>
          <w:rFonts w:ascii="Times New Roman" w:hAnsi="Times New Roman" w:cs="Times New Roman"/>
          <w:lang w:val="en-CA"/>
        </w:rPr>
        <w:t>setting of each</w:t>
      </w:r>
      <w:r w:rsidRPr="003A5E82">
        <w:rPr>
          <w:rFonts w:ascii="Times New Roman" w:hAnsi="Times New Roman" w:cs="Times New Roman"/>
          <w:lang w:val="en-CA"/>
        </w:rPr>
        <w:t xml:space="preserve"> </w:t>
      </w:r>
      <w:r w:rsidR="00CD103D">
        <w:rPr>
          <w:rFonts w:ascii="Times New Roman" w:hAnsi="Times New Roman" w:cs="Times New Roman"/>
          <w:lang w:val="en-CA"/>
        </w:rPr>
        <w:t>report</w:t>
      </w:r>
      <w:r w:rsidRPr="003A5E82">
        <w:rPr>
          <w:rFonts w:ascii="Times New Roman" w:hAnsi="Times New Roman" w:cs="Times New Roman"/>
          <w:lang w:val="en-CA"/>
        </w:rPr>
        <w:t xml:space="preserve">, we </w:t>
      </w:r>
      <w:r w:rsidR="001B769E">
        <w:rPr>
          <w:rFonts w:ascii="Times New Roman" w:hAnsi="Times New Roman" w:cs="Times New Roman"/>
          <w:lang w:val="en-CA"/>
        </w:rPr>
        <w:t>imported</w:t>
      </w:r>
      <w:r w:rsidRPr="003A5E82">
        <w:rPr>
          <w:rFonts w:ascii="Times New Roman" w:hAnsi="Times New Roman" w:cs="Times New Roman"/>
          <w:lang w:val="en-CA"/>
        </w:rPr>
        <w:t xml:space="preserve"> </w:t>
      </w:r>
      <w:r w:rsidR="00321730" w:rsidRPr="003A5E82">
        <w:rPr>
          <w:rFonts w:ascii="Times New Roman" w:hAnsi="Times New Roman" w:cs="Times New Roman"/>
          <w:lang w:val="en-CA"/>
        </w:rPr>
        <w:t>report</w:t>
      </w:r>
      <w:r w:rsidRPr="003A5E82">
        <w:rPr>
          <w:rFonts w:ascii="Times New Roman" w:hAnsi="Times New Roman" w:cs="Times New Roman"/>
          <w:lang w:val="en-CA"/>
        </w:rPr>
        <w:t xml:space="preserve"> locations </w:t>
      </w:r>
      <w:r w:rsidR="007460C0">
        <w:rPr>
          <w:rFonts w:ascii="Times New Roman" w:hAnsi="Times New Roman" w:cs="Times New Roman"/>
          <w:lang w:val="en-CA"/>
        </w:rPr>
        <w:t>into</w:t>
      </w:r>
      <w:r w:rsidRPr="003A5E82">
        <w:rPr>
          <w:rFonts w:ascii="Times New Roman" w:hAnsi="Times New Roman" w:cs="Times New Roman"/>
          <w:lang w:val="en-CA"/>
        </w:rPr>
        <w:t xml:space="preserve"> ArcGIS Pro v2.7 (Figure </w:t>
      </w:r>
      <w:r w:rsidR="00814F3A" w:rsidRPr="003A5E82">
        <w:rPr>
          <w:rFonts w:ascii="Times New Roman" w:hAnsi="Times New Roman" w:cs="Times New Roman"/>
          <w:lang w:val="en-CA"/>
        </w:rPr>
        <w:t>1)</w:t>
      </w:r>
      <w:r w:rsidRPr="003A5E82">
        <w:rPr>
          <w:rFonts w:ascii="Times New Roman" w:hAnsi="Times New Roman" w:cs="Times New Roman"/>
          <w:lang w:val="en-CA"/>
        </w:rPr>
        <w:t>. We</w:t>
      </w:r>
      <w:r w:rsidR="00805761" w:rsidRPr="003A5E82">
        <w:rPr>
          <w:rFonts w:ascii="Times New Roman" w:hAnsi="Times New Roman" w:cs="Times New Roman"/>
          <w:lang w:val="en-CA"/>
        </w:rPr>
        <w:t xml:space="preserve"> excluded</w:t>
      </w:r>
      <w:r w:rsidRPr="003A5E82">
        <w:rPr>
          <w:rFonts w:ascii="Times New Roman" w:hAnsi="Times New Roman" w:cs="Times New Roman"/>
          <w:lang w:val="en-CA"/>
        </w:rPr>
        <w:t xml:space="preserve"> reports that were located outside of Edmonton</w:t>
      </w:r>
      <w:r w:rsidR="00FB287C" w:rsidRPr="003A5E82">
        <w:rPr>
          <w:rFonts w:ascii="Times New Roman" w:hAnsi="Times New Roman" w:cs="Times New Roman"/>
          <w:lang w:val="en-CA"/>
        </w:rPr>
        <w:t xml:space="preserve"> </w:t>
      </w:r>
      <w:r w:rsidR="00933B40" w:rsidRPr="003A5E82">
        <w:rPr>
          <w:rFonts w:ascii="Times New Roman" w:hAnsi="Times New Roman" w:cs="Times New Roman"/>
          <w:lang w:val="en-CA"/>
        </w:rPr>
        <w:t xml:space="preserve">city limits </w:t>
      </w:r>
      <w:r w:rsidR="00FB287C" w:rsidRPr="003A5E82">
        <w:rPr>
          <w:rFonts w:ascii="Times New Roman" w:hAnsi="Times New Roman" w:cs="Times New Roman"/>
          <w:lang w:val="en-CA"/>
        </w:rPr>
        <w:t xml:space="preserve">or in recently annexed but undeveloped </w:t>
      </w:r>
      <w:r w:rsidR="0037100D">
        <w:rPr>
          <w:rFonts w:ascii="Times New Roman" w:hAnsi="Times New Roman" w:cs="Times New Roman"/>
          <w:lang w:val="en-CA"/>
        </w:rPr>
        <w:t xml:space="preserve">rural </w:t>
      </w:r>
      <w:r w:rsidR="00FB287C" w:rsidRPr="003A5E82">
        <w:rPr>
          <w:rFonts w:ascii="Times New Roman" w:hAnsi="Times New Roman" w:cs="Times New Roman"/>
          <w:lang w:val="en-CA"/>
        </w:rPr>
        <w:t>land</w:t>
      </w:r>
      <w:r w:rsidR="00446644">
        <w:rPr>
          <w:rFonts w:ascii="Times New Roman" w:hAnsi="Times New Roman" w:cs="Times New Roman"/>
          <w:lang w:val="en-CA"/>
        </w:rPr>
        <w:t xml:space="preserve">, </w:t>
      </w:r>
      <w:r w:rsidR="007915C7" w:rsidRPr="003A5E82">
        <w:rPr>
          <w:rFonts w:ascii="Times New Roman" w:hAnsi="Times New Roman" w:cs="Times New Roman"/>
          <w:lang w:val="en-CA"/>
        </w:rPr>
        <w:t>and</w:t>
      </w:r>
      <w:r w:rsidR="004E52A5">
        <w:rPr>
          <w:rFonts w:ascii="Times New Roman" w:hAnsi="Times New Roman" w:cs="Times New Roman"/>
          <w:lang w:val="en-CA"/>
        </w:rPr>
        <w:t xml:space="preserve"> we</w:t>
      </w:r>
      <w:r w:rsidR="00933B40" w:rsidRPr="003A5E82">
        <w:rPr>
          <w:rFonts w:ascii="Times New Roman" w:hAnsi="Times New Roman" w:cs="Times New Roman"/>
          <w:lang w:val="en-CA"/>
        </w:rPr>
        <w:t xml:space="preserve"> </w:t>
      </w:r>
      <w:r w:rsidR="00A85A2F" w:rsidRPr="003A5E82">
        <w:rPr>
          <w:rFonts w:ascii="Times New Roman" w:hAnsi="Times New Roman" w:cs="Times New Roman"/>
          <w:lang w:val="en-CA"/>
        </w:rPr>
        <w:t xml:space="preserve">identified our study area </w:t>
      </w:r>
      <w:r w:rsidR="00A943D8" w:rsidRPr="003A5E82">
        <w:rPr>
          <w:rFonts w:ascii="Times New Roman" w:hAnsi="Times New Roman" w:cs="Times New Roman"/>
          <w:lang w:val="en-CA"/>
        </w:rPr>
        <w:t>by generating a minimum convex polygon around</w:t>
      </w:r>
      <w:r w:rsidR="008C358F" w:rsidRPr="003A5E82">
        <w:rPr>
          <w:rFonts w:ascii="Times New Roman" w:hAnsi="Times New Roman" w:cs="Times New Roman"/>
          <w:lang w:val="en-CA"/>
        </w:rPr>
        <w:t xml:space="preserve"> </w:t>
      </w:r>
      <w:r w:rsidR="001630B3">
        <w:rPr>
          <w:rFonts w:ascii="Times New Roman" w:hAnsi="Times New Roman" w:cs="Times New Roman"/>
          <w:lang w:val="en-CA"/>
        </w:rPr>
        <w:t xml:space="preserve">the </w:t>
      </w:r>
      <w:r w:rsidR="008C358F" w:rsidRPr="003A5E82">
        <w:rPr>
          <w:rFonts w:ascii="Times New Roman" w:hAnsi="Times New Roman" w:cs="Times New Roman"/>
          <w:lang w:val="en-CA"/>
        </w:rPr>
        <w:t>remaining</w:t>
      </w:r>
      <w:r w:rsidR="00A943D8" w:rsidRPr="003A5E82">
        <w:rPr>
          <w:rFonts w:ascii="Times New Roman" w:hAnsi="Times New Roman" w:cs="Times New Roman"/>
          <w:lang w:val="en-CA"/>
        </w:rPr>
        <w:t xml:space="preserve"> report locations. </w:t>
      </w:r>
      <w:r w:rsidR="0002709E">
        <w:rPr>
          <w:rFonts w:ascii="Times New Roman" w:hAnsi="Times New Roman" w:cs="Times New Roman"/>
          <w:lang w:val="en-CA"/>
        </w:rPr>
        <w:t xml:space="preserve">Land cover types within our study area were classified using </w:t>
      </w:r>
      <w:r w:rsidRPr="003A5E82">
        <w:rPr>
          <w:rFonts w:ascii="Times New Roman" w:hAnsi="Times New Roman" w:cs="Times New Roman"/>
          <w:lang w:val="en-CA"/>
        </w:rPr>
        <w:t>geospatial data from the City of Edmonton Urban Planning Land and Vegetation Inventory (</w:t>
      </w:r>
      <w:proofErr w:type="spellStart"/>
      <w:r w:rsidRPr="003A5E82">
        <w:rPr>
          <w:rFonts w:ascii="Times New Roman" w:hAnsi="Times New Roman" w:cs="Times New Roman"/>
          <w:lang w:val="en-CA"/>
        </w:rPr>
        <w:t>uPLVI</w:t>
      </w:r>
      <w:proofErr w:type="spellEnd"/>
      <w:r w:rsidRPr="003A5E82">
        <w:rPr>
          <w:rFonts w:ascii="Times New Roman" w:hAnsi="Times New Roman" w:cs="Times New Roman"/>
          <w:lang w:val="en-CA"/>
        </w:rPr>
        <w:t>) database, a high</w:t>
      </w:r>
      <w:r w:rsidR="00DA2BC5">
        <w:rPr>
          <w:rFonts w:ascii="Times New Roman" w:hAnsi="Times New Roman" w:cs="Times New Roman"/>
          <w:lang w:val="en-CA"/>
        </w:rPr>
        <w:t>-</w:t>
      </w:r>
      <w:r w:rsidRPr="003A5E82">
        <w:rPr>
          <w:rFonts w:ascii="Times New Roman" w:hAnsi="Times New Roman" w:cs="Times New Roman"/>
          <w:lang w:val="en-CA"/>
        </w:rPr>
        <w:t xml:space="preserve">resolution database that uses remotely sensed imagery and Softcopy photogrammetry to identify land cover types for urban land use decisions </w:t>
      </w:r>
      <w:r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ity of Edmonton&lt;/Author&gt;&lt;Year&gt;2018&lt;/Year&gt;&lt;IDText&gt;Urban Primary Land and Vegetation Inventory (uPLVI). Spatial Data. Draft 2018 Edition. Prepared for: Urban Analysis, City Planning, the City of Edmonton, Alberta. Prepared by: Greenlink Forestry Inc. Edmonton Alberta&lt;/IDText&gt;&lt;DisplayText&gt;(City of Edmonton 2018)&lt;/DisplayText&gt;&lt;record&gt;&lt;titles&gt;&lt;title&gt;Urban Primary Land and Vegetation Inventory (uPLVI). Spatial Data. Draft 2018 Edition. Prepared for: Urban Analysis, City Planning, the City of Edmonton, Alberta. Prepared by: Greenlink Forestry Inc. Edmonton Alberta&lt;/title&gt;&lt;/titles&gt;&lt;contributors&gt;&lt;authors&gt;&lt;author&gt;City of Edmonton,&lt;/author&gt;&lt;/authors&gt;&lt;/contributors&gt;&lt;added-date format="utc"&gt;1616518544&lt;/added-date&gt;&lt;ref-type name="Generic"&gt;13&lt;/ref-type&gt;&lt;dates&gt;&lt;year&gt;2018&lt;/year&gt;&lt;/dates&gt;&lt;rec-number&gt;650&lt;/rec-number&gt;&lt;last-updated-date format="utc"&gt;1616518737&lt;/last-updated-date&gt;&lt;/record&gt;&lt;/Cite&gt;&lt;/EndNote&gt;</w:instrText>
      </w:r>
      <w:r w:rsidRPr="003A5E82">
        <w:rPr>
          <w:rFonts w:ascii="Times New Roman" w:hAnsi="Times New Roman" w:cs="Times New Roman"/>
          <w:lang w:val="en-CA"/>
        </w:rPr>
        <w:fldChar w:fldCharType="separate"/>
      </w:r>
      <w:r w:rsidR="00654925">
        <w:rPr>
          <w:rFonts w:ascii="Times New Roman" w:hAnsi="Times New Roman" w:cs="Times New Roman"/>
          <w:noProof/>
          <w:lang w:val="en-CA"/>
        </w:rPr>
        <w:t>(City of Edmonton 2018)</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sidR="0002709E">
        <w:rPr>
          <w:rFonts w:ascii="Times New Roman" w:hAnsi="Times New Roman" w:cs="Times New Roman"/>
          <w:lang w:val="en-CA"/>
        </w:rPr>
        <w:t xml:space="preserve">For our study, we binned </w:t>
      </w:r>
      <w:proofErr w:type="spellStart"/>
      <w:r w:rsidR="0002709E">
        <w:rPr>
          <w:rFonts w:ascii="Times New Roman" w:hAnsi="Times New Roman" w:cs="Times New Roman"/>
          <w:lang w:val="en-CA"/>
        </w:rPr>
        <w:t>uPLVI</w:t>
      </w:r>
      <w:proofErr w:type="spellEnd"/>
      <w:r w:rsidR="0002709E">
        <w:rPr>
          <w:rFonts w:ascii="Times New Roman" w:hAnsi="Times New Roman" w:cs="Times New Roman"/>
          <w:lang w:val="en-CA"/>
        </w:rPr>
        <w:t xml:space="preserve"> land cover classifications into </w:t>
      </w:r>
      <w:r w:rsidRPr="003A5E82">
        <w:rPr>
          <w:rFonts w:ascii="Times New Roman" w:hAnsi="Times New Roman" w:cs="Times New Roman"/>
          <w:lang w:val="en-CA"/>
        </w:rPr>
        <w:t xml:space="preserve">six </w:t>
      </w:r>
      <w:r w:rsidR="002617B0" w:rsidRPr="003A5E82">
        <w:rPr>
          <w:rFonts w:ascii="Times New Roman" w:hAnsi="Times New Roman" w:cs="Times New Roman"/>
          <w:lang w:val="en-CA"/>
        </w:rPr>
        <w:t>land cover</w:t>
      </w:r>
      <w:r w:rsidRPr="003A5E82">
        <w:rPr>
          <w:rFonts w:ascii="Times New Roman" w:hAnsi="Times New Roman" w:cs="Times New Roman"/>
          <w:lang w:val="en-CA"/>
        </w:rPr>
        <w:t xml:space="preserve"> types representing various degrees of human development and coyote habitat </w:t>
      </w:r>
      <w:r w:rsidR="00321730" w:rsidRPr="003A5E82">
        <w:rPr>
          <w:rFonts w:ascii="Times New Roman" w:hAnsi="Times New Roman" w:cs="Times New Roman"/>
          <w:lang w:val="en-CA"/>
        </w:rPr>
        <w:t>quality</w:t>
      </w:r>
      <w:r w:rsidR="00DA2BC5">
        <w:rPr>
          <w:rFonts w:ascii="Times New Roman" w:hAnsi="Times New Roman" w:cs="Times New Roman"/>
          <w:lang w:val="en-CA"/>
        </w:rPr>
        <w:t>. These land cover types are</w:t>
      </w:r>
      <w:r w:rsidR="0002709E">
        <w:rPr>
          <w:rFonts w:ascii="Times New Roman" w:hAnsi="Times New Roman" w:cs="Times New Roman"/>
          <w:lang w:val="en-CA"/>
        </w:rPr>
        <w:t xml:space="preserve"> comparable to those used in similar studies </w:t>
      </w:r>
      <w:r w:rsidR="007F7E85">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Q
cmVmaXg+VGFibGUgM2A7IDwvUHJlZml4PjxEaXNwbGF5VGV4dD4oVGFibGUgMzsgV2Vja2VsIGV0
IGFsLiAyMDEwLCBQb2Vzc2VsIGV0IGFsLiAyMDEzLCBNb3dyeSBldCBhbC4gMjAyMCk8L0Rpc3Bs
YXl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xDaXRlPjxBdXRob3I+V2Vja2VsPC9BdXRob3I+PFll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=
</w:fldData>
        </w:fldChar>
      </w:r>
      <w:r w:rsidR="0042196C">
        <w:rPr>
          <w:rFonts w:ascii="Times New Roman" w:hAnsi="Times New Roman" w:cs="Times New Roman"/>
          <w:lang w:val="en-CA"/>
        </w:rPr>
        <w:instrText xml:space="preserve"> ADDIN EN.CITE </w:instrText>
      </w:r>
      <w:r w:rsidR="0042196C">
        <w:rPr>
          <w:rFonts w:ascii="Times New Roman" w:hAnsi="Times New Roman" w:cs="Times New Roman"/>
          <w:lang w:val="en-CA"/>
        </w:rPr>
        <w:fldChar w:fldCharType="begin">
          <w:fldData xml:space="preserve">PEVuZE5vdGU+PENpdGU+PEF1dGhvcj5Nb3dyeTwvQXV0aG9yPjxZZWFyPjIwMjA8L1llYXI+PElE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=
</w:fldData>
        </w:fldChar>
      </w:r>
      <w:r w:rsidR="0042196C">
        <w:rPr>
          <w:rFonts w:ascii="Times New Roman" w:hAnsi="Times New Roman" w:cs="Times New Roman"/>
          <w:lang w:val="en-CA"/>
        </w:rPr>
        <w:instrText xml:space="preserve"> ADDIN EN.CITE.DATA </w:instrText>
      </w:r>
      <w:r w:rsidR="0042196C">
        <w:rPr>
          <w:rFonts w:ascii="Times New Roman" w:hAnsi="Times New Roman" w:cs="Times New Roman"/>
          <w:lang w:val="en-CA"/>
        </w:rPr>
      </w:r>
      <w:r w:rsidR="0042196C">
        <w:rPr>
          <w:rFonts w:ascii="Times New Roman" w:hAnsi="Times New Roman" w:cs="Times New Roman"/>
          <w:lang w:val="en-CA"/>
        </w:rPr>
        <w:fldChar w:fldCharType="end"/>
      </w:r>
      <w:r w:rsidR="007F7E85">
        <w:rPr>
          <w:rFonts w:ascii="Times New Roman" w:hAnsi="Times New Roman" w:cs="Times New Roman"/>
          <w:lang w:val="en-CA"/>
        </w:rPr>
        <w:fldChar w:fldCharType="separate"/>
      </w:r>
      <w:r w:rsidR="0042196C">
        <w:rPr>
          <w:rFonts w:ascii="Times New Roman" w:hAnsi="Times New Roman" w:cs="Times New Roman"/>
          <w:noProof/>
          <w:lang w:val="en-CA"/>
        </w:rPr>
        <w:t>(Table 3; Weckel et al. 2010, Poessel et al. 2013, Mowry et al. 2020)</w:t>
      </w:r>
      <w:r w:rsidR="007F7E85">
        <w:rPr>
          <w:rFonts w:ascii="Times New Roman" w:hAnsi="Times New Roman" w:cs="Times New Roman"/>
          <w:lang w:val="en-CA"/>
        </w:rPr>
        <w:fldChar w:fldCharType="end"/>
      </w:r>
      <w:r w:rsidRPr="003A5E82">
        <w:rPr>
          <w:rFonts w:ascii="Times New Roman" w:hAnsi="Times New Roman" w:cs="Times New Roman"/>
          <w:lang w:val="en-CA"/>
        </w:rPr>
        <w:t xml:space="preserve">. </w:t>
      </w:r>
    </w:p>
    <w:p w14:paraId="1512E93F" w14:textId="77777777" w:rsidR="007F7E85" w:rsidRDefault="007F7E85" w:rsidP="00BA0A2E">
      <w:pPr>
        <w:spacing w:line="480" w:lineRule="auto"/>
        <w:rPr>
          <w:rFonts w:ascii="Times New Roman" w:hAnsi="Times New Roman" w:cs="Times New Roman"/>
          <w:lang w:val="en-CA"/>
        </w:rPr>
      </w:pPr>
    </w:p>
    <w:p w14:paraId="0D5BBDE0" w14:textId="73350D9B" w:rsidR="00FF0CEB" w:rsidRDefault="00153D6F" w:rsidP="00BA0A2E">
      <w:pPr>
        <w:spacing w:line="480" w:lineRule="auto"/>
        <w:rPr>
          <w:rFonts w:ascii="Times New Roman" w:hAnsi="Times New Roman" w:cs="Times New Roman"/>
          <w:lang w:val="en-CA"/>
        </w:rPr>
      </w:pPr>
      <w:r>
        <w:rPr>
          <w:rFonts w:ascii="Times New Roman" w:hAnsi="Times New Roman" w:cs="Times New Roman"/>
          <w:lang w:val="en-CA"/>
        </w:rPr>
        <w:t xml:space="preserve">Because coyote boldness and human concern may be affected by a </w:t>
      </w:r>
      <w:proofErr w:type="spellStart"/>
      <w:r>
        <w:rPr>
          <w:rFonts w:ascii="Times New Roman" w:hAnsi="Times New Roman" w:cs="Times New Roman"/>
          <w:lang w:val="en-CA"/>
        </w:rPr>
        <w:t>comination</w:t>
      </w:r>
      <w:proofErr w:type="spellEnd"/>
      <w:r>
        <w:rPr>
          <w:rFonts w:ascii="Times New Roman" w:hAnsi="Times New Roman" w:cs="Times New Roman"/>
          <w:lang w:val="en-CA"/>
        </w:rPr>
        <w:t xml:space="preserve"> of site-specific conditions </w:t>
      </w:r>
      <w:r w:rsidRPr="003A5E82">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2YW4gQm9tbWVsPC9BdXRob3I+PFllYXI+MjAyMDwvWWVh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100, 200, 400 and 800m radii; van Bommel et al. 2020)</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Pr>
          <w:rFonts w:ascii="Times New Roman" w:hAnsi="Times New Roman" w:cs="Times New Roman"/>
          <w:lang w:val="en-CA"/>
        </w:rPr>
        <w:t xml:space="preserve">and broader landscape conditions </w:t>
      </w:r>
      <w:r w:rsidRPr="003A5E82">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LC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UHJlZml4PjE2MDBtIHJh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=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1600m radius; Murray et al. 2015b, Wine et al. 2015)</w:t>
      </w:r>
      <w:r w:rsidRPr="003A5E82">
        <w:rPr>
          <w:rFonts w:ascii="Times New Roman" w:hAnsi="Times New Roman" w:cs="Times New Roman"/>
          <w:lang w:val="en-CA"/>
        </w:rPr>
        <w:fldChar w:fldCharType="end"/>
      </w:r>
      <w:r>
        <w:rPr>
          <w:rFonts w:ascii="Times New Roman" w:hAnsi="Times New Roman" w:cs="Times New Roman"/>
          <w:lang w:val="en-CA"/>
        </w:rPr>
        <w:t xml:space="preserve">, we measured land cover </w:t>
      </w:r>
      <w:r w:rsidR="00320B49">
        <w:rPr>
          <w:rFonts w:ascii="Times New Roman" w:hAnsi="Times New Roman" w:cs="Times New Roman"/>
          <w:lang w:val="en-CA"/>
        </w:rPr>
        <w:t>a</w:t>
      </w:r>
      <w:r>
        <w:rPr>
          <w:rFonts w:ascii="Times New Roman" w:hAnsi="Times New Roman" w:cs="Times New Roman"/>
          <w:lang w:val="en-CA"/>
        </w:rPr>
        <w:t xml:space="preserve">t five different scales: within </w:t>
      </w:r>
      <w:r w:rsidR="003951DB" w:rsidRPr="003A5E82">
        <w:rPr>
          <w:rFonts w:ascii="Times New Roman" w:hAnsi="Times New Roman" w:cs="Times New Roman"/>
          <w:lang w:val="en-CA"/>
        </w:rPr>
        <w:t xml:space="preserve">100, </w:t>
      </w:r>
      <w:r w:rsidR="00BB47F9" w:rsidRPr="003A5E82">
        <w:rPr>
          <w:rFonts w:ascii="Times New Roman" w:hAnsi="Times New Roman" w:cs="Times New Roman"/>
          <w:lang w:val="en-CA"/>
        </w:rPr>
        <w:t>200</w:t>
      </w:r>
      <w:r w:rsidR="00F96E43" w:rsidRPr="003A5E82">
        <w:rPr>
          <w:rFonts w:ascii="Times New Roman" w:hAnsi="Times New Roman" w:cs="Times New Roman"/>
          <w:lang w:val="en-CA"/>
        </w:rPr>
        <w:t>,</w:t>
      </w:r>
      <w:r w:rsidR="003951DB" w:rsidRPr="003A5E82">
        <w:rPr>
          <w:rFonts w:ascii="Times New Roman" w:hAnsi="Times New Roman" w:cs="Times New Roman"/>
          <w:lang w:val="en-CA"/>
        </w:rPr>
        <w:t xml:space="preserve"> 400,</w:t>
      </w:r>
      <w:r w:rsidR="00F96E43" w:rsidRPr="003A5E82">
        <w:rPr>
          <w:rFonts w:ascii="Times New Roman" w:hAnsi="Times New Roman" w:cs="Times New Roman"/>
          <w:lang w:val="en-CA"/>
        </w:rPr>
        <w:t xml:space="preserve"> </w:t>
      </w:r>
      <w:r w:rsidR="00BB47F9" w:rsidRPr="003A5E82">
        <w:rPr>
          <w:rFonts w:ascii="Times New Roman" w:hAnsi="Times New Roman" w:cs="Times New Roman"/>
          <w:lang w:val="en-CA"/>
        </w:rPr>
        <w:t>800 and 1600 m rad</w:t>
      </w:r>
      <w:r w:rsidR="004B0555" w:rsidRPr="003A5E82">
        <w:rPr>
          <w:rFonts w:ascii="Times New Roman" w:hAnsi="Times New Roman" w:cs="Times New Roman"/>
          <w:lang w:val="en-CA"/>
        </w:rPr>
        <w:t>i</w:t>
      </w:r>
      <w:r w:rsidR="00792AEA">
        <w:rPr>
          <w:rFonts w:ascii="Times New Roman" w:hAnsi="Times New Roman" w:cs="Times New Roman"/>
          <w:lang w:val="en-CA"/>
        </w:rPr>
        <w:t>i</w:t>
      </w:r>
      <w:r w:rsidR="004B0555" w:rsidRPr="003A5E82">
        <w:rPr>
          <w:rFonts w:ascii="Times New Roman" w:hAnsi="Times New Roman" w:cs="Times New Roman"/>
          <w:lang w:val="en-CA"/>
        </w:rPr>
        <w:t xml:space="preserve"> </w:t>
      </w:r>
      <w:r w:rsidR="00BB47F9" w:rsidRPr="003A5E82">
        <w:rPr>
          <w:rFonts w:ascii="Times New Roman" w:hAnsi="Times New Roman" w:cs="Times New Roman"/>
          <w:lang w:val="en-CA"/>
        </w:rPr>
        <w:t xml:space="preserve">of </w:t>
      </w:r>
      <w:r w:rsidR="00792AEA">
        <w:rPr>
          <w:rFonts w:ascii="Times New Roman" w:hAnsi="Times New Roman" w:cs="Times New Roman"/>
          <w:lang w:val="en-CA"/>
        </w:rPr>
        <w:t xml:space="preserve">each </w:t>
      </w:r>
      <w:r w:rsidR="00BB47F9" w:rsidRPr="003A5E82">
        <w:rPr>
          <w:rFonts w:ascii="Times New Roman" w:hAnsi="Times New Roman" w:cs="Times New Roman"/>
          <w:lang w:val="en-CA"/>
        </w:rPr>
        <w:t>report.</w:t>
      </w:r>
      <w:r w:rsidR="00792AEA">
        <w:rPr>
          <w:rFonts w:ascii="Times New Roman" w:hAnsi="Times New Roman" w:cs="Times New Roman"/>
          <w:lang w:val="en-CA"/>
        </w:rPr>
        <w:t xml:space="preserve"> </w:t>
      </w:r>
      <w:r w:rsidR="003D254C">
        <w:rPr>
          <w:rFonts w:ascii="Times New Roman" w:hAnsi="Times New Roman" w:cs="Times New Roman"/>
          <w:lang w:val="en-CA"/>
        </w:rPr>
        <w:t xml:space="preserve">Land cover was calculated as the proportional area of each land cover type within the circular area defined at each scale. </w:t>
      </w:r>
      <w:r w:rsidR="00FE6C02">
        <w:rPr>
          <w:rFonts w:ascii="Times New Roman" w:hAnsi="Times New Roman" w:cs="Times New Roman"/>
          <w:lang w:val="en-CA"/>
        </w:rPr>
        <w:t>Proportional land cover measurements were</w:t>
      </w:r>
      <w:r w:rsidR="006A65EA">
        <w:rPr>
          <w:rFonts w:ascii="Times New Roman" w:hAnsi="Times New Roman" w:cs="Times New Roman"/>
          <w:lang w:val="en-CA"/>
        </w:rPr>
        <w:t xml:space="preserve"> then</w:t>
      </w:r>
      <w:r w:rsidR="00FE6C02">
        <w:rPr>
          <w:rFonts w:ascii="Times New Roman" w:hAnsi="Times New Roman" w:cs="Times New Roman"/>
          <w:lang w:val="en-CA"/>
        </w:rPr>
        <w:t xml:space="preserve"> centered log-ratio transformed to minimize autocorrelation </w:t>
      </w:r>
      <w:r w:rsidR="004131C6"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Quinn&lt;/Author&gt;&lt;Year&gt;2019&lt;/Year&gt;&lt;IDText&gt;A field guide for the compositional analysis of any-omics data&lt;/IDText&gt;&lt;DisplayText&gt;(Quinn et al. 2019)&lt;/DisplayText&gt;&lt;record&gt;&lt;dates&gt;&lt;pub-dates&gt;&lt;date&gt;2019-09-01&lt;/date&gt;&lt;/pub-dates&gt;&lt;year&gt;2019&lt;/year&gt;&lt;/dates&gt;&lt;isbn&gt;2047-217X&lt;/isbn&gt;&lt;titles&gt;&lt;title&gt;A field guide for the compositional analysis of any-omics data&lt;/title&gt;&lt;secondary-title&gt;GigaScience&lt;/secondary-title&gt;&lt;/titles&gt;&lt;number&gt;9&lt;/number&gt;&lt;access-date&gt;2022-02-10T03:29:51&lt;/access-date&gt;&lt;contributors&gt;&lt;authors&gt;&lt;author&gt;Quinn, Thomas P&lt;/author&gt;&lt;author&gt;Erb, Ionas&lt;/author&gt;&lt;author&gt;Gloor, Greg&lt;/author&gt;&lt;author&gt;Notredame, Cedric&lt;/author&gt;&lt;author&gt;Richardson, Mark F&lt;/author&gt;&lt;author&gt;Crowley, Tamsyn M&lt;/author&gt;&lt;/authors&gt;&lt;/contributors&gt;&lt;added-date format="utc"&gt;1644463795&lt;/added-date&gt;&lt;ref-type name="Journal Article"&gt;17&lt;/ref-type&gt;&lt;rec-number&gt;954&lt;/rec-number&gt;&lt;publisher&gt;Oxford University Press (OUP)&lt;/publisher&gt;&lt;last-updated-date format="utc"&gt;1644463796&lt;/last-updated-date&gt;&lt;electronic-resource-num&gt;10.1093/gigascience/giz107&lt;/electronic-resource-num&gt;&lt;volume&gt;8&lt;/volume&gt;&lt;/record&gt;&lt;/Cite&gt;&lt;/EndNote&gt;</w:instrText>
      </w:r>
      <w:r w:rsidR="004131C6" w:rsidRPr="003A5E82">
        <w:rPr>
          <w:rFonts w:ascii="Times New Roman" w:hAnsi="Times New Roman" w:cs="Times New Roman"/>
          <w:lang w:val="en-CA"/>
        </w:rPr>
        <w:fldChar w:fldCharType="separate"/>
      </w:r>
      <w:r w:rsidR="00654925">
        <w:rPr>
          <w:rFonts w:ascii="Times New Roman" w:hAnsi="Times New Roman" w:cs="Times New Roman"/>
          <w:noProof/>
          <w:lang w:val="en-CA"/>
        </w:rPr>
        <w:t>(Quinn et al. 2019)</w:t>
      </w:r>
      <w:r w:rsidR="004131C6" w:rsidRPr="003A5E82">
        <w:rPr>
          <w:rFonts w:ascii="Times New Roman" w:hAnsi="Times New Roman" w:cs="Times New Roman"/>
          <w:lang w:val="en-CA"/>
        </w:rPr>
        <w:fldChar w:fldCharType="end"/>
      </w:r>
      <w:r w:rsidR="00234F69" w:rsidRPr="003A5E82">
        <w:rPr>
          <w:rFonts w:ascii="Times New Roman" w:hAnsi="Times New Roman" w:cs="Times New Roman"/>
          <w:lang w:val="en-CA"/>
        </w:rPr>
        <w:t xml:space="preserve">. </w:t>
      </w:r>
      <w:r w:rsidR="00965005">
        <w:rPr>
          <w:rFonts w:ascii="Times New Roman" w:hAnsi="Times New Roman" w:cs="Times New Roman"/>
          <w:lang w:val="en-CA"/>
        </w:rPr>
        <w:t xml:space="preserve">To compare the distribution of reports across </w:t>
      </w:r>
      <w:r w:rsidR="00965005">
        <w:rPr>
          <w:rFonts w:ascii="Times New Roman" w:hAnsi="Times New Roman" w:cs="Times New Roman"/>
          <w:lang w:val="en-CA"/>
        </w:rPr>
        <w:lastRenderedPageBreak/>
        <w:t>different land cover types (see below), w</w:t>
      </w:r>
      <w:r w:rsidR="00511BBB" w:rsidRPr="003A5E82">
        <w:rPr>
          <w:rFonts w:ascii="Times New Roman" w:hAnsi="Times New Roman" w:cs="Times New Roman"/>
          <w:lang w:val="en-CA"/>
        </w:rPr>
        <w:t xml:space="preserve">e also assigned a </w:t>
      </w:r>
      <w:r w:rsidR="00FE6C02">
        <w:rPr>
          <w:rFonts w:ascii="Times New Roman" w:hAnsi="Times New Roman" w:cs="Times New Roman"/>
          <w:lang w:val="en-CA"/>
        </w:rPr>
        <w:t>single</w:t>
      </w:r>
      <w:r w:rsidR="00511BBB" w:rsidRPr="003A5E82">
        <w:rPr>
          <w:rFonts w:ascii="Times New Roman" w:hAnsi="Times New Roman" w:cs="Times New Roman"/>
          <w:lang w:val="en-CA"/>
        </w:rPr>
        <w:t xml:space="preserve"> </w:t>
      </w:r>
      <w:r w:rsidR="00890E99" w:rsidRPr="003A5E82">
        <w:rPr>
          <w:rFonts w:ascii="Times New Roman" w:hAnsi="Times New Roman" w:cs="Times New Roman"/>
          <w:lang w:val="en-CA"/>
        </w:rPr>
        <w:t>land cover</w:t>
      </w:r>
      <w:r w:rsidR="00511BBB" w:rsidRPr="003A5E82">
        <w:rPr>
          <w:rFonts w:ascii="Times New Roman" w:hAnsi="Times New Roman" w:cs="Times New Roman"/>
          <w:lang w:val="en-CA"/>
        </w:rPr>
        <w:t xml:space="preserve"> </w:t>
      </w:r>
      <w:r w:rsidR="00890E99" w:rsidRPr="003A5E82">
        <w:rPr>
          <w:rFonts w:ascii="Times New Roman" w:hAnsi="Times New Roman" w:cs="Times New Roman"/>
          <w:lang w:val="en-CA"/>
        </w:rPr>
        <w:t xml:space="preserve">category </w:t>
      </w:r>
      <w:r w:rsidR="00511BBB" w:rsidRPr="003A5E82">
        <w:rPr>
          <w:rFonts w:ascii="Times New Roman" w:hAnsi="Times New Roman" w:cs="Times New Roman"/>
          <w:lang w:val="en-CA"/>
        </w:rPr>
        <w:t xml:space="preserve">to each report based on the </w:t>
      </w:r>
      <w:r w:rsidR="00890E99" w:rsidRPr="003A5E82">
        <w:rPr>
          <w:rFonts w:ascii="Times New Roman" w:hAnsi="Times New Roman" w:cs="Times New Roman"/>
          <w:lang w:val="en-CA"/>
        </w:rPr>
        <w:t>category</w:t>
      </w:r>
      <w:r w:rsidR="00511BBB" w:rsidRPr="003A5E82">
        <w:rPr>
          <w:rFonts w:ascii="Times New Roman" w:hAnsi="Times New Roman" w:cs="Times New Roman"/>
          <w:lang w:val="en-CA"/>
        </w:rPr>
        <w:t xml:space="preserve"> with the greatest proportional area within a </w:t>
      </w:r>
      <w:r w:rsidR="00CA1E2E" w:rsidRPr="003A5E82">
        <w:rPr>
          <w:rFonts w:ascii="Times New Roman" w:hAnsi="Times New Roman" w:cs="Times New Roman"/>
          <w:lang w:val="en-CA"/>
        </w:rPr>
        <w:t>1</w:t>
      </w:r>
      <w:r w:rsidR="00511BBB" w:rsidRPr="003A5E82">
        <w:rPr>
          <w:rFonts w:ascii="Times New Roman" w:hAnsi="Times New Roman" w:cs="Times New Roman"/>
          <w:lang w:val="en-CA"/>
        </w:rPr>
        <w:t>00-meter radius</w:t>
      </w:r>
      <w:r w:rsidR="006D2C56" w:rsidRPr="003A5E82">
        <w:rPr>
          <w:rFonts w:ascii="Times New Roman" w:hAnsi="Times New Roman" w:cs="Times New Roman"/>
          <w:lang w:val="en-CA"/>
        </w:rPr>
        <w:t xml:space="preserve"> of the report</w:t>
      </w:r>
      <w:r w:rsidR="00581F62" w:rsidRPr="003A5E82">
        <w:rPr>
          <w:rFonts w:ascii="Times New Roman" w:hAnsi="Times New Roman" w:cs="Times New Roman"/>
          <w:lang w:val="en-CA"/>
        </w:rPr>
        <w:t>.</w:t>
      </w:r>
      <w:r w:rsidR="008D47A7" w:rsidRPr="003A5E82">
        <w:rPr>
          <w:rFonts w:ascii="Times New Roman" w:hAnsi="Times New Roman" w:cs="Times New Roman"/>
          <w:lang w:val="en-CA"/>
        </w:rPr>
        <w:t xml:space="preserve"> </w:t>
      </w:r>
    </w:p>
    <w:p w14:paraId="215DD085" w14:textId="679BB6D8" w:rsidR="00FF0CEB" w:rsidRDefault="00FF0CEB" w:rsidP="00BA0A2E">
      <w:pPr>
        <w:spacing w:line="480" w:lineRule="auto"/>
        <w:rPr>
          <w:rFonts w:ascii="Times New Roman" w:hAnsi="Times New Roman" w:cs="Times New Roman"/>
          <w:lang w:val="en-CA"/>
        </w:rPr>
      </w:pPr>
    </w:p>
    <w:p w14:paraId="4D5DC0ED" w14:textId="2BBC61BA" w:rsidR="00BB47F9" w:rsidRPr="00CC3F2E" w:rsidRDefault="006A535C" w:rsidP="00BA0A2E">
      <w:pPr>
        <w:spacing w:line="480" w:lineRule="auto"/>
        <w:rPr>
          <w:rFonts w:ascii="Times New Roman" w:hAnsi="Times New Roman" w:cs="Times New Roman"/>
          <w:lang w:val="en-CA"/>
        </w:rPr>
      </w:pPr>
      <w:r>
        <w:rPr>
          <w:rFonts w:ascii="Times New Roman" w:hAnsi="Times New Roman" w:cs="Times New Roman"/>
          <w:lang w:val="en-CA"/>
        </w:rPr>
        <w:t>B</w:t>
      </w:r>
      <w:r w:rsidR="00CF38F4">
        <w:rPr>
          <w:rFonts w:ascii="Times New Roman" w:hAnsi="Times New Roman" w:cs="Times New Roman"/>
          <w:lang w:val="en-CA"/>
        </w:rPr>
        <w:t>uilding density</w:t>
      </w:r>
      <w:r w:rsidR="006E0475">
        <w:rPr>
          <w:rFonts w:ascii="Times New Roman" w:hAnsi="Times New Roman" w:cs="Times New Roman"/>
          <w:lang w:val="en-CA"/>
        </w:rPr>
        <w:t xml:space="preserve"> </w:t>
      </w:r>
      <w:r>
        <w:rPr>
          <w:rFonts w:ascii="Times New Roman" w:hAnsi="Times New Roman" w:cs="Times New Roman"/>
          <w:lang w:val="en-CA"/>
        </w:rPr>
        <w:t xml:space="preserve">and road distance </w:t>
      </w:r>
      <w:r w:rsidR="006E0475">
        <w:rPr>
          <w:rFonts w:ascii="Times New Roman" w:hAnsi="Times New Roman" w:cs="Times New Roman"/>
          <w:lang w:val="en-CA"/>
        </w:rPr>
        <w:t>have previously</w:t>
      </w:r>
      <w:r w:rsidR="00F320F2">
        <w:rPr>
          <w:rFonts w:ascii="Times New Roman" w:hAnsi="Times New Roman" w:cs="Times New Roman"/>
          <w:lang w:val="en-CA"/>
        </w:rPr>
        <w:t xml:space="preserve"> </w:t>
      </w:r>
      <w:r w:rsidR="00AA2694">
        <w:rPr>
          <w:rFonts w:ascii="Times New Roman" w:hAnsi="Times New Roman" w:cs="Times New Roman"/>
          <w:lang w:val="en-CA"/>
        </w:rPr>
        <w:t xml:space="preserve">been </w:t>
      </w:r>
      <w:r w:rsidR="006D5836">
        <w:rPr>
          <w:rFonts w:ascii="Times New Roman" w:hAnsi="Times New Roman" w:cs="Times New Roman"/>
          <w:lang w:val="en-CA"/>
        </w:rPr>
        <w:t xml:space="preserve">associated with human-coyote encounters </w:t>
      </w:r>
      <w:r w:rsidR="006D5836">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RHJha2UgZXQg
YWwuIDIwMjE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RyYWtlPC9BdXRob3I+PFllYXI+MjAyMTwvWWVhcj48SURUZXh0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RHJha2UgZXQg
YWwuIDIwMjE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RyYWtlPC9BdXRob3I+PFllYXI+MjAyMTwvWWVhcj48SURUZXh0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D5836">
        <w:rPr>
          <w:rFonts w:ascii="Times New Roman" w:hAnsi="Times New Roman" w:cs="Times New Roman"/>
          <w:lang w:val="en-CA"/>
        </w:rPr>
      </w:r>
      <w:r w:rsidR="006D5836">
        <w:rPr>
          <w:rFonts w:ascii="Times New Roman" w:hAnsi="Times New Roman" w:cs="Times New Roman"/>
          <w:lang w:val="en-CA"/>
        </w:rPr>
        <w:fldChar w:fldCharType="separate"/>
      </w:r>
      <w:r w:rsidR="00654925">
        <w:rPr>
          <w:rFonts w:ascii="Times New Roman" w:hAnsi="Times New Roman" w:cs="Times New Roman"/>
          <w:noProof/>
          <w:lang w:val="en-CA"/>
        </w:rPr>
        <w:t>(Wine et al. 2015, Drake et al. 2021)</w:t>
      </w:r>
      <w:r w:rsidR="006D5836">
        <w:rPr>
          <w:rFonts w:ascii="Times New Roman" w:hAnsi="Times New Roman" w:cs="Times New Roman"/>
          <w:lang w:val="en-CA"/>
        </w:rPr>
        <w:fldChar w:fldCharType="end"/>
      </w:r>
      <w:r w:rsidR="00486FEB">
        <w:rPr>
          <w:rFonts w:ascii="Times New Roman" w:hAnsi="Times New Roman" w:cs="Times New Roman"/>
          <w:lang w:val="en-CA"/>
        </w:rPr>
        <w:t>; therefore,</w:t>
      </w:r>
      <w:r w:rsidR="009A3248">
        <w:rPr>
          <w:rFonts w:ascii="Times New Roman" w:hAnsi="Times New Roman" w:cs="Times New Roman"/>
          <w:lang w:val="en-CA"/>
        </w:rPr>
        <w:t xml:space="preserve"> </w:t>
      </w:r>
      <w:r w:rsidR="00DB16A2">
        <w:rPr>
          <w:rFonts w:ascii="Times New Roman" w:hAnsi="Times New Roman" w:cs="Times New Roman"/>
          <w:lang w:val="en-CA"/>
        </w:rPr>
        <w:t>we determined building</w:t>
      </w:r>
      <w:r w:rsidR="00DB16A2" w:rsidRPr="003A5E82">
        <w:rPr>
          <w:rFonts w:ascii="Times New Roman" w:hAnsi="Times New Roman" w:cs="Times New Roman"/>
          <w:lang w:val="en-CA"/>
        </w:rPr>
        <w:t xml:space="preserve"> density based on the proportional area of building footprints within each of the five scales </w:t>
      </w:r>
      <w:r w:rsidR="00DB16A2">
        <w:rPr>
          <w:rFonts w:ascii="Times New Roman" w:hAnsi="Times New Roman" w:cs="Times New Roman"/>
          <w:lang w:val="en-CA"/>
        </w:rPr>
        <w:t xml:space="preserve">around each report </w:t>
      </w:r>
      <w:r w:rsidR="00DB16A2"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Statistics Canada&lt;/Author&gt;&lt;Year&gt;2019&lt;/Year&gt;&lt;IDText&gt;The Open Database of Buildings&lt;/IDText&gt;&lt;DisplayText&gt;(Statistics Canada 2019)&lt;/DisplayText&gt;&lt;record&gt;&lt;urls&gt;&lt;related-urls&gt;&lt;url&gt;https://www.statcan.gc.ca/eng/lode/databases/odb&lt;/url&gt;&lt;/related-urls&gt;&lt;/urls&gt;&lt;titles&gt;&lt;title&gt;The Open Database of Buildings&lt;/title&gt;&lt;/titles&gt;&lt;number&gt;March 9&lt;/number&gt;&lt;contributors&gt;&lt;authors&gt;&lt;author&gt;Statistics Canada,&lt;/author&gt;&lt;/authors&gt;&lt;/contributors&gt;&lt;added-date format="utc"&gt;1615503685&lt;/added-date&gt;&lt;ref-type name="Web Page"&gt;12&lt;/ref-type&gt;&lt;dates&gt;&lt;year&gt;2019&lt;/year&gt;&lt;/dates&gt;&lt;rec-number&gt;625&lt;/rec-number&gt;&lt;publisher&gt;Government of Canada&lt;/publisher&gt;&lt;last-updated-date format="utc"&gt;1615503766&lt;/last-updated-date&gt;&lt;volume&gt;2021&lt;/volume&gt;&lt;/record&gt;&lt;/Cite&gt;&lt;/EndNote&gt;</w:instrText>
      </w:r>
      <w:r w:rsidR="00DB16A2" w:rsidRPr="003A5E82">
        <w:rPr>
          <w:rFonts w:ascii="Times New Roman" w:hAnsi="Times New Roman" w:cs="Times New Roman"/>
          <w:lang w:val="en-CA"/>
        </w:rPr>
        <w:fldChar w:fldCharType="separate"/>
      </w:r>
      <w:r w:rsidR="00654925">
        <w:rPr>
          <w:rFonts w:ascii="Times New Roman" w:hAnsi="Times New Roman" w:cs="Times New Roman"/>
          <w:noProof/>
          <w:lang w:val="en-CA"/>
        </w:rPr>
        <w:t>(Statistics Canada 2019)</w:t>
      </w:r>
      <w:r w:rsidR="00DB16A2" w:rsidRPr="003A5E82">
        <w:rPr>
          <w:rFonts w:ascii="Times New Roman" w:hAnsi="Times New Roman" w:cs="Times New Roman"/>
          <w:lang w:val="en-CA"/>
        </w:rPr>
        <w:fldChar w:fldCharType="end"/>
      </w:r>
      <w:r w:rsidR="00E40DE4">
        <w:rPr>
          <w:rFonts w:ascii="Times New Roman" w:hAnsi="Times New Roman" w:cs="Times New Roman"/>
          <w:lang w:val="en-CA"/>
        </w:rPr>
        <w:t>. We also</w:t>
      </w:r>
      <w:r w:rsidR="00DB16A2">
        <w:rPr>
          <w:rFonts w:ascii="Times New Roman" w:hAnsi="Times New Roman" w:cs="Times New Roman"/>
          <w:lang w:val="en-CA"/>
        </w:rPr>
        <w:t xml:space="preserve"> measured the </w:t>
      </w:r>
      <w:r w:rsidR="002D3AAE">
        <w:rPr>
          <w:rFonts w:ascii="Times New Roman" w:hAnsi="Times New Roman" w:cs="Times New Roman"/>
          <w:lang w:val="en-CA"/>
        </w:rPr>
        <w:t>distance</w:t>
      </w:r>
      <w:r w:rsidR="00DB16A2">
        <w:rPr>
          <w:rFonts w:ascii="Times New Roman" w:hAnsi="Times New Roman" w:cs="Times New Roman"/>
          <w:lang w:val="en-CA"/>
        </w:rPr>
        <w:t xml:space="preserve"> from each report</w:t>
      </w:r>
      <w:r w:rsidR="002D3AAE">
        <w:rPr>
          <w:rFonts w:ascii="Times New Roman" w:hAnsi="Times New Roman" w:cs="Times New Roman"/>
          <w:lang w:val="en-CA"/>
        </w:rPr>
        <w:t xml:space="preserve"> </w:t>
      </w:r>
      <w:r w:rsidR="009A42D2">
        <w:rPr>
          <w:rFonts w:ascii="Times New Roman" w:hAnsi="Times New Roman" w:cs="Times New Roman"/>
          <w:lang w:val="en-CA"/>
        </w:rPr>
        <w:t xml:space="preserve">to the </w:t>
      </w:r>
      <w:r w:rsidR="002D3AAE">
        <w:rPr>
          <w:rFonts w:ascii="Times New Roman" w:hAnsi="Times New Roman" w:cs="Times New Roman"/>
          <w:lang w:val="en-CA"/>
        </w:rPr>
        <w:t xml:space="preserve">nearest road </w:t>
      </w:r>
      <w:r w:rsidR="00DA3873">
        <w:rPr>
          <w:rFonts w:ascii="Times New Roman" w:hAnsi="Times New Roman" w:cs="Times New Roman"/>
          <w:lang w:val="en-CA"/>
        </w:rPr>
        <w:t>from</w:t>
      </w:r>
      <w:r w:rsidR="002D3AAE">
        <w:rPr>
          <w:rFonts w:ascii="Times New Roman" w:hAnsi="Times New Roman" w:cs="Times New Roman"/>
          <w:lang w:val="en-CA"/>
        </w:rPr>
        <w:t xml:space="preserve"> the </w:t>
      </w:r>
      <w:r w:rsidR="00BB47F9" w:rsidRPr="003A5E82">
        <w:rPr>
          <w:rFonts w:ascii="Times New Roman" w:hAnsi="Times New Roman" w:cs="Times New Roman"/>
          <w:lang w:val="en-CA"/>
        </w:rPr>
        <w:t>City of Edmonton single line street network geospatial database</w:t>
      </w:r>
      <w:r w:rsidR="00832055">
        <w:rPr>
          <w:rFonts w:ascii="Times New Roman" w:hAnsi="Times New Roman" w:cs="Times New Roman"/>
          <w:lang w:val="en-CA"/>
        </w:rPr>
        <w:t xml:space="preserve">. For road distance, we </w:t>
      </w:r>
      <w:r w:rsidR="00BB47F9" w:rsidRPr="003A5E82">
        <w:rPr>
          <w:rFonts w:ascii="Times New Roman" w:hAnsi="Times New Roman" w:cs="Times New Roman"/>
          <w:lang w:val="en-CA"/>
        </w:rPr>
        <w:t xml:space="preserve">applied </w:t>
      </w:r>
      <w:r w:rsidR="00BF2D19">
        <w:rPr>
          <w:rFonts w:ascii="Times New Roman" w:hAnsi="Times New Roman" w:cs="Times New Roman"/>
          <w:lang w:val="en-CA"/>
        </w:rPr>
        <w:t xml:space="preserve">an </w:t>
      </w:r>
      <w:r w:rsidR="00BB47F9" w:rsidRPr="003A5E82">
        <w:rPr>
          <w:rFonts w:ascii="Times New Roman" w:hAnsi="Times New Roman" w:cs="Times New Roman"/>
          <w:lang w:val="en-CA"/>
        </w:rPr>
        <w:t>exponential distance decay function (</w:t>
      </w:r>
      <w:r w:rsidR="00BB47F9" w:rsidRPr="003A5E82">
        <w:rPr>
          <w:rFonts w:ascii="Times New Roman" w:hAnsi="Times New Roman" w:cs="Times New Roman"/>
          <w:i/>
          <w:iCs/>
          <w:lang w:val="en-CA"/>
        </w:rPr>
        <w:t>e</w:t>
      </w:r>
      <w:r w:rsidR="00BB47F9" w:rsidRPr="003A5E82">
        <w:rPr>
          <w:rFonts w:ascii="Times New Roman" w:hAnsi="Times New Roman" w:cs="Times New Roman"/>
          <w:vertAlign w:val="superscript"/>
          <w:lang w:val="en-CA"/>
        </w:rPr>
        <w:t>-</w:t>
      </w:r>
      <w:r w:rsidR="00C527C1">
        <w:rPr>
          <w:rFonts w:ascii="Times New Roman" w:hAnsi="Times New Roman" w:cs="Times New Roman"/>
          <w:i/>
          <w:iCs/>
          <w:vertAlign w:val="superscript"/>
          <w:lang w:val="en-CA"/>
        </w:rPr>
        <w:t>0.002</w:t>
      </w:r>
      <w:r w:rsidR="00BB47F9" w:rsidRPr="003A5E82">
        <w:rPr>
          <w:rFonts w:ascii="Times New Roman" w:hAnsi="Times New Roman" w:cs="Times New Roman"/>
          <w:i/>
          <w:iCs/>
          <w:vertAlign w:val="superscript"/>
          <w:lang w:val="en-CA"/>
        </w:rPr>
        <w:t>d</w:t>
      </w:r>
      <w:r w:rsidR="00BB47F9" w:rsidRPr="003A5E82">
        <w:rPr>
          <w:rFonts w:ascii="Times New Roman" w:hAnsi="Times New Roman" w:cs="Times New Roman"/>
          <w:lang w:val="en-CA"/>
        </w:rPr>
        <w:t>,</w:t>
      </w:r>
      <w:r w:rsidR="00C527C1">
        <w:rPr>
          <w:rFonts w:ascii="Times New Roman" w:hAnsi="Times New Roman" w:cs="Times New Roman"/>
          <w:lang w:val="en-CA"/>
        </w:rPr>
        <w:t xml:space="preserve"> where</w:t>
      </w:r>
      <w:r w:rsidR="00BB47F9" w:rsidRPr="003A5E82">
        <w:rPr>
          <w:rFonts w:ascii="Times New Roman" w:hAnsi="Times New Roman" w:cs="Times New Roman"/>
          <w:lang w:val="en-CA"/>
        </w:rPr>
        <w:t xml:space="preserve"> d = </w:t>
      </w:r>
      <w:r w:rsidR="00C527C1">
        <w:rPr>
          <w:rFonts w:ascii="Times New Roman" w:hAnsi="Times New Roman" w:cs="Times New Roman"/>
          <w:lang w:val="en-CA"/>
        </w:rPr>
        <w:t>meters to the nearest</w:t>
      </w:r>
      <w:r w:rsidR="00BB47F9" w:rsidRPr="003A5E82">
        <w:rPr>
          <w:rFonts w:ascii="Times New Roman" w:hAnsi="Times New Roman" w:cs="Times New Roman"/>
          <w:lang w:val="en-CA"/>
        </w:rPr>
        <w:t xml:space="preserve"> road)</w:t>
      </w:r>
      <w:r w:rsidR="002254EE" w:rsidRPr="003A5E82">
        <w:rPr>
          <w:rFonts w:ascii="Times New Roman" w:hAnsi="Times New Roman" w:cs="Times New Roman"/>
          <w:lang w:val="en-CA"/>
        </w:rPr>
        <w:t xml:space="preserve"> to</w:t>
      </w:r>
      <w:r w:rsidR="00BB47F9" w:rsidRPr="003A5E82">
        <w:rPr>
          <w:rFonts w:ascii="Times New Roman" w:hAnsi="Times New Roman" w:cs="Times New Roman"/>
          <w:lang w:val="en-CA"/>
        </w:rPr>
        <w:t xml:space="preserve"> </w:t>
      </w:r>
      <w:r w:rsidR="00BF2D19">
        <w:rPr>
          <w:rFonts w:ascii="Times New Roman" w:hAnsi="Times New Roman" w:cs="Times New Roman"/>
          <w:lang w:val="en-CA"/>
        </w:rPr>
        <w:t xml:space="preserve">confine values between zero (far from road) and one </w:t>
      </w:r>
      <w:r w:rsidR="00CC3F2E">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Nielsen&lt;/Author&gt;&lt;Year&gt;2009&lt;/Year&gt;&lt;IDText&gt;Identification of priority areas for Grizzly bear conservation and recovery in Alberta, Canada&lt;/IDText&gt;&lt;Prefix&gt;on road`; &lt;/Prefix&gt;&lt;DisplayText&gt;(on road; Nielsen et al. 2009)&lt;/DisplayText&gt;&lt;record&gt;&lt;titles&gt;&lt;title&gt;Identification of priority areas for Grizzly bear conservation and recovery in Alberta, Canada&lt;/title&gt;&lt;/titles&gt;&lt;pages&gt;38-60&lt;/pages&gt;&lt;contributors&gt;&lt;authors&gt;&lt;author&gt;Nielsen, Scott E&lt;/author&gt;&lt;author&gt;Stenhouse, Gordon B&lt;/author&gt;&lt;author&gt;Cranston, Jerome&lt;/author&gt;&lt;/authors&gt;&lt;/contributors&gt;&lt;added-date format="utc"&gt;1615505592&lt;/added-date&gt;&lt;ref-type name="Generic"&gt;13&lt;/ref-type&gt;&lt;dates&gt;&lt;year&gt;2009&lt;/year&gt;&lt;/dates&gt;&lt;rec-number&gt;626&lt;/rec-number&gt;&lt;publisher&gt;Journal of Conservation Planning&lt;/publisher&gt;&lt;last-updated-date format="utc"&gt;1615505659&lt;/last-updated-date&gt;&lt;volume&gt;5&lt;/volume&gt;&lt;/record&gt;&lt;/Cite&gt;&lt;/EndNote&gt;</w:instrText>
      </w:r>
      <w:r w:rsidR="00CC3F2E">
        <w:rPr>
          <w:rFonts w:ascii="Times New Roman" w:hAnsi="Times New Roman" w:cs="Times New Roman"/>
          <w:lang w:val="en-CA"/>
        </w:rPr>
        <w:fldChar w:fldCharType="separate"/>
      </w:r>
      <w:r w:rsidR="00654925">
        <w:rPr>
          <w:rFonts w:ascii="Times New Roman" w:hAnsi="Times New Roman" w:cs="Times New Roman"/>
          <w:noProof/>
          <w:lang w:val="en-CA"/>
        </w:rPr>
        <w:t>(on road; Nielsen et al. 2009)</w:t>
      </w:r>
      <w:r w:rsidR="00CC3F2E">
        <w:rPr>
          <w:rFonts w:ascii="Times New Roman" w:hAnsi="Times New Roman" w:cs="Times New Roman"/>
          <w:lang w:val="en-CA"/>
        </w:rPr>
        <w:fldChar w:fldCharType="end"/>
      </w:r>
      <w:r w:rsidR="00CC3F2E">
        <w:rPr>
          <w:rFonts w:ascii="Times New Roman" w:hAnsi="Times New Roman" w:cs="Times New Roman"/>
          <w:lang w:val="en-CA"/>
        </w:rPr>
        <w:t xml:space="preserve">. </w:t>
      </w:r>
      <w:r w:rsidR="00321730" w:rsidRPr="003A5E82">
        <w:rPr>
          <w:rFonts w:ascii="Times New Roman" w:hAnsi="Times New Roman" w:cs="Times New Roman"/>
          <w:lang w:val="en-CA"/>
        </w:rPr>
        <w:t xml:space="preserve">All </w:t>
      </w:r>
      <w:r w:rsidR="007267F7" w:rsidRPr="003A5E82">
        <w:rPr>
          <w:rFonts w:ascii="Times New Roman" w:hAnsi="Times New Roman" w:cs="Times New Roman"/>
          <w:lang w:val="en-CA"/>
        </w:rPr>
        <w:t>spatial</w:t>
      </w:r>
      <w:r w:rsidR="00321730" w:rsidRPr="003A5E82">
        <w:rPr>
          <w:rFonts w:ascii="Times New Roman" w:hAnsi="Times New Roman" w:cs="Times New Roman"/>
          <w:lang w:val="en-CA"/>
        </w:rPr>
        <w:t xml:space="preserve"> variables </w:t>
      </w:r>
      <w:r w:rsidR="00597DBC" w:rsidRPr="003A5E82">
        <w:rPr>
          <w:rFonts w:ascii="Times New Roman" w:hAnsi="Times New Roman" w:cs="Times New Roman"/>
          <w:lang w:val="en-CA"/>
        </w:rPr>
        <w:t>were</w:t>
      </w:r>
      <w:r w:rsidR="00F96E43" w:rsidRPr="003A5E82">
        <w:rPr>
          <w:rFonts w:ascii="Times New Roman" w:hAnsi="Times New Roman" w:cs="Times New Roman"/>
          <w:lang w:val="en-CA"/>
        </w:rPr>
        <w:t xml:space="preserve"> </w:t>
      </w:r>
      <w:r w:rsidR="005848F6" w:rsidRPr="003A5E82">
        <w:rPr>
          <w:rFonts w:ascii="Times New Roman" w:hAnsi="Times New Roman" w:cs="Times New Roman"/>
          <w:lang w:val="en-CA"/>
        </w:rPr>
        <w:t xml:space="preserve">measured </w:t>
      </w:r>
      <w:r w:rsidR="0036657F" w:rsidRPr="003A5E82">
        <w:rPr>
          <w:rFonts w:ascii="Times New Roman" w:hAnsi="Times New Roman" w:cs="Times New Roman"/>
          <w:lang w:val="en-CA"/>
        </w:rPr>
        <w:t xml:space="preserve">in </w:t>
      </w:r>
      <w:r w:rsidR="00F96E43" w:rsidRPr="003A5E82">
        <w:rPr>
          <w:rFonts w:ascii="Times New Roman" w:hAnsi="Times New Roman" w:cs="Times New Roman"/>
          <w:lang w:val="en-CA"/>
        </w:rPr>
        <w:t>raster</w:t>
      </w:r>
      <w:r w:rsidR="0036657F" w:rsidRPr="003A5E82">
        <w:rPr>
          <w:rFonts w:ascii="Times New Roman" w:hAnsi="Times New Roman" w:cs="Times New Roman"/>
          <w:lang w:val="en-CA"/>
        </w:rPr>
        <w:t xml:space="preserve"> format</w:t>
      </w:r>
      <w:r w:rsidR="00F96E43" w:rsidRPr="003A5E82">
        <w:rPr>
          <w:rFonts w:ascii="Times New Roman" w:hAnsi="Times New Roman" w:cs="Times New Roman"/>
          <w:lang w:val="en-CA"/>
        </w:rPr>
        <w:t xml:space="preserve"> with a 10 x </w:t>
      </w:r>
      <w:r w:rsidR="009C33D6" w:rsidRPr="003A5E82">
        <w:rPr>
          <w:rFonts w:ascii="Times New Roman" w:hAnsi="Times New Roman" w:cs="Times New Roman"/>
          <w:lang w:val="en-CA"/>
        </w:rPr>
        <w:t>10-meter</w:t>
      </w:r>
      <w:r w:rsidR="00F96E43" w:rsidRPr="003A5E82">
        <w:rPr>
          <w:rFonts w:ascii="Times New Roman" w:hAnsi="Times New Roman" w:cs="Times New Roman"/>
          <w:lang w:val="en-CA"/>
        </w:rPr>
        <w:t xml:space="preserve"> cell size.</w:t>
      </w:r>
    </w:p>
    <w:p w14:paraId="3630F0E7" w14:textId="3AE127EC" w:rsidR="008109D1" w:rsidRPr="003A5E82" w:rsidRDefault="008109D1" w:rsidP="00BA0A2E">
      <w:pPr>
        <w:spacing w:line="480" w:lineRule="auto"/>
        <w:rPr>
          <w:rFonts w:ascii="Times New Roman" w:hAnsi="Times New Roman" w:cs="Times New Roman"/>
          <w:lang w:val="en-CA"/>
        </w:rPr>
      </w:pPr>
    </w:p>
    <w:p w14:paraId="22A3B3C6" w14:textId="483182CE" w:rsidR="00000B0B" w:rsidRDefault="00B30C98" w:rsidP="00BA0A2E">
      <w:pPr>
        <w:spacing w:line="480" w:lineRule="auto"/>
        <w:rPr>
          <w:rFonts w:ascii="Times New Roman" w:hAnsi="Times New Roman" w:cs="Times New Roman"/>
          <w:lang w:val="en-CA"/>
        </w:rPr>
      </w:pPr>
      <w:r w:rsidRPr="003A5E82">
        <w:rPr>
          <w:rFonts w:ascii="Times New Roman" w:hAnsi="Times New Roman" w:cs="Times New Roman"/>
          <w:lang w:val="en-CA"/>
        </w:rPr>
        <w:t>W</w:t>
      </w:r>
      <w:r w:rsidR="001378DC" w:rsidRPr="003A5E82">
        <w:rPr>
          <w:rFonts w:ascii="Times New Roman" w:hAnsi="Times New Roman" w:cs="Times New Roman"/>
          <w:lang w:val="en-CA"/>
        </w:rPr>
        <w:t>e</w:t>
      </w:r>
      <w:r w:rsidR="00F67DB4">
        <w:rPr>
          <w:rFonts w:ascii="Times New Roman" w:hAnsi="Times New Roman" w:cs="Times New Roman"/>
          <w:lang w:val="en-CA"/>
        </w:rPr>
        <w:t xml:space="preserve"> also</w:t>
      </w:r>
      <w:r w:rsidR="001378DC" w:rsidRPr="003A5E82">
        <w:rPr>
          <w:rFonts w:ascii="Times New Roman" w:hAnsi="Times New Roman" w:cs="Times New Roman"/>
          <w:lang w:val="en-CA"/>
        </w:rPr>
        <w:t xml:space="preserve"> </w:t>
      </w:r>
      <w:r w:rsidR="00E409D9" w:rsidRPr="003A5E82">
        <w:rPr>
          <w:rFonts w:ascii="Times New Roman" w:hAnsi="Times New Roman" w:cs="Times New Roman"/>
          <w:lang w:val="en-CA"/>
        </w:rPr>
        <w:t>m</w:t>
      </w:r>
      <w:r w:rsidR="003B71D7" w:rsidRPr="003A5E82">
        <w:rPr>
          <w:rFonts w:ascii="Times New Roman" w:hAnsi="Times New Roman" w:cs="Times New Roman"/>
          <w:lang w:val="en-CA"/>
        </w:rPr>
        <w:t xml:space="preserve">easured </w:t>
      </w:r>
      <w:r w:rsidR="00AC0459">
        <w:rPr>
          <w:rFonts w:ascii="Times New Roman" w:hAnsi="Times New Roman" w:cs="Times New Roman"/>
          <w:lang w:val="en-CA"/>
        </w:rPr>
        <w:t>changes in reporting</w:t>
      </w:r>
      <w:r w:rsidR="00584973">
        <w:rPr>
          <w:rFonts w:ascii="Times New Roman" w:hAnsi="Times New Roman" w:cs="Times New Roman"/>
          <w:lang w:val="en-CA"/>
        </w:rPr>
        <w:t xml:space="preserve">, </w:t>
      </w:r>
      <w:r w:rsidR="003B0901">
        <w:rPr>
          <w:rFonts w:ascii="Times New Roman" w:hAnsi="Times New Roman" w:cs="Times New Roman"/>
          <w:lang w:val="en-CA"/>
        </w:rPr>
        <w:t>coyote boldness</w:t>
      </w:r>
      <w:r w:rsidR="00584973">
        <w:rPr>
          <w:rFonts w:ascii="Times New Roman" w:hAnsi="Times New Roman" w:cs="Times New Roman"/>
          <w:lang w:val="en-CA"/>
        </w:rPr>
        <w:t>,</w:t>
      </w:r>
      <w:r w:rsidR="003B0901">
        <w:rPr>
          <w:rFonts w:ascii="Times New Roman" w:hAnsi="Times New Roman" w:cs="Times New Roman"/>
          <w:lang w:val="en-CA"/>
        </w:rPr>
        <w:t xml:space="preserve"> and human concern</w:t>
      </w:r>
      <w:r w:rsidR="00AC0459">
        <w:rPr>
          <w:rFonts w:ascii="Times New Roman" w:hAnsi="Times New Roman" w:cs="Times New Roman"/>
          <w:lang w:val="en-CA"/>
        </w:rPr>
        <w:t xml:space="preserve"> across years, months</w:t>
      </w:r>
      <w:r w:rsidR="00584973">
        <w:rPr>
          <w:rFonts w:ascii="Times New Roman" w:hAnsi="Times New Roman" w:cs="Times New Roman"/>
          <w:lang w:val="en-CA"/>
        </w:rPr>
        <w:t>,</w:t>
      </w:r>
      <w:r w:rsidR="000D01B0">
        <w:rPr>
          <w:rFonts w:ascii="Times New Roman" w:hAnsi="Times New Roman" w:cs="Times New Roman"/>
          <w:lang w:val="en-CA"/>
        </w:rPr>
        <w:t xml:space="preserve"> and</w:t>
      </w:r>
      <w:r w:rsidR="00AC0459">
        <w:rPr>
          <w:rFonts w:ascii="Times New Roman" w:hAnsi="Times New Roman" w:cs="Times New Roman"/>
          <w:lang w:val="en-CA"/>
        </w:rPr>
        <w:t xml:space="preserve"> time of day</w:t>
      </w:r>
      <w:r w:rsidR="003B0901">
        <w:rPr>
          <w:rFonts w:ascii="Times New Roman" w:hAnsi="Times New Roman" w:cs="Times New Roman"/>
          <w:lang w:val="en-CA"/>
        </w:rPr>
        <w:t xml:space="preserve">, </w:t>
      </w:r>
      <w:r w:rsidR="000D01B0">
        <w:rPr>
          <w:rFonts w:ascii="Times New Roman" w:hAnsi="Times New Roman" w:cs="Times New Roman"/>
          <w:lang w:val="en-CA"/>
        </w:rPr>
        <w:t>as well as</w:t>
      </w:r>
      <w:r w:rsidR="003B0901">
        <w:rPr>
          <w:rFonts w:ascii="Times New Roman" w:hAnsi="Times New Roman" w:cs="Times New Roman"/>
          <w:lang w:val="en-CA"/>
        </w:rPr>
        <w:t xml:space="preserve"> across the </w:t>
      </w:r>
      <w:r w:rsidR="00340899">
        <w:rPr>
          <w:rFonts w:ascii="Times New Roman" w:hAnsi="Times New Roman" w:cs="Times New Roman"/>
          <w:lang w:val="en-CA"/>
        </w:rPr>
        <w:t xml:space="preserve">coyote breeding, pup rearing and dispersal seasons. </w:t>
      </w:r>
      <w:r w:rsidR="00864315" w:rsidRPr="003A5E82">
        <w:rPr>
          <w:rFonts w:ascii="Times New Roman" w:hAnsi="Times New Roman" w:cs="Times New Roman"/>
          <w:lang w:val="en-CA"/>
        </w:rPr>
        <w:t xml:space="preserve">We manually categorized time of day into either day (after sunrise and </w:t>
      </w:r>
      <w:r w:rsidR="003B025F" w:rsidRPr="003A5E82">
        <w:rPr>
          <w:rFonts w:ascii="Times New Roman" w:hAnsi="Times New Roman" w:cs="Times New Roman"/>
          <w:lang w:val="en-CA"/>
        </w:rPr>
        <w:t xml:space="preserve">before </w:t>
      </w:r>
      <w:r w:rsidR="00864315" w:rsidRPr="003A5E82">
        <w:rPr>
          <w:rFonts w:ascii="Times New Roman" w:hAnsi="Times New Roman" w:cs="Times New Roman"/>
          <w:lang w:val="en-CA"/>
        </w:rPr>
        <w:t>sunset) or night (before sunrise or after sunset)</w:t>
      </w:r>
      <w:r w:rsidR="00950450">
        <w:rPr>
          <w:rFonts w:ascii="Times New Roman" w:hAnsi="Times New Roman" w:cs="Times New Roman"/>
          <w:lang w:val="en-CA"/>
        </w:rPr>
        <w:t xml:space="preserve">. </w:t>
      </w:r>
      <w:r w:rsidR="007B56F6">
        <w:rPr>
          <w:rFonts w:ascii="Times New Roman" w:hAnsi="Times New Roman" w:cs="Times New Roman"/>
          <w:lang w:val="en-CA"/>
        </w:rPr>
        <w:t xml:space="preserve">Sunrise and sunset times were </w:t>
      </w:r>
      <w:r w:rsidR="00FF1525">
        <w:rPr>
          <w:rFonts w:ascii="Times New Roman" w:hAnsi="Times New Roman" w:cs="Times New Roman"/>
          <w:lang w:val="en-CA"/>
        </w:rPr>
        <w:t xml:space="preserve">specific to Edmonton and were </w:t>
      </w:r>
      <w:r w:rsidR="007B56F6">
        <w:rPr>
          <w:rFonts w:ascii="Times New Roman" w:hAnsi="Times New Roman" w:cs="Times New Roman"/>
          <w:lang w:val="en-CA"/>
        </w:rPr>
        <w:t xml:space="preserve">adjusted </w:t>
      </w:r>
      <w:r w:rsidR="00D13179">
        <w:rPr>
          <w:rFonts w:ascii="Times New Roman" w:hAnsi="Times New Roman" w:cs="Times New Roman"/>
          <w:lang w:val="en-CA"/>
        </w:rPr>
        <w:t>for</w:t>
      </w:r>
      <w:r w:rsidR="00E96C04">
        <w:rPr>
          <w:rFonts w:ascii="Times New Roman" w:hAnsi="Times New Roman" w:cs="Times New Roman"/>
          <w:lang w:val="en-CA"/>
        </w:rPr>
        <w:t xml:space="preserve"> </w:t>
      </w:r>
      <w:r w:rsidR="00524DFD">
        <w:rPr>
          <w:rFonts w:ascii="Times New Roman" w:hAnsi="Times New Roman" w:cs="Times New Roman"/>
          <w:lang w:val="en-CA"/>
        </w:rPr>
        <w:t xml:space="preserve">intra-annual </w:t>
      </w:r>
      <w:r w:rsidR="002A5F52">
        <w:rPr>
          <w:rFonts w:ascii="Times New Roman" w:hAnsi="Times New Roman" w:cs="Times New Roman"/>
          <w:lang w:val="en-CA"/>
        </w:rPr>
        <w:t>variation</w:t>
      </w:r>
      <w:r w:rsidR="00FF1525">
        <w:rPr>
          <w:rFonts w:ascii="Times New Roman" w:hAnsi="Times New Roman" w:cs="Times New Roman"/>
          <w:lang w:val="en-CA"/>
        </w:rPr>
        <w:t>. Biological</w:t>
      </w:r>
      <w:r w:rsidR="002F2814">
        <w:rPr>
          <w:rFonts w:ascii="Times New Roman" w:hAnsi="Times New Roman" w:cs="Times New Roman"/>
          <w:lang w:val="en-CA"/>
        </w:rPr>
        <w:t>ly defined</w:t>
      </w:r>
      <w:r w:rsidR="00FF1525">
        <w:rPr>
          <w:rFonts w:ascii="Times New Roman" w:hAnsi="Times New Roman" w:cs="Times New Roman"/>
          <w:lang w:val="en-CA"/>
        </w:rPr>
        <w:t xml:space="preserve"> seasons were classified based on the month in which the report was submitted</w:t>
      </w:r>
      <w:r w:rsidR="00FF1525" w:rsidRPr="003A5E82">
        <w:rPr>
          <w:rFonts w:ascii="Times New Roman" w:hAnsi="Times New Roman" w:cs="Times New Roman"/>
          <w:lang w:val="en-CA"/>
        </w:rPr>
        <w:t xml:space="preserve"> </w:t>
      </w:r>
      <w:r w:rsidR="00FF1525" w:rsidRPr="003A5E82">
        <w:rPr>
          <w:rFonts w:ascii="Times New Roman" w:hAnsi="Times New Roman" w:cs="Times New Roman"/>
          <w:noProof/>
          <w:lang w:val="en-CA"/>
        </w:rPr>
        <w:t>(Morey et al. 2007)</w:t>
      </w:r>
      <w:r w:rsidR="00FF1525" w:rsidRPr="003A5E82">
        <w:rPr>
          <w:rFonts w:ascii="Times New Roman" w:hAnsi="Times New Roman" w:cs="Times New Roman"/>
          <w:lang w:val="en-CA"/>
        </w:rPr>
        <w:t>: breeding (January 1 – April 30), pup rearing (May 1 – August 31), or dispersal (September 1 – December 31).</w:t>
      </w:r>
    </w:p>
    <w:p w14:paraId="21051AE8" w14:textId="77777777" w:rsidR="00000B0B" w:rsidRPr="003A5E82" w:rsidRDefault="00000B0B" w:rsidP="00BA0A2E">
      <w:pPr>
        <w:spacing w:line="480" w:lineRule="auto"/>
        <w:rPr>
          <w:rFonts w:ascii="Times New Roman" w:hAnsi="Times New Roman" w:cs="Times New Roman"/>
          <w:lang w:val="en-CA"/>
        </w:rPr>
      </w:pPr>
    </w:p>
    <w:p w14:paraId="083C9398" w14:textId="0755C3D1" w:rsidR="003B6157" w:rsidRPr="003A5E82" w:rsidRDefault="009A2C0A"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tatistical</w:t>
      </w:r>
      <w:r w:rsidR="00E35842" w:rsidRPr="003A5E82">
        <w:rPr>
          <w:rFonts w:ascii="Times New Roman" w:hAnsi="Times New Roman" w:cs="Times New Roman"/>
          <w:b/>
          <w:bCs/>
          <w:lang w:val="en-CA"/>
        </w:rPr>
        <w:t xml:space="preserve"> methods</w:t>
      </w:r>
    </w:p>
    <w:p w14:paraId="6BA397CE" w14:textId="7CDC9CEF" w:rsidR="00A54502" w:rsidRPr="003A5E82" w:rsidRDefault="00870505" w:rsidP="00BA0A2E">
      <w:pPr>
        <w:spacing w:line="480" w:lineRule="auto"/>
        <w:rPr>
          <w:rFonts w:ascii="Times New Roman" w:hAnsi="Times New Roman" w:cs="Times New Roman"/>
          <w:lang w:val="en-CA"/>
        </w:rPr>
      </w:pPr>
      <w:r w:rsidRPr="003A5E82">
        <w:rPr>
          <w:rFonts w:ascii="Times New Roman" w:hAnsi="Times New Roman" w:cs="Times New Roman"/>
          <w:lang w:val="en-CA"/>
        </w:rPr>
        <w:lastRenderedPageBreak/>
        <w:t xml:space="preserve">We first </w:t>
      </w:r>
      <w:r w:rsidR="00B31BB3" w:rsidRPr="003A5E82">
        <w:rPr>
          <w:rFonts w:ascii="Times New Roman" w:hAnsi="Times New Roman" w:cs="Times New Roman"/>
          <w:lang w:val="en-CA"/>
        </w:rPr>
        <w:t>assess</w:t>
      </w:r>
      <w:r w:rsidRPr="003A5E82">
        <w:rPr>
          <w:rFonts w:ascii="Times New Roman" w:hAnsi="Times New Roman" w:cs="Times New Roman"/>
          <w:lang w:val="en-CA"/>
        </w:rPr>
        <w:t>ed</w:t>
      </w:r>
      <w:r w:rsidR="00EE56D6" w:rsidRPr="003A5E82">
        <w:rPr>
          <w:rFonts w:ascii="Times New Roman" w:hAnsi="Times New Roman" w:cs="Times New Roman"/>
          <w:lang w:val="en-CA"/>
        </w:rPr>
        <w:t xml:space="preserve"> </w:t>
      </w:r>
      <w:r w:rsidR="00FC566D" w:rsidRPr="003A5E82">
        <w:rPr>
          <w:rFonts w:ascii="Times New Roman" w:hAnsi="Times New Roman" w:cs="Times New Roman"/>
          <w:lang w:val="en-CA"/>
        </w:rPr>
        <w:t xml:space="preserve">spatial, temporal and contextual </w:t>
      </w:r>
      <w:r w:rsidR="00EE56D6" w:rsidRPr="003A5E82">
        <w:rPr>
          <w:rFonts w:ascii="Times New Roman" w:hAnsi="Times New Roman" w:cs="Times New Roman"/>
          <w:lang w:val="en-CA"/>
        </w:rPr>
        <w:t>patterns in</w:t>
      </w:r>
      <w:r w:rsidR="009066E3" w:rsidRPr="003A5E82">
        <w:rPr>
          <w:rFonts w:ascii="Times New Roman" w:hAnsi="Times New Roman" w:cs="Times New Roman"/>
          <w:lang w:val="en-CA"/>
        </w:rPr>
        <w:t xml:space="preserve"> </w:t>
      </w:r>
      <w:r w:rsidR="006F503F" w:rsidRPr="003A5E82">
        <w:rPr>
          <w:rFonts w:ascii="Times New Roman" w:hAnsi="Times New Roman" w:cs="Times New Roman"/>
          <w:lang w:val="en-CA"/>
        </w:rPr>
        <w:t>report</w:t>
      </w:r>
      <w:r w:rsidR="00D45273">
        <w:rPr>
          <w:rFonts w:ascii="Times New Roman" w:hAnsi="Times New Roman" w:cs="Times New Roman"/>
          <w:lang w:val="en-CA"/>
        </w:rPr>
        <w:t xml:space="preserve"> submissions</w:t>
      </w:r>
      <w:r w:rsidR="00660F97" w:rsidRPr="003A5E82">
        <w:rPr>
          <w:rFonts w:ascii="Times New Roman" w:hAnsi="Times New Roman" w:cs="Times New Roman"/>
          <w:lang w:val="en-CA"/>
        </w:rPr>
        <w:t xml:space="preserve">. </w:t>
      </w:r>
      <w:r w:rsidR="00CE2E7F" w:rsidRPr="003A5E82">
        <w:rPr>
          <w:rFonts w:ascii="Times New Roman" w:hAnsi="Times New Roman" w:cs="Times New Roman"/>
          <w:lang w:val="en-CA"/>
        </w:rPr>
        <w:t xml:space="preserve">For </w:t>
      </w:r>
      <w:r w:rsidR="00312C77" w:rsidRPr="003A5E82">
        <w:rPr>
          <w:rFonts w:ascii="Times New Roman" w:hAnsi="Times New Roman" w:cs="Times New Roman"/>
          <w:lang w:val="en-CA"/>
        </w:rPr>
        <w:t>land cover</w:t>
      </w:r>
      <w:r w:rsidR="00CE2E7F" w:rsidRPr="003A5E82">
        <w:rPr>
          <w:rFonts w:ascii="Times New Roman" w:hAnsi="Times New Roman" w:cs="Times New Roman"/>
          <w:lang w:val="en-CA"/>
        </w:rPr>
        <w:t xml:space="preserve"> types, we </w:t>
      </w:r>
      <w:r w:rsidR="00A076F7" w:rsidRPr="003A5E82">
        <w:rPr>
          <w:rFonts w:ascii="Times New Roman" w:hAnsi="Times New Roman" w:cs="Times New Roman"/>
          <w:lang w:val="en-CA"/>
        </w:rPr>
        <w:t xml:space="preserve">estimated the expected number of reports </w:t>
      </w:r>
      <w:r w:rsidR="002B3E0E" w:rsidRPr="003A5E82">
        <w:rPr>
          <w:rFonts w:ascii="Times New Roman" w:hAnsi="Times New Roman" w:cs="Times New Roman"/>
          <w:lang w:val="en-CA"/>
        </w:rPr>
        <w:t xml:space="preserve">based on the </w:t>
      </w:r>
      <w:r w:rsidR="007B3A6C">
        <w:rPr>
          <w:rFonts w:ascii="Times New Roman" w:hAnsi="Times New Roman" w:cs="Times New Roman"/>
          <w:lang w:val="en-CA"/>
        </w:rPr>
        <w:t xml:space="preserve">total proportion </w:t>
      </w:r>
      <w:r w:rsidR="00805F20" w:rsidRPr="003A5E82">
        <w:rPr>
          <w:rFonts w:ascii="Times New Roman" w:hAnsi="Times New Roman" w:cs="Times New Roman"/>
          <w:lang w:val="en-CA"/>
        </w:rPr>
        <w:t xml:space="preserve">of that </w:t>
      </w:r>
      <w:r w:rsidR="00774BBB" w:rsidRPr="003A5E82">
        <w:rPr>
          <w:rFonts w:ascii="Times New Roman" w:hAnsi="Times New Roman" w:cs="Times New Roman"/>
          <w:lang w:val="en-CA"/>
        </w:rPr>
        <w:t>land cover</w:t>
      </w:r>
      <w:r w:rsidR="00805F20" w:rsidRPr="003A5E82">
        <w:rPr>
          <w:rFonts w:ascii="Times New Roman" w:hAnsi="Times New Roman" w:cs="Times New Roman"/>
          <w:lang w:val="en-CA"/>
        </w:rPr>
        <w:t xml:space="preserve"> type within the study area.</w:t>
      </w:r>
      <w:r w:rsidR="00774BBB" w:rsidRPr="003A5E82">
        <w:rPr>
          <w:rFonts w:ascii="Times New Roman" w:hAnsi="Times New Roman" w:cs="Times New Roman"/>
          <w:lang w:val="en-CA"/>
        </w:rPr>
        <w:t xml:space="preserve"> We then </w:t>
      </w:r>
      <w:r w:rsidR="002972A2" w:rsidRPr="003A5E82">
        <w:rPr>
          <w:rFonts w:ascii="Times New Roman" w:hAnsi="Times New Roman" w:cs="Times New Roman"/>
          <w:lang w:val="en-CA"/>
        </w:rPr>
        <w:t>applied</w:t>
      </w:r>
      <w:r w:rsidR="00DA6B76" w:rsidRPr="003A5E82">
        <w:rPr>
          <w:rFonts w:ascii="Times New Roman" w:hAnsi="Times New Roman" w:cs="Times New Roman"/>
          <w:lang w:val="en-CA"/>
        </w:rPr>
        <w:t xml:space="preserve"> </w:t>
      </w:r>
      <w:r w:rsidR="00D405AF" w:rsidRPr="003A5E82">
        <w:rPr>
          <w:rFonts w:ascii="Times New Roman" w:hAnsi="Times New Roman" w:cs="Times New Roman"/>
          <w:lang w:val="en-CA"/>
        </w:rPr>
        <w:t>Pearson’s chi square test to</w:t>
      </w:r>
      <w:r w:rsidR="003163E1">
        <w:rPr>
          <w:rFonts w:ascii="Times New Roman" w:hAnsi="Times New Roman" w:cs="Times New Roman"/>
          <w:lang w:val="en-CA"/>
        </w:rPr>
        <w:t xml:space="preserve"> test whether reports occurred more or less frequently than expected in each land cover type</w:t>
      </w:r>
      <w:r w:rsidR="00A04F4E" w:rsidRPr="003A5E82">
        <w:rPr>
          <w:rFonts w:ascii="Times New Roman" w:hAnsi="Times New Roman" w:cs="Times New Roman"/>
          <w:lang w:val="en-CA"/>
        </w:rPr>
        <w:t>.</w:t>
      </w:r>
      <w:r w:rsidR="00805F20" w:rsidRPr="003A5E82">
        <w:rPr>
          <w:rFonts w:ascii="Times New Roman" w:hAnsi="Times New Roman" w:cs="Times New Roman"/>
          <w:lang w:val="en-CA"/>
        </w:rPr>
        <w:t xml:space="preserve"> </w:t>
      </w:r>
      <w:r w:rsidR="009A7AA6">
        <w:rPr>
          <w:rFonts w:ascii="Times New Roman" w:hAnsi="Times New Roman" w:cs="Times New Roman"/>
          <w:lang w:val="en-CA"/>
        </w:rPr>
        <w:t xml:space="preserve">To assess how </w:t>
      </w:r>
      <w:r w:rsidR="008E7202">
        <w:rPr>
          <w:rFonts w:ascii="Times New Roman" w:hAnsi="Times New Roman" w:cs="Times New Roman"/>
          <w:lang w:val="en-CA"/>
        </w:rPr>
        <w:t>reporting</w:t>
      </w:r>
      <w:r w:rsidR="00D51119">
        <w:rPr>
          <w:rFonts w:ascii="Times New Roman" w:hAnsi="Times New Roman" w:cs="Times New Roman"/>
          <w:lang w:val="en-CA"/>
        </w:rPr>
        <w:t xml:space="preserve"> varied over time</w:t>
      </w:r>
      <w:r w:rsidR="00832055">
        <w:rPr>
          <w:rFonts w:ascii="Times New Roman" w:hAnsi="Times New Roman" w:cs="Times New Roman"/>
          <w:lang w:val="en-CA"/>
        </w:rPr>
        <w:t>,</w:t>
      </w:r>
      <w:r w:rsidR="00D51119">
        <w:rPr>
          <w:rFonts w:ascii="Times New Roman" w:hAnsi="Times New Roman" w:cs="Times New Roman"/>
          <w:lang w:val="en-CA"/>
        </w:rPr>
        <w:t xml:space="preserve"> we </w:t>
      </w:r>
      <w:r w:rsidR="00CC4335">
        <w:rPr>
          <w:rFonts w:ascii="Times New Roman" w:hAnsi="Times New Roman" w:cs="Times New Roman"/>
          <w:lang w:val="en-CA"/>
        </w:rPr>
        <w:t xml:space="preserve">summarized the number of reports </w:t>
      </w:r>
      <w:r w:rsidR="00E6013F">
        <w:rPr>
          <w:rFonts w:ascii="Times New Roman" w:hAnsi="Times New Roman" w:cs="Times New Roman"/>
          <w:lang w:val="en-CA"/>
        </w:rPr>
        <w:t>in</w:t>
      </w:r>
      <w:r w:rsidR="00F10BF9">
        <w:rPr>
          <w:rFonts w:ascii="Times New Roman" w:hAnsi="Times New Roman" w:cs="Times New Roman"/>
          <w:lang w:val="en-CA"/>
        </w:rPr>
        <w:t xml:space="preserve"> each of the biological </w:t>
      </w:r>
      <w:r w:rsidR="00F52E19">
        <w:rPr>
          <w:rFonts w:ascii="Times New Roman" w:hAnsi="Times New Roman" w:cs="Times New Roman"/>
          <w:lang w:val="en-CA"/>
        </w:rPr>
        <w:t xml:space="preserve">coyote </w:t>
      </w:r>
      <w:r w:rsidR="00F10BF9">
        <w:rPr>
          <w:rFonts w:ascii="Times New Roman" w:hAnsi="Times New Roman" w:cs="Times New Roman"/>
          <w:lang w:val="en-CA"/>
        </w:rPr>
        <w:t>seasons</w:t>
      </w:r>
      <w:r w:rsidR="00E6013F">
        <w:rPr>
          <w:rFonts w:ascii="Times New Roman" w:hAnsi="Times New Roman" w:cs="Times New Roman"/>
          <w:lang w:val="en-CA"/>
        </w:rPr>
        <w:t xml:space="preserve"> for each year</w:t>
      </w:r>
      <w:r w:rsidR="00F10BF9">
        <w:rPr>
          <w:rFonts w:ascii="Times New Roman" w:hAnsi="Times New Roman" w:cs="Times New Roman"/>
          <w:lang w:val="en-CA"/>
        </w:rPr>
        <w:t xml:space="preserve"> </w:t>
      </w:r>
      <w:r w:rsidR="00E6013F">
        <w:rPr>
          <w:rFonts w:ascii="Times New Roman" w:hAnsi="Times New Roman" w:cs="Times New Roman"/>
          <w:lang w:val="en-CA"/>
        </w:rPr>
        <w:t>from 2012 to 2021</w:t>
      </w:r>
      <w:r w:rsidR="009C5DD3">
        <w:rPr>
          <w:rFonts w:ascii="Times New Roman" w:hAnsi="Times New Roman" w:cs="Times New Roman"/>
          <w:lang w:val="en-CA"/>
        </w:rPr>
        <w:t>,</w:t>
      </w:r>
      <w:r w:rsidR="004979DF">
        <w:rPr>
          <w:rFonts w:ascii="Times New Roman" w:hAnsi="Times New Roman" w:cs="Times New Roman"/>
          <w:lang w:val="en-CA"/>
        </w:rPr>
        <w:t xml:space="preserve"> the </w:t>
      </w:r>
      <w:r w:rsidR="00647979">
        <w:rPr>
          <w:rFonts w:ascii="Times New Roman" w:hAnsi="Times New Roman" w:cs="Times New Roman"/>
          <w:lang w:val="en-CA"/>
        </w:rPr>
        <w:t>percentage</w:t>
      </w:r>
      <w:r w:rsidR="004979DF">
        <w:rPr>
          <w:rFonts w:ascii="Times New Roman" w:hAnsi="Times New Roman" w:cs="Times New Roman"/>
          <w:lang w:val="en-CA"/>
        </w:rPr>
        <w:t xml:space="preserve"> of</w:t>
      </w:r>
      <w:r w:rsidR="00490A86">
        <w:rPr>
          <w:rFonts w:ascii="Times New Roman" w:hAnsi="Times New Roman" w:cs="Times New Roman"/>
          <w:lang w:val="en-CA"/>
        </w:rPr>
        <w:t xml:space="preserve"> </w:t>
      </w:r>
      <w:r w:rsidR="004979DF">
        <w:rPr>
          <w:rFonts w:ascii="Times New Roman" w:hAnsi="Times New Roman" w:cs="Times New Roman"/>
          <w:lang w:val="en-CA"/>
        </w:rPr>
        <w:t xml:space="preserve">reports </w:t>
      </w:r>
      <w:r w:rsidR="005B0471">
        <w:rPr>
          <w:rFonts w:ascii="Times New Roman" w:hAnsi="Times New Roman" w:cs="Times New Roman"/>
          <w:lang w:val="en-CA"/>
        </w:rPr>
        <w:t>during</w:t>
      </w:r>
      <w:r w:rsidR="004979DF">
        <w:rPr>
          <w:rFonts w:ascii="Times New Roman" w:hAnsi="Times New Roman" w:cs="Times New Roman"/>
          <w:lang w:val="en-CA"/>
        </w:rPr>
        <w:t xml:space="preserve"> each month</w:t>
      </w:r>
      <w:r w:rsidR="00D50E89">
        <w:rPr>
          <w:rFonts w:ascii="Times New Roman" w:hAnsi="Times New Roman" w:cs="Times New Roman"/>
          <w:lang w:val="en-CA"/>
        </w:rPr>
        <w:t xml:space="preserve">, and </w:t>
      </w:r>
      <w:r w:rsidR="00452E1E">
        <w:rPr>
          <w:rFonts w:ascii="Times New Roman" w:hAnsi="Times New Roman" w:cs="Times New Roman"/>
          <w:lang w:val="en-CA"/>
        </w:rPr>
        <w:t xml:space="preserve">the </w:t>
      </w:r>
      <w:r w:rsidR="00CC6EB1">
        <w:rPr>
          <w:rFonts w:ascii="Times New Roman" w:hAnsi="Times New Roman" w:cs="Times New Roman"/>
          <w:lang w:val="en-CA"/>
        </w:rPr>
        <w:t xml:space="preserve">number of reports </w:t>
      </w:r>
      <w:r w:rsidR="00D50498">
        <w:rPr>
          <w:rFonts w:ascii="Times New Roman" w:hAnsi="Times New Roman" w:cs="Times New Roman"/>
          <w:lang w:val="en-CA"/>
        </w:rPr>
        <w:t xml:space="preserve">from </w:t>
      </w:r>
      <w:r w:rsidR="00D57847">
        <w:rPr>
          <w:rFonts w:ascii="Times New Roman" w:hAnsi="Times New Roman" w:cs="Times New Roman"/>
          <w:lang w:val="en-CA"/>
        </w:rPr>
        <w:t xml:space="preserve">day and </w:t>
      </w:r>
      <w:r w:rsidR="00A613D3">
        <w:rPr>
          <w:rFonts w:ascii="Times New Roman" w:hAnsi="Times New Roman" w:cs="Times New Roman"/>
          <w:lang w:val="en-CA"/>
        </w:rPr>
        <w:t>nighttime</w:t>
      </w:r>
      <w:r w:rsidR="00D57847">
        <w:rPr>
          <w:rFonts w:ascii="Times New Roman" w:hAnsi="Times New Roman" w:cs="Times New Roman"/>
          <w:lang w:val="en-CA"/>
        </w:rPr>
        <w:t>.</w:t>
      </w:r>
      <w:r w:rsidR="00A613D3">
        <w:rPr>
          <w:rFonts w:ascii="Times New Roman" w:hAnsi="Times New Roman" w:cs="Times New Roman"/>
          <w:lang w:val="en-CA"/>
        </w:rPr>
        <w:t xml:space="preserve"> For </w:t>
      </w:r>
      <w:r w:rsidR="00E332A1">
        <w:rPr>
          <w:rFonts w:ascii="Times New Roman" w:hAnsi="Times New Roman" w:cs="Times New Roman"/>
          <w:lang w:val="en-CA"/>
        </w:rPr>
        <w:t xml:space="preserve">each </w:t>
      </w:r>
      <w:r w:rsidR="00DE11A4">
        <w:rPr>
          <w:rFonts w:ascii="Times New Roman" w:hAnsi="Times New Roman" w:cs="Times New Roman"/>
          <w:lang w:val="en-CA"/>
        </w:rPr>
        <w:t xml:space="preserve">contextual variable we determined the </w:t>
      </w:r>
      <w:r w:rsidR="00E866C9">
        <w:rPr>
          <w:rFonts w:ascii="Times New Roman" w:hAnsi="Times New Roman" w:cs="Times New Roman"/>
          <w:lang w:val="en-CA"/>
        </w:rPr>
        <w:t xml:space="preserve">number of reports assigned to each </w:t>
      </w:r>
      <w:r w:rsidR="00891372">
        <w:rPr>
          <w:rFonts w:ascii="Times New Roman" w:hAnsi="Times New Roman" w:cs="Times New Roman"/>
          <w:lang w:val="en-CA"/>
        </w:rPr>
        <w:t xml:space="preserve">variable category. </w:t>
      </w:r>
    </w:p>
    <w:p w14:paraId="47578A92" w14:textId="77777777" w:rsidR="00A20697" w:rsidRPr="003A5E82" w:rsidRDefault="00A20697" w:rsidP="00BA0A2E">
      <w:pPr>
        <w:spacing w:line="480" w:lineRule="auto"/>
        <w:rPr>
          <w:rFonts w:ascii="Times New Roman" w:hAnsi="Times New Roman" w:cs="Times New Roman"/>
          <w:lang w:val="en-CA"/>
        </w:rPr>
      </w:pPr>
    </w:p>
    <w:p w14:paraId="426317D3" w14:textId="746FDC5D" w:rsidR="00666BD7" w:rsidRDefault="00F3746E" w:rsidP="00BA0A2E">
      <w:pPr>
        <w:spacing w:line="480" w:lineRule="auto"/>
        <w:rPr>
          <w:rFonts w:ascii="Times New Roman" w:hAnsi="Times New Roman" w:cs="Times New Roman"/>
          <w:lang w:val="en-CA"/>
        </w:rPr>
      </w:pPr>
      <w:r w:rsidRPr="003A5E82">
        <w:rPr>
          <w:rFonts w:ascii="Times New Roman" w:hAnsi="Times New Roman" w:cs="Times New Roman"/>
          <w:lang w:val="en-CA"/>
        </w:rPr>
        <w:t>To</w:t>
      </w:r>
      <w:r w:rsidR="003B6157" w:rsidRPr="003A5E82">
        <w:rPr>
          <w:rFonts w:ascii="Times New Roman" w:hAnsi="Times New Roman" w:cs="Times New Roman"/>
          <w:lang w:val="en-CA"/>
        </w:rPr>
        <w:t xml:space="preserve"> </w:t>
      </w:r>
      <w:r w:rsidR="00D97604">
        <w:rPr>
          <w:rFonts w:ascii="Times New Roman" w:hAnsi="Times New Roman" w:cs="Times New Roman"/>
          <w:lang w:val="en-CA"/>
        </w:rPr>
        <w:t>identify the best</w:t>
      </w:r>
      <w:r w:rsidR="002F1903">
        <w:rPr>
          <w:rFonts w:ascii="Times New Roman" w:hAnsi="Times New Roman" w:cs="Times New Roman"/>
          <w:lang w:val="en-CA"/>
        </w:rPr>
        <w:t xml:space="preserve"> spati</w:t>
      </w:r>
      <w:r w:rsidR="00D12AE5">
        <w:rPr>
          <w:rFonts w:ascii="Times New Roman" w:hAnsi="Times New Roman" w:cs="Times New Roman"/>
          <w:lang w:val="en-CA"/>
        </w:rPr>
        <w:t xml:space="preserve">al and </w:t>
      </w:r>
      <w:r w:rsidR="002F1903">
        <w:rPr>
          <w:rFonts w:ascii="Times New Roman" w:hAnsi="Times New Roman" w:cs="Times New Roman"/>
          <w:lang w:val="en-CA"/>
        </w:rPr>
        <w:t>temporal</w:t>
      </w:r>
      <w:r w:rsidR="00D97604">
        <w:rPr>
          <w:rFonts w:ascii="Times New Roman" w:hAnsi="Times New Roman" w:cs="Times New Roman"/>
          <w:lang w:val="en-CA"/>
        </w:rPr>
        <w:t xml:space="preserve"> predictors of</w:t>
      </w:r>
      <w:r w:rsidR="003B6157" w:rsidRPr="003A5E82">
        <w:rPr>
          <w:rFonts w:ascii="Times New Roman" w:hAnsi="Times New Roman" w:cs="Times New Roman"/>
          <w:lang w:val="en-CA"/>
        </w:rPr>
        <w:t xml:space="preserve"> </w:t>
      </w:r>
      <w:r w:rsidR="00235D21" w:rsidRPr="003A5E82">
        <w:rPr>
          <w:rFonts w:ascii="Times New Roman" w:hAnsi="Times New Roman" w:cs="Times New Roman"/>
          <w:lang w:val="en-CA"/>
        </w:rPr>
        <w:t xml:space="preserve">coyote </w:t>
      </w:r>
      <w:r w:rsidR="00E755FE" w:rsidRPr="003A5E82">
        <w:rPr>
          <w:rFonts w:ascii="Times New Roman" w:hAnsi="Times New Roman" w:cs="Times New Roman"/>
          <w:lang w:val="en-CA"/>
        </w:rPr>
        <w:t>boldness</w:t>
      </w:r>
      <w:r w:rsidR="00235D21" w:rsidRPr="003A5E82">
        <w:rPr>
          <w:rFonts w:ascii="Times New Roman" w:hAnsi="Times New Roman" w:cs="Times New Roman"/>
          <w:lang w:val="en-CA"/>
        </w:rPr>
        <w:t xml:space="preserve"> and human </w:t>
      </w:r>
      <w:r w:rsidR="00C253BB" w:rsidRPr="003A5E82">
        <w:rPr>
          <w:rFonts w:ascii="Times New Roman" w:hAnsi="Times New Roman" w:cs="Times New Roman"/>
          <w:lang w:val="en-CA"/>
        </w:rPr>
        <w:t>concern</w:t>
      </w:r>
      <w:r w:rsidR="00571E4F" w:rsidRPr="003A5E82">
        <w:rPr>
          <w:rFonts w:ascii="Times New Roman" w:hAnsi="Times New Roman" w:cs="Times New Roman"/>
          <w:lang w:val="en-CA"/>
        </w:rPr>
        <w:t>,</w:t>
      </w:r>
      <w:r w:rsidR="00235D21" w:rsidRPr="003A5E82">
        <w:rPr>
          <w:rFonts w:ascii="Times New Roman" w:hAnsi="Times New Roman" w:cs="Times New Roman"/>
          <w:lang w:val="en-CA"/>
        </w:rPr>
        <w:t xml:space="preserve"> </w:t>
      </w:r>
      <w:r w:rsidRPr="003A5E82">
        <w:rPr>
          <w:rFonts w:ascii="Times New Roman" w:hAnsi="Times New Roman" w:cs="Times New Roman"/>
          <w:lang w:val="en-CA"/>
        </w:rPr>
        <w:t xml:space="preserve">we used ordered logistic regression with </w:t>
      </w:r>
      <w:r w:rsidR="00235D21" w:rsidRPr="003A5E82">
        <w:rPr>
          <w:rFonts w:ascii="Times New Roman" w:hAnsi="Times New Roman" w:cs="Times New Roman"/>
          <w:lang w:val="en-CA"/>
        </w:rPr>
        <w:t>the</w:t>
      </w:r>
      <w:r w:rsidR="005745F2" w:rsidRPr="003A5E82">
        <w:rPr>
          <w:rFonts w:ascii="Times New Roman" w:hAnsi="Times New Roman" w:cs="Times New Roman"/>
          <w:lang w:val="en-CA"/>
        </w:rPr>
        <w:t xml:space="preserve"> </w:t>
      </w:r>
      <w:proofErr w:type="spellStart"/>
      <w:r w:rsidR="005745F2" w:rsidRPr="003A5E82">
        <w:rPr>
          <w:rFonts w:ascii="Times New Roman" w:hAnsi="Times New Roman" w:cs="Times New Roman"/>
          <w:i/>
          <w:iCs/>
          <w:lang w:val="en-CA"/>
        </w:rPr>
        <w:t>clm</w:t>
      </w:r>
      <w:proofErr w:type="spellEnd"/>
      <w:r w:rsidR="003B6157" w:rsidRPr="003A5E82">
        <w:rPr>
          <w:rFonts w:ascii="Times New Roman" w:hAnsi="Times New Roman" w:cs="Times New Roman"/>
          <w:lang w:val="en-CA"/>
        </w:rPr>
        <w:t xml:space="preserve"> </w:t>
      </w:r>
      <w:r w:rsidR="000247A1" w:rsidRPr="003A5E82">
        <w:rPr>
          <w:rFonts w:ascii="Times New Roman" w:hAnsi="Times New Roman" w:cs="Times New Roman"/>
          <w:lang w:val="en-CA"/>
        </w:rPr>
        <w:t>function in</w:t>
      </w:r>
      <w:r w:rsidR="003B6157" w:rsidRPr="003A5E82">
        <w:rPr>
          <w:rFonts w:ascii="Times New Roman" w:hAnsi="Times New Roman" w:cs="Times New Roman"/>
          <w:lang w:val="en-CA"/>
        </w:rPr>
        <w:t xml:space="preserve"> the R package </w:t>
      </w:r>
      <w:r w:rsidR="005745F2" w:rsidRPr="003A5E82">
        <w:rPr>
          <w:rFonts w:ascii="Times New Roman" w:hAnsi="Times New Roman" w:cs="Times New Roman"/>
          <w:lang w:val="en-CA"/>
        </w:rPr>
        <w:t>ordinal</w:t>
      </w:r>
      <w:r w:rsidR="001A3D61" w:rsidRPr="003A5E82">
        <w:rPr>
          <w:rFonts w:ascii="Times New Roman" w:hAnsi="Times New Roman" w:cs="Times New Roman"/>
          <w:lang w:val="en-CA"/>
        </w:rPr>
        <w:t xml:space="preserve"> </w:t>
      </w:r>
      <w:r w:rsidR="001A3D61"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Christensen&lt;/Author&gt;&lt;Year&gt;2019&lt;/Year&gt;&lt;IDText&gt;Regression Models for Ordinal Data&lt;/IDText&gt;&lt;DisplayText&gt;(Christensen 2019)&lt;/DisplayText&gt;&lt;record&gt;&lt;urls&gt;&lt;related-urls&gt;&lt;url&gt;https://cran.r-project.org/web/packages/ordinal/ordinal.pdf&lt;/url&gt;&lt;/related-urls&gt;&lt;/urls&gt;&lt;titles&gt;&lt;title&gt;Regression Models for Ordinal Data&lt;/title&gt;&lt;/titles&gt;&lt;contributors&gt;&lt;authors&gt;&lt;author&gt;Christensen, Rune Haubo Bojesen&lt;/author&gt;&lt;/authors&gt;&lt;/contributors&gt;&lt;edition&gt;2019.12-10&lt;/edition&gt;&lt;added-date format="utc"&gt;1648490264&lt;/added-date&gt;&lt;ref-type name="Web Page"&gt;12&lt;/ref-type&gt;&lt;dates&gt;&lt;year&gt;2019&lt;/year&gt;&lt;/dates&gt;&lt;rec-number&gt;965&lt;/rec-number&gt;&lt;last-updated-date format="utc"&gt;1648490317&lt;/last-updated-date&gt;&lt;/record&gt;&lt;/Cite&gt;&lt;/EndNote&gt;</w:instrText>
      </w:r>
      <w:r w:rsidR="001A3D61" w:rsidRPr="003A5E82">
        <w:rPr>
          <w:rFonts w:ascii="Times New Roman" w:hAnsi="Times New Roman" w:cs="Times New Roman"/>
          <w:lang w:val="en-CA"/>
        </w:rPr>
        <w:fldChar w:fldCharType="separate"/>
      </w:r>
      <w:r w:rsidR="00654925">
        <w:rPr>
          <w:rFonts w:ascii="Times New Roman" w:hAnsi="Times New Roman" w:cs="Times New Roman"/>
          <w:noProof/>
          <w:lang w:val="en-CA"/>
        </w:rPr>
        <w:t>(Christensen 2019)</w:t>
      </w:r>
      <w:r w:rsidR="001A3D61" w:rsidRPr="003A5E82">
        <w:rPr>
          <w:rFonts w:ascii="Times New Roman" w:hAnsi="Times New Roman" w:cs="Times New Roman"/>
          <w:lang w:val="en-CA"/>
        </w:rPr>
        <w:fldChar w:fldCharType="end"/>
      </w:r>
      <w:r w:rsidR="005745F2" w:rsidRPr="003A5E82">
        <w:rPr>
          <w:rFonts w:ascii="Times New Roman" w:hAnsi="Times New Roman" w:cs="Times New Roman"/>
          <w:lang w:val="en-CA"/>
        </w:rPr>
        <w:t>.</w:t>
      </w:r>
      <w:r w:rsidR="004B7B37" w:rsidRPr="003A5E82">
        <w:rPr>
          <w:rFonts w:ascii="Times New Roman" w:hAnsi="Times New Roman" w:cs="Times New Roman"/>
          <w:lang w:val="en-CA"/>
        </w:rPr>
        <w:t xml:space="preserve"> </w:t>
      </w:r>
      <w:r w:rsidR="00565336">
        <w:rPr>
          <w:rFonts w:ascii="Times New Roman" w:hAnsi="Times New Roman" w:cs="Times New Roman"/>
          <w:lang w:val="en-CA"/>
        </w:rPr>
        <w:t>T</w:t>
      </w:r>
      <w:r w:rsidR="00F23BDC" w:rsidRPr="003A5E82">
        <w:rPr>
          <w:rFonts w:ascii="Times New Roman" w:hAnsi="Times New Roman" w:cs="Times New Roman"/>
          <w:lang w:val="en-CA"/>
        </w:rPr>
        <w:t xml:space="preserve">ime of day and contextual variables </w:t>
      </w:r>
      <w:r w:rsidR="00A31178">
        <w:rPr>
          <w:rFonts w:ascii="Times New Roman" w:hAnsi="Times New Roman" w:cs="Times New Roman"/>
          <w:lang w:val="en-CA"/>
        </w:rPr>
        <w:t>were strongly</w:t>
      </w:r>
      <w:r w:rsidR="00892F6A">
        <w:rPr>
          <w:rFonts w:ascii="Times New Roman" w:hAnsi="Times New Roman" w:cs="Times New Roman"/>
          <w:lang w:val="en-CA"/>
        </w:rPr>
        <w:t xml:space="preserve"> </w:t>
      </w:r>
      <w:r w:rsidR="00A31178">
        <w:rPr>
          <w:rFonts w:ascii="Times New Roman" w:hAnsi="Times New Roman" w:cs="Times New Roman"/>
          <w:lang w:val="en-CA"/>
        </w:rPr>
        <w:t>correlated with each other</w:t>
      </w:r>
      <w:r w:rsidR="00832055">
        <w:rPr>
          <w:rFonts w:ascii="Times New Roman" w:hAnsi="Times New Roman" w:cs="Times New Roman"/>
          <w:lang w:val="en-CA"/>
        </w:rPr>
        <w:t xml:space="preserve"> </w:t>
      </w:r>
      <w:r w:rsidR="00F23BDC" w:rsidRPr="003A5E82">
        <w:rPr>
          <w:rFonts w:ascii="Times New Roman" w:hAnsi="Times New Roman" w:cs="Times New Roman"/>
          <w:lang w:val="en-CA"/>
        </w:rPr>
        <w:t>(</w:t>
      </w:r>
      <w:r w:rsidR="0053728F" w:rsidRPr="003A5E82">
        <w:rPr>
          <w:rFonts w:ascii="Times New Roman" w:hAnsi="Times New Roman" w:cs="Times New Roman"/>
          <w:lang w:val="en-CA"/>
        </w:rPr>
        <w:t xml:space="preserve">Table </w:t>
      </w:r>
      <w:r w:rsidR="004F4EC8" w:rsidRPr="003A5E82">
        <w:rPr>
          <w:rFonts w:ascii="Times New Roman" w:hAnsi="Times New Roman" w:cs="Times New Roman"/>
          <w:lang w:val="en-CA"/>
        </w:rPr>
        <w:t>1</w:t>
      </w:r>
      <w:r w:rsidR="0053728F" w:rsidRPr="003A5E82">
        <w:rPr>
          <w:rFonts w:ascii="Times New Roman" w:hAnsi="Times New Roman" w:cs="Times New Roman"/>
          <w:lang w:val="en-CA"/>
        </w:rPr>
        <w:t xml:space="preserve"> in Appendix </w:t>
      </w:r>
      <w:r w:rsidR="0042196C">
        <w:rPr>
          <w:rFonts w:ascii="Times New Roman" w:hAnsi="Times New Roman" w:cs="Times New Roman"/>
          <w:lang w:val="en-CA"/>
        </w:rPr>
        <w:t>3</w:t>
      </w:r>
      <w:r w:rsidR="00F23BDC" w:rsidRPr="003A5E82">
        <w:rPr>
          <w:rFonts w:ascii="Times New Roman" w:hAnsi="Times New Roman" w:cs="Times New Roman"/>
          <w:lang w:val="en-CA"/>
        </w:rPr>
        <w:t xml:space="preserve">), </w:t>
      </w:r>
      <w:r w:rsidR="009B16DA">
        <w:rPr>
          <w:rFonts w:ascii="Times New Roman" w:hAnsi="Times New Roman" w:cs="Times New Roman"/>
          <w:lang w:val="en-CA"/>
        </w:rPr>
        <w:t xml:space="preserve">as we might expect (e.g., </w:t>
      </w:r>
      <w:r w:rsidR="004914C9">
        <w:rPr>
          <w:rFonts w:ascii="Times New Roman" w:hAnsi="Times New Roman" w:cs="Times New Roman"/>
          <w:lang w:val="en-CA"/>
        </w:rPr>
        <w:t>more dogs are outside</w:t>
      </w:r>
      <w:r w:rsidR="00816892">
        <w:rPr>
          <w:rFonts w:ascii="Times New Roman" w:hAnsi="Times New Roman" w:cs="Times New Roman"/>
          <w:lang w:val="en-CA"/>
        </w:rPr>
        <w:t xml:space="preserve"> during the day)</w:t>
      </w:r>
      <w:r w:rsidR="00D7177E">
        <w:rPr>
          <w:rFonts w:ascii="Times New Roman" w:hAnsi="Times New Roman" w:cs="Times New Roman"/>
          <w:lang w:val="en-CA"/>
        </w:rPr>
        <w:t xml:space="preserve">, so </w:t>
      </w:r>
      <w:r w:rsidR="00F23BDC" w:rsidRPr="003A5E82">
        <w:rPr>
          <w:rFonts w:ascii="Times New Roman" w:hAnsi="Times New Roman" w:cs="Times New Roman"/>
          <w:lang w:val="en-CA"/>
        </w:rPr>
        <w:t xml:space="preserve">we excluded </w:t>
      </w:r>
      <w:r w:rsidR="00D7177E">
        <w:rPr>
          <w:rFonts w:ascii="Times New Roman" w:hAnsi="Times New Roman" w:cs="Times New Roman"/>
          <w:lang w:val="en-CA"/>
        </w:rPr>
        <w:t xml:space="preserve">these variables from our models </w:t>
      </w:r>
      <w:r w:rsidR="00F23BDC" w:rsidRPr="003A5E82">
        <w:rPr>
          <w:rFonts w:ascii="Times New Roman" w:hAnsi="Times New Roman" w:cs="Times New Roman"/>
          <w:lang w:val="en-CA"/>
        </w:rPr>
        <w:t xml:space="preserve">and examined them separately (see </w:t>
      </w:r>
      <w:r w:rsidR="0000776C" w:rsidRPr="003A5E82">
        <w:rPr>
          <w:rFonts w:ascii="Times New Roman" w:hAnsi="Times New Roman" w:cs="Times New Roman"/>
          <w:lang w:val="en-CA"/>
        </w:rPr>
        <w:t>below</w:t>
      </w:r>
      <w:r w:rsidR="00F23BDC" w:rsidRPr="003A5E82">
        <w:rPr>
          <w:rFonts w:ascii="Times New Roman" w:hAnsi="Times New Roman" w:cs="Times New Roman"/>
          <w:lang w:val="en-CA"/>
        </w:rPr>
        <w:t xml:space="preserve">). </w:t>
      </w:r>
      <w:r w:rsidR="00F7244A" w:rsidRPr="003A5E82">
        <w:rPr>
          <w:rFonts w:ascii="Times New Roman" w:hAnsi="Times New Roman" w:cs="Times New Roman"/>
          <w:lang w:val="en-CA"/>
        </w:rPr>
        <w:t>We</w:t>
      </w:r>
      <w:r w:rsidR="005E547F" w:rsidRPr="003A5E82">
        <w:rPr>
          <w:rFonts w:ascii="Times New Roman" w:hAnsi="Times New Roman" w:cs="Times New Roman"/>
          <w:lang w:val="en-CA"/>
        </w:rPr>
        <w:t xml:space="preserve"> </w:t>
      </w:r>
      <w:r w:rsidR="007070BA">
        <w:rPr>
          <w:rFonts w:ascii="Times New Roman" w:hAnsi="Times New Roman" w:cs="Times New Roman"/>
          <w:lang w:val="en-CA"/>
        </w:rPr>
        <w:t>first</w:t>
      </w:r>
      <w:r w:rsidR="00AF3783">
        <w:rPr>
          <w:rFonts w:ascii="Times New Roman" w:hAnsi="Times New Roman" w:cs="Times New Roman"/>
          <w:lang w:val="en-CA"/>
        </w:rPr>
        <w:t xml:space="preserve"> </w:t>
      </w:r>
      <w:r w:rsidR="005E547F" w:rsidRPr="003A5E82">
        <w:rPr>
          <w:rFonts w:ascii="Times New Roman" w:hAnsi="Times New Roman" w:cs="Times New Roman"/>
          <w:lang w:val="en-CA"/>
        </w:rPr>
        <w:t>used</w:t>
      </w:r>
      <w:r w:rsidR="00AF0D8B" w:rsidRPr="003A5E82">
        <w:rPr>
          <w:rFonts w:ascii="Times New Roman" w:hAnsi="Times New Roman" w:cs="Times New Roman"/>
          <w:lang w:val="en-CA"/>
        </w:rPr>
        <w:t xml:space="preserve"> a pseudo-optimized multiple scale approach</w:t>
      </w:r>
      <w:r w:rsidR="009D03D2" w:rsidRPr="003A5E82">
        <w:rPr>
          <w:rFonts w:ascii="Times New Roman" w:hAnsi="Times New Roman" w:cs="Times New Roman"/>
          <w:lang w:val="en-CA"/>
        </w:rPr>
        <w:t xml:space="preserve"> </w:t>
      </w:r>
      <w:r w:rsidR="00DF732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cgarigal&lt;/Author&gt;&lt;Year&gt;2016&lt;/Year&gt;&lt;IDText&gt;Multi-scale habitat selection modeling: a review and outlook&lt;/IDText&gt;&lt;DisplayText&gt;(Mcgarigal et al. 2016)&lt;/DisplayText&gt;&lt;record&gt;&lt;dates&gt;&lt;pub-dates&gt;&lt;date&gt;2016-08-01&lt;/date&gt;&lt;/pub-dates&gt;&lt;year&gt;2016&lt;/year&gt;&lt;/dates&gt;&lt;isbn&gt;0921-2973&lt;/isbn&gt;&lt;titles&gt;&lt;title&gt;Multi-scale habitat selection modeling: a review and outlook&lt;/title&gt;&lt;secondary-title&gt;Landscape Ecology&lt;/secondary-title&gt;&lt;/titles&gt;&lt;pages&gt;1161-1175&lt;/pages&gt;&lt;number&gt;6&lt;/number&gt;&lt;access-date&gt;2022-02-11T03:39:59&lt;/access-date&gt;&lt;contributors&gt;&lt;authors&gt;&lt;author&gt;Mcgarigal, Kevin&lt;/author&gt;&lt;author&gt;Wan, Ho Yi&lt;/author&gt;&lt;author&gt;Zeller, Kathy A.&lt;/author&gt;&lt;author&gt;Timm, Brad C.&lt;/author&gt;&lt;author&gt;Cushman, Samuel A.&lt;/author&gt;&lt;/authors&gt;&lt;/contributors&gt;&lt;added-date format="utc"&gt;1644550881&lt;/added-date&gt;&lt;ref-type name="Journal Article"&gt;17&lt;/ref-type&gt;&lt;rec-number&gt;955&lt;/rec-number&gt;&lt;publisher&gt;Springer Science and Business Media LLC&lt;/publisher&gt;&lt;last-updated-date format="utc"&gt;1644550882&lt;/last-updated-date&gt;&lt;electronic-resource-num&gt;10.1007/s10980-016-0374-x&lt;/electronic-resource-num&gt;&lt;volume&gt;31&lt;/volume&gt;&lt;/record&gt;&lt;/Cite&gt;&lt;/EndNote&gt;</w:instrText>
      </w:r>
      <w:r w:rsidR="00DF732E" w:rsidRPr="003A5E82">
        <w:rPr>
          <w:rFonts w:ascii="Times New Roman" w:hAnsi="Times New Roman" w:cs="Times New Roman"/>
          <w:lang w:val="en-CA"/>
        </w:rPr>
        <w:fldChar w:fldCharType="separate"/>
      </w:r>
      <w:r w:rsidR="00654925">
        <w:rPr>
          <w:rFonts w:ascii="Times New Roman" w:hAnsi="Times New Roman" w:cs="Times New Roman"/>
          <w:noProof/>
          <w:lang w:val="en-CA"/>
        </w:rPr>
        <w:t>(Mcgarigal et al. 2016)</w:t>
      </w:r>
      <w:r w:rsidR="00DF732E" w:rsidRPr="003A5E82">
        <w:rPr>
          <w:rFonts w:ascii="Times New Roman" w:hAnsi="Times New Roman" w:cs="Times New Roman"/>
          <w:lang w:val="en-CA"/>
        </w:rPr>
        <w:fldChar w:fldCharType="end"/>
      </w:r>
      <w:r w:rsidR="00611597" w:rsidRPr="003A5E82">
        <w:rPr>
          <w:rFonts w:ascii="Times New Roman" w:hAnsi="Times New Roman" w:cs="Times New Roman"/>
          <w:lang w:val="en-CA"/>
        </w:rPr>
        <w:t xml:space="preserve"> to </w:t>
      </w:r>
      <w:r w:rsidR="00AC69FE" w:rsidRPr="003A5E82">
        <w:rPr>
          <w:rFonts w:ascii="Times New Roman" w:hAnsi="Times New Roman" w:cs="Times New Roman"/>
          <w:lang w:val="en-CA"/>
        </w:rPr>
        <w:t>select</w:t>
      </w:r>
      <w:r w:rsidR="003B6157" w:rsidRPr="003A5E82">
        <w:rPr>
          <w:rFonts w:ascii="Times New Roman" w:hAnsi="Times New Roman" w:cs="Times New Roman"/>
          <w:lang w:val="en-CA"/>
        </w:rPr>
        <w:t xml:space="preserve"> </w:t>
      </w:r>
      <w:r w:rsidR="00AF3783">
        <w:rPr>
          <w:rFonts w:ascii="Times New Roman" w:hAnsi="Times New Roman" w:cs="Times New Roman"/>
          <w:lang w:val="en-CA"/>
        </w:rPr>
        <w:t>which of the five measurement scales for each land cover variable and buildi</w:t>
      </w:r>
      <w:r w:rsidR="003340FA">
        <w:rPr>
          <w:rFonts w:ascii="Times New Roman" w:hAnsi="Times New Roman" w:cs="Times New Roman"/>
          <w:lang w:val="en-CA"/>
        </w:rPr>
        <w:t>ng density</w:t>
      </w:r>
      <w:r w:rsidR="00AF3783">
        <w:rPr>
          <w:rFonts w:ascii="Times New Roman" w:hAnsi="Times New Roman" w:cs="Times New Roman"/>
          <w:lang w:val="en-CA"/>
        </w:rPr>
        <w:t xml:space="preserve"> was the best-fit scale for a multivariate model. In brief, this approach involved conducting univariate models for each variable</w:t>
      </w:r>
      <w:r w:rsidR="00ED2386">
        <w:rPr>
          <w:rFonts w:ascii="Times New Roman" w:hAnsi="Times New Roman" w:cs="Times New Roman"/>
          <w:lang w:val="en-CA"/>
        </w:rPr>
        <w:t xml:space="preserve"> and</w:t>
      </w:r>
      <w:r w:rsidR="00AF3783">
        <w:rPr>
          <w:rFonts w:ascii="Times New Roman" w:hAnsi="Times New Roman" w:cs="Times New Roman"/>
          <w:lang w:val="en-CA"/>
        </w:rPr>
        <w:t xml:space="preserve"> then retaining the scale with the lowest </w:t>
      </w:r>
      <w:r w:rsidR="00DC668D" w:rsidRPr="003A5E82">
        <w:rPr>
          <w:rFonts w:ascii="Times New Roman" w:hAnsi="Times New Roman" w:cs="Times New Roman"/>
          <w:lang w:val="en-CA"/>
        </w:rPr>
        <w:t>Akaike’s information criterion</w:t>
      </w:r>
      <w:r w:rsidR="00CD7356" w:rsidRPr="003A5E82">
        <w:rPr>
          <w:rFonts w:ascii="Times New Roman" w:hAnsi="Times New Roman" w:cs="Times New Roman"/>
          <w:lang w:val="en-CA"/>
        </w:rPr>
        <w:t xml:space="preserve"> value</w:t>
      </w:r>
      <w:r w:rsidR="003B6157" w:rsidRPr="003A5E82">
        <w:rPr>
          <w:rFonts w:ascii="Times New Roman" w:hAnsi="Times New Roman" w:cs="Times New Roman"/>
          <w:lang w:val="en-CA"/>
        </w:rPr>
        <w:t xml:space="preserve"> </w:t>
      </w:r>
      <w:r w:rsidR="00275FF8" w:rsidRPr="003A5E82">
        <w:rPr>
          <w:rFonts w:ascii="Times New Roman" w:hAnsi="Times New Roman" w:cs="Times New Roman"/>
          <w:lang w:val="en-CA"/>
        </w:rPr>
        <w:fldChar w:fldCharType="begin"/>
      </w:r>
      <w:r w:rsidR="0042196C">
        <w:rPr>
          <w:rFonts w:ascii="Times New Roman" w:hAnsi="Times New Roman" w:cs="Times New Roman"/>
          <w:lang w:val="en-CA"/>
        </w:rPr>
        <w:instrText xml:space="preserve"> ADDIN EN.CITE &lt;EndNote&gt;&lt;Cite&gt;&lt;Author&gt;Burnham&lt;/Author&gt;&lt;Year&gt;2004&lt;/Year&gt;&lt;IDText&gt;Multimodel inference - understanding AIC and BIC in model selection&lt;/IDText&gt;&lt;Prefix&gt;AIC`; &lt;/Prefix&gt;&lt;Suffix&gt;`; Table 2 in Appendix 3&lt;/Suffix&gt;&lt;DisplayText&gt;(AIC; Burnham and Anderson 2004; Table 2 in Appendix 3)&lt;/DisplayText&gt;&lt;record&gt;&lt;dates&gt;&lt;pub-dates&gt;&lt;date&gt;Nov&lt;/date&gt;&lt;/pub-dates&gt;&lt;year&gt;2004&lt;/year&gt;&lt;/dates&gt;&lt;keywords&gt;&lt;keyword&gt;AIC&lt;/keyword&gt;&lt;keyword&gt;BIC&lt;/keyword&gt;&lt;keyword&gt;model averaging&lt;/keyword&gt;&lt;keyword&gt;model selection&lt;/keyword&gt;&lt;keyword&gt;multimodel inference&lt;/keyword&gt;&lt;keyword&gt;information criterion&lt;/keyword&gt;&lt;keyword&gt;likelihood&lt;/keyword&gt;&lt;keyword&gt;regression&lt;/keyword&gt;&lt;keyword&gt;prediction&lt;/keyword&gt;&lt;keyword&gt;choice&lt;/keyword&gt;&lt;keyword&gt;Mathematical Methods In Social Sciences&lt;/keyword&gt;&lt;keyword&gt;Sociology&lt;/keyword&gt;&lt;/keywords&gt;&lt;urls&gt;&lt;related-urls&gt;&lt;url&gt;&amp;lt;Go to ISI&amp;gt;://WOS:000224706300004&lt;/url&gt;&lt;/related-urls&gt;&lt;/urls&gt;&lt;isbn&gt;0049-1241&lt;/isbn&gt;&lt;work-type&gt;Article&lt;/work-type&gt;&lt;titles&gt;&lt;title&gt;Multimodel inference - understanding AIC and BIC in model selection&lt;/title&gt;&lt;secondary-title&gt;Sociological Methods &amp;amp; Research&lt;/secondary-title&gt;&lt;alt-title&gt;Sociol. Methods. Res.&lt;/alt-title&gt;&lt;/titles&gt;&lt;pages&gt;261-304&lt;/pages&gt;&lt;number&gt;2&lt;/number&gt;&lt;contributors&gt;&lt;authors&gt;&lt;author&gt;Burnham, K. P.&lt;/author&gt;&lt;author&gt;Anderson, D. R.&lt;/author&gt;&lt;/authors&gt;&lt;/contributors&gt;&lt;language&gt;English&lt;/language&gt;&lt;added-date format="utc"&gt;1618976002&lt;/added-date&gt;&lt;ref-type name="Journal Article"&gt;17&lt;/ref-type&gt;&lt;auth-address&gt;Colorado State Univ, Colorado Cooperat Fish &amp;amp; Wildlife Res Unit, USGS, BRD, Ft Collins, CO 80523 USA.&amp;#xD;Burnham, KP (corresponding author), Colorado State Univ, Colorado Cooperat Fish &amp;amp; Wildlife Res Unit, USGS, BRD, Ft Collins, CO 80523 USA.&lt;/auth-address&gt;&lt;rec-number&gt;856&lt;/rec-number&gt;&lt;last-updated-date format="utc"&gt;1618976002&lt;/last-updated-date&gt;&lt;accession-num&gt;WOS:000224706300004&lt;/accession-num&gt;&lt;electronic-resource-num&gt;10.1177/0049124104268644&lt;/electronic-resource-num&gt;&lt;volume&gt;33&lt;/volume&gt;&lt;/record&gt;&lt;/Cite&gt;&lt;/EndNote&gt;</w:instrText>
      </w:r>
      <w:r w:rsidR="00275FF8" w:rsidRPr="003A5E82">
        <w:rPr>
          <w:rFonts w:ascii="Times New Roman" w:hAnsi="Times New Roman" w:cs="Times New Roman"/>
          <w:lang w:val="en-CA"/>
        </w:rPr>
        <w:fldChar w:fldCharType="separate"/>
      </w:r>
      <w:r w:rsidR="0042196C">
        <w:rPr>
          <w:rFonts w:ascii="Times New Roman" w:hAnsi="Times New Roman" w:cs="Times New Roman"/>
          <w:noProof/>
          <w:lang w:val="en-CA"/>
        </w:rPr>
        <w:t>(AIC; Burnham and Anderson 2004; Table 2 in Appendix 3)</w:t>
      </w:r>
      <w:r w:rsidR="00275FF8" w:rsidRPr="003A5E82">
        <w:rPr>
          <w:rFonts w:ascii="Times New Roman" w:hAnsi="Times New Roman" w:cs="Times New Roman"/>
          <w:lang w:val="en-CA"/>
        </w:rPr>
        <w:fldChar w:fldCharType="end"/>
      </w:r>
      <w:r w:rsidR="0053728F" w:rsidRPr="003A5E82">
        <w:rPr>
          <w:rFonts w:ascii="Times New Roman" w:hAnsi="Times New Roman" w:cs="Times New Roman"/>
          <w:lang w:val="en-CA"/>
        </w:rPr>
        <w:t>.</w:t>
      </w:r>
      <w:r w:rsidR="00AF3783">
        <w:rPr>
          <w:rFonts w:ascii="Times New Roman" w:hAnsi="Times New Roman" w:cs="Times New Roman"/>
          <w:lang w:val="en-CA"/>
        </w:rPr>
        <w:t xml:space="preserve"> The optimal scale for each variable was identified separately for </w:t>
      </w:r>
      <w:r w:rsidR="00FE601D">
        <w:rPr>
          <w:rFonts w:ascii="Times New Roman" w:hAnsi="Times New Roman" w:cs="Times New Roman"/>
          <w:lang w:val="en-CA"/>
        </w:rPr>
        <w:t>coyote boldness and human concern.</w:t>
      </w:r>
      <w:r w:rsidR="0053728F" w:rsidRPr="003A5E82">
        <w:rPr>
          <w:rFonts w:ascii="Times New Roman" w:hAnsi="Times New Roman" w:cs="Times New Roman"/>
          <w:lang w:val="en-CA"/>
        </w:rPr>
        <w:t xml:space="preserve"> </w:t>
      </w:r>
      <w:r w:rsidR="00846D4B" w:rsidRPr="003A5E82">
        <w:rPr>
          <w:rFonts w:ascii="Times New Roman" w:hAnsi="Times New Roman" w:cs="Times New Roman"/>
          <w:lang w:val="en-CA"/>
        </w:rPr>
        <w:t xml:space="preserve">If </w:t>
      </w:r>
      <w:r w:rsidR="00C931CF" w:rsidRPr="003A5E82">
        <w:rPr>
          <w:rFonts w:ascii="Times New Roman" w:hAnsi="Times New Roman" w:cs="Times New Roman"/>
          <w:lang w:val="en-CA"/>
        </w:rPr>
        <w:t>a variable’s</w:t>
      </w:r>
      <w:r w:rsidR="00846D4B" w:rsidRPr="003A5E82">
        <w:rPr>
          <w:rFonts w:ascii="Times New Roman" w:hAnsi="Times New Roman" w:cs="Times New Roman"/>
          <w:lang w:val="en-CA"/>
        </w:rPr>
        <w:t xml:space="preserve"> best-fit scale </w:t>
      </w:r>
      <w:r w:rsidR="00EF5863">
        <w:rPr>
          <w:rFonts w:ascii="Times New Roman" w:hAnsi="Times New Roman" w:cs="Times New Roman"/>
          <w:lang w:val="en-CA"/>
        </w:rPr>
        <w:t>did not improve on the AIC of the null model</w:t>
      </w:r>
      <w:r w:rsidR="00846D4B" w:rsidRPr="003A5E82">
        <w:rPr>
          <w:rFonts w:ascii="Times New Roman" w:hAnsi="Times New Roman" w:cs="Times New Roman"/>
          <w:lang w:val="en-CA"/>
        </w:rPr>
        <w:t xml:space="preserve">, we excluded that variable </w:t>
      </w:r>
      <w:r w:rsidR="00F76736" w:rsidRPr="003A5E82">
        <w:rPr>
          <w:rFonts w:ascii="Times New Roman" w:hAnsi="Times New Roman" w:cs="Times New Roman"/>
          <w:lang w:val="en-CA"/>
        </w:rPr>
        <w:t>from further analyses</w:t>
      </w:r>
      <w:r w:rsidR="00D83DC9" w:rsidRPr="003A5E82">
        <w:rPr>
          <w:rFonts w:ascii="Times New Roman" w:hAnsi="Times New Roman" w:cs="Times New Roman"/>
          <w:lang w:val="en-CA"/>
        </w:rPr>
        <w:t xml:space="preserve">. </w:t>
      </w:r>
      <w:r w:rsidR="0027493E" w:rsidRPr="003A5E82">
        <w:rPr>
          <w:rFonts w:ascii="Times New Roman" w:hAnsi="Times New Roman" w:cs="Times New Roman"/>
          <w:lang w:val="en-CA"/>
        </w:rPr>
        <w:t>We</w:t>
      </w:r>
      <w:r w:rsidR="00B20A30">
        <w:rPr>
          <w:rFonts w:ascii="Times New Roman" w:hAnsi="Times New Roman" w:cs="Times New Roman"/>
          <w:lang w:val="en-CA"/>
        </w:rPr>
        <w:t xml:space="preserve"> then</w:t>
      </w:r>
      <w:r w:rsidR="0027493E" w:rsidRPr="003A5E82">
        <w:rPr>
          <w:rFonts w:ascii="Times New Roman" w:hAnsi="Times New Roman" w:cs="Times New Roman"/>
          <w:lang w:val="en-CA"/>
        </w:rPr>
        <w:t xml:space="preserve"> assessed</w:t>
      </w:r>
      <w:r w:rsidR="00611597" w:rsidRPr="003A5E82">
        <w:rPr>
          <w:rFonts w:ascii="Times New Roman" w:hAnsi="Times New Roman" w:cs="Times New Roman"/>
          <w:lang w:val="en-CA"/>
        </w:rPr>
        <w:t xml:space="preserve"> correlations </w:t>
      </w:r>
      <w:r w:rsidR="0027493E" w:rsidRPr="003A5E82">
        <w:rPr>
          <w:rFonts w:ascii="Times New Roman" w:hAnsi="Times New Roman" w:cs="Times New Roman"/>
          <w:lang w:val="en-CA"/>
        </w:rPr>
        <w:t>between</w:t>
      </w:r>
      <w:r w:rsidR="002D3DD8" w:rsidRPr="003A5E82">
        <w:rPr>
          <w:rFonts w:ascii="Times New Roman" w:hAnsi="Times New Roman" w:cs="Times New Roman"/>
          <w:lang w:val="en-CA"/>
        </w:rPr>
        <w:t xml:space="preserve"> </w:t>
      </w:r>
      <w:r w:rsidR="00B17CDD">
        <w:rPr>
          <w:rFonts w:ascii="Times New Roman" w:hAnsi="Times New Roman" w:cs="Times New Roman"/>
          <w:lang w:val="en-CA"/>
        </w:rPr>
        <w:t>the remaining</w:t>
      </w:r>
      <w:r w:rsidR="00C54313" w:rsidRPr="003A5E82">
        <w:rPr>
          <w:rFonts w:ascii="Times New Roman" w:hAnsi="Times New Roman" w:cs="Times New Roman"/>
          <w:lang w:val="en-CA"/>
        </w:rPr>
        <w:t xml:space="preserve"> </w:t>
      </w:r>
      <w:r w:rsidR="0027493E" w:rsidRPr="003A5E82">
        <w:rPr>
          <w:rFonts w:ascii="Times New Roman" w:hAnsi="Times New Roman" w:cs="Times New Roman"/>
          <w:lang w:val="en-CA"/>
        </w:rPr>
        <w:t xml:space="preserve">variables </w:t>
      </w:r>
      <w:r w:rsidR="00962A9C">
        <w:rPr>
          <w:rFonts w:ascii="Times New Roman" w:hAnsi="Times New Roman" w:cs="Times New Roman"/>
          <w:lang w:val="en-CA"/>
        </w:rPr>
        <w:t>using</w:t>
      </w:r>
      <w:r w:rsidR="00D81EC3" w:rsidRPr="003A5E82">
        <w:rPr>
          <w:rFonts w:ascii="Times New Roman" w:hAnsi="Times New Roman" w:cs="Times New Roman"/>
          <w:lang w:val="en-CA"/>
        </w:rPr>
        <w:t xml:space="preserve"> Spearman’s rank correlation coefficient (</w:t>
      </w:r>
      <w:r w:rsidR="004F4EC8" w:rsidRPr="003A5E82">
        <w:rPr>
          <w:rFonts w:ascii="Times New Roman" w:hAnsi="Times New Roman" w:cs="Times New Roman"/>
          <w:lang w:val="en-CA"/>
        </w:rPr>
        <w:t xml:space="preserve">Table 3 and 4 in Appendix </w:t>
      </w:r>
      <w:r w:rsidR="0042196C">
        <w:rPr>
          <w:rFonts w:ascii="Times New Roman" w:hAnsi="Times New Roman" w:cs="Times New Roman"/>
          <w:lang w:val="en-CA"/>
        </w:rPr>
        <w:t>3</w:t>
      </w:r>
      <w:r w:rsidR="002E400D" w:rsidRPr="003A5E82">
        <w:rPr>
          <w:rFonts w:ascii="Times New Roman" w:hAnsi="Times New Roman" w:cs="Times New Roman"/>
          <w:lang w:val="en-CA"/>
        </w:rPr>
        <w:t>)</w:t>
      </w:r>
      <w:r w:rsidR="00D83DC9" w:rsidRPr="003A5E82">
        <w:rPr>
          <w:rFonts w:ascii="Times New Roman" w:hAnsi="Times New Roman" w:cs="Times New Roman"/>
          <w:lang w:val="en-CA"/>
        </w:rPr>
        <w:t xml:space="preserve">, </w:t>
      </w:r>
      <w:r w:rsidR="0027493E" w:rsidRPr="003A5E82">
        <w:rPr>
          <w:rFonts w:ascii="Times New Roman" w:hAnsi="Times New Roman" w:cs="Times New Roman"/>
          <w:lang w:val="en-CA"/>
        </w:rPr>
        <w:t>and</w:t>
      </w:r>
      <w:r w:rsidR="00962A9C">
        <w:rPr>
          <w:rFonts w:ascii="Times New Roman" w:hAnsi="Times New Roman" w:cs="Times New Roman"/>
          <w:lang w:val="en-CA"/>
        </w:rPr>
        <w:t xml:space="preserve"> for any pairs of variables where r &gt; 0.6, we</w:t>
      </w:r>
      <w:r w:rsidR="00E60BAB" w:rsidRPr="003A5E82">
        <w:rPr>
          <w:rFonts w:ascii="Times New Roman" w:hAnsi="Times New Roman" w:cs="Times New Roman"/>
          <w:lang w:val="en-CA"/>
        </w:rPr>
        <w:t xml:space="preserve"> </w:t>
      </w:r>
      <w:r w:rsidR="00611597" w:rsidRPr="003A5E82">
        <w:rPr>
          <w:rFonts w:ascii="Times New Roman" w:hAnsi="Times New Roman" w:cs="Times New Roman"/>
          <w:lang w:val="en-CA"/>
        </w:rPr>
        <w:lastRenderedPageBreak/>
        <w:t xml:space="preserve">removed </w:t>
      </w:r>
      <w:r w:rsidR="0077191B" w:rsidRPr="003A5E82">
        <w:rPr>
          <w:rFonts w:ascii="Times New Roman" w:hAnsi="Times New Roman" w:cs="Times New Roman"/>
          <w:lang w:val="en-CA"/>
        </w:rPr>
        <w:t>the</w:t>
      </w:r>
      <w:r w:rsidR="00962A9C">
        <w:rPr>
          <w:rFonts w:ascii="Times New Roman" w:hAnsi="Times New Roman" w:cs="Times New Roman"/>
          <w:lang w:val="en-CA"/>
        </w:rPr>
        <w:t xml:space="preserve"> variable that produced a higher AIC value in univariate models</w:t>
      </w:r>
      <w:r w:rsidR="00056C7E">
        <w:rPr>
          <w:rFonts w:ascii="Times New Roman" w:hAnsi="Times New Roman" w:cs="Times New Roman"/>
          <w:lang w:val="en-CA"/>
        </w:rPr>
        <w:t>.</w:t>
      </w:r>
      <w:r w:rsidR="00557829" w:rsidRPr="003A5E82">
        <w:rPr>
          <w:rFonts w:ascii="Times New Roman" w:hAnsi="Times New Roman" w:cs="Times New Roman"/>
          <w:lang w:val="en-CA"/>
        </w:rPr>
        <w:t xml:space="preserve"> </w:t>
      </w:r>
      <w:r w:rsidR="00526746" w:rsidRPr="003A5E82">
        <w:rPr>
          <w:rFonts w:ascii="Times New Roman" w:hAnsi="Times New Roman" w:cs="Times New Roman"/>
          <w:lang w:val="en-CA"/>
        </w:rPr>
        <w:t xml:space="preserve">All </w:t>
      </w:r>
      <w:r w:rsidR="007C749A">
        <w:rPr>
          <w:rFonts w:ascii="Times New Roman" w:hAnsi="Times New Roman" w:cs="Times New Roman"/>
          <w:lang w:val="en-CA"/>
        </w:rPr>
        <w:t>numerical</w:t>
      </w:r>
      <w:r w:rsidR="00526746" w:rsidRPr="003A5E82">
        <w:rPr>
          <w:rFonts w:ascii="Times New Roman" w:hAnsi="Times New Roman" w:cs="Times New Roman"/>
          <w:lang w:val="en-CA"/>
        </w:rPr>
        <w:t xml:space="preserve"> variables were</w:t>
      </w:r>
      <w:r w:rsidR="003D2C4D" w:rsidRPr="003A5E82">
        <w:rPr>
          <w:rFonts w:ascii="Times New Roman" w:hAnsi="Times New Roman" w:cs="Times New Roman"/>
          <w:lang w:val="en-CA"/>
        </w:rPr>
        <w:t xml:space="preserve"> </w:t>
      </w:r>
      <w:r w:rsidR="00526746" w:rsidRPr="003A5E82">
        <w:rPr>
          <w:rFonts w:ascii="Times New Roman" w:hAnsi="Times New Roman" w:cs="Times New Roman"/>
          <w:lang w:val="en-CA"/>
        </w:rPr>
        <w:t>mean centered and scaled.</w:t>
      </w:r>
      <w:r w:rsidR="00F7244A" w:rsidRPr="003A5E82">
        <w:rPr>
          <w:rFonts w:ascii="Times New Roman" w:hAnsi="Times New Roman" w:cs="Times New Roman"/>
          <w:lang w:val="en-CA"/>
        </w:rPr>
        <w:t xml:space="preserve"> </w:t>
      </w:r>
    </w:p>
    <w:p w14:paraId="43E4291E" w14:textId="77777777" w:rsidR="00666BD7" w:rsidRDefault="00666BD7" w:rsidP="00BA0A2E">
      <w:pPr>
        <w:spacing w:line="480" w:lineRule="auto"/>
        <w:rPr>
          <w:rFonts w:ascii="Times New Roman" w:hAnsi="Times New Roman" w:cs="Times New Roman"/>
          <w:lang w:val="en-CA"/>
        </w:rPr>
      </w:pPr>
    </w:p>
    <w:p w14:paraId="3E285DA3" w14:textId="748C8225" w:rsidR="00F40A77" w:rsidRPr="00F40A77" w:rsidRDefault="00666BD7" w:rsidP="00BA0A2E">
      <w:pPr>
        <w:spacing w:line="480" w:lineRule="auto"/>
        <w:rPr>
          <w:rFonts w:ascii="Times New Roman" w:hAnsi="Times New Roman" w:cs="Times New Roman"/>
          <w:lang w:val="en-CA"/>
        </w:rPr>
      </w:pPr>
      <w:r>
        <w:rPr>
          <w:rFonts w:ascii="Times New Roman" w:hAnsi="Times New Roman" w:cs="Times New Roman"/>
          <w:lang w:val="en-CA"/>
        </w:rPr>
        <w:t xml:space="preserve">For each of coyote boldness and human concern, we constructed </w:t>
      </w:r>
      <w:r w:rsidR="008204EE">
        <w:rPr>
          <w:rFonts w:ascii="Times New Roman" w:hAnsi="Times New Roman" w:cs="Times New Roman"/>
          <w:lang w:val="en-CA"/>
        </w:rPr>
        <w:t>global</w:t>
      </w:r>
      <w:r>
        <w:rPr>
          <w:rFonts w:ascii="Times New Roman" w:hAnsi="Times New Roman" w:cs="Times New Roman"/>
          <w:lang w:val="en-CA"/>
        </w:rPr>
        <w:t xml:space="preserve"> models</w:t>
      </w:r>
      <w:r w:rsidR="004405E3">
        <w:rPr>
          <w:rFonts w:ascii="Times New Roman" w:hAnsi="Times New Roman" w:cs="Times New Roman"/>
          <w:lang w:val="en-CA"/>
        </w:rPr>
        <w:t xml:space="preserve"> (Table 5 in Appendix </w:t>
      </w:r>
      <w:r w:rsidR="0042196C">
        <w:rPr>
          <w:rFonts w:ascii="Times New Roman" w:hAnsi="Times New Roman" w:cs="Times New Roman"/>
          <w:lang w:val="en-CA"/>
        </w:rPr>
        <w:t>3</w:t>
      </w:r>
      <w:r w:rsidR="004405E3">
        <w:rPr>
          <w:rFonts w:ascii="Times New Roman" w:hAnsi="Times New Roman" w:cs="Times New Roman"/>
          <w:lang w:val="en-CA"/>
        </w:rPr>
        <w:t>)</w:t>
      </w:r>
      <w:r>
        <w:rPr>
          <w:rFonts w:ascii="Times New Roman" w:hAnsi="Times New Roman" w:cs="Times New Roman"/>
          <w:lang w:val="en-CA"/>
        </w:rPr>
        <w:t xml:space="preserve"> </w:t>
      </w:r>
      <w:r w:rsidR="00510DD1" w:rsidRPr="003A5E82">
        <w:rPr>
          <w:rFonts w:ascii="Times New Roman" w:hAnsi="Times New Roman" w:cs="Times New Roman"/>
          <w:lang w:val="en-CA"/>
        </w:rPr>
        <w:t>that included each of the</w:t>
      </w:r>
      <w:r w:rsidR="0015405A" w:rsidRPr="003A5E82">
        <w:rPr>
          <w:rFonts w:ascii="Times New Roman" w:hAnsi="Times New Roman" w:cs="Times New Roman"/>
          <w:lang w:val="en-CA"/>
        </w:rPr>
        <w:t xml:space="preserve"> </w:t>
      </w:r>
      <w:r w:rsidR="00B63221">
        <w:rPr>
          <w:rFonts w:ascii="Times New Roman" w:hAnsi="Times New Roman" w:cs="Times New Roman"/>
          <w:lang w:val="en-CA"/>
        </w:rPr>
        <w:t xml:space="preserve">non-correlated </w:t>
      </w:r>
      <w:r w:rsidR="00510DD1" w:rsidRPr="003A5E82">
        <w:rPr>
          <w:rFonts w:ascii="Times New Roman" w:hAnsi="Times New Roman" w:cs="Times New Roman"/>
          <w:lang w:val="en-CA"/>
        </w:rPr>
        <w:t>spatial variables</w:t>
      </w:r>
      <w:r w:rsidR="00654C8D">
        <w:rPr>
          <w:rFonts w:ascii="Times New Roman" w:hAnsi="Times New Roman" w:cs="Times New Roman"/>
          <w:lang w:val="en-CA"/>
        </w:rPr>
        <w:t>,</w:t>
      </w:r>
      <w:r w:rsidR="00510DD1" w:rsidRPr="003A5E82">
        <w:rPr>
          <w:rFonts w:ascii="Times New Roman" w:hAnsi="Times New Roman" w:cs="Times New Roman"/>
          <w:lang w:val="en-CA"/>
        </w:rPr>
        <w:t xml:space="preserve"> </w:t>
      </w:r>
      <w:r w:rsidR="00931064">
        <w:rPr>
          <w:rFonts w:ascii="Times New Roman" w:hAnsi="Times New Roman" w:cs="Times New Roman"/>
          <w:lang w:val="en-CA"/>
        </w:rPr>
        <w:t xml:space="preserve">year, and </w:t>
      </w:r>
      <w:r w:rsidR="00510DD1" w:rsidRPr="003A5E82">
        <w:rPr>
          <w:rFonts w:ascii="Times New Roman" w:hAnsi="Times New Roman" w:cs="Times New Roman"/>
          <w:lang w:val="en-CA"/>
        </w:rPr>
        <w:t xml:space="preserve">coyote biological season </w:t>
      </w:r>
      <w:r w:rsidR="00A34DA3">
        <w:rPr>
          <w:rFonts w:ascii="Times New Roman" w:hAnsi="Times New Roman" w:cs="Times New Roman"/>
          <w:lang w:val="en-CA"/>
        </w:rPr>
        <w:t xml:space="preserve">(using </w:t>
      </w:r>
      <w:r w:rsidR="00A942C8" w:rsidRPr="003A5E82">
        <w:rPr>
          <w:rFonts w:ascii="Times New Roman" w:hAnsi="Times New Roman" w:cs="Times New Roman"/>
          <w:lang w:val="en-CA"/>
        </w:rPr>
        <w:t xml:space="preserve">breeding season as </w:t>
      </w:r>
      <w:r w:rsidR="00317259">
        <w:rPr>
          <w:rFonts w:ascii="Times New Roman" w:hAnsi="Times New Roman" w:cs="Times New Roman"/>
          <w:lang w:val="en-CA"/>
        </w:rPr>
        <w:t xml:space="preserve">the </w:t>
      </w:r>
      <w:r w:rsidR="00A942C8" w:rsidRPr="003A5E82">
        <w:rPr>
          <w:rFonts w:ascii="Times New Roman" w:hAnsi="Times New Roman" w:cs="Times New Roman"/>
          <w:lang w:val="en-CA"/>
        </w:rPr>
        <w:t>reference)</w:t>
      </w:r>
      <w:r w:rsidR="006C0C45">
        <w:rPr>
          <w:rFonts w:ascii="Times New Roman" w:hAnsi="Times New Roman" w:cs="Times New Roman"/>
          <w:lang w:val="en-CA"/>
        </w:rPr>
        <w:t xml:space="preserve"> </w:t>
      </w:r>
      <w:r w:rsidR="00510DD1" w:rsidRPr="003A5E82">
        <w:rPr>
          <w:rFonts w:ascii="Times New Roman" w:hAnsi="Times New Roman" w:cs="Times New Roman"/>
          <w:lang w:val="en-CA"/>
        </w:rPr>
        <w:t>as additive effects</w:t>
      </w:r>
      <w:r w:rsidR="004405E3">
        <w:rPr>
          <w:rFonts w:ascii="Times New Roman" w:hAnsi="Times New Roman" w:cs="Times New Roman"/>
          <w:lang w:val="en-CA"/>
        </w:rPr>
        <w:t>. We included</w:t>
      </w:r>
      <w:r w:rsidR="00147B05">
        <w:rPr>
          <w:rFonts w:ascii="Times New Roman" w:hAnsi="Times New Roman" w:cs="Times New Roman"/>
          <w:lang w:val="en-CA"/>
        </w:rPr>
        <w:t xml:space="preserve"> </w:t>
      </w:r>
      <w:r w:rsidR="008B4780">
        <w:rPr>
          <w:rFonts w:ascii="Times New Roman" w:hAnsi="Times New Roman" w:cs="Times New Roman"/>
          <w:lang w:val="en-CA"/>
        </w:rPr>
        <w:t xml:space="preserve">interaction terms between year and each of the spatial variables to test </w:t>
      </w:r>
      <w:r w:rsidR="00D125A6">
        <w:rPr>
          <w:rFonts w:ascii="Times New Roman" w:hAnsi="Times New Roman" w:cs="Times New Roman"/>
          <w:lang w:val="en-CA"/>
        </w:rPr>
        <w:t xml:space="preserve">if </w:t>
      </w:r>
      <w:r w:rsidR="001C56B8">
        <w:rPr>
          <w:rFonts w:ascii="Times New Roman" w:hAnsi="Times New Roman" w:cs="Times New Roman"/>
          <w:lang w:val="en-CA"/>
        </w:rPr>
        <w:t xml:space="preserve">temporal changes in </w:t>
      </w:r>
      <w:r w:rsidR="00AA2FE2">
        <w:rPr>
          <w:rFonts w:ascii="Times New Roman" w:hAnsi="Times New Roman" w:cs="Times New Roman"/>
          <w:lang w:val="en-CA"/>
        </w:rPr>
        <w:t xml:space="preserve">the response variables </w:t>
      </w:r>
      <w:r w:rsidR="00147B05">
        <w:rPr>
          <w:rFonts w:ascii="Times New Roman" w:hAnsi="Times New Roman" w:cs="Times New Roman"/>
          <w:lang w:val="en-CA"/>
        </w:rPr>
        <w:t>were</w:t>
      </w:r>
      <w:r w:rsidR="00C2004E">
        <w:rPr>
          <w:rFonts w:ascii="Times New Roman" w:hAnsi="Times New Roman" w:cs="Times New Roman"/>
          <w:lang w:val="en-CA"/>
        </w:rPr>
        <w:t xml:space="preserve"> </w:t>
      </w:r>
      <w:r w:rsidR="00E60678">
        <w:rPr>
          <w:rFonts w:ascii="Times New Roman" w:hAnsi="Times New Roman" w:cs="Times New Roman"/>
          <w:lang w:val="en-CA"/>
        </w:rPr>
        <w:t>associated with specific</w:t>
      </w:r>
      <w:r w:rsidR="006478A1">
        <w:rPr>
          <w:rFonts w:ascii="Times New Roman" w:hAnsi="Times New Roman" w:cs="Times New Roman"/>
          <w:lang w:val="en-CA"/>
        </w:rPr>
        <w:t xml:space="preserve"> spatial</w:t>
      </w:r>
      <w:r w:rsidR="00C627CE">
        <w:rPr>
          <w:rFonts w:ascii="Times New Roman" w:hAnsi="Times New Roman" w:cs="Times New Roman"/>
          <w:lang w:val="en-CA"/>
        </w:rPr>
        <w:t xml:space="preserve"> </w:t>
      </w:r>
      <w:r w:rsidR="003072F8">
        <w:rPr>
          <w:rFonts w:ascii="Times New Roman" w:hAnsi="Times New Roman" w:cs="Times New Roman"/>
          <w:lang w:val="en-CA"/>
        </w:rPr>
        <w:t>factors in the urban environment</w:t>
      </w:r>
      <w:r w:rsidR="00C627CE">
        <w:rPr>
          <w:rFonts w:ascii="Times New Roman" w:hAnsi="Times New Roman" w:cs="Times New Roman"/>
          <w:lang w:val="en-CA"/>
        </w:rPr>
        <w:t>.</w:t>
      </w:r>
      <w:r w:rsidR="0036074E">
        <w:rPr>
          <w:rFonts w:ascii="Times New Roman" w:hAnsi="Times New Roman" w:cs="Times New Roman"/>
          <w:lang w:val="en-CA"/>
        </w:rPr>
        <w:t xml:space="preserve"> </w:t>
      </w:r>
      <w:r w:rsidR="00AC01F5">
        <w:rPr>
          <w:rFonts w:ascii="Times New Roman" w:hAnsi="Times New Roman" w:cs="Times New Roman"/>
          <w:lang w:val="en-CA"/>
        </w:rPr>
        <w:t>In models of coyote boldness</w:t>
      </w:r>
      <w:r w:rsidR="000714AF">
        <w:rPr>
          <w:rFonts w:ascii="Times New Roman" w:hAnsi="Times New Roman" w:cs="Times New Roman"/>
          <w:lang w:val="en-CA"/>
        </w:rPr>
        <w:t>,</w:t>
      </w:r>
      <w:r w:rsidR="00AC01F5">
        <w:rPr>
          <w:rFonts w:ascii="Times New Roman" w:hAnsi="Times New Roman" w:cs="Times New Roman"/>
          <w:lang w:val="en-CA"/>
        </w:rPr>
        <w:t xml:space="preserve"> we</w:t>
      </w:r>
      <w:r w:rsidR="0094145D">
        <w:rPr>
          <w:rFonts w:ascii="Times New Roman" w:hAnsi="Times New Roman" w:cs="Times New Roman"/>
          <w:lang w:val="en-CA"/>
        </w:rPr>
        <w:t xml:space="preserve"> </w:t>
      </w:r>
      <w:r w:rsidR="00AE56FE">
        <w:rPr>
          <w:rFonts w:ascii="Times New Roman" w:hAnsi="Times New Roman" w:cs="Times New Roman"/>
          <w:lang w:val="en-CA"/>
        </w:rPr>
        <w:t>also</w:t>
      </w:r>
      <w:r w:rsidR="004405E3">
        <w:rPr>
          <w:rFonts w:ascii="Times New Roman" w:hAnsi="Times New Roman" w:cs="Times New Roman"/>
          <w:lang w:val="en-CA"/>
        </w:rPr>
        <w:t xml:space="preserve"> </w:t>
      </w:r>
      <w:r w:rsidR="00780E3C">
        <w:rPr>
          <w:rFonts w:ascii="Times New Roman" w:hAnsi="Times New Roman" w:cs="Times New Roman"/>
          <w:lang w:val="en-CA"/>
        </w:rPr>
        <w:t>included</w:t>
      </w:r>
      <w:r w:rsidR="004405E3">
        <w:rPr>
          <w:rFonts w:ascii="Times New Roman" w:hAnsi="Times New Roman" w:cs="Times New Roman"/>
          <w:lang w:val="en-CA"/>
        </w:rPr>
        <w:t xml:space="preserve"> </w:t>
      </w:r>
      <w:r w:rsidR="00AC01F5">
        <w:rPr>
          <w:rFonts w:ascii="Times New Roman" w:hAnsi="Times New Roman" w:cs="Times New Roman"/>
          <w:lang w:val="en-CA"/>
        </w:rPr>
        <w:t xml:space="preserve">interaction terms between </w:t>
      </w:r>
      <w:r w:rsidR="005F59D3">
        <w:rPr>
          <w:rFonts w:ascii="Times New Roman" w:hAnsi="Times New Roman" w:cs="Times New Roman"/>
          <w:lang w:val="en-CA"/>
        </w:rPr>
        <w:t>biological season and</w:t>
      </w:r>
      <w:r w:rsidR="00630234">
        <w:rPr>
          <w:rFonts w:ascii="Times New Roman" w:hAnsi="Times New Roman" w:cs="Times New Roman"/>
          <w:lang w:val="en-CA"/>
        </w:rPr>
        <w:t xml:space="preserve"> </w:t>
      </w:r>
      <w:r w:rsidR="00040091">
        <w:rPr>
          <w:rFonts w:ascii="Times New Roman" w:hAnsi="Times New Roman" w:cs="Times New Roman"/>
          <w:lang w:val="en-CA"/>
        </w:rPr>
        <w:t>each of</w:t>
      </w:r>
      <w:r w:rsidR="00A7633A">
        <w:rPr>
          <w:rFonts w:ascii="Times New Roman" w:hAnsi="Times New Roman" w:cs="Times New Roman"/>
          <w:lang w:val="en-CA"/>
        </w:rPr>
        <w:t xml:space="preserve"> </w:t>
      </w:r>
      <w:r w:rsidR="00831B57">
        <w:rPr>
          <w:rFonts w:ascii="Times New Roman" w:hAnsi="Times New Roman" w:cs="Times New Roman"/>
          <w:lang w:val="en-CA"/>
        </w:rPr>
        <w:t>natural</w:t>
      </w:r>
      <w:r w:rsidR="008A493E">
        <w:rPr>
          <w:rFonts w:ascii="Times New Roman" w:hAnsi="Times New Roman" w:cs="Times New Roman"/>
          <w:lang w:val="en-CA"/>
        </w:rPr>
        <w:t xml:space="preserve"> and</w:t>
      </w:r>
      <w:r w:rsidR="00831B57">
        <w:rPr>
          <w:rFonts w:ascii="Times New Roman" w:hAnsi="Times New Roman" w:cs="Times New Roman"/>
          <w:lang w:val="en-CA"/>
        </w:rPr>
        <w:t xml:space="preserve"> modified open</w:t>
      </w:r>
      <w:r w:rsidR="009E2518">
        <w:rPr>
          <w:rFonts w:ascii="Times New Roman" w:hAnsi="Times New Roman" w:cs="Times New Roman"/>
          <w:lang w:val="en-CA"/>
        </w:rPr>
        <w:t xml:space="preserve"> </w:t>
      </w:r>
      <w:r w:rsidR="00AD4642">
        <w:rPr>
          <w:rFonts w:ascii="Times New Roman" w:hAnsi="Times New Roman" w:cs="Times New Roman"/>
          <w:lang w:val="en-CA"/>
        </w:rPr>
        <w:t>area</w:t>
      </w:r>
      <w:r w:rsidR="00831B57">
        <w:rPr>
          <w:rFonts w:ascii="Times New Roman" w:hAnsi="Times New Roman" w:cs="Times New Roman"/>
          <w:lang w:val="en-CA"/>
        </w:rPr>
        <w:t xml:space="preserve"> </w:t>
      </w:r>
      <w:r w:rsidR="000714AF">
        <w:rPr>
          <w:rFonts w:ascii="Times New Roman" w:hAnsi="Times New Roman" w:cs="Times New Roman"/>
          <w:lang w:val="en-CA"/>
        </w:rPr>
        <w:t xml:space="preserve">to test for seasonal changes in coyote behaviour </w:t>
      </w:r>
      <w:r w:rsidR="008A493E">
        <w:rPr>
          <w:rFonts w:ascii="Times New Roman" w:hAnsi="Times New Roman" w:cs="Times New Roman"/>
          <w:lang w:val="en-CA"/>
        </w:rPr>
        <w:t xml:space="preserve">that </w:t>
      </w:r>
      <w:r w:rsidR="00643703">
        <w:rPr>
          <w:rFonts w:ascii="Times New Roman" w:hAnsi="Times New Roman" w:cs="Times New Roman"/>
          <w:lang w:val="en-CA"/>
        </w:rPr>
        <w:t>might</w:t>
      </w:r>
      <w:r w:rsidR="008A493E">
        <w:rPr>
          <w:rFonts w:ascii="Times New Roman" w:hAnsi="Times New Roman" w:cs="Times New Roman"/>
          <w:lang w:val="en-CA"/>
        </w:rPr>
        <w:t xml:space="preserve"> be </w:t>
      </w:r>
      <w:r w:rsidR="000714AF">
        <w:rPr>
          <w:rFonts w:ascii="Times New Roman" w:hAnsi="Times New Roman" w:cs="Times New Roman"/>
          <w:lang w:val="en-CA"/>
        </w:rPr>
        <w:t>associated with denning in</w:t>
      </w:r>
      <w:r w:rsidR="000E3D24">
        <w:rPr>
          <w:rFonts w:ascii="Times New Roman" w:hAnsi="Times New Roman" w:cs="Times New Roman"/>
          <w:lang w:val="en-CA"/>
        </w:rPr>
        <w:t xml:space="preserve"> these</w:t>
      </w:r>
      <w:r w:rsidR="000714AF">
        <w:rPr>
          <w:rFonts w:ascii="Times New Roman" w:hAnsi="Times New Roman" w:cs="Times New Roman"/>
          <w:lang w:val="en-CA"/>
        </w:rPr>
        <w:t xml:space="preserve"> less-developed areas</w:t>
      </w:r>
      <w:r w:rsidR="0098521F">
        <w:rPr>
          <w:rFonts w:ascii="Times New Roman" w:hAnsi="Times New Roman" w:cs="Times New Roman"/>
          <w:lang w:val="en-CA"/>
        </w:rPr>
        <w:t xml:space="preserve"> </w:t>
      </w:r>
      <w:r w:rsidR="0098521F">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odge&lt;/Author&gt;&lt;Year&gt;2013&lt;/Year&gt;&lt;IDText&gt;Recent Distribution of Coyotes Across an Urban Landscape in Southeastern Michigan&lt;/IDText&gt;&lt;DisplayText&gt;(Dodge and Kashian 2013)&lt;/DisplayText&gt;&lt;record&gt;&lt;dates&gt;&lt;pub-dates&gt;&lt;date&gt;2013-12-01&lt;/date&gt;&lt;/pub-dates&gt;&lt;year&gt;2013&lt;/year&gt;&lt;/dates&gt;&lt;isbn&gt;1944-687X&lt;/isbn&gt;&lt;titles&gt;&lt;title&gt;Recent Distribution of Coyotes Across an Urban Landscape in Southeastern Michigan&lt;/title&gt;&lt;secondary-title&gt;Journal of Fish and Wildlife Management&lt;/secondary-title&gt;&lt;/titles&gt;&lt;pages&gt;377-385&lt;/pages&gt;&lt;number&gt;2&lt;/number&gt;&lt;access-date&gt;2021-04-23T00:43:50&lt;/access-date&gt;&lt;contributors&gt;&lt;authors&gt;&lt;author&gt;Dodge, William B.&lt;/author&gt;&lt;author&gt;Kashian, Daniel M.&lt;/author&gt;&lt;/authors&gt;&lt;/contributors&gt;&lt;added-date format="utc"&gt;1619138817&lt;/added-date&gt;&lt;ref-type name="Journal Article"&gt;17&lt;/ref-type&gt;&lt;rec-number&gt;858&lt;/rec-number&gt;&lt;publisher&gt;U.S. Fish and Wildlife Service&lt;/publisher&gt;&lt;last-updated-date format="utc"&gt;1619138819&lt;/last-updated-date&gt;&lt;electronic-resource-num&gt;10.3996/062013-jfwm-040&lt;/electronic-resource-num&gt;&lt;volume&gt;4&lt;/volume&gt;&lt;/record&gt;&lt;/Cite&gt;&lt;/EndNote&gt;</w:instrText>
      </w:r>
      <w:r w:rsidR="0098521F">
        <w:rPr>
          <w:rFonts w:ascii="Times New Roman" w:hAnsi="Times New Roman" w:cs="Times New Roman"/>
          <w:lang w:val="en-CA"/>
        </w:rPr>
        <w:fldChar w:fldCharType="separate"/>
      </w:r>
      <w:r w:rsidR="00654925">
        <w:rPr>
          <w:rFonts w:ascii="Times New Roman" w:hAnsi="Times New Roman" w:cs="Times New Roman"/>
          <w:noProof/>
          <w:lang w:val="en-CA"/>
        </w:rPr>
        <w:t>(Dodge and Kashian 2013)</w:t>
      </w:r>
      <w:r w:rsidR="0098521F">
        <w:rPr>
          <w:rFonts w:ascii="Times New Roman" w:hAnsi="Times New Roman" w:cs="Times New Roman"/>
          <w:lang w:val="en-CA"/>
        </w:rPr>
        <w:fldChar w:fldCharType="end"/>
      </w:r>
      <w:r w:rsidR="009C14C5">
        <w:rPr>
          <w:rFonts w:ascii="Times New Roman" w:hAnsi="Times New Roman" w:cs="Times New Roman"/>
          <w:lang w:val="en-CA"/>
        </w:rPr>
        <w:t>.</w:t>
      </w:r>
      <w:r w:rsidR="000E3D24">
        <w:rPr>
          <w:rFonts w:ascii="Times New Roman" w:hAnsi="Times New Roman" w:cs="Times New Roman"/>
          <w:lang w:val="en-CA"/>
        </w:rPr>
        <w:t xml:space="preserve"> </w:t>
      </w:r>
      <w:r w:rsidR="00493B47" w:rsidRPr="003A5E82">
        <w:rPr>
          <w:rFonts w:ascii="Times New Roman" w:hAnsi="Times New Roman" w:cs="Times New Roman"/>
          <w:lang w:val="en-CA"/>
        </w:rPr>
        <w:t>We used AIC</w:t>
      </w:r>
      <w:r w:rsidR="00236519">
        <w:rPr>
          <w:rFonts w:ascii="Times New Roman" w:hAnsi="Times New Roman" w:cs="Times New Roman"/>
          <w:lang w:val="en-CA"/>
        </w:rPr>
        <w:t>-based</w:t>
      </w:r>
      <w:r w:rsidR="00493B47" w:rsidRPr="003A5E82">
        <w:rPr>
          <w:rFonts w:ascii="Times New Roman" w:hAnsi="Times New Roman" w:cs="Times New Roman"/>
          <w:lang w:val="en-CA"/>
        </w:rPr>
        <w:t xml:space="preserve"> model selectio</w:t>
      </w:r>
      <w:r w:rsidR="002420F5" w:rsidRPr="003A5E82">
        <w:rPr>
          <w:rFonts w:ascii="Times New Roman" w:hAnsi="Times New Roman" w:cs="Times New Roman"/>
          <w:lang w:val="en-CA"/>
        </w:rPr>
        <w:t>n with</w:t>
      </w:r>
      <w:r w:rsidR="007D1C30" w:rsidRPr="003A5E82">
        <w:rPr>
          <w:rFonts w:ascii="Times New Roman" w:hAnsi="Times New Roman" w:cs="Times New Roman"/>
          <w:lang w:val="en-CA"/>
        </w:rPr>
        <w:t xml:space="preserve"> the </w:t>
      </w:r>
      <w:r w:rsidR="00CB634D" w:rsidRPr="003A5E82">
        <w:rPr>
          <w:rFonts w:ascii="Times New Roman" w:hAnsi="Times New Roman" w:cs="Times New Roman"/>
          <w:i/>
          <w:iCs/>
          <w:lang w:val="en-CA"/>
        </w:rPr>
        <w:t>dredge</w:t>
      </w:r>
      <w:r w:rsidR="00CB634D" w:rsidRPr="003A5E82">
        <w:rPr>
          <w:rFonts w:ascii="Times New Roman" w:hAnsi="Times New Roman" w:cs="Times New Roman"/>
          <w:lang w:val="en-CA"/>
        </w:rPr>
        <w:t xml:space="preserve"> function from the package </w:t>
      </w:r>
      <w:proofErr w:type="spellStart"/>
      <w:r w:rsidR="00CB634D" w:rsidRPr="003A5E82">
        <w:rPr>
          <w:rFonts w:ascii="Times New Roman" w:hAnsi="Times New Roman" w:cs="Times New Roman"/>
          <w:lang w:val="en-CA"/>
        </w:rPr>
        <w:t>MuMIn</w:t>
      </w:r>
      <w:proofErr w:type="spellEnd"/>
      <w:r w:rsidR="00CB634D" w:rsidRPr="003A5E82">
        <w:rPr>
          <w:rFonts w:ascii="Times New Roman" w:hAnsi="Times New Roman" w:cs="Times New Roman"/>
          <w:lang w:val="en-CA"/>
        </w:rPr>
        <w:t xml:space="preserve"> </w:t>
      </w:r>
      <w:r w:rsidR="00CB634D"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Kamil&lt;/Author&gt;&lt;Year&gt;2020&lt;/Year&gt;&lt;IDText&gt;MuMIn: Model selection and model averaging based on information criteria (AICc and alike)&lt;/IDText&gt;&lt;DisplayText&gt;(Barton 2020)&lt;/DisplayText&gt;&lt;record&gt;&lt;urls&gt;&lt;related-urls&gt;&lt;url&gt;https://cran.r-project.org/web/packages/MuMIn/MuMIn.pdf&lt;/url&gt;&lt;/related-urls&gt;&lt;/urls&gt;&lt;titles&gt;&lt;title&gt;MuMIn: Model selection and model averaging based on information criteria (AICc and alike)&lt;/title&gt;&lt;/titles&gt;&lt;contributors&gt;&lt;authors&gt;&lt;author&gt;Kamil Barton&lt;/author&gt;&lt;/authors&gt;&lt;/contributors&gt;&lt;added-date format="utc"&gt;1615783203&lt;/added-date&gt;&lt;ref-type name="Web Page"&gt;12&lt;/ref-type&gt;&lt;dates&gt;&lt;year&gt;2020&lt;/year&gt;&lt;/dates&gt;&lt;rec-number&gt;641&lt;/rec-number&gt;&lt;last-updated-date format="utc"&gt;1615783538&lt;/last-updated-date&gt;&lt;/record&gt;&lt;/Cite&gt;&lt;/EndNote&gt;</w:instrText>
      </w:r>
      <w:r w:rsidR="00CB634D" w:rsidRPr="003A5E82">
        <w:rPr>
          <w:rFonts w:ascii="Times New Roman" w:hAnsi="Times New Roman" w:cs="Times New Roman"/>
          <w:lang w:val="en-CA"/>
        </w:rPr>
        <w:fldChar w:fldCharType="separate"/>
      </w:r>
      <w:r w:rsidR="00654925">
        <w:rPr>
          <w:rFonts w:ascii="Times New Roman" w:hAnsi="Times New Roman" w:cs="Times New Roman"/>
          <w:noProof/>
          <w:lang w:val="en-CA"/>
        </w:rPr>
        <w:t>(Barton 2020)</w:t>
      </w:r>
      <w:r w:rsidR="00CB634D" w:rsidRPr="003A5E82">
        <w:rPr>
          <w:rFonts w:ascii="Times New Roman" w:hAnsi="Times New Roman" w:cs="Times New Roman"/>
          <w:lang w:val="en-CA"/>
        </w:rPr>
        <w:fldChar w:fldCharType="end"/>
      </w:r>
      <w:r w:rsidR="0071313E">
        <w:rPr>
          <w:rFonts w:ascii="Times New Roman" w:hAnsi="Times New Roman" w:cs="Times New Roman"/>
          <w:lang w:val="en-CA"/>
        </w:rPr>
        <w:t xml:space="preserve"> </w:t>
      </w:r>
      <w:r w:rsidR="00760EC9" w:rsidRPr="003A5E82">
        <w:rPr>
          <w:rFonts w:ascii="Times New Roman" w:hAnsi="Times New Roman" w:cs="Times New Roman"/>
          <w:lang w:val="en-CA"/>
        </w:rPr>
        <w:t xml:space="preserve">to </w:t>
      </w:r>
      <w:r w:rsidR="00D244DC" w:rsidRPr="003A5E82">
        <w:rPr>
          <w:rFonts w:ascii="Times New Roman" w:hAnsi="Times New Roman" w:cs="Times New Roman"/>
          <w:lang w:val="en-CA"/>
        </w:rPr>
        <w:t xml:space="preserve">identify </w:t>
      </w:r>
      <w:r w:rsidR="00DF1434" w:rsidRPr="003A5E82">
        <w:rPr>
          <w:rFonts w:ascii="Times New Roman" w:hAnsi="Times New Roman" w:cs="Times New Roman"/>
          <w:lang w:val="en-CA"/>
        </w:rPr>
        <w:t xml:space="preserve">the </w:t>
      </w:r>
      <w:r w:rsidR="002C2C4E" w:rsidRPr="003A5E82">
        <w:rPr>
          <w:rFonts w:ascii="Times New Roman" w:hAnsi="Times New Roman" w:cs="Times New Roman"/>
          <w:lang w:val="en-CA"/>
        </w:rPr>
        <w:t>variables</w:t>
      </w:r>
      <w:r w:rsidR="00EB7098" w:rsidRPr="003A5E82">
        <w:rPr>
          <w:rFonts w:ascii="Times New Roman" w:hAnsi="Times New Roman" w:cs="Times New Roman"/>
          <w:lang w:val="en-CA"/>
        </w:rPr>
        <w:t xml:space="preserve"> and interactions</w:t>
      </w:r>
      <w:r w:rsidR="002C2C4E" w:rsidRPr="003A5E82">
        <w:rPr>
          <w:rFonts w:ascii="Times New Roman" w:hAnsi="Times New Roman" w:cs="Times New Roman"/>
          <w:lang w:val="en-CA"/>
        </w:rPr>
        <w:t xml:space="preserve"> that </w:t>
      </w:r>
      <w:r w:rsidR="00BD3525" w:rsidRPr="003A5E82">
        <w:rPr>
          <w:rFonts w:ascii="Times New Roman" w:hAnsi="Times New Roman" w:cs="Times New Roman"/>
          <w:lang w:val="en-CA"/>
        </w:rPr>
        <w:t>were</w:t>
      </w:r>
      <w:r w:rsidR="00B05929" w:rsidRPr="003A5E82">
        <w:rPr>
          <w:rFonts w:ascii="Times New Roman" w:hAnsi="Times New Roman" w:cs="Times New Roman"/>
          <w:lang w:val="en-CA"/>
        </w:rPr>
        <w:t xml:space="preserve"> retained</w:t>
      </w:r>
      <w:r w:rsidR="00BD3525" w:rsidRPr="003A5E82">
        <w:rPr>
          <w:rFonts w:ascii="Times New Roman" w:hAnsi="Times New Roman" w:cs="Times New Roman"/>
          <w:lang w:val="en-CA"/>
        </w:rPr>
        <w:t xml:space="preserve"> in the</w:t>
      </w:r>
      <w:r w:rsidR="00E4764F" w:rsidRPr="003A5E82">
        <w:rPr>
          <w:rFonts w:ascii="Times New Roman" w:hAnsi="Times New Roman" w:cs="Times New Roman"/>
          <w:lang w:val="en-CA"/>
        </w:rPr>
        <w:t xml:space="preserve"> top</w:t>
      </w:r>
      <w:r w:rsidR="00FA6A66" w:rsidRPr="003A5E82">
        <w:rPr>
          <w:rFonts w:ascii="Times New Roman" w:hAnsi="Times New Roman" w:cs="Times New Roman"/>
          <w:lang w:val="en-CA"/>
        </w:rPr>
        <w:t xml:space="preserve"> models </w:t>
      </w:r>
      <w:r w:rsidR="005E7D87" w:rsidRPr="003A5E82">
        <w:rPr>
          <w:rFonts w:ascii="Times New Roman" w:hAnsi="Times New Roman" w:cs="Times New Roman"/>
          <w:lang w:val="en-CA"/>
        </w:rPr>
        <w:t>(ΔAIC &lt; 2).</w:t>
      </w:r>
      <w:bookmarkStart w:id="0" w:name="_Hlk99047711"/>
      <w:r w:rsidR="00DB38AF">
        <w:rPr>
          <w:rFonts w:ascii="Times New Roman" w:hAnsi="Times New Roman" w:cs="Times New Roman"/>
          <w:lang w:val="en-CA"/>
        </w:rPr>
        <w:t xml:space="preserve"> Because year was a significant predictor of both boldness and concern (see below, results</w:t>
      </w:r>
      <w:r w:rsidR="006C0EF9">
        <w:rPr>
          <w:rFonts w:ascii="Times New Roman" w:hAnsi="Times New Roman" w:cs="Times New Roman"/>
          <w:lang w:val="en-CA"/>
        </w:rPr>
        <w:t>), w</w:t>
      </w:r>
      <w:r w:rsidR="00C44148">
        <w:rPr>
          <w:rFonts w:ascii="Times New Roman" w:hAnsi="Times New Roman" w:cs="Times New Roman"/>
          <w:lang w:val="en-CA"/>
        </w:rPr>
        <w:t xml:space="preserve">e </w:t>
      </w:r>
      <w:r w:rsidR="003351FD">
        <w:rPr>
          <w:rFonts w:ascii="Times New Roman" w:hAnsi="Times New Roman" w:cs="Times New Roman"/>
          <w:lang w:val="en-CA"/>
        </w:rPr>
        <w:t>explored this relationship in more detail</w:t>
      </w:r>
      <w:r w:rsidR="00B318B9">
        <w:rPr>
          <w:rFonts w:ascii="Times New Roman" w:hAnsi="Times New Roman" w:cs="Times New Roman"/>
          <w:lang w:val="en-CA"/>
        </w:rPr>
        <w:t xml:space="preserve"> </w:t>
      </w:r>
      <w:r w:rsidR="00DC08FC">
        <w:rPr>
          <w:rFonts w:ascii="Times New Roman" w:hAnsi="Times New Roman" w:cs="Times New Roman"/>
          <w:lang w:val="en-CA"/>
        </w:rPr>
        <w:t>using</w:t>
      </w:r>
      <w:r w:rsidR="007243CB">
        <w:rPr>
          <w:rFonts w:ascii="Times New Roman" w:hAnsi="Times New Roman" w:cs="Times New Roman"/>
          <w:lang w:val="en-CA"/>
        </w:rPr>
        <w:t xml:space="preserve"> </w:t>
      </w:r>
      <w:r w:rsidR="00506B58">
        <w:rPr>
          <w:rFonts w:ascii="Times New Roman" w:hAnsi="Times New Roman" w:cs="Times New Roman"/>
          <w:lang w:val="en-CA"/>
        </w:rPr>
        <w:t>linear regression</w:t>
      </w:r>
      <w:r w:rsidR="00DF400F">
        <w:rPr>
          <w:rFonts w:ascii="Times New Roman" w:hAnsi="Times New Roman" w:cs="Times New Roman"/>
          <w:lang w:val="en-CA"/>
        </w:rPr>
        <w:t xml:space="preserve">s predicting the percentage of reports within each of the </w:t>
      </w:r>
      <w:r w:rsidR="009D3AC9">
        <w:rPr>
          <w:rFonts w:ascii="Times New Roman" w:hAnsi="Times New Roman" w:cs="Times New Roman"/>
          <w:lang w:val="en-CA"/>
        </w:rPr>
        <w:t>ordinal scores</w:t>
      </w:r>
      <w:r w:rsidR="00B534AE">
        <w:rPr>
          <w:rFonts w:ascii="Times New Roman" w:hAnsi="Times New Roman" w:cs="Times New Roman"/>
          <w:lang w:val="en-CA"/>
        </w:rPr>
        <w:t xml:space="preserve"> as a function of year</w:t>
      </w:r>
      <w:r w:rsidR="00DF400F">
        <w:rPr>
          <w:rFonts w:ascii="Times New Roman" w:hAnsi="Times New Roman" w:cs="Times New Roman"/>
          <w:lang w:val="en-CA"/>
        </w:rPr>
        <w:t xml:space="preserve">. </w:t>
      </w:r>
      <w:r w:rsidR="00857CB2">
        <w:rPr>
          <w:rFonts w:ascii="Times New Roman" w:hAnsi="Times New Roman" w:cs="Times New Roman"/>
          <w:lang w:val="en-CA"/>
        </w:rPr>
        <w:t xml:space="preserve"> </w:t>
      </w:r>
    </w:p>
    <w:p w14:paraId="1170C3DB" w14:textId="77777777" w:rsidR="00F40A77" w:rsidRPr="003A5E82" w:rsidRDefault="00F40A77" w:rsidP="00BA0A2E">
      <w:pPr>
        <w:spacing w:line="480" w:lineRule="auto"/>
        <w:rPr>
          <w:rFonts w:ascii="Times New Roman" w:hAnsi="Times New Roman" w:cs="Times New Roman"/>
          <w:b/>
          <w:bCs/>
          <w:lang w:val="en-CA"/>
        </w:rPr>
      </w:pPr>
    </w:p>
    <w:p w14:paraId="261C11FD" w14:textId="2EB0650F" w:rsidR="0000776C" w:rsidRPr="0066010C" w:rsidRDefault="0000776C" w:rsidP="00907074">
      <w:pPr>
        <w:spacing w:line="480" w:lineRule="auto"/>
        <w:rPr>
          <w:rFonts w:ascii="Times New Roman" w:hAnsi="Times New Roman" w:cs="Times New Roman"/>
          <w:lang w:val="en-CA"/>
        </w:rPr>
      </w:pPr>
      <w:r w:rsidRPr="003A5E82">
        <w:rPr>
          <w:rFonts w:ascii="Times New Roman" w:hAnsi="Times New Roman" w:cs="Times New Roman"/>
          <w:lang w:val="en-CA"/>
        </w:rPr>
        <w:t xml:space="preserve">To determine if boldness and concern </w:t>
      </w:r>
      <w:r w:rsidR="00261C83">
        <w:rPr>
          <w:rFonts w:ascii="Times New Roman" w:hAnsi="Times New Roman" w:cs="Times New Roman"/>
          <w:lang w:val="en-CA"/>
        </w:rPr>
        <w:t>scores</w:t>
      </w:r>
      <w:r w:rsidRPr="003A5E82">
        <w:rPr>
          <w:rFonts w:ascii="Times New Roman" w:hAnsi="Times New Roman" w:cs="Times New Roman"/>
          <w:lang w:val="en-CA"/>
        </w:rPr>
        <w:t xml:space="preserve"> significantly </w:t>
      </w:r>
      <w:r w:rsidR="00A60F3D" w:rsidRPr="003A5E82">
        <w:rPr>
          <w:rFonts w:ascii="Times New Roman" w:hAnsi="Times New Roman" w:cs="Times New Roman"/>
          <w:lang w:val="en-CA"/>
        </w:rPr>
        <w:t>differ</w:t>
      </w:r>
      <w:r w:rsidR="00A60F3D">
        <w:rPr>
          <w:rFonts w:ascii="Times New Roman" w:hAnsi="Times New Roman" w:cs="Times New Roman"/>
          <w:lang w:val="en-CA"/>
        </w:rPr>
        <w:t>ed</w:t>
      </w:r>
      <w:r w:rsidRPr="003A5E82">
        <w:rPr>
          <w:rFonts w:ascii="Times New Roman" w:hAnsi="Times New Roman" w:cs="Times New Roman"/>
          <w:lang w:val="en-CA"/>
        </w:rPr>
        <w:t xml:space="preserve"> </w:t>
      </w:r>
      <w:r w:rsidR="00A60F3D">
        <w:rPr>
          <w:rFonts w:ascii="Times New Roman" w:hAnsi="Times New Roman" w:cs="Times New Roman"/>
          <w:lang w:val="en-CA"/>
        </w:rPr>
        <w:t>based on</w:t>
      </w:r>
      <w:r w:rsidRPr="003A5E82">
        <w:rPr>
          <w:rFonts w:ascii="Times New Roman" w:hAnsi="Times New Roman" w:cs="Times New Roman"/>
          <w:lang w:val="en-CA"/>
        </w:rPr>
        <w:t xml:space="preserve"> time of day </w:t>
      </w:r>
      <w:r w:rsidR="00982192">
        <w:rPr>
          <w:rFonts w:ascii="Times New Roman" w:hAnsi="Times New Roman" w:cs="Times New Roman"/>
          <w:lang w:val="en-CA"/>
        </w:rPr>
        <w:t>or</w:t>
      </w:r>
      <w:r w:rsidRPr="003A5E82">
        <w:rPr>
          <w:rFonts w:ascii="Times New Roman" w:hAnsi="Times New Roman" w:cs="Times New Roman"/>
          <w:lang w:val="en-CA"/>
        </w:rPr>
        <w:t xml:space="preserve"> contextual </w:t>
      </w:r>
      <w:r w:rsidR="009A6647">
        <w:rPr>
          <w:rFonts w:ascii="Times New Roman" w:hAnsi="Times New Roman" w:cs="Times New Roman"/>
          <w:lang w:val="en-CA"/>
        </w:rPr>
        <w:t>factors</w:t>
      </w:r>
      <w:r w:rsidRPr="003A5E82">
        <w:rPr>
          <w:rFonts w:ascii="Times New Roman" w:hAnsi="Times New Roman" w:cs="Times New Roman"/>
          <w:lang w:val="en-CA"/>
        </w:rPr>
        <w:t>, we used Pearson’s chi square test</w:t>
      </w:r>
      <w:r w:rsidR="00D955C1" w:rsidRPr="003A5E82">
        <w:rPr>
          <w:rFonts w:ascii="Times New Roman" w:hAnsi="Times New Roman" w:cs="Times New Roman"/>
          <w:lang w:val="en-CA"/>
        </w:rPr>
        <w:t>s</w:t>
      </w:r>
      <w:r w:rsidRPr="003A5E82">
        <w:rPr>
          <w:rFonts w:ascii="Times New Roman" w:hAnsi="Times New Roman" w:cs="Times New Roman"/>
          <w:lang w:val="en-CA"/>
        </w:rPr>
        <w:t xml:space="preserve"> of independence </w:t>
      </w:r>
      <w:r w:rsidRPr="003A5E82">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KTwvRGlzcGxheVRleHQ+PHJlY29yZD48ZGF0ZXM+PHB1Yi1kYXRlcz48ZGF0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sidR="00654925">
        <w:rPr>
          <w:rFonts w:ascii="Times New Roman" w:hAnsi="Times New Roman" w:cs="Times New Roman"/>
          <w:noProof/>
          <w:lang w:val="en-CA"/>
        </w:rPr>
        <w:t>(Weckel et al. 2010)</w:t>
      </w:r>
      <w:r w:rsidRPr="003A5E82">
        <w:rPr>
          <w:rFonts w:ascii="Times New Roman" w:hAnsi="Times New Roman" w:cs="Times New Roman"/>
          <w:lang w:val="en-CA"/>
        </w:rPr>
        <w:fldChar w:fldCharType="end"/>
      </w:r>
      <w:r w:rsidR="00D44183">
        <w:rPr>
          <w:rFonts w:ascii="Times New Roman" w:hAnsi="Times New Roman" w:cs="Times New Roman"/>
          <w:lang w:val="en-CA"/>
        </w:rPr>
        <w:t xml:space="preserve">, followed by </w:t>
      </w:r>
      <w:r w:rsidR="00D44183">
        <w:rPr>
          <w:rFonts w:ascii="Times New Roman" w:hAnsi="Times New Roman" w:cs="Times New Roman"/>
          <w:i/>
          <w:iCs/>
          <w:lang w:val="en-CA"/>
        </w:rPr>
        <w:t xml:space="preserve">post hoc </w:t>
      </w:r>
      <w:r w:rsidR="00D44183">
        <w:rPr>
          <w:rFonts w:ascii="Times New Roman" w:hAnsi="Times New Roman" w:cs="Times New Roman"/>
          <w:lang w:val="en-CA"/>
        </w:rPr>
        <w:t>test</w:t>
      </w:r>
      <w:r w:rsidR="00B2653C">
        <w:rPr>
          <w:rFonts w:ascii="Times New Roman" w:hAnsi="Times New Roman" w:cs="Times New Roman"/>
          <w:lang w:val="en-CA"/>
        </w:rPr>
        <w:t>s</w:t>
      </w:r>
      <w:r w:rsidR="002B6B09" w:rsidRPr="003A5E82">
        <w:rPr>
          <w:rFonts w:ascii="Times New Roman" w:hAnsi="Times New Roman" w:cs="Times New Roman"/>
          <w:lang w:val="en-CA"/>
        </w:rPr>
        <w:t xml:space="preserve"> </w:t>
      </w:r>
      <w:r w:rsidRPr="003A5E82">
        <w:rPr>
          <w:rFonts w:ascii="Times New Roman" w:hAnsi="Times New Roman" w:cs="Times New Roman"/>
          <w:lang w:val="en-CA"/>
        </w:rPr>
        <w:fldChar w:fldCharType="begin"/>
      </w:r>
      <w:r w:rsidR="00B2653C">
        <w:rPr>
          <w:rFonts w:ascii="Times New Roman" w:hAnsi="Times New Roman" w:cs="Times New Roman"/>
          <w:lang w:val="en-CA"/>
        </w:rPr>
        <w:instrText xml:space="preserve"> ADDIN EN.CITE &lt;EndNote&gt;&lt;Cite&gt;&lt;Author&gt;Ebbert&lt;/Author&gt;&lt;Year&gt;2019&lt;/Year&gt;&lt;IDText&gt;Package &amp;apos;chisq.posthoc.test&amp;apos;&lt;/IDText&gt;&lt;Prefix&gt;chisq.posthoc.test.package`; &lt;/Prefix&gt;&lt;DisplayText&gt;(chisq.posthoc.test.package; Ebbert 2019)&lt;/DisplayText&gt;&lt;record&gt;&lt;urls&gt;&lt;related-urls&gt;&lt;url&gt;https://cran.r-project.org/web/packages/chisq.posthoc.test/chisq.posthoc.test.pdf&lt;/url&gt;&lt;/related-urls&gt;&lt;/urls&gt;&lt;titles&gt;&lt;title&gt;Package &amp;apos;chisq.posthoc.test&amp;apos;&lt;/title&gt;&lt;/titles&gt;&lt;contributors&gt;&lt;authors&gt;&lt;author&gt;Ebbert, Daniel&lt;/author&gt;&lt;/authors&gt;&lt;/contributors&gt;&lt;added-date format="utc"&gt;1645841654&lt;/added-date&gt;&lt;ref-type name="Web Page"&gt;12&lt;/ref-type&gt;&lt;dates&gt;&lt;year&gt;2019&lt;/year&gt;&lt;/dates&gt;&lt;rec-number&gt;957&lt;/rec-number&gt;&lt;last-updated-date format="utc"&gt;1645841755&lt;/last-updated-date&gt;&lt;/record&gt;&lt;/Cite&gt;&lt;/EndNote&gt;</w:instrText>
      </w:r>
      <w:r w:rsidRPr="003A5E82">
        <w:rPr>
          <w:rFonts w:ascii="Times New Roman" w:hAnsi="Times New Roman" w:cs="Times New Roman"/>
          <w:lang w:val="en-CA"/>
        </w:rPr>
        <w:fldChar w:fldCharType="separate"/>
      </w:r>
      <w:r w:rsidR="00B2653C">
        <w:rPr>
          <w:rFonts w:ascii="Times New Roman" w:hAnsi="Times New Roman" w:cs="Times New Roman"/>
          <w:noProof/>
          <w:lang w:val="en-CA"/>
        </w:rPr>
        <w:t>(chisq.posthoc.test.package; Ebbert 2019)</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to determine </w:t>
      </w:r>
      <w:r w:rsidR="00CD70B6">
        <w:rPr>
          <w:rFonts w:ascii="Times New Roman" w:hAnsi="Times New Roman" w:cs="Times New Roman"/>
          <w:lang w:val="en-CA"/>
        </w:rPr>
        <w:t>which levels of each factor were most strongly associated with boldness or concern</w:t>
      </w:r>
      <w:r w:rsidR="000E0433">
        <w:rPr>
          <w:rFonts w:ascii="Times New Roman" w:hAnsi="Times New Roman" w:cs="Times New Roman"/>
          <w:lang w:val="en-CA"/>
        </w:rPr>
        <w:t>.</w:t>
      </w:r>
      <w:r w:rsidR="00C816E6">
        <w:rPr>
          <w:rFonts w:ascii="Times New Roman" w:hAnsi="Times New Roman" w:cs="Times New Roman"/>
          <w:lang w:val="en-CA"/>
        </w:rPr>
        <w:t xml:space="preserve"> For these analyses, we included reports for which each contextual variable could not be determined because this “unknown” category serves as a </w:t>
      </w:r>
      <w:r w:rsidR="00F4061B">
        <w:rPr>
          <w:rFonts w:ascii="Times New Roman" w:hAnsi="Times New Roman" w:cs="Times New Roman"/>
          <w:lang w:val="en-CA"/>
        </w:rPr>
        <w:t xml:space="preserve">reference category </w:t>
      </w:r>
      <w:r w:rsidR="00FA04B3">
        <w:rPr>
          <w:rFonts w:ascii="Times New Roman" w:hAnsi="Times New Roman" w:cs="Times New Roman"/>
          <w:lang w:val="en-CA"/>
        </w:rPr>
        <w:t xml:space="preserve">and could potentially be </w:t>
      </w:r>
      <w:r w:rsidR="00F4061B">
        <w:rPr>
          <w:rFonts w:ascii="Times New Roman" w:hAnsi="Times New Roman" w:cs="Times New Roman"/>
          <w:lang w:val="en-CA"/>
        </w:rPr>
        <w:t xml:space="preserve">informative for </w:t>
      </w:r>
      <w:r w:rsidR="00F4061B">
        <w:rPr>
          <w:rFonts w:ascii="Times New Roman" w:hAnsi="Times New Roman" w:cs="Times New Roman"/>
          <w:lang w:val="en-CA"/>
        </w:rPr>
        <w:lastRenderedPageBreak/>
        <w:t>some variables (e.g., vulnerable individuals or dog leash status</w:t>
      </w:r>
      <w:r w:rsidR="009D39AC">
        <w:rPr>
          <w:rFonts w:ascii="Times New Roman" w:hAnsi="Times New Roman" w:cs="Times New Roman"/>
          <w:lang w:val="en-CA"/>
        </w:rPr>
        <w:t>)</w:t>
      </w:r>
      <w:r w:rsidR="00F4061B">
        <w:rPr>
          <w:rFonts w:ascii="Times New Roman" w:hAnsi="Times New Roman" w:cs="Times New Roman"/>
          <w:lang w:val="en-CA"/>
        </w:rPr>
        <w:t xml:space="preserve">. </w:t>
      </w:r>
      <w:r w:rsidRPr="003A5E82">
        <w:rPr>
          <w:rFonts w:ascii="Times New Roman" w:hAnsi="Times New Roman" w:cs="Times New Roman"/>
          <w:lang w:val="en-CA"/>
        </w:rPr>
        <w:t xml:space="preserve">We also used </w:t>
      </w:r>
      <w:r w:rsidR="00063A95">
        <w:rPr>
          <w:rFonts w:ascii="Times New Roman" w:hAnsi="Times New Roman" w:cs="Times New Roman"/>
          <w:lang w:val="en-CA"/>
        </w:rPr>
        <w:t>chi square tests</w:t>
      </w:r>
      <w:r w:rsidRPr="003A5E82">
        <w:rPr>
          <w:rFonts w:ascii="Times New Roman" w:hAnsi="Times New Roman" w:cs="Times New Roman"/>
          <w:lang w:val="en-CA"/>
        </w:rPr>
        <w:t xml:space="preserve"> to </w:t>
      </w:r>
      <w:r w:rsidR="001C05E7">
        <w:rPr>
          <w:rFonts w:ascii="Times New Roman" w:hAnsi="Times New Roman" w:cs="Times New Roman"/>
          <w:lang w:val="en-CA"/>
        </w:rPr>
        <w:t>test whether reports that identified bolder coyote behaviour also expressed more human concern</w:t>
      </w:r>
      <w:r w:rsidR="00943F34">
        <w:rPr>
          <w:rFonts w:ascii="Times New Roman" w:hAnsi="Times New Roman" w:cs="Times New Roman"/>
          <w:lang w:val="en-CA"/>
        </w:rPr>
        <w:t xml:space="preserve">. </w:t>
      </w:r>
      <w:r w:rsidR="00F4061B">
        <w:rPr>
          <w:rFonts w:ascii="Times New Roman" w:hAnsi="Times New Roman" w:cs="Times New Roman"/>
          <w:lang w:val="en-CA"/>
        </w:rPr>
        <w:t>A</w:t>
      </w:r>
      <w:r w:rsidR="00F4061B" w:rsidRPr="003A5E82">
        <w:rPr>
          <w:rFonts w:ascii="Times New Roman" w:hAnsi="Times New Roman" w:cs="Times New Roman"/>
          <w:lang w:val="en-CA"/>
        </w:rPr>
        <w:t>lpha values</w:t>
      </w:r>
      <w:r w:rsidR="00F4061B">
        <w:rPr>
          <w:rFonts w:ascii="Times New Roman" w:hAnsi="Times New Roman" w:cs="Times New Roman"/>
          <w:lang w:val="en-CA"/>
        </w:rPr>
        <w:t xml:space="preserve"> for each </w:t>
      </w:r>
      <w:r w:rsidR="008B5AAF">
        <w:rPr>
          <w:rFonts w:ascii="Times New Roman" w:hAnsi="Times New Roman" w:cs="Times New Roman"/>
          <w:lang w:val="en-CA"/>
        </w:rPr>
        <w:t xml:space="preserve">residual </w:t>
      </w:r>
      <w:r w:rsidR="00F4061B">
        <w:rPr>
          <w:rFonts w:ascii="Times New Roman" w:hAnsi="Times New Roman" w:cs="Times New Roman"/>
          <w:lang w:val="en-CA"/>
        </w:rPr>
        <w:t>test were adjusted</w:t>
      </w:r>
      <w:r w:rsidR="00F4061B" w:rsidRPr="003A5E82">
        <w:rPr>
          <w:rFonts w:ascii="Times New Roman" w:hAnsi="Times New Roman" w:cs="Times New Roman"/>
          <w:lang w:val="en-CA"/>
        </w:rPr>
        <w:t xml:space="preserve"> with Holm’s correction for multiple comparisons </w:t>
      </w:r>
      <w:r w:rsidR="00F4061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Macdonald&lt;/Author&gt;&lt;Year&gt;2000&lt;/Year&gt;&lt;IDText&gt;Type I Error Rate Comparisons of Post Hoc Procedures for I j Chi-Square Tables&lt;/IDText&gt;&lt;DisplayText&gt;(Macdonald and Gardner 2000)&lt;/DisplayText&gt;&lt;record&gt;&lt;dates&gt;&lt;pub-dates&gt;&lt;date&gt;2000-10-01&lt;/date&gt;&lt;/pub-dates&gt;&lt;year&gt;2000&lt;/year&gt;&lt;/dates&gt;&lt;isbn&gt;0013-1644&lt;/isbn&gt;&lt;titles&gt;&lt;title&gt;Type I Error Rate Comparisons of Post Hoc Procedures for I j Chi-Square Tables&lt;/title&gt;&lt;secondary-title&gt;Educational and Psychological Measurement&lt;/secondary-title&gt;&lt;/titles&gt;&lt;pages&gt;735-754&lt;/pages&gt;&lt;number&gt;5&lt;/number&gt;&lt;access-date&gt;2022-02-25T22:37:06&lt;/access-date&gt;&lt;contributors&gt;&lt;authors&gt;&lt;author&gt;Macdonald, Paul L.&lt;/author&gt;&lt;author&gt;Gardner, Robert C.&lt;/author&gt;&lt;/authors&gt;&lt;/contributors&gt;&lt;added-date format="utc"&gt;1645828645&lt;/added-date&gt;&lt;ref-type name="Journal Article"&gt;17&lt;/ref-type&gt;&lt;rec-number&gt;956&lt;/rec-number&gt;&lt;publisher&gt;SAGE Publications&lt;/publisher&gt;&lt;last-updated-date format="utc"&gt;1645828645&lt;/last-updated-date&gt;&lt;electronic-resource-num&gt;10.1177/00131640021970871&lt;/electronic-resource-num&gt;&lt;volume&gt;60&lt;/volume&gt;&lt;/record&gt;&lt;/Cite&gt;&lt;/EndNote&gt;</w:instrText>
      </w:r>
      <w:r w:rsidR="00F4061B" w:rsidRPr="003A5E82">
        <w:rPr>
          <w:rFonts w:ascii="Times New Roman" w:hAnsi="Times New Roman" w:cs="Times New Roman"/>
          <w:lang w:val="en-CA"/>
        </w:rPr>
        <w:fldChar w:fldCharType="separate"/>
      </w:r>
      <w:r w:rsidR="00654925">
        <w:rPr>
          <w:rFonts w:ascii="Times New Roman" w:hAnsi="Times New Roman" w:cs="Times New Roman"/>
          <w:noProof/>
          <w:lang w:val="en-CA"/>
        </w:rPr>
        <w:t>(Macdonald and Gardner 2000)</w:t>
      </w:r>
      <w:r w:rsidR="00F4061B" w:rsidRPr="003A5E82">
        <w:rPr>
          <w:rFonts w:ascii="Times New Roman" w:hAnsi="Times New Roman" w:cs="Times New Roman"/>
          <w:lang w:val="en-CA"/>
        </w:rPr>
        <w:fldChar w:fldCharType="end"/>
      </w:r>
      <w:r w:rsidR="00F4061B" w:rsidRPr="003A5E82">
        <w:rPr>
          <w:rFonts w:ascii="Times New Roman" w:hAnsi="Times New Roman" w:cs="Times New Roman"/>
          <w:lang w:val="en-CA"/>
        </w:rPr>
        <w:t xml:space="preserve">. </w:t>
      </w:r>
      <w:r w:rsidRPr="003A5E82">
        <w:rPr>
          <w:rFonts w:ascii="Times New Roman" w:hAnsi="Times New Roman" w:cs="Times New Roman"/>
          <w:lang w:val="en-CA"/>
        </w:rPr>
        <w:t>We conducted all statistical analyses in R</w:t>
      </w:r>
      <w:r w:rsidR="005D79B7" w:rsidRPr="003A5E82">
        <w:rPr>
          <w:rFonts w:ascii="Times New Roman" w:hAnsi="Times New Roman" w:cs="Times New Roman"/>
          <w:lang w:val="en-CA"/>
        </w:rPr>
        <w:t xml:space="preserve"> </w:t>
      </w:r>
      <w:r w:rsidR="006B045F" w:rsidRPr="003A5E82">
        <w:rPr>
          <w:rFonts w:ascii="Times New Roman" w:hAnsi="Times New Roman" w:cs="Times New Roman"/>
          <w:lang w:val="en-CA"/>
        </w:rPr>
        <w:t>v</w:t>
      </w:r>
      <w:r w:rsidR="005D79B7" w:rsidRPr="003A5E82">
        <w:rPr>
          <w:rFonts w:ascii="Times New Roman" w:hAnsi="Times New Roman" w:cs="Times New Roman"/>
          <w:lang w:val="en-CA"/>
        </w:rPr>
        <w:t xml:space="preserve">ersion </w:t>
      </w:r>
      <w:r w:rsidR="006B045F" w:rsidRPr="003A5E82">
        <w:rPr>
          <w:rFonts w:ascii="Times New Roman" w:hAnsi="Times New Roman" w:cs="Times New Roman"/>
          <w:lang w:val="en-CA"/>
        </w:rPr>
        <w:t>4.1.3</w:t>
      </w:r>
      <w:r w:rsidR="005D79B7" w:rsidRPr="003A5E82">
        <w:rPr>
          <w:rFonts w:ascii="Times New Roman" w:hAnsi="Times New Roman" w:cs="Times New Roman"/>
          <w:lang w:val="en-CA"/>
        </w:rPr>
        <w:t xml:space="preserve"> </w:t>
      </w:r>
      <w:r w:rsidR="005D79B7"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R Core Team&lt;/Author&gt;&lt;Year&gt;2022&lt;/Year&gt;&lt;IDText&gt;R: A language and environment for statistical computing. R Foundation for Statistical Computing&lt;/IDText&gt;&lt;DisplayText&gt;(R Core Team 2022)&lt;/DisplayText&gt;&lt;record&gt;&lt;urls&gt;&lt;related-urls&gt;&lt;url&gt;https://www.R-project.Org/&lt;/url&gt;&lt;/related-urls&gt;&lt;/urls&gt;&lt;titles&gt;&lt;title&gt;R: A language and environment for statistical computing. R Foundation for Statistical Computing&lt;/title&gt;&lt;/titles&gt;&lt;contributors&gt;&lt;authors&gt;&lt;author&gt;R Core Team,&lt;/author&gt;&lt;/authors&gt;&lt;/contributors&gt;&lt;added-date format="utc"&gt;1585672002&lt;/added-date&gt;&lt;pub-location&gt;Vienna, Austria&lt;/pub-location&gt;&lt;ref-type name="Computer Program"&gt;9&lt;/ref-type&gt;&lt;dates&gt;&lt;year&gt;2022&lt;/year&gt;&lt;/dates&gt;&lt;rec-number&gt;266&lt;/rec-number&gt;&lt;last-updated-date format="utc"&gt;1648503449&lt;/last-updated-date&gt;&lt;/record&gt;&lt;/Cite&gt;&lt;/EndNote&gt;</w:instrText>
      </w:r>
      <w:r w:rsidR="005D79B7" w:rsidRPr="003A5E82">
        <w:rPr>
          <w:rFonts w:ascii="Times New Roman" w:hAnsi="Times New Roman" w:cs="Times New Roman"/>
          <w:lang w:val="en-CA"/>
        </w:rPr>
        <w:fldChar w:fldCharType="separate"/>
      </w:r>
      <w:r w:rsidR="00654925">
        <w:rPr>
          <w:rFonts w:ascii="Times New Roman" w:hAnsi="Times New Roman" w:cs="Times New Roman"/>
          <w:noProof/>
          <w:lang w:val="en-CA"/>
        </w:rPr>
        <w:t>(R Core Team 2022)</w:t>
      </w:r>
      <w:r w:rsidR="005D79B7" w:rsidRPr="003A5E82">
        <w:rPr>
          <w:rFonts w:ascii="Times New Roman" w:hAnsi="Times New Roman" w:cs="Times New Roman"/>
          <w:lang w:val="en-CA"/>
        </w:rPr>
        <w:fldChar w:fldCharType="end"/>
      </w:r>
      <w:r w:rsidR="005D79B7" w:rsidRPr="003A5E82">
        <w:rPr>
          <w:rFonts w:ascii="Times New Roman" w:hAnsi="Times New Roman" w:cs="Times New Roman"/>
          <w:lang w:val="en-CA"/>
        </w:rPr>
        <w:t xml:space="preserve"> </w:t>
      </w:r>
      <w:r w:rsidRPr="003A5E82">
        <w:rPr>
          <w:rFonts w:ascii="Times New Roman" w:hAnsi="Times New Roman" w:cs="Times New Roman"/>
          <w:lang w:val="en-CA"/>
        </w:rPr>
        <w:t xml:space="preserve">and considered effects to be significant if 95% confidence intervals did not overlap zero or if </w:t>
      </w:r>
      <w:r w:rsidR="00907074">
        <w:rPr>
          <w:rFonts w:ascii="Times New Roman" w:hAnsi="Times New Roman" w:cs="Times New Roman"/>
          <w:lang w:val="en-CA"/>
        </w:rPr>
        <w:t>p</w:t>
      </w:r>
      <w:r w:rsidRPr="003A5E82">
        <w:rPr>
          <w:rFonts w:ascii="Times New Roman" w:hAnsi="Times New Roman" w:cs="Times New Roman"/>
          <w:lang w:val="en-CA"/>
        </w:rPr>
        <w:t xml:space="preserve"> values &lt; 0.05.</w:t>
      </w:r>
    </w:p>
    <w:p w14:paraId="04347202" w14:textId="77777777" w:rsidR="0000776C" w:rsidRPr="003A5E82" w:rsidRDefault="0000776C" w:rsidP="00BA0A2E">
      <w:pPr>
        <w:spacing w:line="480" w:lineRule="auto"/>
        <w:rPr>
          <w:rFonts w:ascii="Times New Roman" w:hAnsi="Times New Roman" w:cs="Times New Roman"/>
          <w:b/>
          <w:bCs/>
          <w:lang w:val="en-CA"/>
        </w:rPr>
      </w:pPr>
    </w:p>
    <w:p w14:paraId="50828B82" w14:textId="75BF2D74" w:rsidR="00576E80" w:rsidRPr="003A5E82" w:rsidRDefault="00576E80"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RESULTS</w:t>
      </w:r>
    </w:p>
    <w:p w14:paraId="3B2ED4E4" w14:textId="5FD9CAB3" w:rsidR="00576E80" w:rsidRPr="003A5E82" w:rsidRDefault="00943F34" w:rsidP="00BA0A2E">
      <w:pPr>
        <w:spacing w:line="480" w:lineRule="auto"/>
        <w:rPr>
          <w:rFonts w:ascii="Times New Roman" w:hAnsi="Times New Roman" w:cs="Times New Roman"/>
          <w:b/>
          <w:bCs/>
          <w:lang w:val="en-CA"/>
        </w:rPr>
      </w:pPr>
      <w:r>
        <w:rPr>
          <w:rFonts w:ascii="Times New Roman" w:hAnsi="Times New Roman" w:cs="Times New Roman"/>
          <w:b/>
          <w:bCs/>
          <w:lang w:val="en-CA"/>
        </w:rPr>
        <w:t>Reporting patterns</w:t>
      </w:r>
    </w:p>
    <w:p w14:paraId="4F253AF9" w14:textId="59EDD955" w:rsidR="00127756" w:rsidRDefault="00576E80" w:rsidP="00BA0A2E">
      <w:pPr>
        <w:spacing w:line="480" w:lineRule="auto"/>
        <w:rPr>
          <w:rFonts w:ascii="Times New Roman" w:hAnsi="Times New Roman" w:cs="Times New Roman"/>
          <w:lang w:val="en-CA"/>
        </w:rPr>
      </w:pPr>
      <w:r w:rsidRPr="003A5E82">
        <w:rPr>
          <w:rFonts w:ascii="Times New Roman" w:hAnsi="Times New Roman" w:cs="Times New Roman"/>
          <w:lang w:val="en-CA"/>
        </w:rPr>
        <w:t xml:space="preserve">From September 2, 2010, to December </w:t>
      </w:r>
      <w:r w:rsidR="004C5D13">
        <w:rPr>
          <w:rFonts w:ascii="Times New Roman" w:hAnsi="Times New Roman" w:cs="Times New Roman"/>
          <w:lang w:val="en-CA"/>
        </w:rPr>
        <w:t>31</w:t>
      </w:r>
      <w:r w:rsidRPr="003A5E82">
        <w:rPr>
          <w:rFonts w:ascii="Times New Roman" w:hAnsi="Times New Roman" w:cs="Times New Roman"/>
          <w:lang w:val="en-CA"/>
        </w:rPr>
        <w:t xml:space="preserve">, 2021, </w:t>
      </w:r>
      <w:r w:rsidRPr="003A5E82">
        <w:rPr>
          <w:rFonts w:ascii="Times New Roman" w:hAnsi="Times New Roman" w:cs="Times New Roman"/>
          <w:i/>
          <w:iCs/>
          <w:lang w:val="en-CA"/>
        </w:rPr>
        <w:t>N</w:t>
      </w:r>
      <w:r w:rsidRPr="003A5E82">
        <w:rPr>
          <w:rFonts w:ascii="Times New Roman" w:hAnsi="Times New Roman" w:cs="Times New Roman"/>
          <w:lang w:val="en-CA"/>
        </w:rPr>
        <w:t xml:space="preserve"> = 11,239 reports were </w:t>
      </w:r>
      <w:r w:rsidR="004C5D13">
        <w:rPr>
          <w:rFonts w:ascii="Times New Roman" w:hAnsi="Times New Roman" w:cs="Times New Roman"/>
          <w:lang w:val="en-CA"/>
        </w:rPr>
        <w:t>submitted</w:t>
      </w:r>
      <w:r w:rsidRPr="003A5E82">
        <w:rPr>
          <w:rFonts w:ascii="Times New Roman" w:hAnsi="Times New Roman" w:cs="Times New Roman"/>
          <w:lang w:val="en-CA"/>
        </w:rPr>
        <w:t xml:space="preserve"> </w:t>
      </w:r>
      <w:r w:rsidR="004C5D13">
        <w:rPr>
          <w:rFonts w:ascii="Times New Roman" w:hAnsi="Times New Roman" w:cs="Times New Roman"/>
          <w:lang w:val="en-CA"/>
        </w:rPr>
        <w:t>on</w:t>
      </w:r>
      <w:r w:rsidRPr="003A5E82">
        <w:rPr>
          <w:rFonts w:ascii="Times New Roman" w:hAnsi="Times New Roman" w:cs="Times New Roman"/>
          <w:lang w:val="en-CA"/>
        </w:rPr>
        <w:t xml:space="preserve"> the Edmonton Urban Coyote project website. Of these, we removed </w:t>
      </w:r>
      <w:r w:rsidRPr="003A5E82">
        <w:rPr>
          <w:rFonts w:ascii="Times New Roman" w:hAnsi="Times New Roman" w:cs="Times New Roman"/>
          <w:i/>
          <w:iCs/>
          <w:lang w:val="en-CA"/>
        </w:rPr>
        <w:t>N</w:t>
      </w:r>
      <w:r w:rsidRPr="003A5E82">
        <w:rPr>
          <w:rFonts w:ascii="Times New Roman" w:hAnsi="Times New Roman" w:cs="Times New Roman"/>
          <w:lang w:val="en-CA"/>
        </w:rPr>
        <w:t xml:space="preserve"> = 1,722 spam or duplicate reports, </w:t>
      </w:r>
      <w:r w:rsidRPr="003A5E82">
        <w:rPr>
          <w:rFonts w:ascii="Times New Roman" w:hAnsi="Times New Roman" w:cs="Times New Roman"/>
          <w:i/>
          <w:iCs/>
          <w:lang w:val="en-CA"/>
        </w:rPr>
        <w:t>N</w:t>
      </w:r>
      <w:r w:rsidRPr="003A5E82">
        <w:rPr>
          <w:rFonts w:ascii="Times New Roman" w:hAnsi="Times New Roman" w:cs="Times New Roman"/>
          <w:lang w:val="en-CA"/>
        </w:rPr>
        <w:t xml:space="preserve"> = 256 reports that were outside of Edmonton city limits, and </w:t>
      </w:r>
      <w:r w:rsidRPr="003A5E82">
        <w:rPr>
          <w:rFonts w:ascii="Times New Roman" w:hAnsi="Times New Roman" w:cs="Times New Roman"/>
          <w:i/>
          <w:iCs/>
          <w:lang w:val="en-CA"/>
        </w:rPr>
        <w:t>N</w:t>
      </w:r>
      <w:r w:rsidRPr="003A5E82">
        <w:rPr>
          <w:rFonts w:ascii="Times New Roman" w:hAnsi="Times New Roman" w:cs="Times New Roman"/>
          <w:lang w:val="en-CA"/>
        </w:rPr>
        <w:t xml:space="preserve"> = 127 reports from 2010 and 2011 because of limited reporting in these years. The final dataset included </w:t>
      </w:r>
      <w:r w:rsidRPr="003A5E82">
        <w:rPr>
          <w:rFonts w:ascii="Times New Roman" w:hAnsi="Times New Roman" w:cs="Times New Roman"/>
          <w:i/>
          <w:iCs/>
          <w:lang w:val="en-CA"/>
        </w:rPr>
        <w:t>N</w:t>
      </w:r>
      <w:r w:rsidRPr="003A5E82">
        <w:rPr>
          <w:rFonts w:ascii="Times New Roman" w:hAnsi="Times New Roman" w:cs="Times New Roman"/>
          <w:lang w:val="en-CA"/>
        </w:rPr>
        <w:t xml:space="preserve"> = 9,134 unique and spatially explicit coyote reports between January 1, </w:t>
      </w:r>
      <w:r w:rsidR="00010B7C" w:rsidRPr="003A5E82">
        <w:rPr>
          <w:rFonts w:ascii="Times New Roman" w:hAnsi="Times New Roman" w:cs="Times New Roman"/>
          <w:lang w:val="en-CA"/>
        </w:rPr>
        <w:t>2012,</w:t>
      </w:r>
      <w:r w:rsidRPr="003A5E82">
        <w:rPr>
          <w:rFonts w:ascii="Times New Roman" w:hAnsi="Times New Roman" w:cs="Times New Roman"/>
          <w:lang w:val="en-CA"/>
        </w:rPr>
        <w:t xml:space="preserve"> and December 31, 2021. </w:t>
      </w:r>
      <w:r w:rsidR="00277270">
        <w:rPr>
          <w:rFonts w:ascii="Times New Roman" w:hAnsi="Times New Roman" w:cs="Times New Roman"/>
          <w:lang w:val="en-CA"/>
        </w:rPr>
        <w:t xml:space="preserve">Of the 100 reports that were re-classified to assess </w:t>
      </w:r>
      <w:r w:rsidR="009E25C7">
        <w:rPr>
          <w:rFonts w:ascii="Times New Roman" w:hAnsi="Times New Roman" w:cs="Times New Roman"/>
          <w:lang w:val="en-CA"/>
        </w:rPr>
        <w:t xml:space="preserve">classification </w:t>
      </w:r>
      <w:r w:rsidR="00277270">
        <w:rPr>
          <w:rFonts w:ascii="Times New Roman" w:hAnsi="Times New Roman" w:cs="Times New Roman"/>
          <w:lang w:val="en-CA"/>
        </w:rPr>
        <w:t>repeatability,</w:t>
      </w:r>
      <w:r w:rsidR="005123E4">
        <w:rPr>
          <w:rFonts w:ascii="Times New Roman" w:hAnsi="Times New Roman" w:cs="Times New Roman"/>
          <w:lang w:val="en-CA"/>
        </w:rPr>
        <w:t xml:space="preserve"> inter-rater agreement </w:t>
      </w:r>
      <w:r w:rsidR="009E5A9E">
        <w:rPr>
          <w:rFonts w:ascii="Times New Roman" w:hAnsi="Times New Roman" w:cs="Times New Roman"/>
          <w:lang w:val="en-CA"/>
        </w:rPr>
        <w:t>for each variable ranged from 85-96% (Table 1 in Appendix 1).</w:t>
      </w:r>
    </w:p>
    <w:p w14:paraId="412B5DBF" w14:textId="20C455B4" w:rsidR="00B673D6" w:rsidRDefault="00576E80" w:rsidP="007F3503">
      <w:pPr>
        <w:spacing w:before="240" w:line="480" w:lineRule="auto"/>
        <w:rPr>
          <w:rFonts w:ascii="Times New Roman" w:hAnsi="Times New Roman" w:cs="Times New Roman"/>
          <w:lang w:val="en-CA"/>
        </w:rPr>
      </w:pPr>
      <w:r w:rsidRPr="003A5E82">
        <w:rPr>
          <w:rFonts w:ascii="Times New Roman" w:hAnsi="Times New Roman" w:cs="Times New Roman"/>
          <w:lang w:val="en-CA"/>
        </w:rPr>
        <w:t xml:space="preserve">Reports were widely distributed across the city </w:t>
      </w:r>
      <w:r w:rsidR="00501F51">
        <w:rPr>
          <w:rFonts w:ascii="Times New Roman" w:hAnsi="Times New Roman" w:cs="Times New Roman"/>
          <w:lang w:val="en-CA"/>
        </w:rPr>
        <w:t xml:space="preserve">and </w:t>
      </w:r>
      <w:r w:rsidRPr="003A5E82">
        <w:rPr>
          <w:rFonts w:ascii="Times New Roman" w:hAnsi="Times New Roman" w:cs="Times New Roman"/>
          <w:lang w:val="en-CA"/>
        </w:rPr>
        <w:t>unevenly spread across land cover types (χ</w:t>
      </w:r>
      <w:r w:rsidRPr="003A5E82">
        <w:rPr>
          <w:rFonts w:ascii="Times New Roman" w:hAnsi="Times New Roman" w:cs="Times New Roman"/>
          <w:vertAlign w:val="superscript"/>
          <w:lang w:val="en-CA"/>
        </w:rPr>
        <w:t>2</w:t>
      </w:r>
      <w:r w:rsidRPr="003A5E82">
        <w:rPr>
          <w:rFonts w:ascii="Times New Roman" w:hAnsi="Times New Roman" w:cs="Times New Roman"/>
          <w:vertAlign w:val="subscript"/>
          <w:lang w:val="en-CA"/>
        </w:rPr>
        <w:t>4</w:t>
      </w:r>
      <w:r w:rsidRPr="003A5E82">
        <w:rPr>
          <w:rFonts w:ascii="Times New Roman" w:hAnsi="Times New Roman" w:cs="Times New Roman"/>
          <w:lang w:val="en-CA"/>
        </w:rPr>
        <w:t xml:space="preserve"> = 1,564, </w:t>
      </w:r>
      <w:r w:rsidR="00501F51">
        <w:rPr>
          <w:rFonts w:ascii="Times New Roman" w:hAnsi="Times New Roman" w:cs="Times New Roman"/>
          <w:lang w:val="en-CA"/>
        </w:rPr>
        <w:t>p</w:t>
      </w:r>
      <w:r w:rsidRPr="003A5E82">
        <w:rPr>
          <w:rFonts w:ascii="Times New Roman" w:hAnsi="Times New Roman" w:cs="Times New Roman"/>
          <w:lang w:val="en-CA"/>
        </w:rPr>
        <w:t xml:space="preserve"> &lt; 0.001</w:t>
      </w:r>
      <w:r w:rsidR="00501F51">
        <w:rPr>
          <w:rFonts w:ascii="Times New Roman" w:hAnsi="Times New Roman" w:cs="Times New Roman"/>
          <w:lang w:val="en-CA"/>
        </w:rPr>
        <w:t>;</w:t>
      </w:r>
      <w:r w:rsidRPr="003A5E82">
        <w:rPr>
          <w:rFonts w:ascii="Times New Roman" w:hAnsi="Times New Roman" w:cs="Times New Roman"/>
          <w:lang w:val="en-CA"/>
        </w:rPr>
        <w:t xml:space="preserve"> Figure 1). </w:t>
      </w:r>
      <w:r w:rsidR="00501F51">
        <w:rPr>
          <w:rFonts w:ascii="Times New Roman" w:hAnsi="Times New Roman" w:cs="Times New Roman"/>
          <w:lang w:val="en-CA"/>
        </w:rPr>
        <w:t xml:space="preserve">Based on the proportion of each land cover type within our study area, we received more reports than </w:t>
      </w:r>
      <w:r w:rsidRPr="003A5E82">
        <w:rPr>
          <w:rFonts w:ascii="Times New Roman" w:hAnsi="Times New Roman" w:cs="Times New Roman"/>
          <w:lang w:val="en-CA"/>
        </w:rPr>
        <w:t xml:space="preserve">expected in residential (59.1%, </w:t>
      </w:r>
      <w:r w:rsidRPr="003A5E82">
        <w:rPr>
          <w:rFonts w:ascii="Times New Roman" w:hAnsi="Times New Roman" w:cs="Times New Roman"/>
          <w:i/>
          <w:iCs/>
          <w:lang w:val="en-CA"/>
        </w:rPr>
        <w:t xml:space="preserve">N = </w:t>
      </w:r>
      <w:r w:rsidRPr="003A5E82">
        <w:rPr>
          <w:rFonts w:ascii="Times New Roman" w:hAnsi="Times New Roman" w:cs="Times New Roman"/>
          <w:lang w:val="en-CA"/>
        </w:rPr>
        <w:t xml:space="preserve">5,396), mowed grass (12.2%, </w:t>
      </w:r>
      <w:r w:rsidRPr="003A5E82">
        <w:rPr>
          <w:rFonts w:ascii="Times New Roman" w:hAnsi="Times New Roman" w:cs="Times New Roman"/>
          <w:i/>
          <w:iCs/>
          <w:lang w:val="en-CA"/>
        </w:rPr>
        <w:t xml:space="preserve">N = </w:t>
      </w:r>
      <w:r w:rsidRPr="003A5E82">
        <w:rPr>
          <w:rFonts w:ascii="Times New Roman" w:hAnsi="Times New Roman" w:cs="Times New Roman"/>
          <w:lang w:val="en-CA"/>
        </w:rPr>
        <w:t xml:space="preserve">1,111), and natural land cover (10.9 %, </w:t>
      </w:r>
      <w:r w:rsidRPr="003A5E82">
        <w:rPr>
          <w:rFonts w:ascii="Times New Roman" w:hAnsi="Times New Roman" w:cs="Times New Roman"/>
          <w:i/>
          <w:iCs/>
          <w:lang w:val="en-CA"/>
        </w:rPr>
        <w:t xml:space="preserve">N = </w:t>
      </w:r>
      <w:r w:rsidRPr="003A5E82">
        <w:rPr>
          <w:rFonts w:ascii="Times New Roman" w:hAnsi="Times New Roman" w:cs="Times New Roman"/>
          <w:lang w:val="en-CA"/>
        </w:rPr>
        <w:t>997)</w:t>
      </w:r>
      <w:r w:rsidR="00501F51">
        <w:rPr>
          <w:rFonts w:ascii="Times New Roman" w:hAnsi="Times New Roman" w:cs="Times New Roman"/>
          <w:lang w:val="en-CA"/>
        </w:rPr>
        <w:t xml:space="preserve"> areas and fewer than expected in</w:t>
      </w:r>
      <w:r w:rsidRPr="003A5E82">
        <w:rPr>
          <w:rFonts w:ascii="Times New Roman" w:hAnsi="Times New Roman" w:cs="Times New Roman"/>
          <w:lang w:val="en-CA"/>
        </w:rPr>
        <w:t xml:space="preserve"> commercial (11.1%, </w:t>
      </w:r>
      <w:r w:rsidRPr="003A5E82">
        <w:rPr>
          <w:rFonts w:ascii="Times New Roman" w:hAnsi="Times New Roman" w:cs="Times New Roman"/>
          <w:i/>
          <w:iCs/>
          <w:lang w:val="en-CA"/>
        </w:rPr>
        <w:t>N</w:t>
      </w:r>
      <w:r w:rsidRPr="003A5E82">
        <w:rPr>
          <w:rFonts w:ascii="Times New Roman" w:hAnsi="Times New Roman" w:cs="Times New Roman"/>
          <w:lang w:val="en-CA"/>
        </w:rPr>
        <w:t xml:space="preserve">=1,016) </w:t>
      </w:r>
      <w:r w:rsidR="00501F51">
        <w:rPr>
          <w:rFonts w:ascii="Times New Roman" w:hAnsi="Times New Roman" w:cs="Times New Roman"/>
          <w:lang w:val="en-CA"/>
        </w:rPr>
        <w:t>and</w:t>
      </w:r>
      <w:r w:rsidRPr="003A5E82">
        <w:rPr>
          <w:rFonts w:ascii="Times New Roman" w:hAnsi="Times New Roman" w:cs="Times New Roman"/>
          <w:lang w:val="en-CA"/>
        </w:rPr>
        <w:t xml:space="preserve"> modified open </w:t>
      </w:r>
      <w:r w:rsidR="006B045F" w:rsidRPr="003A5E82">
        <w:rPr>
          <w:rFonts w:ascii="Times New Roman" w:hAnsi="Times New Roman" w:cs="Times New Roman"/>
          <w:lang w:val="en-CA"/>
        </w:rPr>
        <w:t xml:space="preserve">areas </w:t>
      </w:r>
      <w:r w:rsidRPr="003A5E82">
        <w:rPr>
          <w:rFonts w:ascii="Times New Roman" w:hAnsi="Times New Roman" w:cs="Times New Roman"/>
          <w:lang w:val="en-CA"/>
        </w:rPr>
        <w:t xml:space="preserve">(6.7%, </w:t>
      </w:r>
      <w:r w:rsidRPr="003A5E82">
        <w:rPr>
          <w:rFonts w:ascii="Times New Roman" w:hAnsi="Times New Roman" w:cs="Times New Roman"/>
          <w:i/>
          <w:iCs/>
          <w:lang w:val="en-CA"/>
        </w:rPr>
        <w:t>N</w:t>
      </w:r>
      <w:r w:rsidRPr="003A5E82">
        <w:rPr>
          <w:rFonts w:ascii="Times New Roman" w:hAnsi="Times New Roman" w:cs="Times New Roman"/>
          <w:lang w:val="en-CA"/>
        </w:rPr>
        <w:t>=614)</w:t>
      </w:r>
      <w:r w:rsidR="00501F51">
        <w:rPr>
          <w:rFonts w:ascii="Times New Roman" w:hAnsi="Times New Roman" w:cs="Times New Roman"/>
          <w:lang w:val="en-CA"/>
        </w:rPr>
        <w:t xml:space="preserve">. </w:t>
      </w:r>
      <w:r w:rsidRPr="003A5E82">
        <w:rPr>
          <w:rFonts w:ascii="Times New Roman" w:hAnsi="Times New Roman" w:cs="Times New Roman"/>
          <w:lang w:val="en-CA"/>
        </w:rPr>
        <w:t xml:space="preserve">Reporting increased </w:t>
      </w:r>
      <w:r w:rsidR="00E123B9" w:rsidRPr="003A5E82">
        <w:rPr>
          <w:rFonts w:ascii="Times New Roman" w:hAnsi="Times New Roman" w:cs="Times New Roman"/>
          <w:lang w:val="en-CA"/>
        </w:rPr>
        <w:t>over time</w:t>
      </w:r>
      <w:r w:rsidRPr="003A5E82">
        <w:rPr>
          <w:rFonts w:ascii="Times New Roman" w:hAnsi="Times New Roman" w:cs="Times New Roman"/>
          <w:lang w:val="en-CA"/>
        </w:rPr>
        <w:t>, and was consistently higher in the breeding and dispersal seasons (Figure 2A</w:t>
      </w:r>
      <w:r w:rsidR="00501F51">
        <w:rPr>
          <w:rFonts w:ascii="Times New Roman" w:hAnsi="Times New Roman" w:cs="Times New Roman"/>
          <w:lang w:val="en-CA"/>
        </w:rPr>
        <w:t>, 2B</w:t>
      </w:r>
      <w:r w:rsidRPr="003A5E82">
        <w:rPr>
          <w:rFonts w:ascii="Times New Roman" w:hAnsi="Times New Roman" w:cs="Times New Roman"/>
          <w:lang w:val="en-CA"/>
        </w:rPr>
        <w:t>). Reports were</w:t>
      </w:r>
      <w:r w:rsidR="00501F51">
        <w:rPr>
          <w:rFonts w:ascii="Times New Roman" w:hAnsi="Times New Roman" w:cs="Times New Roman"/>
          <w:lang w:val="en-CA"/>
        </w:rPr>
        <w:t xml:space="preserve"> also</w:t>
      </w:r>
      <w:r w:rsidRPr="003A5E82">
        <w:rPr>
          <w:rFonts w:ascii="Times New Roman" w:hAnsi="Times New Roman" w:cs="Times New Roman"/>
          <w:lang w:val="en-CA"/>
        </w:rPr>
        <w:t xml:space="preserve"> more common during the day than at night (Figure 2C). </w:t>
      </w:r>
      <w:r w:rsidR="00FB1CA2">
        <w:rPr>
          <w:rFonts w:ascii="Times New Roman" w:hAnsi="Times New Roman" w:cs="Times New Roman"/>
          <w:lang w:val="en-CA"/>
        </w:rPr>
        <w:t>H</w:t>
      </w:r>
      <w:r w:rsidR="004568BC" w:rsidRPr="003A5E82">
        <w:rPr>
          <w:rFonts w:ascii="Times New Roman" w:hAnsi="Times New Roman" w:cs="Times New Roman"/>
          <w:lang w:val="en-CA"/>
        </w:rPr>
        <w:t>uman activity</w:t>
      </w:r>
      <w:r w:rsidR="002279B8">
        <w:rPr>
          <w:rFonts w:ascii="Times New Roman" w:hAnsi="Times New Roman" w:cs="Times New Roman"/>
          <w:lang w:val="en-CA"/>
        </w:rPr>
        <w:t xml:space="preserve"> was </w:t>
      </w:r>
      <w:r w:rsidR="002279B8">
        <w:rPr>
          <w:rFonts w:ascii="Times New Roman" w:hAnsi="Times New Roman" w:cs="Times New Roman"/>
          <w:lang w:val="en-CA"/>
        </w:rPr>
        <w:lastRenderedPageBreak/>
        <w:t>discernable</w:t>
      </w:r>
      <w:r w:rsidR="004568BC" w:rsidRPr="003A5E82">
        <w:rPr>
          <w:rFonts w:ascii="Times New Roman" w:hAnsi="Times New Roman" w:cs="Times New Roman"/>
          <w:lang w:val="en-CA"/>
        </w:rPr>
        <w:t xml:space="preserve"> in </w:t>
      </w:r>
      <w:r w:rsidR="00CE0256" w:rsidRPr="003A5E82">
        <w:rPr>
          <w:rFonts w:ascii="Times New Roman" w:hAnsi="Times New Roman" w:cs="Times New Roman"/>
          <w:lang w:val="en-CA"/>
        </w:rPr>
        <w:t>48.1% (</w:t>
      </w:r>
      <w:r w:rsidR="00CE0256" w:rsidRPr="003A5E82">
        <w:rPr>
          <w:rFonts w:ascii="Times New Roman" w:hAnsi="Times New Roman" w:cs="Times New Roman"/>
          <w:i/>
          <w:iCs/>
          <w:lang w:val="en-CA"/>
        </w:rPr>
        <w:t>N</w:t>
      </w:r>
      <w:r w:rsidR="00CE0256" w:rsidRPr="003A5E82">
        <w:rPr>
          <w:rFonts w:ascii="Times New Roman" w:hAnsi="Times New Roman" w:cs="Times New Roman"/>
          <w:lang w:val="en-CA"/>
        </w:rPr>
        <w:t xml:space="preserve"> = 4,405)</w:t>
      </w:r>
      <w:r w:rsidR="00AD2400">
        <w:rPr>
          <w:rFonts w:ascii="Times New Roman" w:hAnsi="Times New Roman" w:cs="Times New Roman"/>
          <w:lang w:val="en-CA"/>
        </w:rPr>
        <w:t xml:space="preserve"> of reports</w:t>
      </w:r>
      <w:r w:rsidR="00BD0A61">
        <w:rPr>
          <w:rFonts w:ascii="Times New Roman" w:hAnsi="Times New Roman" w:cs="Times New Roman"/>
          <w:lang w:val="en-CA"/>
        </w:rPr>
        <w:t xml:space="preserve"> </w:t>
      </w:r>
      <w:r w:rsidR="00F469AD">
        <w:rPr>
          <w:rFonts w:ascii="Times New Roman" w:hAnsi="Times New Roman" w:cs="Times New Roman"/>
          <w:lang w:val="en-CA"/>
        </w:rPr>
        <w:t>and</w:t>
      </w:r>
      <w:r w:rsidR="00931056">
        <w:rPr>
          <w:rFonts w:ascii="Times New Roman" w:hAnsi="Times New Roman" w:cs="Times New Roman"/>
          <w:lang w:val="en-CA"/>
        </w:rPr>
        <w:t xml:space="preserve"> mostly </w:t>
      </w:r>
      <w:r w:rsidR="002F1163">
        <w:rPr>
          <w:rFonts w:ascii="Times New Roman" w:hAnsi="Times New Roman" w:cs="Times New Roman"/>
          <w:lang w:val="en-CA"/>
        </w:rPr>
        <w:t>involved</w:t>
      </w:r>
      <w:r w:rsidR="00BD0A61">
        <w:rPr>
          <w:rFonts w:ascii="Times New Roman" w:hAnsi="Times New Roman" w:cs="Times New Roman"/>
          <w:lang w:val="en-CA"/>
        </w:rPr>
        <w:t xml:space="preserve"> walking</w:t>
      </w:r>
      <w:r w:rsidR="002F1163">
        <w:rPr>
          <w:rFonts w:ascii="Times New Roman" w:hAnsi="Times New Roman" w:cs="Times New Roman"/>
          <w:lang w:val="en-CA"/>
        </w:rPr>
        <w:t xml:space="preserve"> (19.1%)</w:t>
      </w:r>
      <w:r w:rsidR="00BD0A61">
        <w:rPr>
          <w:rFonts w:ascii="Times New Roman" w:hAnsi="Times New Roman" w:cs="Times New Roman"/>
          <w:lang w:val="en-CA"/>
        </w:rPr>
        <w:t xml:space="preserve">, </w:t>
      </w:r>
      <w:r w:rsidR="00541B75">
        <w:rPr>
          <w:rFonts w:ascii="Times New Roman" w:hAnsi="Times New Roman" w:cs="Times New Roman"/>
          <w:lang w:val="en-CA"/>
        </w:rPr>
        <w:t>being in a home or yard (</w:t>
      </w:r>
      <w:r w:rsidR="002A0144">
        <w:rPr>
          <w:rFonts w:ascii="Times New Roman" w:hAnsi="Times New Roman" w:cs="Times New Roman"/>
          <w:lang w:val="en-CA"/>
        </w:rPr>
        <w:t>18.4%</w:t>
      </w:r>
      <w:r w:rsidR="00541B75">
        <w:rPr>
          <w:rFonts w:ascii="Times New Roman" w:hAnsi="Times New Roman" w:cs="Times New Roman"/>
          <w:lang w:val="en-CA"/>
        </w:rPr>
        <w:t>) or driving (9.1%</w:t>
      </w:r>
      <w:r w:rsidR="00086324">
        <w:rPr>
          <w:rFonts w:ascii="Times New Roman" w:hAnsi="Times New Roman" w:cs="Times New Roman"/>
          <w:lang w:val="en-CA"/>
        </w:rPr>
        <w:t>; Figure 3)</w:t>
      </w:r>
      <w:r w:rsidR="00E675A6">
        <w:rPr>
          <w:rFonts w:ascii="Times New Roman" w:hAnsi="Times New Roman" w:cs="Times New Roman"/>
          <w:lang w:val="en-CA"/>
        </w:rPr>
        <w:t xml:space="preserve">. </w:t>
      </w:r>
      <w:r w:rsidR="00B673D6">
        <w:rPr>
          <w:rFonts w:ascii="Times New Roman" w:hAnsi="Times New Roman" w:cs="Times New Roman"/>
          <w:lang w:val="en-CA"/>
        </w:rPr>
        <w:t xml:space="preserve">Vulnerable individuals </w:t>
      </w:r>
      <w:r w:rsidR="007F3503">
        <w:rPr>
          <w:rFonts w:ascii="Times New Roman" w:hAnsi="Times New Roman" w:cs="Times New Roman"/>
          <w:lang w:val="en-CA"/>
        </w:rPr>
        <w:t xml:space="preserve">(mostly dogs) </w:t>
      </w:r>
      <w:r w:rsidR="004568BC" w:rsidRPr="003A5E82">
        <w:rPr>
          <w:rFonts w:ascii="Times New Roman" w:hAnsi="Times New Roman" w:cs="Times New Roman"/>
          <w:lang w:val="en-CA"/>
        </w:rPr>
        <w:t>were present or mentioned in 30.8% (</w:t>
      </w:r>
      <w:r w:rsidR="004568BC" w:rsidRPr="003A5E82">
        <w:rPr>
          <w:rFonts w:ascii="Times New Roman" w:hAnsi="Times New Roman" w:cs="Times New Roman"/>
          <w:i/>
          <w:iCs/>
          <w:lang w:val="en-CA"/>
        </w:rPr>
        <w:t xml:space="preserve">N </w:t>
      </w:r>
      <w:r w:rsidR="004568BC" w:rsidRPr="003A5E82">
        <w:rPr>
          <w:rFonts w:ascii="Times New Roman" w:hAnsi="Times New Roman" w:cs="Times New Roman"/>
          <w:lang w:val="en-CA"/>
        </w:rPr>
        <w:t>= 2,816)</w:t>
      </w:r>
      <w:r w:rsidR="00323BF9">
        <w:rPr>
          <w:rFonts w:ascii="Times New Roman" w:hAnsi="Times New Roman" w:cs="Times New Roman"/>
          <w:lang w:val="en-CA"/>
        </w:rPr>
        <w:t xml:space="preserve"> of reports</w:t>
      </w:r>
      <w:r w:rsidR="00EF2B5E">
        <w:rPr>
          <w:rFonts w:ascii="Times New Roman" w:hAnsi="Times New Roman" w:cs="Times New Roman"/>
          <w:lang w:val="en-CA"/>
        </w:rPr>
        <w:t xml:space="preserve">, </w:t>
      </w:r>
      <w:r w:rsidR="00DD40E2">
        <w:rPr>
          <w:rFonts w:ascii="Times New Roman" w:hAnsi="Times New Roman" w:cs="Times New Roman"/>
          <w:lang w:val="en-CA"/>
        </w:rPr>
        <w:t>and</w:t>
      </w:r>
      <w:r w:rsidR="002351BA">
        <w:rPr>
          <w:rFonts w:ascii="Times New Roman" w:hAnsi="Times New Roman" w:cs="Times New Roman"/>
          <w:lang w:val="en-CA"/>
        </w:rPr>
        <w:t xml:space="preserve"> </w:t>
      </w:r>
      <w:r w:rsidR="00317FB6">
        <w:rPr>
          <w:rFonts w:ascii="Times New Roman" w:hAnsi="Times New Roman" w:cs="Times New Roman"/>
          <w:lang w:val="en-CA"/>
        </w:rPr>
        <w:t xml:space="preserve">a </w:t>
      </w:r>
      <w:r w:rsidR="007830D5">
        <w:rPr>
          <w:rFonts w:ascii="Times New Roman" w:hAnsi="Times New Roman" w:cs="Times New Roman"/>
          <w:lang w:val="en-CA"/>
        </w:rPr>
        <w:t xml:space="preserve">subset of those reports </w:t>
      </w:r>
      <w:r w:rsidR="00F54E34">
        <w:rPr>
          <w:rFonts w:ascii="Times New Roman" w:hAnsi="Times New Roman" w:cs="Times New Roman"/>
          <w:lang w:val="en-CA"/>
        </w:rPr>
        <w:t xml:space="preserve">identified dogs as </w:t>
      </w:r>
      <w:r w:rsidR="006162CA">
        <w:rPr>
          <w:rFonts w:ascii="Times New Roman" w:hAnsi="Times New Roman" w:cs="Times New Roman"/>
          <w:lang w:val="en-CA"/>
        </w:rPr>
        <w:t xml:space="preserve">leashed </w:t>
      </w:r>
      <w:r w:rsidR="00AF58D6">
        <w:rPr>
          <w:rFonts w:ascii="Times New Roman" w:hAnsi="Times New Roman" w:cs="Times New Roman"/>
          <w:lang w:val="en-CA"/>
        </w:rPr>
        <w:t xml:space="preserve">(11.7%) </w:t>
      </w:r>
      <w:r w:rsidR="006162CA">
        <w:rPr>
          <w:rFonts w:ascii="Times New Roman" w:hAnsi="Times New Roman" w:cs="Times New Roman"/>
          <w:lang w:val="en-CA"/>
        </w:rPr>
        <w:t>or off</w:t>
      </w:r>
      <w:r w:rsidR="00AF58D6">
        <w:rPr>
          <w:rFonts w:ascii="Times New Roman" w:hAnsi="Times New Roman" w:cs="Times New Roman"/>
          <w:lang w:val="en-CA"/>
        </w:rPr>
        <w:t>-</w:t>
      </w:r>
      <w:r w:rsidR="006162CA">
        <w:rPr>
          <w:rFonts w:ascii="Times New Roman" w:hAnsi="Times New Roman" w:cs="Times New Roman"/>
          <w:lang w:val="en-CA"/>
        </w:rPr>
        <w:t xml:space="preserve">leash </w:t>
      </w:r>
      <w:r w:rsidR="00AF58D6">
        <w:rPr>
          <w:rFonts w:ascii="Times New Roman" w:hAnsi="Times New Roman" w:cs="Times New Roman"/>
          <w:lang w:val="en-CA"/>
        </w:rPr>
        <w:t xml:space="preserve">(9.4%). </w:t>
      </w:r>
      <w:r w:rsidR="00F54E34">
        <w:rPr>
          <w:rFonts w:ascii="Times New Roman" w:hAnsi="Times New Roman" w:cs="Times New Roman"/>
          <w:lang w:val="en-CA"/>
        </w:rPr>
        <w:t>Most</w:t>
      </w:r>
      <w:r w:rsidR="00A91BEA">
        <w:rPr>
          <w:rFonts w:ascii="Times New Roman" w:hAnsi="Times New Roman" w:cs="Times New Roman"/>
          <w:lang w:val="en-CA"/>
        </w:rPr>
        <w:t xml:space="preserve"> reports involved a single coyote (59.4%),</w:t>
      </w:r>
      <w:r w:rsidR="007F7F84">
        <w:rPr>
          <w:rFonts w:ascii="Times New Roman" w:hAnsi="Times New Roman" w:cs="Times New Roman"/>
          <w:lang w:val="en-CA"/>
        </w:rPr>
        <w:t xml:space="preserve"> and</w:t>
      </w:r>
      <w:r w:rsidR="00A91BEA">
        <w:rPr>
          <w:rFonts w:ascii="Times New Roman" w:hAnsi="Times New Roman" w:cs="Times New Roman"/>
          <w:lang w:val="en-CA"/>
        </w:rPr>
        <w:t xml:space="preserve"> </w:t>
      </w:r>
      <w:r w:rsidR="007F7F84">
        <w:rPr>
          <w:rFonts w:ascii="Times New Roman" w:hAnsi="Times New Roman" w:cs="Times New Roman"/>
          <w:lang w:val="en-CA"/>
        </w:rPr>
        <w:t>a</w:t>
      </w:r>
      <w:r w:rsidR="007F7F84" w:rsidRPr="003A5E82">
        <w:rPr>
          <w:rFonts w:ascii="Times New Roman" w:hAnsi="Times New Roman" w:cs="Times New Roman"/>
          <w:lang w:val="en-CA"/>
        </w:rPr>
        <w:t xml:space="preserve"> small </w:t>
      </w:r>
      <w:r w:rsidR="00661F87">
        <w:rPr>
          <w:rFonts w:ascii="Times New Roman" w:hAnsi="Times New Roman" w:cs="Times New Roman"/>
          <w:lang w:val="en-CA"/>
        </w:rPr>
        <w:t>subset</w:t>
      </w:r>
      <w:r w:rsidR="007F7F84" w:rsidRPr="003A5E82">
        <w:rPr>
          <w:rFonts w:ascii="Times New Roman" w:hAnsi="Times New Roman" w:cs="Times New Roman"/>
          <w:lang w:val="en-CA"/>
        </w:rPr>
        <w:t xml:space="preserve"> of reports identified coyote health as healthy (13.9%) or unhealthy (6.0%).</w:t>
      </w:r>
    </w:p>
    <w:p w14:paraId="4FDD8356" w14:textId="77777777" w:rsidR="00B9791D" w:rsidRDefault="00B9791D" w:rsidP="00BA0A2E">
      <w:pPr>
        <w:spacing w:line="480" w:lineRule="auto"/>
        <w:rPr>
          <w:rFonts w:ascii="Times New Roman" w:hAnsi="Times New Roman" w:cs="Times New Roman"/>
          <w:b/>
          <w:bCs/>
          <w:lang w:val="en-CA"/>
        </w:rPr>
      </w:pPr>
    </w:p>
    <w:p w14:paraId="745E1268" w14:textId="66DB7699" w:rsidR="00576E80" w:rsidRPr="003A5E82" w:rsidRDefault="00F54E34" w:rsidP="00BA0A2E">
      <w:pPr>
        <w:spacing w:line="480" w:lineRule="auto"/>
        <w:rPr>
          <w:rFonts w:ascii="Times New Roman" w:hAnsi="Times New Roman" w:cs="Times New Roman"/>
          <w:lang w:val="en-CA"/>
        </w:rPr>
      </w:pPr>
      <w:r w:rsidRPr="00F54E34">
        <w:rPr>
          <w:rFonts w:ascii="Times New Roman" w:hAnsi="Times New Roman" w:cs="Times New Roman"/>
          <w:lang w:val="en-CA"/>
        </w:rPr>
        <w:t>Coyotes were most commonly reported as avoidant or indifferent, followed by bold and aggressive (Table 1), though measures of human concern indicated that negativity towards coyotes was much more common than neutral or positive responses.</w:t>
      </w:r>
      <w:r w:rsidR="00AB3F96">
        <w:rPr>
          <w:rFonts w:ascii="Times New Roman" w:hAnsi="Times New Roman" w:cs="Times New Roman"/>
          <w:lang w:val="en-CA"/>
        </w:rPr>
        <w:t xml:space="preserve"> Reports that mentioned physical contact between</w:t>
      </w:r>
      <w:r w:rsidR="0054790E">
        <w:rPr>
          <w:rFonts w:ascii="Times New Roman" w:hAnsi="Times New Roman" w:cs="Times New Roman"/>
          <w:lang w:val="en-CA"/>
        </w:rPr>
        <w:t xml:space="preserve"> people or pets and coyotes consisted mostly of dog attacks</w:t>
      </w:r>
      <w:r w:rsidR="00920E59">
        <w:rPr>
          <w:rFonts w:ascii="Times New Roman" w:hAnsi="Times New Roman" w:cs="Times New Roman"/>
          <w:lang w:val="en-CA"/>
        </w:rPr>
        <w:t xml:space="preserve"> </w:t>
      </w:r>
      <w:r w:rsidR="00576E80" w:rsidRPr="003A5E82">
        <w:rPr>
          <w:rFonts w:ascii="Times New Roman" w:hAnsi="Times New Roman" w:cs="Times New Roman"/>
          <w:lang w:val="en-CA"/>
        </w:rPr>
        <w:t>(</w:t>
      </w:r>
      <w:r w:rsidR="00576E80" w:rsidRPr="003A5E82">
        <w:rPr>
          <w:rFonts w:ascii="Times New Roman" w:hAnsi="Times New Roman" w:cs="Times New Roman"/>
          <w:i/>
          <w:iCs/>
          <w:lang w:val="en-CA"/>
        </w:rPr>
        <w:t>N</w:t>
      </w:r>
      <w:r w:rsidR="00576E80" w:rsidRPr="003A5E82">
        <w:rPr>
          <w:rFonts w:ascii="Times New Roman" w:hAnsi="Times New Roman" w:cs="Times New Roman"/>
          <w:lang w:val="en-CA"/>
        </w:rPr>
        <w:t xml:space="preserve"> = 85), followed by cat depredations (</w:t>
      </w:r>
      <w:r w:rsidR="00576E80" w:rsidRPr="003A5E82">
        <w:rPr>
          <w:rFonts w:ascii="Times New Roman" w:hAnsi="Times New Roman" w:cs="Times New Roman"/>
          <w:i/>
          <w:iCs/>
          <w:lang w:val="en-CA"/>
        </w:rPr>
        <w:t>N</w:t>
      </w:r>
      <w:r w:rsidR="00576E80" w:rsidRPr="003A5E82">
        <w:rPr>
          <w:rFonts w:ascii="Times New Roman" w:hAnsi="Times New Roman" w:cs="Times New Roman"/>
          <w:lang w:val="en-CA"/>
        </w:rPr>
        <w:t xml:space="preserve"> = 50)</w:t>
      </w:r>
      <w:r>
        <w:rPr>
          <w:rFonts w:ascii="Times New Roman" w:hAnsi="Times New Roman" w:cs="Times New Roman"/>
          <w:lang w:val="en-CA"/>
        </w:rPr>
        <w:t xml:space="preserve">; </w:t>
      </w:r>
      <w:r w:rsidR="00576E80" w:rsidRPr="003A5E82">
        <w:rPr>
          <w:rFonts w:ascii="Times New Roman" w:hAnsi="Times New Roman" w:cs="Times New Roman"/>
          <w:lang w:val="en-CA"/>
        </w:rPr>
        <w:t xml:space="preserve">only in one report did a coyote </w:t>
      </w:r>
      <w:r w:rsidR="007F2C8F" w:rsidRPr="003A5E82">
        <w:rPr>
          <w:rFonts w:ascii="Times New Roman" w:hAnsi="Times New Roman" w:cs="Times New Roman"/>
          <w:lang w:val="en-CA"/>
        </w:rPr>
        <w:t>contact</w:t>
      </w:r>
      <w:r w:rsidR="00F7244A" w:rsidRPr="003A5E82">
        <w:rPr>
          <w:rFonts w:ascii="Times New Roman" w:hAnsi="Times New Roman" w:cs="Times New Roman"/>
          <w:lang w:val="en-CA"/>
        </w:rPr>
        <w:t xml:space="preserve"> a human </w:t>
      </w:r>
      <w:r w:rsidR="007F2C8F" w:rsidRPr="003A5E82">
        <w:rPr>
          <w:rFonts w:ascii="Times New Roman" w:hAnsi="Times New Roman" w:cs="Times New Roman"/>
          <w:lang w:val="en-CA"/>
        </w:rPr>
        <w:t>while</w:t>
      </w:r>
      <w:r w:rsidR="00F7244A" w:rsidRPr="003A5E82">
        <w:rPr>
          <w:rFonts w:ascii="Times New Roman" w:hAnsi="Times New Roman" w:cs="Times New Roman"/>
          <w:lang w:val="en-CA"/>
        </w:rPr>
        <w:t xml:space="preserve"> </w:t>
      </w:r>
      <w:r w:rsidR="00061A06" w:rsidRPr="003A5E82">
        <w:rPr>
          <w:rFonts w:ascii="Times New Roman" w:hAnsi="Times New Roman" w:cs="Times New Roman"/>
          <w:lang w:val="en-CA"/>
        </w:rPr>
        <w:t>attempting to take a sled from a child.</w:t>
      </w:r>
      <w:r w:rsidR="00BA5C51">
        <w:rPr>
          <w:rFonts w:ascii="Times New Roman" w:hAnsi="Times New Roman" w:cs="Times New Roman"/>
          <w:lang w:val="en-CA"/>
        </w:rPr>
        <w:t xml:space="preserve"> </w:t>
      </w:r>
      <w:r w:rsidR="00930EB7" w:rsidRPr="003A5E82">
        <w:rPr>
          <w:rFonts w:ascii="Times New Roman" w:hAnsi="Times New Roman" w:cs="Times New Roman"/>
          <w:lang w:val="en-CA"/>
        </w:rPr>
        <w:t xml:space="preserve">Among the reports </w:t>
      </w:r>
      <w:r>
        <w:rPr>
          <w:rFonts w:ascii="Times New Roman" w:hAnsi="Times New Roman" w:cs="Times New Roman"/>
          <w:lang w:val="en-CA"/>
        </w:rPr>
        <w:t>for</w:t>
      </w:r>
      <w:r w:rsidR="005C5E07">
        <w:rPr>
          <w:rFonts w:ascii="Times New Roman" w:hAnsi="Times New Roman" w:cs="Times New Roman"/>
          <w:lang w:val="en-CA"/>
        </w:rPr>
        <w:t xml:space="preserve"> which</w:t>
      </w:r>
      <w:r w:rsidR="00930EB7" w:rsidRPr="003A5E82">
        <w:rPr>
          <w:rFonts w:ascii="Times New Roman" w:hAnsi="Times New Roman" w:cs="Times New Roman"/>
          <w:lang w:val="en-CA"/>
        </w:rPr>
        <w:t xml:space="preserve"> both boldness and human concern</w:t>
      </w:r>
      <w:r w:rsidR="000E3226">
        <w:rPr>
          <w:rFonts w:ascii="Times New Roman" w:hAnsi="Times New Roman" w:cs="Times New Roman"/>
          <w:lang w:val="en-CA"/>
        </w:rPr>
        <w:t xml:space="preserve"> could be classified</w:t>
      </w:r>
      <w:r w:rsidR="00D17113" w:rsidRPr="003A5E82">
        <w:rPr>
          <w:rFonts w:ascii="Times New Roman" w:hAnsi="Times New Roman" w:cs="Times New Roman"/>
          <w:lang w:val="en-CA"/>
        </w:rPr>
        <w:t xml:space="preserve">, the two </w:t>
      </w:r>
      <w:r w:rsidR="00F86E5C">
        <w:rPr>
          <w:rFonts w:ascii="Times New Roman" w:hAnsi="Times New Roman" w:cs="Times New Roman"/>
          <w:lang w:val="en-CA"/>
        </w:rPr>
        <w:t xml:space="preserve">variables </w:t>
      </w:r>
      <w:r w:rsidR="00576E80" w:rsidRPr="003A5E82">
        <w:rPr>
          <w:rFonts w:ascii="Times New Roman" w:hAnsi="Times New Roman" w:cs="Times New Roman"/>
          <w:lang w:val="en-CA"/>
        </w:rPr>
        <w:t>were significantly related (χ</w:t>
      </w:r>
      <w:r w:rsidR="00576E80" w:rsidRPr="003A5E82">
        <w:rPr>
          <w:rFonts w:ascii="Times New Roman" w:hAnsi="Times New Roman" w:cs="Times New Roman"/>
          <w:vertAlign w:val="superscript"/>
          <w:lang w:val="en-CA"/>
        </w:rPr>
        <w:t>2</w:t>
      </w:r>
      <w:r w:rsidR="00576E80" w:rsidRPr="003A5E82">
        <w:rPr>
          <w:rFonts w:ascii="Times New Roman" w:hAnsi="Times New Roman" w:cs="Times New Roman"/>
          <w:vertAlign w:val="subscript"/>
          <w:lang w:val="en-CA"/>
        </w:rPr>
        <w:t>6</w:t>
      </w:r>
      <w:r w:rsidR="00576E80" w:rsidRPr="003A5E82">
        <w:rPr>
          <w:rFonts w:ascii="Times New Roman" w:hAnsi="Times New Roman" w:cs="Times New Roman"/>
          <w:lang w:val="en-CA"/>
        </w:rPr>
        <w:t xml:space="preserve"> = 56.3, </w:t>
      </w:r>
      <w:r w:rsidR="001040F6">
        <w:rPr>
          <w:rFonts w:ascii="Times New Roman" w:hAnsi="Times New Roman" w:cs="Times New Roman"/>
          <w:lang w:val="en-CA"/>
        </w:rPr>
        <w:t>p</w:t>
      </w:r>
      <w:r w:rsidR="00576E80" w:rsidRPr="003A5E82">
        <w:rPr>
          <w:rFonts w:ascii="Times New Roman" w:hAnsi="Times New Roman" w:cs="Times New Roman"/>
          <w:lang w:val="en-CA"/>
        </w:rPr>
        <w:t xml:space="preserve"> &lt; 0.001)</w:t>
      </w:r>
      <w:r w:rsidR="00145970">
        <w:rPr>
          <w:rFonts w:ascii="Times New Roman" w:hAnsi="Times New Roman" w:cs="Times New Roman"/>
          <w:lang w:val="en-CA"/>
        </w:rPr>
        <w:t>,</w:t>
      </w:r>
      <w:r w:rsidR="00576E80" w:rsidRPr="003A5E82">
        <w:rPr>
          <w:rFonts w:ascii="Times New Roman" w:hAnsi="Times New Roman" w:cs="Times New Roman"/>
          <w:lang w:val="en-CA"/>
        </w:rPr>
        <w:t xml:space="preserve"> with reports </w:t>
      </w:r>
      <w:r w:rsidR="00145970">
        <w:rPr>
          <w:rFonts w:ascii="Times New Roman" w:hAnsi="Times New Roman" w:cs="Times New Roman"/>
          <w:lang w:val="en-CA"/>
        </w:rPr>
        <w:t xml:space="preserve">of bold or aggressive behaviour being more likely to express </w:t>
      </w:r>
      <w:r w:rsidR="00576E80" w:rsidRPr="003A5E82">
        <w:rPr>
          <w:rFonts w:ascii="Times New Roman" w:hAnsi="Times New Roman" w:cs="Times New Roman"/>
          <w:lang w:val="en-CA"/>
        </w:rPr>
        <w:t xml:space="preserve">negative perceptions of coyotes </w:t>
      </w:r>
      <w:r w:rsidR="00145970">
        <w:rPr>
          <w:rFonts w:ascii="Times New Roman" w:hAnsi="Times New Roman" w:cs="Times New Roman"/>
          <w:lang w:val="en-CA"/>
        </w:rPr>
        <w:t>(</w:t>
      </w:r>
      <w:r w:rsidR="0081184D" w:rsidRPr="003A5E82">
        <w:rPr>
          <w:rFonts w:ascii="Times New Roman" w:hAnsi="Times New Roman" w:cs="Times New Roman"/>
          <w:lang w:val="en-CA"/>
        </w:rPr>
        <w:t xml:space="preserve">Figure 1 in Appendix </w:t>
      </w:r>
      <w:r w:rsidR="0042196C">
        <w:rPr>
          <w:rFonts w:ascii="Times New Roman" w:hAnsi="Times New Roman" w:cs="Times New Roman"/>
          <w:lang w:val="en-CA"/>
        </w:rPr>
        <w:t>2</w:t>
      </w:r>
      <w:r w:rsidR="0081184D" w:rsidRPr="003A5E82">
        <w:rPr>
          <w:rFonts w:ascii="Times New Roman" w:hAnsi="Times New Roman" w:cs="Times New Roman"/>
          <w:lang w:val="en-CA"/>
        </w:rPr>
        <w:t>)</w:t>
      </w:r>
      <w:r w:rsidR="008D7E17" w:rsidRPr="003A5E82">
        <w:rPr>
          <w:rFonts w:ascii="Times New Roman" w:hAnsi="Times New Roman" w:cs="Times New Roman"/>
          <w:lang w:val="en-CA"/>
        </w:rPr>
        <w:t>.</w:t>
      </w:r>
      <w:r w:rsidR="00576E80" w:rsidRPr="003A5E82">
        <w:rPr>
          <w:rFonts w:ascii="Times New Roman" w:hAnsi="Times New Roman" w:cs="Times New Roman"/>
          <w:lang w:val="en-CA"/>
        </w:rPr>
        <w:t xml:space="preserve"> </w:t>
      </w:r>
    </w:p>
    <w:p w14:paraId="7CD6468D" w14:textId="5942AC75" w:rsidR="00FF5583" w:rsidRDefault="00FF5583" w:rsidP="00BA0A2E">
      <w:pPr>
        <w:spacing w:line="480" w:lineRule="auto"/>
        <w:rPr>
          <w:rFonts w:ascii="Times New Roman" w:hAnsi="Times New Roman" w:cs="Times New Roman"/>
          <w:lang w:val="en-CA"/>
        </w:rPr>
      </w:pPr>
    </w:p>
    <w:p w14:paraId="6DDED9D8" w14:textId="0F0BB59E" w:rsidR="00B9791D" w:rsidRPr="00B9791D" w:rsidRDefault="00B9791D"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Spatiotemporal predictors of </w:t>
      </w:r>
      <w:r w:rsidR="009F2222">
        <w:rPr>
          <w:rFonts w:ascii="Times New Roman" w:hAnsi="Times New Roman" w:cs="Times New Roman"/>
          <w:b/>
          <w:bCs/>
          <w:lang w:val="en-CA"/>
        </w:rPr>
        <w:t>coyote boldness and human concern</w:t>
      </w:r>
    </w:p>
    <w:p w14:paraId="03AD1065" w14:textId="54C84824" w:rsidR="00AE676C" w:rsidRDefault="005561FD" w:rsidP="00BA0A2E">
      <w:pPr>
        <w:spacing w:line="480" w:lineRule="auto"/>
        <w:rPr>
          <w:rFonts w:ascii="Times New Roman" w:hAnsi="Times New Roman" w:cs="Times New Roman"/>
          <w:lang w:val="en-CA"/>
        </w:rPr>
      </w:pPr>
      <w:r>
        <w:rPr>
          <w:rFonts w:ascii="Times New Roman" w:hAnsi="Times New Roman" w:cs="Times New Roman"/>
          <w:lang w:val="en-CA"/>
        </w:rPr>
        <w:t xml:space="preserve">Ordered logistic regression analysis revealed a suite of spatial and temporal variables that predicted </w:t>
      </w:r>
      <w:r w:rsidR="00FA6AB4">
        <w:rPr>
          <w:rFonts w:ascii="Times New Roman" w:hAnsi="Times New Roman" w:cs="Times New Roman"/>
          <w:lang w:val="en-CA"/>
        </w:rPr>
        <w:t xml:space="preserve">coyote boldness and human concern (Figure 4). </w:t>
      </w:r>
      <w:r w:rsidR="00683E82">
        <w:rPr>
          <w:rFonts w:ascii="Times New Roman" w:hAnsi="Times New Roman" w:cs="Times New Roman"/>
          <w:lang w:val="en-CA"/>
        </w:rPr>
        <w:t xml:space="preserve">Because there was little variation among coefficient and confidence estimates within the full set of top-ranked models for each of boldness and human concern </w:t>
      </w:r>
      <w:r w:rsidR="00683E82">
        <w:rPr>
          <w:rFonts w:ascii="Times New Roman" w:hAnsi="Times New Roman" w:cs="Times New Roman"/>
          <w:lang w:val="en-CA"/>
        </w:rPr>
        <w:t>(</w:t>
      </w:r>
      <w:proofErr w:type="spellStart"/>
      <w:r w:rsidR="00683E82" w:rsidRPr="003A5E82">
        <w:rPr>
          <w:rFonts w:ascii="Times New Roman" w:hAnsi="Times New Roman" w:cs="Times New Roman"/>
          <w:lang w:val="en-CA"/>
        </w:rPr>
        <w:t>ΔAIC</w:t>
      </w:r>
      <w:r w:rsidR="00683E82" w:rsidRPr="003A5E82">
        <w:rPr>
          <w:rFonts w:ascii="Times New Roman" w:hAnsi="Times New Roman" w:cs="Times New Roman"/>
          <w:vertAlign w:val="subscript"/>
          <w:lang w:val="en-CA"/>
        </w:rPr>
        <w:t>c</w:t>
      </w:r>
      <w:proofErr w:type="spellEnd"/>
      <w:r w:rsidR="00683E82" w:rsidRPr="003A5E82">
        <w:rPr>
          <w:rFonts w:ascii="Times New Roman" w:hAnsi="Times New Roman" w:cs="Times New Roman"/>
          <w:lang w:val="en-CA"/>
        </w:rPr>
        <w:t xml:space="preserve"> &lt; 2</w:t>
      </w:r>
      <w:r w:rsidR="00683E82">
        <w:rPr>
          <w:rFonts w:ascii="Times New Roman" w:hAnsi="Times New Roman" w:cs="Times New Roman"/>
          <w:lang w:val="en-CA"/>
        </w:rPr>
        <w:t xml:space="preserve">; Tables 6 and 7 in Appendix </w:t>
      </w:r>
      <w:r w:rsidR="0042196C">
        <w:rPr>
          <w:rFonts w:ascii="Times New Roman" w:hAnsi="Times New Roman" w:cs="Times New Roman"/>
          <w:lang w:val="en-CA"/>
        </w:rPr>
        <w:t>3</w:t>
      </w:r>
      <w:r w:rsidR="00683E82">
        <w:rPr>
          <w:rFonts w:ascii="Times New Roman" w:hAnsi="Times New Roman" w:cs="Times New Roman"/>
          <w:lang w:val="en-CA"/>
        </w:rPr>
        <w:t>),</w:t>
      </w:r>
      <w:r w:rsidR="00683E82">
        <w:rPr>
          <w:rFonts w:ascii="Times New Roman" w:hAnsi="Times New Roman" w:cs="Times New Roman"/>
          <w:lang w:val="en-CA"/>
        </w:rPr>
        <w:t xml:space="preserve"> we only present results for the single best model for each response variable (Figure 4)</w:t>
      </w:r>
      <w:r w:rsidR="007D31EB">
        <w:rPr>
          <w:rFonts w:ascii="Times New Roman" w:hAnsi="Times New Roman" w:cs="Times New Roman"/>
          <w:lang w:val="en-CA"/>
        </w:rPr>
        <w:t>.</w:t>
      </w:r>
      <w:r w:rsidR="00683E82">
        <w:rPr>
          <w:rFonts w:ascii="Times New Roman" w:hAnsi="Times New Roman" w:cs="Times New Roman"/>
          <w:lang w:val="en-CA"/>
        </w:rPr>
        <w:t xml:space="preserve"> </w:t>
      </w:r>
      <w:r w:rsidR="00A065AD">
        <w:rPr>
          <w:rFonts w:ascii="Times New Roman" w:hAnsi="Times New Roman" w:cs="Times New Roman"/>
          <w:lang w:val="en-CA"/>
        </w:rPr>
        <w:t>The</w:t>
      </w:r>
      <w:r w:rsidR="00B97472">
        <w:rPr>
          <w:rFonts w:ascii="Times New Roman" w:hAnsi="Times New Roman" w:cs="Times New Roman"/>
          <w:lang w:val="en-CA"/>
        </w:rPr>
        <w:t xml:space="preserve"> </w:t>
      </w:r>
      <w:r w:rsidR="002148E9">
        <w:rPr>
          <w:rFonts w:ascii="Times New Roman" w:hAnsi="Times New Roman" w:cs="Times New Roman"/>
          <w:lang w:val="en-CA"/>
        </w:rPr>
        <w:t xml:space="preserve">top model </w:t>
      </w:r>
      <w:r w:rsidR="007D31EB">
        <w:rPr>
          <w:rFonts w:ascii="Times New Roman" w:hAnsi="Times New Roman" w:cs="Times New Roman"/>
          <w:lang w:val="en-CA"/>
        </w:rPr>
        <w:t>predicting</w:t>
      </w:r>
      <w:r w:rsidR="002148E9">
        <w:rPr>
          <w:rFonts w:ascii="Times New Roman" w:hAnsi="Times New Roman" w:cs="Times New Roman"/>
          <w:lang w:val="en-CA"/>
        </w:rPr>
        <w:t xml:space="preserve"> coyote boldness </w:t>
      </w:r>
      <w:r w:rsidR="00C34491">
        <w:rPr>
          <w:rFonts w:ascii="Times New Roman" w:hAnsi="Times New Roman" w:cs="Times New Roman"/>
          <w:lang w:val="en-CA"/>
        </w:rPr>
        <w:t xml:space="preserve">indicated </w:t>
      </w:r>
      <w:r w:rsidR="008365ED">
        <w:rPr>
          <w:rFonts w:ascii="Times New Roman" w:hAnsi="Times New Roman" w:cs="Times New Roman"/>
          <w:lang w:val="en-CA"/>
        </w:rPr>
        <w:t>that the</w:t>
      </w:r>
      <w:r w:rsidR="002D043C">
        <w:rPr>
          <w:rFonts w:ascii="Times New Roman" w:hAnsi="Times New Roman" w:cs="Times New Roman"/>
          <w:lang w:val="en-CA"/>
        </w:rPr>
        <w:t xml:space="preserve"> log odds likelihood of bolder behaviour </w:t>
      </w:r>
      <w:r w:rsidR="001871CA">
        <w:rPr>
          <w:rFonts w:ascii="Times New Roman" w:hAnsi="Times New Roman" w:cs="Times New Roman"/>
          <w:lang w:val="en-CA"/>
        </w:rPr>
        <w:t xml:space="preserve">was higher </w:t>
      </w:r>
      <w:r w:rsidR="002D043C">
        <w:rPr>
          <w:rFonts w:ascii="Times New Roman" w:hAnsi="Times New Roman" w:cs="Times New Roman"/>
          <w:lang w:val="en-CA"/>
        </w:rPr>
        <w:t xml:space="preserve">during the pup </w:t>
      </w:r>
      <w:r w:rsidR="002D043C">
        <w:rPr>
          <w:rFonts w:ascii="Times New Roman" w:hAnsi="Times New Roman" w:cs="Times New Roman"/>
          <w:lang w:val="en-CA"/>
        </w:rPr>
        <w:lastRenderedPageBreak/>
        <w:t>rearing season</w:t>
      </w:r>
      <w:r w:rsidR="00F97E8A">
        <w:rPr>
          <w:rFonts w:ascii="Times New Roman" w:hAnsi="Times New Roman" w:cs="Times New Roman"/>
          <w:lang w:val="en-CA"/>
        </w:rPr>
        <w:t xml:space="preserve"> and</w:t>
      </w:r>
      <w:r w:rsidR="002D043C">
        <w:rPr>
          <w:rFonts w:ascii="Times New Roman" w:hAnsi="Times New Roman" w:cs="Times New Roman"/>
          <w:lang w:val="en-CA"/>
        </w:rPr>
        <w:t xml:space="preserve"> in areas with higher proportions of mowed land cover (within a 100 m rad</w:t>
      </w:r>
      <w:r w:rsidR="002814B3">
        <w:rPr>
          <w:rFonts w:ascii="Times New Roman" w:hAnsi="Times New Roman" w:cs="Times New Roman"/>
          <w:lang w:val="en-CA"/>
        </w:rPr>
        <w:t xml:space="preserve">ius), </w:t>
      </w:r>
      <w:r w:rsidR="00F97E8A">
        <w:rPr>
          <w:rFonts w:ascii="Times New Roman" w:hAnsi="Times New Roman" w:cs="Times New Roman"/>
          <w:lang w:val="en-CA"/>
        </w:rPr>
        <w:t xml:space="preserve">but lower closer </w:t>
      </w:r>
      <w:r w:rsidR="00F97E8A">
        <w:rPr>
          <w:rFonts w:ascii="Times New Roman" w:hAnsi="Times New Roman" w:cs="Times New Roman"/>
          <w:lang w:val="en-CA"/>
        </w:rPr>
        <w:t xml:space="preserve">to roads and in areas with greater building density </w:t>
      </w:r>
      <w:r w:rsidR="00F97E8A">
        <w:rPr>
          <w:rFonts w:ascii="Times New Roman" w:hAnsi="Times New Roman" w:cs="Times New Roman"/>
          <w:lang w:val="en-CA"/>
        </w:rPr>
        <w:t>(</w:t>
      </w:r>
      <w:r w:rsidR="00F97E8A">
        <w:rPr>
          <w:rFonts w:ascii="Times New Roman" w:hAnsi="Times New Roman" w:cs="Times New Roman"/>
          <w:lang w:val="en-CA"/>
        </w:rPr>
        <w:t>within 200 m</w:t>
      </w:r>
      <w:r w:rsidR="00F97E8A">
        <w:rPr>
          <w:rFonts w:ascii="Times New Roman" w:hAnsi="Times New Roman" w:cs="Times New Roman"/>
          <w:lang w:val="en-CA"/>
        </w:rPr>
        <w:t xml:space="preserve">). The significant interaction term in this model indicated that boldness was higher during the pup rearing season in areas with more modified open land cover (400 m buffer size, </w:t>
      </w:r>
      <w:r w:rsidR="00B57607">
        <w:rPr>
          <w:rFonts w:ascii="Times New Roman" w:hAnsi="Times New Roman" w:cs="Times New Roman"/>
          <w:lang w:val="en-CA"/>
        </w:rPr>
        <w:t>F</w:t>
      </w:r>
      <w:r w:rsidR="00CE0AFC">
        <w:rPr>
          <w:rFonts w:ascii="Times New Roman" w:hAnsi="Times New Roman" w:cs="Times New Roman"/>
          <w:lang w:val="en-CA"/>
        </w:rPr>
        <w:t xml:space="preserve">igure </w:t>
      </w:r>
      <w:r w:rsidR="006132AD">
        <w:rPr>
          <w:rFonts w:ascii="Times New Roman" w:hAnsi="Times New Roman" w:cs="Times New Roman"/>
          <w:lang w:val="en-CA"/>
        </w:rPr>
        <w:t>1</w:t>
      </w:r>
      <w:r w:rsidR="00B57607">
        <w:rPr>
          <w:rFonts w:ascii="Times New Roman" w:hAnsi="Times New Roman" w:cs="Times New Roman"/>
          <w:lang w:val="en-CA"/>
        </w:rPr>
        <w:t xml:space="preserve"> in Appendix </w:t>
      </w:r>
      <w:r w:rsidR="0042196C">
        <w:rPr>
          <w:rFonts w:ascii="Times New Roman" w:hAnsi="Times New Roman" w:cs="Times New Roman"/>
          <w:lang w:val="en-CA"/>
        </w:rPr>
        <w:t>3</w:t>
      </w:r>
      <w:r w:rsidR="00B57607">
        <w:rPr>
          <w:rFonts w:ascii="Times New Roman" w:hAnsi="Times New Roman" w:cs="Times New Roman"/>
          <w:lang w:val="en-CA"/>
        </w:rPr>
        <w:t>)</w:t>
      </w:r>
      <w:r w:rsidR="002814B3">
        <w:rPr>
          <w:rFonts w:ascii="Times New Roman" w:hAnsi="Times New Roman" w:cs="Times New Roman"/>
          <w:lang w:val="en-CA"/>
        </w:rPr>
        <w:t xml:space="preserve">. </w:t>
      </w:r>
      <w:r w:rsidR="008F52BE">
        <w:rPr>
          <w:rFonts w:ascii="Times New Roman" w:hAnsi="Times New Roman" w:cs="Times New Roman"/>
          <w:lang w:val="en-CA"/>
        </w:rPr>
        <w:t xml:space="preserve">The top model for human concern indicated that a higher likelihood of human concern was associated with increases in the proportion of residential area </w:t>
      </w:r>
      <w:r w:rsidR="00EB6605">
        <w:rPr>
          <w:rFonts w:ascii="Times New Roman" w:hAnsi="Times New Roman" w:cs="Times New Roman"/>
          <w:lang w:val="en-CA"/>
        </w:rPr>
        <w:t>(</w:t>
      </w:r>
      <w:r w:rsidR="008F52BE">
        <w:rPr>
          <w:rFonts w:ascii="Times New Roman" w:hAnsi="Times New Roman" w:cs="Times New Roman"/>
          <w:lang w:val="en-CA"/>
        </w:rPr>
        <w:t>within 800 m</w:t>
      </w:r>
      <w:r w:rsidR="00EB6605">
        <w:rPr>
          <w:rFonts w:ascii="Times New Roman" w:hAnsi="Times New Roman" w:cs="Times New Roman"/>
          <w:lang w:val="en-CA"/>
        </w:rPr>
        <w:t>)</w:t>
      </w:r>
      <w:r w:rsidR="008F52BE">
        <w:rPr>
          <w:rFonts w:ascii="Times New Roman" w:hAnsi="Times New Roman" w:cs="Times New Roman"/>
          <w:lang w:val="en-CA"/>
        </w:rPr>
        <w:t xml:space="preserve"> and modified open land cover (within 1600 m)</w:t>
      </w:r>
      <w:r w:rsidR="00C45528">
        <w:rPr>
          <w:rFonts w:ascii="Times New Roman" w:hAnsi="Times New Roman" w:cs="Times New Roman"/>
          <w:lang w:val="en-CA"/>
        </w:rPr>
        <w:t>, as well as with the dispersal season (Figure 4)</w:t>
      </w:r>
    </w:p>
    <w:p w14:paraId="73E86BBA" w14:textId="77777777" w:rsidR="005F3631" w:rsidRDefault="005F3631" w:rsidP="00BA0A2E">
      <w:pPr>
        <w:spacing w:line="480" w:lineRule="auto"/>
        <w:rPr>
          <w:rFonts w:ascii="Times New Roman" w:hAnsi="Times New Roman" w:cs="Times New Roman"/>
          <w:lang w:val="en-CA"/>
        </w:rPr>
      </w:pPr>
    </w:p>
    <w:p w14:paraId="1D2B1BD6" w14:textId="48DCC5E5" w:rsidR="003B703F" w:rsidRDefault="005F3631" w:rsidP="00BA0A2E">
      <w:pPr>
        <w:spacing w:line="480" w:lineRule="auto"/>
        <w:rPr>
          <w:rFonts w:ascii="Times New Roman" w:hAnsi="Times New Roman" w:cs="Times New Roman"/>
          <w:lang w:val="en-CA"/>
        </w:rPr>
      </w:pPr>
      <w:r>
        <w:rPr>
          <w:rFonts w:ascii="Times New Roman" w:hAnsi="Times New Roman" w:cs="Times New Roman"/>
          <w:lang w:val="en-CA"/>
        </w:rPr>
        <w:t>Both</w:t>
      </w:r>
      <w:r w:rsidR="00F97E8A">
        <w:rPr>
          <w:rFonts w:ascii="Times New Roman" w:hAnsi="Times New Roman" w:cs="Times New Roman"/>
          <w:lang w:val="en-CA"/>
        </w:rPr>
        <w:t xml:space="preserve"> the</w:t>
      </w:r>
      <w:r w:rsidR="000810FF" w:rsidRPr="003A5E82">
        <w:rPr>
          <w:rFonts w:ascii="Times New Roman" w:hAnsi="Times New Roman" w:cs="Times New Roman"/>
          <w:lang w:val="en-CA"/>
        </w:rPr>
        <w:t xml:space="preserve"> coyote boldness and human concern </w:t>
      </w:r>
      <w:r w:rsidR="004938C3">
        <w:rPr>
          <w:rFonts w:ascii="Times New Roman" w:hAnsi="Times New Roman" w:cs="Times New Roman"/>
          <w:lang w:val="en-CA"/>
        </w:rPr>
        <w:t>models</w:t>
      </w:r>
      <w:r w:rsidR="000810FF" w:rsidRPr="003A5E82">
        <w:rPr>
          <w:rFonts w:ascii="Times New Roman" w:hAnsi="Times New Roman" w:cs="Times New Roman"/>
          <w:lang w:val="en-CA"/>
        </w:rPr>
        <w:t xml:space="preserve"> indicated a significant increase in the likelihood of human-coyote conflict over time (Figure </w:t>
      </w:r>
      <w:r w:rsidR="006D5587">
        <w:rPr>
          <w:rFonts w:ascii="Times New Roman" w:hAnsi="Times New Roman" w:cs="Times New Roman"/>
          <w:lang w:val="en-CA"/>
        </w:rPr>
        <w:t>4</w:t>
      </w:r>
      <w:r w:rsidR="000810FF" w:rsidRPr="003A5E82">
        <w:rPr>
          <w:rFonts w:ascii="Times New Roman" w:hAnsi="Times New Roman" w:cs="Times New Roman"/>
          <w:lang w:val="en-CA"/>
        </w:rPr>
        <w:t xml:space="preserve">). </w:t>
      </w:r>
      <w:r w:rsidR="0065453A">
        <w:rPr>
          <w:rFonts w:ascii="Times New Roman" w:hAnsi="Times New Roman" w:cs="Times New Roman"/>
          <w:lang w:val="en-CA"/>
        </w:rPr>
        <w:t>N</w:t>
      </w:r>
      <w:r w:rsidR="00344F09" w:rsidRPr="003A5E82">
        <w:rPr>
          <w:rFonts w:ascii="Times New Roman" w:hAnsi="Times New Roman" w:cs="Times New Roman"/>
          <w:lang w:val="en-CA"/>
        </w:rPr>
        <w:t xml:space="preserve">one of the interaction terms with year were significant </w:t>
      </w:r>
      <w:r w:rsidR="00683115">
        <w:rPr>
          <w:rFonts w:ascii="Times New Roman" w:hAnsi="Times New Roman" w:cs="Times New Roman"/>
          <w:lang w:val="en-CA"/>
        </w:rPr>
        <w:t xml:space="preserve">when we </w:t>
      </w:r>
      <w:r w:rsidR="00EC71C6">
        <w:rPr>
          <w:rFonts w:ascii="Times New Roman" w:hAnsi="Times New Roman" w:cs="Times New Roman"/>
          <w:lang w:val="en-CA"/>
        </w:rPr>
        <w:t>only considered the single best model for each response variable</w:t>
      </w:r>
      <w:r w:rsidR="00344F09" w:rsidRPr="003A5E82">
        <w:rPr>
          <w:rFonts w:ascii="Times New Roman" w:hAnsi="Times New Roman" w:cs="Times New Roman"/>
          <w:lang w:val="en-CA"/>
        </w:rPr>
        <w:t xml:space="preserve"> (</w:t>
      </w:r>
      <w:r w:rsidR="00F915C4" w:rsidRPr="003A5E82">
        <w:rPr>
          <w:rFonts w:ascii="Times New Roman" w:hAnsi="Times New Roman" w:cs="Times New Roman"/>
          <w:lang w:val="en-CA"/>
        </w:rPr>
        <w:t>Table 6</w:t>
      </w:r>
      <w:r w:rsidR="00EC71C6">
        <w:rPr>
          <w:rFonts w:ascii="Times New Roman" w:hAnsi="Times New Roman" w:cs="Times New Roman"/>
          <w:lang w:val="en-CA"/>
        </w:rPr>
        <w:t>, Table 7</w:t>
      </w:r>
      <w:r w:rsidR="00F915C4" w:rsidRPr="003A5E82">
        <w:rPr>
          <w:rFonts w:ascii="Times New Roman" w:hAnsi="Times New Roman" w:cs="Times New Roman"/>
          <w:lang w:val="en-CA"/>
        </w:rPr>
        <w:t xml:space="preserve"> in Appendix </w:t>
      </w:r>
      <w:r w:rsidR="0042196C">
        <w:rPr>
          <w:rFonts w:ascii="Times New Roman" w:hAnsi="Times New Roman" w:cs="Times New Roman"/>
          <w:lang w:val="en-CA"/>
        </w:rPr>
        <w:t>3</w:t>
      </w:r>
      <w:r w:rsidR="000810FF" w:rsidRPr="003A5E82">
        <w:rPr>
          <w:rFonts w:ascii="Times New Roman" w:hAnsi="Times New Roman" w:cs="Times New Roman"/>
          <w:lang w:val="en-CA"/>
        </w:rPr>
        <w:t>)</w:t>
      </w:r>
      <w:r w:rsidR="00683115">
        <w:rPr>
          <w:rFonts w:ascii="Times New Roman" w:hAnsi="Times New Roman" w:cs="Times New Roman"/>
          <w:lang w:val="en-CA"/>
        </w:rPr>
        <w:t>; h</w:t>
      </w:r>
      <w:r w:rsidR="006D5587">
        <w:rPr>
          <w:rFonts w:ascii="Times New Roman" w:hAnsi="Times New Roman" w:cs="Times New Roman"/>
          <w:lang w:val="en-CA"/>
        </w:rPr>
        <w:t>owever,</w:t>
      </w:r>
      <w:r w:rsidR="00EC71C6">
        <w:rPr>
          <w:rFonts w:ascii="Times New Roman" w:hAnsi="Times New Roman" w:cs="Times New Roman"/>
          <w:lang w:val="en-CA"/>
        </w:rPr>
        <w:t xml:space="preserve"> for models predicting human concern, we noted that</w:t>
      </w:r>
      <w:r w:rsidR="006D5587">
        <w:rPr>
          <w:rFonts w:ascii="Times New Roman" w:hAnsi="Times New Roman" w:cs="Times New Roman"/>
          <w:lang w:val="en-CA"/>
        </w:rPr>
        <w:t xml:space="preserve"> the interaction term between residential area and year </w:t>
      </w:r>
      <w:r w:rsidR="00BC6D15" w:rsidRPr="003A5E82">
        <w:rPr>
          <w:rFonts w:ascii="Times New Roman" w:hAnsi="Times New Roman" w:cs="Times New Roman"/>
          <w:lang w:val="en-CA"/>
        </w:rPr>
        <w:t>was retained in 19 of 20 top models, was significant in 13 of these, and was consistently negative</w:t>
      </w:r>
      <w:r w:rsidR="00BC6D15">
        <w:rPr>
          <w:rFonts w:ascii="Times New Roman" w:hAnsi="Times New Roman" w:cs="Times New Roman"/>
          <w:lang w:val="en-CA"/>
        </w:rPr>
        <w:t xml:space="preserve"> (Table 7 in Appendix </w:t>
      </w:r>
      <w:r w:rsidR="0042196C">
        <w:rPr>
          <w:rFonts w:ascii="Times New Roman" w:hAnsi="Times New Roman" w:cs="Times New Roman"/>
          <w:lang w:val="en-CA"/>
        </w:rPr>
        <w:t>3</w:t>
      </w:r>
      <w:r w:rsidR="00BC6D15">
        <w:rPr>
          <w:rFonts w:ascii="Times New Roman" w:hAnsi="Times New Roman" w:cs="Times New Roman"/>
          <w:lang w:val="en-CA"/>
        </w:rPr>
        <w:t>)</w:t>
      </w:r>
      <w:r w:rsidR="00BC6D15" w:rsidRPr="003A5E82">
        <w:rPr>
          <w:rFonts w:ascii="Times New Roman" w:hAnsi="Times New Roman" w:cs="Times New Roman"/>
          <w:lang w:val="en-CA"/>
        </w:rPr>
        <w:t xml:space="preserve">. </w:t>
      </w:r>
      <w:r w:rsidR="00EC71C6">
        <w:rPr>
          <w:rFonts w:ascii="Times New Roman" w:hAnsi="Times New Roman" w:cs="Times New Roman"/>
          <w:lang w:val="en-CA"/>
        </w:rPr>
        <w:t>This interaction indicated that concern was generally higher in residential areas at the beginning of the reporting period; however, increasing levels of concern in non-residential areas reduced the magnitude of this ‘residential area’ effect over time</w:t>
      </w:r>
      <w:r w:rsidR="00EC71C6">
        <w:rPr>
          <w:rFonts w:ascii="Times New Roman" w:hAnsi="Times New Roman" w:cs="Times New Roman"/>
          <w:lang w:val="en-CA"/>
        </w:rPr>
        <w:t xml:space="preserve"> </w:t>
      </w:r>
      <w:r w:rsidR="00200328">
        <w:rPr>
          <w:rFonts w:ascii="Times New Roman" w:hAnsi="Times New Roman" w:cs="Times New Roman"/>
          <w:lang w:val="en-CA"/>
        </w:rPr>
        <w:t>(</w:t>
      </w:r>
      <w:r w:rsidR="002A393B">
        <w:rPr>
          <w:rFonts w:ascii="Times New Roman" w:hAnsi="Times New Roman" w:cs="Times New Roman"/>
          <w:lang w:val="en-CA"/>
        </w:rPr>
        <w:t xml:space="preserve">Figure </w:t>
      </w:r>
      <w:r w:rsidR="006132AD">
        <w:rPr>
          <w:rFonts w:ascii="Times New Roman" w:hAnsi="Times New Roman" w:cs="Times New Roman"/>
          <w:lang w:val="en-CA"/>
        </w:rPr>
        <w:t>2</w:t>
      </w:r>
      <w:r w:rsidR="002A393B">
        <w:rPr>
          <w:rFonts w:ascii="Times New Roman" w:hAnsi="Times New Roman" w:cs="Times New Roman"/>
          <w:lang w:val="en-CA"/>
        </w:rPr>
        <w:t xml:space="preserve"> in Appendix </w:t>
      </w:r>
      <w:r w:rsidR="0042196C">
        <w:rPr>
          <w:rFonts w:ascii="Times New Roman" w:hAnsi="Times New Roman" w:cs="Times New Roman"/>
          <w:lang w:val="en-CA"/>
        </w:rPr>
        <w:t>3</w:t>
      </w:r>
      <w:r w:rsidR="002A393B">
        <w:rPr>
          <w:rFonts w:ascii="Times New Roman" w:hAnsi="Times New Roman" w:cs="Times New Roman"/>
          <w:lang w:val="en-CA"/>
        </w:rPr>
        <w:t xml:space="preserve">). </w:t>
      </w:r>
      <w:r w:rsidR="002F485F" w:rsidRPr="003A5E82">
        <w:rPr>
          <w:rFonts w:ascii="Times New Roman" w:hAnsi="Times New Roman" w:cs="Times New Roman"/>
          <w:lang w:val="en-CA"/>
        </w:rPr>
        <w:t>While several</w:t>
      </w:r>
      <w:r w:rsidR="00576E80" w:rsidRPr="003A5E82">
        <w:rPr>
          <w:rFonts w:ascii="Times New Roman" w:hAnsi="Times New Roman" w:cs="Times New Roman"/>
          <w:lang w:val="en-CA"/>
        </w:rPr>
        <w:t xml:space="preserve"> other variables and interaction terms </w:t>
      </w:r>
      <w:r w:rsidR="00756505" w:rsidRPr="003A5E82">
        <w:rPr>
          <w:rFonts w:ascii="Times New Roman" w:hAnsi="Times New Roman" w:cs="Times New Roman"/>
          <w:lang w:val="en-CA"/>
        </w:rPr>
        <w:t>appeared</w:t>
      </w:r>
      <w:r w:rsidR="00576E80" w:rsidRPr="003A5E82">
        <w:rPr>
          <w:rFonts w:ascii="Times New Roman" w:hAnsi="Times New Roman" w:cs="Times New Roman"/>
          <w:lang w:val="en-CA"/>
        </w:rPr>
        <w:t xml:space="preserve"> in</w:t>
      </w:r>
      <w:r w:rsidR="006C34EE">
        <w:rPr>
          <w:rFonts w:ascii="Times New Roman" w:hAnsi="Times New Roman" w:cs="Times New Roman"/>
          <w:lang w:val="en-CA"/>
        </w:rPr>
        <w:t xml:space="preserve"> some of</w:t>
      </w:r>
      <w:r w:rsidR="00576E80" w:rsidRPr="003A5E82">
        <w:rPr>
          <w:rFonts w:ascii="Times New Roman" w:hAnsi="Times New Roman" w:cs="Times New Roman"/>
          <w:lang w:val="en-CA"/>
        </w:rPr>
        <w:t xml:space="preserve"> the top models</w:t>
      </w:r>
      <w:r w:rsidR="00777770">
        <w:rPr>
          <w:rFonts w:ascii="Times New Roman" w:hAnsi="Times New Roman" w:cs="Times New Roman"/>
          <w:lang w:val="en-CA"/>
        </w:rPr>
        <w:t xml:space="preserve"> (</w:t>
      </w:r>
      <w:proofErr w:type="spellStart"/>
      <w:r w:rsidR="00777770" w:rsidRPr="003A5E82">
        <w:rPr>
          <w:rFonts w:ascii="Times New Roman" w:hAnsi="Times New Roman" w:cs="Times New Roman"/>
          <w:lang w:val="en-CA"/>
        </w:rPr>
        <w:t>ΔAIC</w:t>
      </w:r>
      <w:r w:rsidR="00777770" w:rsidRPr="003A5E82">
        <w:rPr>
          <w:rFonts w:ascii="Times New Roman" w:hAnsi="Times New Roman" w:cs="Times New Roman"/>
          <w:vertAlign w:val="subscript"/>
          <w:lang w:val="en-CA"/>
        </w:rPr>
        <w:t>c</w:t>
      </w:r>
      <w:proofErr w:type="spellEnd"/>
      <w:r w:rsidR="00777770" w:rsidRPr="003A5E82">
        <w:rPr>
          <w:rFonts w:ascii="Times New Roman" w:hAnsi="Times New Roman" w:cs="Times New Roman"/>
          <w:lang w:val="en-CA"/>
        </w:rPr>
        <w:t xml:space="preserve"> &lt; 2</w:t>
      </w:r>
      <w:r w:rsidR="00777770">
        <w:rPr>
          <w:rFonts w:ascii="Times New Roman" w:hAnsi="Times New Roman" w:cs="Times New Roman"/>
          <w:lang w:val="en-CA"/>
        </w:rPr>
        <w:t>)</w:t>
      </w:r>
      <w:r w:rsidR="00B061E2" w:rsidRPr="003A5E82">
        <w:rPr>
          <w:rFonts w:ascii="Times New Roman" w:hAnsi="Times New Roman" w:cs="Times New Roman"/>
          <w:lang w:val="en-CA"/>
        </w:rPr>
        <w:t xml:space="preserve"> </w:t>
      </w:r>
      <w:r w:rsidR="00FA3847">
        <w:rPr>
          <w:rFonts w:ascii="Times New Roman" w:hAnsi="Times New Roman" w:cs="Times New Roman"/>
          <w:lang w:val="en-CA"/>
        </w:rPr>
        <w:t>for</w:t>
      </w:r>
      <w:r w:rsidR="00B061E2" w:rsidRPr="003A5E82">
        <w:rPr>
          <w:rFonts w:ascii="Times New Roman" w:hAnsi="Times New Roman" w:cs="Times New Roman"/>
          <w:lang w:val="en-CA"/>
        </w:rPr>
        <w:t xml:space="preserve"> boldness and concern</w:t>
      </w:r>
      <w:r w:rsidR="00576E80" w:rsidRPr="003A5E82">
        <w:rPr>
          <w:rFonts w:ascii="Times New Roman" w:hAnsi="Times New Roman" w:cs="Times New Roman"/>
          <w:lang w:val="en-CA"/>
        </w:rPr>
        <w:t xml:space="preserve">, their effects were </w:t>
      </w:r>
      <w:r w:rsidR="00EC71C6">
        <w:rPr>
          <w:rFonts w:ascii="Times New Roman" w:hAnsi="Times New Roman" w:cs="Times New Roman"/>
          <w:lang w:val="en-CA"/>
        </w:rPr>
        <w:t>not significant</w:t>
      </w:r>
      <w:r w:rsidR="00576E80" w:rsidRPr="003A5E82">
        <w:rPr>
          <w:rFonts w:ascii="Times New Roman" w:hAnsi="Times New Roman" w:cs="Times New Roman"/>
          <w:lang w:val="en-CA"/>
        </w:rPr>
        <w:t xml:space="preserve"> </w:t>
      </w:r>
      <w:r w:rsidR="00FF6112">
        <w:rPr>
          <w:rFonts w:ascii="Times New Roman" w:hAnsi="Times New Roman" w:cs="Times New Roman"/>
          <w:lang w:val="en-CA"/>
        </w:rPr>
        <w:t xml:space="preserve">in any of these </w:t>
      </w:r>
      <w:r w:rsidR="00576E80" w:rsidRPr="003A5E82">
        <w:rPr>
          <w:rFonts w:ascii="Times New Roman" w:hAnsi="Times New Roman" w:cs="Times New Roman"/>
          <w:lang w:val="en-CA"/>
        </w:rPr>
        <w:t>(</w:t>
      </w:r>
      <w:r w:rsidR="008E1D27" w:rsidRPr="003A5E82">
        <w:rPr>
          <w:rFonts w:ascii="Times New Roman" w:hAnsi="Times New Roman" w:cs="Times New Roman"/>
          <w:lang w:val="en-CA"/>
        </w:rPr>
        <w:t xml:space="preserve">Tables 6 and 7 in Appendix </w:t>
      </w:r>
      <w:r w:rsidR="0042196C">
        <w:rPr>
          <w:rFonts w:ascii="Times New Roman" w:hAnsi="Times New Roman" w:cs="Times New Roman"/>
          <w:lang w:val="en-CA"/>
        </w:rPr>
        <w:t>3</w:t>
      </w:r>
      <w:r w:rsidR="00576E80" w:rsidRPr="003A5E82">
        <w:rPr>
          <w:rFonts w:ascii="Times New Roman" w:hAnsi="Times New Roman" w:cs="Times New Roman"/>
          <w:lang w:val="en-CA"/>
        </w:rPr>
        <w:t>).</w:t>
      </w:r>
      <w:r w:rsidR="002F485F" w:rsidRPr="003A5E82">
        <w:rPr>
          <w:rFonts w:ascii="Times New Roman" w:hAnsi="Times New Roman" w:cs="Times New Roman"/>
          <w:lang w:val="en-CA"/>
        </w:rPr>
        <w:t xml:space="preserve"> </w:t>
      </w:r>
    </w:p>
    <w:p w14:paraId="5DF62351" w14:textId="3D9725BE" w:rsidR="00882669" w:rsidRDefault="00882669" w:rsidP="00BA0A2E">
      <w:pPr>
        <w:spacing w:line="480" w:lineRule="auto"/>
        <w:rPr>
          <w:rFonts w:ascii="Times New Roman" w:hAnsi="Times New Roman" w:cs="Times New Roman"/>
          <w:lang w:val="en-CA"/>
        </w:rPr>
      </w:pPr>
    </w:p>
    <w:p w14:paraId="7726FF1E" w14:textId="684279EE" w:rsidR="00882669" w:rsidRPr="003A5E82" w:rsidRDefault="00C71F53" w:rsidP="00882669">
      <w:pPr>
        <w:spacing w:line="480" w:lineRule="auto"/>
        <w:rPr>
          <w:rFonts w:ascii="Times New Roman" w:hAnsi="Times New Roman" w:cs="Times New Roman"/>
          <w:lang w:val="en-CA"/>
        </w:rPr>
      </w:pPr>
      <w:r>
        <w:rPr>
          <w:rFonts w:ascii="Times New Roman" w:hAnsi="Times New Roman" w:cs="Times New Roman"/>
          <w:lang w:val="en-CA"/>
        </w:rPr>
        <w:t>Given our model’s indication that both boldness and human concern had increased over the reporting period, we examined these temporal changes in greater detail by evaluating t</w:t>
      </w:r>
      <w:r w:rsidR="00882669">
        <w:rPr>
          <w:rFonts w:ascii="Times New Roman" w:hAnsi="Times New Roman" w:cs="Times New Roman"/>
          <w:lang w:val="en-CA"/>
        </w:rPr>
        <w:t xml:space="preserve">he </w:t>
      </w:r>
      <w:r w:rsidR="00882669">
        <w:rPr>
          <w:rFonts w:ascii="Times New Roman" w:hAnsi="Times New Roman" w:cs="Times New Roman"/>
          <w:lang w:val="en-CA"/>
        </w:rPr>
        <w:lastRenderedPageBreak/>
        <w:t>percentage of reports within each of the ordinal scores</w:t>
      </w:r>
      <w:r>
        <w:rPr>
          <w:rFonts w:ascii="Times New Roman" w:hAnsi="Times New Roman" w:cs="Times New Roman"/>
          <w:lang w:val="en-CA"/>
        </w:rPr>
        <w:t xml:space="preserve"> each year</w:t>
      </w:r>
      <w:r w:rsidR="00882669">
        <w:rPr>
          <w:rFonts w:ascii="Times New Roman" w:hAnsi="Times New Roman" w:cs="Times New Roman"/>
          <w:lang w:val="en-CA"/>
        </w:rPr>
        <w:t xml:space="preserve"> (Figure 5). Specifically, the percentage of reports describing</w:t>
      </w:r>
      <w:r w:rsidR="00882669" w:rsidRPr="003A5E82">
        <w:rPr>
          <w:rFonts w:ascii="Times New Roman" w:hAnsi="Times New Roman" w:cs="Times New Roman"/>
          <w:lang w:val="en-CA"/>
        </w:rPr>
        <w:t xml:space="preserve"> bold behaviour increased significantly</w:t>
      </w:r>
      <w:r w:rsidR="00882669">
        <w:rPr>
          <w:rFonts w:ascii="Times New Roman" w:hAnsi="Times New Roman" w:cs="Times New Roman"/>
          <w:lang w:val="en-CA"/>
        </w:rPr>
        <w:t xml:space="preserve">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2.19, p &lt; 0.001)</w:t>
      </w:r>
      <w:r w:rsidR="00882669" w:rsidRPr="003A5E82">
        <w:rPr>
          <w:rFonts w:ascii="Times New Roman" w:hAnsi="Times New Roman" w:cs="Times New Roman"/>
          <w:lang w:val="en-CA"/>
        </w:rPr>
        <w:t xml:space="preserve"> while avoidance behaviour decreased</w:t>
      </w:r>
      <w:r w:rsidR="00882669">
        <w:rPr>
          <w:rFonts w:ascii="Times New Roman" w:hAnsi="Times New Roman" w:cs="Times New Roman"/>
          <w:lang w:val="en-CA"/>
        </w:rPr>
        <w:t xml:space="preserve">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1.82, p &lt; 0.001)</w:t>
      </w:r>
      <w:r w:rsidR="00882669" w:rsidRPr="003A5E82">
        <w:rPr>
          <w:rFonts w:ascii="Times New Roman" w:hAnsi="Times New Roman" w:cs="Times New Roman"/>
          <w:lang w:val="en-CA"/>
        </w:rPr>
        <w:t xml:space="preserve">, </w:t>
      </w:r>
      <w:r w:rsidR="00882669">
        <w:rPr>
          <w:rFonts w:ascii="Times New Roman" w:hAnsi="Times New Roman" w:cs="Times New Roman"/>
          <w:lang w:val="en-CA"/>
        </w:rPr>
        <w:t>though the percentage of reports describing indifferent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0.71, p = 0.21) </w:t>
      </w:r>
      <w:r w:rsidR="00882669" w:rsidRPr="003A5E82">
        <w:rPr>
          <w:rFonts w:ascii="Times New Roman" w:hAnsi="Times New Roman" w:cs="Times New Roman"/>
          <w:lang w:val="en-CA"/>
        </w:rPr>
        <w:t>and aggressive behaviour</w:t>
      </w:r>
      <w:r w:rsidR="00882669">
        <w:rPr>
          <w:rFonts w:ascii="Times New Roman" w:hAnsi="Times New Roman" w:cs="Times New Roman"/>
          <w:lang w:val="en-CA"/>
        </w:rPr>
        <w:t xml:space="preserve">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0.24, p = 0.16)</w:t>
      </w:r>
      <w:r w:rsidR="00882669" w:rsidRPr="003A5E82">
        <w:rPr>
          <w:rFonts w:ascii="Times New Roman" w:hAnsi="Times New Roman" w:cs="Times New Roman"/>
          <w:lang w:val="en-CA"/>
        </w:rPr>
        <w:t xml:space="preserve"> did not change. Similarly, negative perceptions </w:t>
      </w:r>
      <w:r w:rsidR="00882669">
        <w:rPr>
          <w:rFonts w:ascii="Times New Roman" w:hAnsi="Times New Roman" w:cs="Times New Roman"/>
          <w:lang w:val="en-CA"/>
        </w:rPr>
        <w:t>about coyotes became more common among the reports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1.07, p = 0.072) and positive perceptions became less common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1.07, p = 0.005), with no change in the proportion of neutral perceptions (</w:t>
      </w:r>
      <w:r w:rsidR="00882669" w:rsidRPr="001C1946">
        <w:rPr>
          <w:rFonts w:ascii="Times New Roman" w:hAnsi="Times New Roman" w:cs="Times New Roman"/>
          <w:lang w:val="en-CA"/>
        </w:rPr>
        <w:t>β</w:t>
      </w:r>
      <w:r w:rsidR="00882669">
        <w:rPr>
          <w:rFonts w:ascii="Times New Roman" w:hAnsi="Times New Roman" w:cs="Times New Roman"/>
          <w:lang w:val="en-CA"/>
        </w:rPr>
        <w:t xml:space="preserve"> = 0.002, p = 0.997). </w:t>
      </w:r>
      <w:r w:rsidR="00882669" w:rsidRPr="003A5E82">
        <w:rPr>
          <w:rFonts w:ascii="Times New Roman" w:hAnsi="Times New Roman" w:cs="Times New Roman"/>
          <w:lang w:val="en-CA"/>
        </w:rPr>
        <w:t xml:space="preserve"> </w:t>
      </w:r>
    </w:p>
    <w:p w14:paraId="7BF5BD3F" w14:textId="77777777" w:rsidR="003B703F" w:rsidRPr="003A5E82" w:rsidRDefault="003B703F" w:rsidP="00BA0A2E">
      <w:pPr>
        <w:spacing w:line="480" w:lineRule="auto"/>
        <w:rPr>
          <w:rFonts w:ascii="Times New Roman" w:hAnsi="Times New Roman" w:cs="Times New Roman"/>
          <w:lang w:val="en-CA"/>
        </w:rPr>
      </w:pPr>
    </w:p>
    <w:p w14:paraId="50E206B4" w14:textId="1215F808" w:rsidR="002274B6" w:rsidRPr="003A5E82" w:rsidRDefault="008437D2" w:rsidP="00BA0A2E">
      <w:pPr>
        <w:spacing w:line="480" w:lineRule="auto"/>
        <w:rPr>
          <w:rFonts w:ascii="Times New Roman" w:hAnsi="Times New Roman" w:cs="Times New Roman"/>
          <w:lang w:val="en-CA"/>
        </w:rPr>
      </w:pPr>
      <w:r w:rsidRPr="003A5E82">
        <w:rPr>
          <w:rFonts w:ascii="Times New Roman" w:hAnsi="Times New Roman" w:cs="Times New Roman"/>
          <w:lang w:val="en-CA"/>
        </w:rPr>
        <w:t>Analysis of diel patterns</w:t>
      </w:r>
      <w:r w:rsidR="001E6966">
        <w:rPr>
          <w:rFonts w:ascii="Times New Roman" w:hAnsi="Times New Roman" w:cs="Times New Roman"/>
          <w:lang w:val="en-CA"/>
        </w:rPr>
        <w:t xml:space="preserve"> in coyote boldness</w:t>
      </w:r>
      <w:r w:rsidRPr="003A5E82">
        <w:rPr>
          <w:rFonts w:ascii="Times New Roman" w:hAnsi="Times New Roman" w:cs="Times New Roman"/>
          <w:lang w:val="en-CA"/>
        </w:rPr>
        <w:t xml:space="preserve"> showed that</w:t>
      </w:r>
      <w:r w:rsidR="00756505">
        <w:rPr>
          <w:rFonts w:ascii="Times New Roman" w:hAnsi="Times New Roman" w:cs="Times New Roman"/>
          <w:lang w:val="en-CA"/>
        </w:rPr>
        <w:t xml:space="preserve"> indifferent behaviour was significantly more common during the day and avoidance behaviour was significantly more common at night</w:t>
      </w:r>
      <w:r w:rsidRPr="003A5E82">
        <w:rPr>
          <w:rFonts w:ascii="Times New Roman" w:hAnsi="Times New Roman" w:cs="Times New Roman"/>
          <w:lang w:val="en-CA"/>
        </w:rPr>
        <w:t xml:space="preserve"> </w:t>
      </w:r>
      <w:r w:rsidR="0008158F" w:rsidRPr="003A5E82">
        <w:rPr>
          <w:rFonts w:ascii="Times New Roman" w:hAnsi="Times New Roman" w:cs="Times New Roman"/>
          <w:lang w:val="en-CA"/>
        </w:rPr>
        <w:t>(</w:t>
      </w:r>
      <w:r w:rsidR="00CB3FCD" w:rsidRPr="003A5E82">
        <w:rPr>
          <w:rFonts w:ascii="Times New Roman" w:hAnsi="Times New Roman" w:cs="Times New Roman"/>
          <w:lang w:val="en-CA"/>
        </w:rPr>
        <w:t>χ</w:t>
      </w:r>
      <w:r w:rsidR="00CB3FCD" w:rsidRPr="003A5E82">
        <w:rPr>
          <w:rFonts w:ascii="Times New Roman" w:hAnsi="Times New Roman" w:cs="Times New Roman"/>
          <w:vertAlign w:val="superscript"/>
          <w:lang w:val="en-CA"/>
        </w:rPr>
        <w:t>2</w:t>
      </w:r>
      <w:r w:rsidR="00CB3FCD" w:rsidRPr="003A5E82">
        <w:rPr>
          <w:rFonts w:ascii="Times New Roman" w:hAnsi="Times New Roman" w:cs="Times New Roman"/>
          <w:vertAlign w:val="subscript"/>
          <w:lang w:val="en-CA"/>
        </w:rPr>
        <w:t>2</w:t>
      </w:r>
      <w:r w:rsidR="00CB3FCD" w:rsidRPr="003A5E82">
        <w:rPr>
          <w:rFonts w:ascii="Times New Roman" w:hAnsi="Times New Roman" w:cs="Times New Roman"/>
          <w:lang w:val="en-CA"/>
        </w:rPr>
        <w:t xml:space="preserve"> = 30.1, P &lt; 0.001</w:t>
      </w:r>
      <w:r w:rsidR="00756505">
        <w:rPr>
          <w:rFonts w:ascii="Times New Roman" w:hAnsi="Times New Roman" w:cs="Times New Roman"/>
          <w:lang w:val="en-CA"/>
        </w:rPr>
        <w:t xml:space="preserve">; </w:t>
      </w:r>
      <w:r w:rsidR="008E1D27" w:rsidRPr="003A5E82">
        <w:rPr>
          <w:rFonts w:ascii="Times New Roman" w:hAnsi="Times New Roman" w:cs="Times New Roman"/>
          <w:lang w:val="en-CA"/>
        </w:rPr>
        <w:t xml:space="preserve">Figure 2 in Appendix </w:t>
      </w:r>
      <w:r w:rsidR="0042196C">
        <w:rPr>
          <w:rFonts w:ascii="Times New Roman" w:hAnsi="Times New Roman" w:cs="Times New Roman"/>
          <w:lang w:val="en-CA"/>
        </w:rPr>
        <w:t>2</w:t>
      </w:r>
      <w:r w:rsidR="00CB3FCD" w:rsidRPr="003A5E82">
        <w:rPr>
          <w:rFonts w:ascii="Times New Roman" w:hAnsi="Times New Roman" w:cs="Times New Roman"/>
          <w:lang w:val="en-CA"/>
        </w:rPr>
        <w:t>). However, human concern did not differ between day and night (χ</w:t>
      </w:r>
      <w:r w:rsidR="00CB3FCD" w:rsidRPr="003A5E82">
        <w:rPr>
          <w:rFonts w:ascii="Times New Roman" w:hAnsi="Times New Roman" w:cs="Times New Roman"/>
          <w:vertAlign w:val="superscript"/>
          <w:lang w:val="en-CA"/>
        </w:rPr>
        <w:t>2</w:t>
      </w:r>
      <w:r w:rsidR="00CB3FCD" w:rsidRPr="003A5E82">
        <w:rPr>
          <w:rFonts w:ascii="Times New Roman" w:hAnsi="Times New Roman" w:cs="Times New Roman"/>
          <w:vertAlign w:val="subscript"/>
          <w:lang w:val="en-CA"/>
        </w:rPr>
        <w:t>2</w:t>
      </w:r>
      <w:r w:rsidR="00CB3FCD" w:rsidRPr="003A5E82">
        <w:rPr>
          <w:rFonts w:ascii="Times New Roman" w:hAnsi="Times New Roman" w:cs="Times New Roman"/>
          <w:lang w:val="en-CA"/>
        </w:rPr>
        <w:t xml:space="preserve"> = 1.09, P = 0.</w:t>
      </w:r>
      <w:r w:rsidR="00113F91" w:rsidRPr="003A5E82">
        <w:rPr>
          <w:rFonts w:ascii="Times New Roman" w:hAnsi="Times New Roman" w:cs="Times New Roman"/>
          <w:lang w:val="en-CA"/>
        </w:rPr>
        <w:t>58)</w:t>
      </w:r>
      <w:r w:rsidR="003013ED" w:rsidRPr="003A5E82">
        <w:rPr>
          <w:rFonts w:ascii="Times New Roman" w:hAnsi="Times New Roman" w:cs="Times New Roman"/>
          <w:lang w:val="en-CA"/>
        </w:rPr>
        <w:t xml:space="preserve">. </w:t>
      </w:r>
    </w:p>
    <w:p w14:paraId="3947A966" w14:textId="65C06470" w:rsidR="002274B6" w:rsidRDefault="002274B6" w:rsidP="00BA0A2E">
      <w:pPr>
        <w:spacing w:line="480" w:lineRule="auto"/>
        <w:rPr>
          <w:rFonts w:ascii="Times New Roman" w:hAnsi="Times New Roman" w:cs="Times New Roman"/>
          <w:b/>
          <w:bCs/>
          <w:lang w:val="en-CA"/>
        </w:rPr>
      </w:pPr>
    </w:p>
    <w:p w14:paraId="20D9F9D3" w14:textId="001B7E3A" w:rsidR="000B7228" w:rsidRPr="000B7228" w:rsidRDefault="000B7228"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Contextual </w:t>
      </w:r>
      <w:r w:rsidR="00C71F53">
        <w:rPr>
          <w:rFonts w:ascii="Times New Roman" w:hAnsi="Times New Roman" w:cs="Times New Roman"/>
          <w:b/>
          <w:bCs/>
          <w:lang w:val="en-CA"/>
        </w:rPr>
        <w:t>influences on boldness and concern</w:t>
      </w:r>
    </w:p>
    <w:p w14:paraId="22941C7A" w14:textId="29BDB497" w:rsidR="000E2537" w:rsidRDefault="00C664CB" w:rsidP="00BA0A2E">
      <w:pPr>
        <w:spacing w:line="480" w:lineRule="auto"/>
        <w:rPr>
          <w:rFonts w:ascii="Times New Roman" w:hAnsi="Times New Roman" w:cs="Times New Roman"/>
          <w:lang w:val="en-CA"/>
        </w:rPr>
      </w:pPr>
      <w:r>
        <w:rPr>
          <w:rFonts w:ascii="Times New Roman" w:hAnsi="Times New Roman" w:cs="Times New Roman"/>
          <w:lang w:val="en-CA"/>
        </w:rPr>
        <w:t>All the contextual variables, which could help i</w:t>
      </w:r>
      <w:r w:rsidR="007E158B">
        <w:rPr>
          <w:rFonts w:ascii="Times New Roman" w:hAnsi="Times New Roman" w:cs="Times New Roman"/>
          <w:lang w:val="en-CA"/>
        </w:rPr>
        <w:t xml:space="preserve">dentify situations more likely to lead to </w:t>
      </w:r>
      <w:r w:rsidR="004C2882">
        <w:rPr>
          <w:rFonts w:ascii="Times New Roman" w:hAnsi="Times New Roman" w:cs="Times New Roman"/>
          <w:lang w:val="en-CA"/>
        </w:rPr>
        <w:t>dangerous</w:t>
      </w:r>
      <w:r w:rsidR="007E158B">
        <w:rPr>
          <w:rFonts w:ascii="Times New Roman" w:hAnsi="Times New Roman" w:cs="Times New Roman"/>
          <w:lang w:val="en-CA"/>
        </w:rPr>
        <w:t xml:space="preserve"> interactions, were </w:t>
      </w:r>
      <w:r w:rsidR="008A1ADE">
        <w:rPr>
          <w:rFonts w:ascii="Times New Roman" w:hAnsi="Times New Roman" w:cs="Times New Roman"/>
          <w:lang w:val="en-CA"/>
        </w:rPr>
        <w:t xml:space="preserve">significantly related to coyote boldness (Figure 6, </w:t>
      </w:r>
      <w:r w:rsidR="00C6022D" w:rsidRPr="003A5E82">
        <w:rPr>
          <w:rFonts w:ascii="Times New Roman" w:hAnsi="Times New Roman" w:cs="Times New Roman"/>
          <w:lang w:val="en-CA"/>
        </w:rPr>
        <w:t xml:space="preserve">Table 3 in Appendix </w:t>
      </w:r>
      <w:r w:rsidR="0042196C">
        <w:rPr>
          <w:rFonts w:ascii="Times New Roman" w:hAnsi="Times New Roman" w:cs="Times New Roman"/>
          <w:lang w:val="en-CA"/>
        </w:rPr>
        <w:t>2</w:t>
      </w:r>
      <w:r w:rsidR="00576E80" w:rsidRPr="003A5E82">
        <w:rPr>
          <w:rFonts w:ascii="Times New Roman" w:hAnsi="Times New Roman" w:cs="Times New Roman"/>
          <w:lang w:val="en-CA"/>
        </w:rPr>
        <w:t xml:space="preserve">). </w:t>
      </w:r>
      <w:r w:rsidR="004E4E56">
        <w:rPr>
          <w:rFonts w:ascii="Times New Roman" w:hAnsi="Times New Roman" w:cs="Times New Roman"/>
          <w:lang w:val="en-CA"/>
        </w:rPr>
        <w:t>A</w:t>
      </w:r>
      <w:r w:rsidR="00C373DA">
        <w:rPr>
          <w:rFonts w:ascii="Times New Roman" w:hAnsi="Times New Roman" w:cs="Times New Roman"/>
          <w:lang w:val="en-CA"/>
        </w:rPr>
        <w:t xml:space="preserve">ggressive coyote behaviour was reported more frequently than expected </w:t>
      </w:r>
      <w:r w:rsidR="00D228BA">
        <w:rPr>
          <w:rFonts w:ascii="Times New Roman" w:hAnsi="Times New Roman" w:cs="Times New Roman"/>
          <w:lang w:val="en-CA"/>
        </w:rPr>
        <w:t xml:space="preserve">when cats or dogs were mentioned, </w:t>
      </w:r>
      <w:r w:rsidR="00D27309">
        <w:rPr>
          <w:rFonts w:ascii="Times New Roman" w:hAnsi="Times New Roman" w:cs="Times New Roman"/>
          <w:lang w:val="en-CA"/>
        </w:rPr>
        <w:t xml:space="preserve">when dogs were off-leash, </w:t>
      </w:r>
      <w:r w:rsidR="00484B7A">
        <w:rPr>
          <w:rFonts w:ascii="Times New Roman" w:hAnsi="Times New Roman" w:cs="Times New Roman"/>
          <w:lang w:val="en-CA"/>
        </w:rPr>
        <w:t>and when two</w:t>
      </w:r>
      <w:r w:rsidR="00523B5B">
        <w:rPr>
          <w:rFonts w:ascii="Times New Roman" w:hAnsi="Times New Roman" w:cs="Times New Roman"/>
          <w:lang w:val="en-CA"/>
        </w:rPr>
        <w:t xml:space="preserve"> or more </w:t>
      </w:r>
      <w:r w:rsidR="007A10C9">
        <w:rPr>
          <w:rFonts w:ascii="Times New Roman" w:hAnsi="Times New Roman" w:cs="Times New Roman"/>
          <w:lang w:val="en-CA"/>
        </w:rPr>
        <w:t xml:space="preserve">than three coyotes were </w:t>
      </w:r>
      <w:r w:rsidR="00737F49">
        <w:rPr>
          <w:rFonts w:ascii="Times New Roman" w:hAnsi="Times New Roman" w:cs="Times New Roman"/>
          <w:lang w:val="en-CA"/>
        </w:rPr>
        <w:t xml:space="preserve">observed. </w:t>
      </w:r>
      <w:r w:rsidR="00534942">
        <w:rPr>
          <w:rFonts w:ascii="Times New Roman" w:hAnsi="Times New Roman" w:cs="Times New Roman"/>
          <w:lang w:val="en-CA"/>
        </w:rPr>
        <w:t xml:space="preserve">Bold behaviour, which </w:t>
      </w:r>
      <w:r w:rsidR="00541016">
        <w:rPr>
          <w:rFonts w:ascii="Times New Roman" w:hAnsi="Times New Roman" w:cs="Times New Roman"/>
          <w:lang w:val="en-CA"/>
        </w:rPr>
        <w:t>is</w:t>
      </w:r>
      <w:r w:rsidR="00BC12B6">
        <w:rPr>
          <w:rFonts w:ascii="Times New Roman" w:hAnsi="Times New Roman" w:cs="Times New Roman"/>
          <w:lang w:val="en-CA"/>
        </w:rPr>
        <w:t xml:space="preserve"> less of a direct threat to human or pet safety but </w:t>
      </w:r>
      <w:r w:rsidR="00301D2D">
        <w:rPr>
          <w:rFonts w:ascii="Times New Roman" w:hAnsi="Times New Roman" w:cs="Times New Roman"/>
          <w:lang w:val="en-CA"/>
        </w:rPr>
        <w:t>still presents a</w:t>
      </w:r>
      <w:r w:rsidR="003A0B56">
        <w:rPr>
          <w:rFonts w:ascii="Times New Roman" w:hAnsi="Times New Roman" w:cs="Times New Roman"/>
          <w:lang w:val="en-CA"/>
        </w:rPr>
        <w:t>n actual risk</w:t>
      </w:r>
      <w:r w:rsidR="00221A97">
        <w:rPr>
          <w:rFonts w:ascii="Times New Roman" w:hAnsi="Times New Roman" w:cs="Times New Roman"/>
          <w:lang w:val="en-CA"/>
        </w:rPr>
        <w:t xml:space="preserve">, was more frequent when </w:t>
      </w:r>
      <w:r w:rsidR="00E45131">
        <w:rPr>
          <w:rFonts w:ascii="Times New Roman" w:hAnsi="Times New Roman" w:cs="Times New Roman"/>
          <w:lang w:val="en-CA"/>
        </w:rPr>
        <w:t>reporters were walking</w:t>
      </w:r>
      <w:r w:rsidR="00F040D3">
        <w:rPr>
          <w:rFonts w:ascii="Times New Roman" w:hAnsi="Times New Roman" w:cs="Times New Roman"/>
          <w:lang w:val="en-CA"/>
        </w:rPr>
        <w:t xml:space="preserve">, </w:t>
      </w:r>
      <w:r w:rsidR="003015D2">
        <w:rPr>
          <w:rFonts w:ascii="Times New Roman" w:hAnsi="Times New Roman" w:cs="Times New Roman"/>
          <w:lang w:val="en-CA"/>
        </w:rPr>
        <w:t xml:space="preserve">when dogs were mentioned, </w:t>
      </w:r>
      <w:r w:rsidR="00613811">
        <w:rPr>
          <w:rFonts w:ascii="Times New Roman" w:hAnsi="Times New Roman" w:cs="Times New Roman"/>
          <w:lang w:val="en-CA"/>
        </w:rPr>
        <w:t xml:space="preserve">and when two or three coyotes were present. </w:t>
      </w:r>
      <w:r w:rsidR="00AC3013">
        <w:rPr>
          <w:rFonts w:ascii="Times New Roman" w:hAnsi="Times New Roman" w:cs="Times New Roman"/>
          <w:lang w:val="en-CA"/>
        </w:rPr>
        <w:t xml:space="preserve">The </w:t>
      </w:r>
      <w:r w:rsidR="00A53E12">
        <w:rPr>
          <w:rFonts w:ascii="Times New Roman" w:hAnsi="Times New Roman" w:cs="Times New Roman"/>
          <w:lang w:val="en-CA"/>
        </w:rPr>
        <w:t xml:space="preserve">least threatening </w:t>
      </w:r>
      <w:r w:rsidR="00AC3013">
        <w:rPr>
          <w:rFonts w:ascii="Times New Roman" w:hAnsi="Times New Roman" w:cs="Times New Roman"/>
          <w:lang w:val="en-CA"/>
        </w:rPr>
        <w:t>coyote behaviour</w:t>
      </w:r>
      <w:r w:rsidR="005C39AA">
        <w:rPr>
          <w:rFonts w:ascii="Times New Roman" w:hAnsi="Times New Roman" w:cs="Times New Roman"/>
          <w:lang w:val="en-CA"/>
        </w:rPr>
        <w:t>s</w:t>
      </w:r>
      <w:r w:rsidR="00AC3013">
        <w:rPr>
          <w:rFonts w:ascii="Times New Roman" w:hAnsi="Times New Roman" w:cs="Times New Roman"/>
          <w:lang w:val="en-CA"/>
        </w:rPr>
        <w:t>, avoidance</w:t>
      </w:r>
      <w:r w:rsidR="005C39AA">
        <w:rPr>
          <w:rFonts w:ascii="Times New Roman" w:hAnsi="Times New Roman" w:cs="Times New Roman"/>
          <w:lang w:val="en-CA"/>
        </w:rPr>
        <w:t xml:space="preserve"> and indifference</w:t>
      </w:r>
      <w:r w:rsidR="00AC3013">
        <w:rPr>
          <w:rFonts w:ascii="Times New Roman" w:hAnsi="Times New Roman" w:cs="Times New Roman"/>
          <w:lang w:val="en-CA"/>
        </w:rPr>
        <w:t>,</w:t>
      </w:r>
      <w:r w:rsidR="003C0583">
        <w:rPr>
          <w:rFonts w:ascii="Times New Roman" w:hAnsi="Times New Roman" w:cs="Times New Roman"/>
          <w:lang w:val="en-CA"/>
        </w:rPr>
        <w:t xml:space="preserve"> occurred mostly in reports when people were driving, cycling</w:t>
      </w:r>
      <w:r w:rsidR="00441BDD">
        <w:rPr>
          <w:rFonts w:ascii="Times New Roman" w:hAnsi="Times New Roman" w:cs="Times New Roman"/>
          <w:lang w:val="en-CA"/>
        </w:rPr>
        <w:t>,</w:t>
      </w:r>
      <w:r w:rsidR="003C0583">
        <w:rPr>
          <w:rFonts w:ascii="Times New Roman" w:hAnsi="Times New Roman" w:cs="Times New Roman"/>
          <w:lang w:val="en-CA"/>
        </w:rPr>
        <w:t xml:space="preserve"> or in </w:t>
      </w:r>
      <w:r w:rsidR="003C0583">
        <w:rPr>
          <w:rFonts w:ascii="Times New Roman" w:hAnsi="Times New Roman" w:cs="Times New Roman"/>
          <w:lang w:val="en-CA"/>
        </w:rPr>
        <w:lastRenderedPageBreak/>
        <w:t xml:space="preserve">their home or yard, </w:t>
      </w:r>
      <w:r w:rsidR="004C3AEE">
        <w:rPr>
          <w:rFonts w:ascii="Times New Roman" w:hAnsi="Times New Roman" w:cs="Times New Roman"/>
          <w:lang w:val="en-CA"/>
        </w:rPr>
        <w:t xml:space="preserve">when </w:t>
      </w:r>
      <w:r w:rsidR="00541021">
        <w:rPr>
          <w:rFonts w:ascii="Times New Roman" w:hAnsi="Times New Roman" w:cs="Times New Roman"/>
          <w:lang w:val="en-CA"/>
        </w:rPr>
        <w:t xml:space="preserve">only one coyote was observed, and </w:t>
      </w:r>
      <w:r w:rsidR="00FB7901">
        <w:rPr>
          <w:rFonts w:ascii="Times New Roman" w:hAnsi="Times New Roman" w:cs="Times New Roman"/>
          <w:lang w:val="en-CA"/>
        </w:rPr>
        <w:t xml:space="preserve">when coyotes were perceived as healthy. </w:t>
      </w:r>
    </w:p>
    <w:p w14:paraId="3596A7AD" w14:textId="6A939EAE" w:rsidR="007A3083" w:rsidRDefault="007A3083" w:rsidP="00BA0A2E">
      <w:pPr>
        <w:spacing w:line="480" w:lineRule="auto"/>
        <w:rPr>
          <w:rFonts w:ascii="Times New Roman" w:hAnsi="Times New Roman" w:cs="Times New Roman"/>
          <w:lang w:val="en-CA"/>
        </w:rPr>
      </w:pPr>
    </w:p>
    <w:p w14:paraId="3E7CFF95" w14:textId="1D69E310" w:rsidR="00D8235D" w:rsidRDefault="00F4361A" w:rsidP="00BA0A2E">
      <w:pPr>
        <w:spacing w:line="480" w:lineRule="auto"/>
        <w:rPr>
          <w:rFonts w:ascii="Times New Roman" w:hAnsi="Times New Roman" w:cs="Times New Roman"/>
          <w:lang w:val="en-CA"/>
        </w:rPr>
      </w:pPr>
      <w:r>
        <w:rPr>
          <w:rFonts w:ascii="Times New Roman" w:hAnsi="Times New Roman" w:cs="Times New Roman"/>
          <w:lang w:val="en-CA"/>
        </w:rPr>
        <w:t>Most c</w:t>
      </w:r>
      <w:r w:rsidR="00F607E6">
        <w:rPr>
          <w:rFonts w:ascii="Times New Roman" w:hAnsi="Times New Roman" w:cs="Times New Roman"/>
          <w:lang w:val="en-CA"/>
        </w:rPr>
        <w:t>ontextual variables</w:t>
      </w:r>
      <w:r>
        <w:rPr>
          <w:rFonts w:ascii="Times New Roman" w:hAnsi="Times New Roman" w:cs="Times New Roman"/>
          <w:lang w:val="en-CA"/>
        </w:rPr>
        <w:t xml:space="preserve"> </w:t>
      </w:r>
      <w:r w:rsidR="002D6522">
        <w:rPr>
          <w:rFonts w:ascii="Times New Roman" w:hAnsi="Times New Roman" w:cs="Times New Roman"/>
          <w:lang w:val="en-CA"/>
        </w:rPr>
        <w:t xml:space="preserve">were </w:t>
      </w:r>
      <w:r w:rsidR="00D061CB">
        <w:rPr>
          <w:rFonts w:ascii="Times New Roman" w:hAnsi="Times New Roman" w:cs="Times New Roman"/>
          <w:lang w:val="en-CA"/>
        </w:rPr>
        <w:t>related to</w:t>
      </w:r>
      <w:r w:rsidR="006539FB">
        <w:rPr>
          <w:rFonts w:ascii="Times New Roman" w:hAnsi="Times New Roman" w:cs="Times New Roman"/>
          <w:lang w:val="en-CA"/>
        </w:rPr>
        <w:t xml:space="preserve"> </w:t>
      </w:r>
      <w:r w:rsidR="00A87897">
        <w:rPr>
          <w:rFonts w:ascii="Times New Roman" w:hAnsi="Times New Roman" w:cs="Times New Roman"/>
          <w:lang w:val="en-CA"/>
        </w:rPr>
        <w:t>human concern</w:t>
      </w:r>
      <w:r>
        <w:rPr>
          <w:rFonts w:ascii="Times New Roman" w:hAnsi="Times New Roman" w:cs="Times New Roman"/>
          <w:lang w:val="en-CA"/>
        </w:rPr>
        <w:t xml:space="preserve">, </w:t>
      </w:r>
      <w:r w:rsidR="002D6522">
        <w:rPr>
          <w:rFonts w:ascii="Times New Roman" w:hAnsi="Times New Roman" w:cs="Times New Roman"/>
          <w:lang w:val="en-CA"/>
        </w:rPr>
        <w:t>demonstrat</w:t>
      </w:r>
      <w:r>
        <w:rPr>
          <w:rFonts w:ascii="Times New Roman" w:hAnsi="Times New Roman" w:cs="Times New Roman"/>
          <w:lang w:val="en-CA"/>
        </w:rPr>
        <w:t>ing</w:t>
      </w:r>
      <w:r w:rsidR="002D6522">
        <w:rPr>
          <w:rFonts w:ascii="Times New Roman" w:hAnsi="Times New Roman" w:cs="Times New Roman"/>
          <w:lang w:val="en-CA"/>
        </w:rPr>
        <w:t xml:space="preserve"> that </w:t>
      </w:r>
      <w:r w:rsidR="008259B2">
        <w:rPr>
          <w:rFonts w:ascii="Times New Roman" w:hAnsi="Times New Roman" w:cs="Times New Roman"/>
          <w:lang w:val="en-CA"/>
        </w:rPr>
        <w:t>they</w:t>
      </w:r>
      <w:r w:rsidR="00D8235D">
        <w:rPr>
          <w:rFonts w:ascii="Times New Roman" w:hAnsi="Times New Roman" w:cs="Times New Roman"/>
          <w:lang w:val="en-CA"/>
        </w:rPr>
        <w:t xml:space="preserve"> are important </w:t>
      </w:r>
      <w:r w:rsidR="007B5B41">
        <w:rPr>
          <w:rFonts w:ascii="Times New Roman" w:hAnsi="Times New Roman" w:cs="Times New Roman"/>
          <w:lang w:val="en-CA"/>
        </w:rPr>
        <w:t xml:space="preserve">factors affecting the perceived risk </w:t>
      </w:r>
      <w:r w:rsidR="00201335">
        <w:rPr>
          <w:rFonts w:ascii="Times New Roman" w:hAnsi="Times New Roman" w:cs="Times New Roman"/>
          <w:lang w:val="en-CA"/>
        </w:rPr>
        <w:t>presented by coyotes</w:t>
      </w:r>
      <w:r w:rsidR="001C7446">
        <w:rPr>
          <w:rFonts w:ascii="Times New Roman" w:hAnsi="Times New Roman" w:cs="Times New Roman"/>
          <w:lang w:val="en-CA"/>
        </w:rPr>
        <w:t xml:space="preserve"> (Figure 6, </w:t>
      </w:r>
      <w:r w:rsidR="001C7446" w:rsidRPr="003A5E82">
        <w:rPr>
          <w:rFonts w:ascii="Times New Roman" w:hAnsi="Times New Roman" w:cs="Times New Roman"/>
          <w:lang w:val="en-CA"/>
        </w:rPr>
        <w:t xml:space="preserve">Table 3 in Appendix </w:t>
      </w:r>
      <w:r w:rsidR="0042196C">
        <w:rPr>
          <w:rFonts w:ascii="Times New Roman" w:hAnsi="Times New Roman" w:cs="Times New Roman"/>
          <w:lang w:val="en-CA"/>
        </w:rPr>
        <w:t>2</w:t>
      </w:r>
      <w:r w:rsidR="001C7446" w:rsidRPr="003A5E82">
        <w:rPr>
          <w:rFonts w:ascii="Times New Roman" w:hAnsi="Times New Roman" w:cs="Times New Roman"/>
          <w:lang w:val="en-CA"/>
        </w:rPr>
        <w:t>)</w:t>
      </w:r>
      <w:r w:rsidR="00201335">
        <w:rPr>
          <w:rFonts w:ascii="Times New Roman" w:hAnsi="Times New Roman" w:cs="Times New Roman"/>
          <w:lang w:val="en-CA"/>
        </w:rPr>
        <w:t xml:space="preserve">. </w:t>
      </w:r>
      <w:r w:rsidR="00F67D99">
        <w:rPr>
          <w:rFonts w:ascii="Times New Roman" w:hAnsi="Times New Roman" w:cs="Times New Roman"/>
          <w:lang w:val="en-CA"/>
        </w:rPr>
        <w:t>C</w:t>
      </w:r>
      <w:r w:rsidR="00A71AD3">
        <w:rPr>
          <w:rFonts w:ascii="Times New Roman" w:hAnsi="Times New Roman" w:cs="Times New Roman"/>
          <w:lang w:val="en-CA"/>
        </w:rPr>
        <w:t xml:space="preserve">oncern </w:t>
      </w:r>
      <w:r w:rsidR="00BD15DA">
        <w:rPr>
          <w:rFonts w:ascii="Times New Roman" w:hAnsi="Times New Roman" w:cs="Times New Roman"/>
          <w:lang w:val="en-CA"/>
        </w:rPr>
        <w:t>was</w:t>
      </w:r>
      <w:r w:rsidR="00380E9C">
        <w:rPr>
          <w:rFonts w:ascii="Times New Roman" w:hAnsi="Times New Roman" w:cs="Times New Roman"/>
          <w:lang w:val="en-CA"/>
        </w:rPr>
        <w:t xml:space="preserve"> more frequently</w:t>
      </w:r>
      <w:r w:rsidR="00BD15DA">
        <w:rPr>
          <w:rFonts w:ascii="Times New Roman" w:hAnsi="Times New Roman" w:cs="Times New Roman"/>
          <w:lang w:val="en-CA"/>
        </w:rPr>
        <w:t xml:space="preserve"> reported when </w:t>
      </w:r>
      <w:r w:rsidR="00311E6D">
        <w:rPr>
          <w:rFonts w:ascii="Times New Roman" w:hAnsi="Times New Roman" w:cs="Times New Roman"/>
          <w:lang w:val="en-CA"/>
        </w:rPr>
        <w:t>dogs, children, or multiple vulnerable individuals were mentioned</w:t>
      </w:r>
      <w:r w:rsidR="00344042">
        <w:rPr>
          <w:rFonts w:ascii="Times New Roman" w:hAnsi="Times New Roman" w:cs="Times New Roman"/>
          <w:lang w:val="en-CA"/>
        </w:rPr>
        <w:t>;</w:t>
      </w:r>
      <w:r w:rsidR="001A24FA">
        <w:rPr>
          <w:rFonts w:ascii="Times New Roman" w:hAnsi="Times New Roman" w:cs="Times New Roman"/>
          <w:lang w:val="en-CA"/>
        </w:rPr>
        <w:t xml:space="preserve"> </w:t>
      </w:r>
      <w:r w:rsidR="00344042">
        <w:rPr>
          <w:rFonts w:ascii="Times New Roman" w:hAnsi="Times New Roman" w:cs="Times New Roman"/>
          <w:lang w:val="en-CA"/>
        </w:rPr>
        <w:t>conversely,</w:t>
      </w:r>
      <w:r w:rsidR="00302101">
        <w:rPr>
          <w:rFonts w:ascii="Times New Roman" w:hAnsi="Times New Roman" w:cs="Times New Roman"/>
          <w:lang w:val="en-CA"/>
        </w:rPr>
        <w:t xml:space="preserve"> reports that didn’t mention any vulnerable individuals </w:t>
      </w:r>
      <w:r w:rsidR="00311D11">
        <w:rPr>
          <w:rFonts w:ascii="Times New Roman" w:hAnsi="Times New Roman" w:cs="Times New Roman"/>
          <w:lang w:val="en-CA"/>
        </w:rPr>
        <w:t>expressed</w:t>
      </w:r>
      <w:r w:rsidR="00302101">
        <w:rPr>
          <w:rFonts w:ascii="Times New Roman" w:hAnsi="Times New Roman" w:cs="Times New Roman"/>
          <w:lang w:val="en-CA"/>
        </w:rPr>
        <w:t xml:space="preserve"> less concern</w:t>
      </w:r>
      <w:r w:rsidR="00A642DA">
        <w:rPr>
          <w:rFonts w:ascii="Times New Roman" w:hAnsi="Times New Roman" w:cs="Times New Roman"/>
          <w:lang w:val="en-CA"/>
        </w:rPr>
        <w:t xml:space="preserve">. </w:t>
      </w:r>
      <w:r w:rsidR="005C5EA6">
        <w:rPr>
          <w:rFonts w:ascii="Times New Roman" w:hAnsi="Times New Roman" w:cs="Times New Roman"/>
          <w:lang w:val="en-CA"/>
        </w:rPr>
        <w:t xml:space="preserve">Perceptions were more likely to be </w:t>
      </w:r>
      <w:r w:rsidR="00535225">
        <w:rPr>
          <w:rFonts w:ascii="Times New Roman" w:hAnsi="Times New Roman" w:cs="Times New Roman"/>
          <w:lang w:val="en-CA"/>
        </w:rPr>
        <w:t xml:space="preserve">positive </w:t>
      </w:r>
      <w:r w:rsidR="006A7ECE">
        <w:rPr>
          <w:rFonts w:ascii="Times New Roman" w:hAnsi="Times New Roman" w:cs="Times New Roman"/>
          <w:lang w:val="en-CA"/>
        </w:rPr>
        <w:t xml:space="preserve">when </w:t>
      </w:r>
      <w:r w:rsidR="00B75D64">
        <w:rPr>
          <w:rFonts w:ascii="Times New Roman" w:hAnsi="Times New Roman" w:cs="Times New Roman"/>
          <w:lang w:val="en-CA"/>
        </w:rPr>
        <w:t xml:space="preserve">only one coyote was observed and when </w:t>
      </w:r>
      <w:r w:rsidR="001A5D2C">
        <w:rPr>
          <w:rFonts w:ascii="Times New Roman" w:hAnsi="Times New Roman" w:cs="Times New Roman"/>
          <w:lang w:val="en-CA"/>
        </w:rPr>
        <w:t xml:space="preserve">the </w:t>
      </w:r>
      <w:r w:rsidR="00B75D64">
        <w:rPr>
          <w:rFonts w:ascii="Times New Roman" w:hAnsi="Times New Roman" w:cs="Times New Roman"/>
          <w:lang w:val="en-CA"/>
        </w:rPr>
        <w:t>coyote</w:t>
      </w:r>
      <w:r w:rsidR="001A5D2C">
        <w:rPr>
          <w:rFonts w:ascii="Times New Roman" w:hAnsi="Times New Roman" w:cs="Times New Roman"/>
          <w:lang w:val="en-CA"/>
        </w:rPr>
        <w:t>(</w:t>
      </w:r>
      <w:r w:rsidR="00B75D64">
        <w:rPr>
          <w:rFonts w:ascii="Times New Roman" w:hAnsi="Times New Roman" w:cs="Times New Roman"/>
          <w:lang w:val="en-CA"/>
        </w:rPr>
        <w:t>s</w:t>
      </w:r>
      <w:r w:rsidR="001A5D2C">
        <w:rPr>
          <w:rFonts w:ascii="Times New Roman" w:hAnsi="Times New Roman" w:cs="Times New Roman"/>
          <w:lang w:val="en-CA"/>
        </w:rPr>
        <w:t>)</w:t>
      </w:r>
      <w:r w:rsidR="00B75D64">
        <w:rPr>
          <w:rFonts w:ascii="Times New Roman" w:hAnsi="Times New Roman" w:cs="Times New Roman"/>
          <w:lang w:val="en-CA"/>
        </w:rPr>
        <w:t xml:space="preserve"> wer</w:t>
      </w:r>
      <w:r w:rsidR="001A5D2C">
        <w:rPr>
          <w:rFonts w:ascii="Times New Roman" w:hAnsi="Times New Roman" w:cs="Times New Roman"/>
          <w:lang w:val="en-CA"/>
        </w:rPr>
        <w:t>e</w:t>
      </w:r>
      <w:r w:rsidR="00B75D64">
        <w:rPr>
          <w:rFonts w:ascii="Times New Roman" w:hAnsi="Times New Roman" w:cs="Times New Roman"/>
          <w:lang w:val="en-CA"/>
        </w:rPr>
        <w:t xml:space="preserve"> </w:t>
      </w:r>
      <w:r w:rsidR="00CF16D6">
        <w:rPr>
          <w:rFonts w:ascii="Times New Roman" w:hAnsi="Times New Roman" w:cs="Times New Roman"/>
          <w:lang w:val="en-CA"/>
        </w:rPr>
        <w:t>described as healthy</w:t>
      </w:r>
      <w:r w:rsidR="00B75D64">
        <w:rPr>
          <w:rFonts w:ascii="Times New Roman" w:hAnsi="Times New Roman" w:cs="Times New Roman"/>
          <w:lang w:val="en-CA"/>
        </w:rPr>
        <w:t xml:space="preserve"> </w:t>
      </w:r>
    </w:p>
    <w:p w14:paraId="45B0B1A0" w14:textId="1EF91129" w:rsidR="006D10B3" w:rsidRPr="003A5E82" w:rsidRDefault="006D10B3" w:rsidP="00BA0A2E">
      <w:pPr>
        <w:spacing w:line="480" w:lineRule="auto"/>
        <w:rPr>
          <w:rFonts w:ascii="Times New Roman" w:hAnsi="Times New Roman" w:cs="Times New Roman"/>
          <w:lang w:val="en-CA"/>
        </w:rPr>
      </w:pPr>
    </w:p>
    <w:bookmarkEnd w:id="0"/>
    <w:p w14:paraId="138B5D13" w14:textId="7AA633B5" w:rsidR="00B14CC9" w:rsidRPr="003A5E82" w:rsidRDefault="00B14CC9" w:rsidP="00BA0A2E">
      <w:pPr>
        <w:spacing w:line="480" w:lineRule="auto"/>
        <w:rPr>
          <w:rFonts w:ascii="Times New Roman" w:hAnsi="Times New Roman" w:cs="Times New Roman"/>
          <w:lang w:val="en-CA"/>
        </w:rPr>
      </w:pPr>
      <w:commentRangeStart w:id="1"/>
      <w:r w:rsidRPr="003A5E82">
        <w:rPr>
          <w:rFonts w:ascii="Times New Roman" w:hAnsi="Times New Roman" w:cs="Times New Roman"/>
          <w:b/>
          <w:bCs/>
          <w:lang w:val="en-CA"/>
        </w:rPr>
        <w:t xml:space="preserve">DISCUSSION </w:t>
      </w:r>
      <w:commentRangeEnd w:id="1"/>
      <w:r w:rsidR="00943BC8">
        <w:rPr>
          <w:rStyle w:val="CommentReference"/>
        </w:rPr>
        <w:commentReference w:id="1"/>
      </w:r>
    </w:p>
    <w:p w14:paraId="2CCA8AB4" w14:textId="04A4C245" w:rsidR="00E24373" w:rsidRPr="003A5E82" w:rsidRDefault="008B34D1" w:rsidP="00302CF4">
      <w:pPr>
        <w:spacing w:line="480" w:lineRule="auto"/>
        <w:rPr>
          <w:rFonts w:ascii="Times New Roman" w:hAnsi="Times New Roman" w:cs="Times New Roman"/>
          <w:lang w:val="en-CA"/>
        </w:rPr>
      </w:pPr>
      <w:r w:rsidRPr="003A5E82">
        <w:rPr>
          <w:rFonts w:ascii="Times New Roman" w:hAnsi="Times New Roman" w:cs="Times New Roman"/>
          <w:lang w:val="en-CA"/>
        </w:rPr>
        <w:t>H</w:t>
      </w:r>
      <w:r w:rsidR="001E503B" w:rsidRPr="003A5E82">
        <w:rPr>
          <w:rFonts w:ascii="Times New Roman" w:hAnsi="Times New Roman" w:cs="Times New Roman"/>
          <w:lang w:val="en-CA"/>
        </w:rPr>
        <w:t>uman-coyote conflict</w:t>
      </w:r>
      <w:r w:rsidRPr="003A5E82">
        <w:rPr>
          <w:rFonts w:ascii="Times New Roman" w:hAnsi="Times New Roman" w:cs="Times New Roman"/>
          <w:lang w:val="en-CA"/>
        </w:rPr>
        <w:t xml:space="preserve"> is increasing</w:t>
      </w:r>
      <w:r w:rsidR="001E503B" w:rsidRPr="003A5E82">
        <w:rPr>
          <w:rFonts w:ascii="Times New Roman" w:hAnsi="Times New Roman" w:cs="Times New Roman"/>
          <w:lang w:val="en-CA"/>
        </w:rPr>
        <w:t xml:space="preserve"> </w:t>
      </w:r>
      <w:r w:rsidRPr="003A5E82">
        <w:rPr>
          <w:rFonts w:ascii="Times New Roman" w:hAnsi="Times New Roman" w:cs="Times New Roman"/>
          <w:lang w:val="en-CA"/>
        </w:rPr>
        <w:t>in</w:t>
      </w:r>
      <w:r w:rsidR="001E503B" w:rsidRPr="003A5E82">
        <w:rPr>
          <w:rFonts w:ascii="Times New Roman" w:hAnsi="Times New Roman" w:cs="Times New Roman"/>
          <w:lang w:val="en-CA"/>
        </w:rPr>
        <w:t xml:space="preserve"> urban areas throughout North America</w:t>
      </w:r>
      <w:r w:rsidR="00654925">
        <w:rPr>
          <w:rFonts w:ascii="Times New Roman" w:hAnsi="Times New Roman" w:cs="Times New Roman"/>
          <w:lang w:val="en-CA"/>
        </w:rPr>
        <w:t xml:space="preserve"> </w: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654925">
        <w:rPr>
          <w:rFonts w:ascii="Times New Roman" w:hAnsi="Times New Roman" w:cs="Times New Roman"/>
          <w:lang w:val="en-CA"/>
        </w:rPr>
      </w:r>
      <w:r w:rsidR="00654925">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w:t>
      </w:r>
      <w:r w:rsidR="00654925">
        <w:rPr>
          <w:rFonts w:ascii="Times New Roman" w:hAnsi="Times New Roman" w:cs="Times New Roman"/>
          <w:lang w:val="en-CA"/>
        </w:rPr>
        <w:fldChar w:fldCharType="end"/>
      </w:r>
      <w:r w:rsidR="001E503B" w:rsidRPr="003A5E82">
        <w:rPr>
          <w:rFonts w:ascii="Times New Roman" w:hAnsi="Times New Roman" w:cs="Times New Roman"/>
          <w:lang w:val="en-CA"/>
        </w:rPr>
        <w:t xml:space="preserve">, creating a need to better understand the </w:t>
      </w:r>
      <w:r w:rsidR="00974B43">
        <w:rPr>
          <w:rFonts w:ascii="Times New Roman" w:hAnsi="Times New Roman" w:cs="Times New Roman"/>
          <w:lang w:val="en-CA"/>
        </w:rPr>
        <w:t>spatial, temporal</w:t>
      </w:r>
      <w:r w:rsidR="003369C8">
        <w:rPr>
          <w:rFonts w:ascii="Times New Roman" w:hAnsi="Times New Roman" w:cs="Times New Roman"/>
          <w:lang w:val="en-CA"/>
        </w:rPr>
        <w:t>,</w:t>
      </w:r>
      <w:r w:rsidR="00974B43">
        <w:rPr>
          <w:rFonts w:ascii="Times New Roman" w:hAnsi="Times New Roman" w:cs="Times New Roman"/>
          <w:lang w:val="en-CA"/>
        </w:rPr>
        <w:t xml:space="preserve"> and contextual factors that predict </w:t>
      </w:r>
      <w:r w:rsidR="00302CF4">
        <w:rPr>
          <w:rFonts w:ascii="Times New Roman" w:hAnsi="Times New Roman" w:cs="Times New Roman"/>
          <w:lang w:val="en-CA"/>
        </w:rPr>
        <w:t xml:space="preserve">coyote boldness and human concern </w:t>
      </w:r>
      <w:r w:rsidR="00BA3C73">
        <w:rPr>
          <w:rFonts w:ascii="Times New Roman" w:hAnsi="Times New Roman" w:cs="Times New Roman"/>
          <w:lang w:val="en-CA"/>
        </w:rPr>
        <w:t>as these factors are essential for informing future management strategies</w:t>
      </w:r>
      <w:r w:rsidR="00E95E41">
        <w:rPr>
          <w:rFonts w:ascii="Times New Roman" w:hAnsi="Times New Roman" w:cs="Times New Roman"/>
          <w:lang w:val="en-CA"/>
        </w:rPr>
        <w:t>.</w:t>
      </w:r>
      <w:r w:rsidR="00596F2F">
        <w:rPr>
          <w:rFonts w:ascii="Times New Roman" w:hAnsi="Times New Roman" w:cs="Times New Roman"/>
          <w:lang w:val="en-CA"/>
        </w:rPr>
        <w:t xml:space="preserve"> </w:t>
      </w:r>
      <w:r w:rsidR="00ED76B6">
        <w:rPr>
          <w:rFonts w:ascii="Times New Roman" w:hAnsi="Times New Roman" w:cs="Times New Roman"/>
          <w:lang w:val="en-CA"/>
        </w:rPr>
        <w:t xml:space="preserve">We used our community science data to demonstrate that </w:t>
      </w:r>
      <w:r w:rsidR="00203085">
        <w:rPr>
          <w:rFonts w:ascii="Times New Roman" w:hAnsi="Times New Roman" w:cs="Times New Roman"/>
          <w:lang w:val="en-CA"/>
        </w:rPr>
        <w:t>coyote</w:t>
      </w:r>
      <w:r w:rsidR="00ED76B6">
        <w:rPr>
          <w:rFonts w:ascii="Times New Roman" w:hAnsi="Times New Roman" w:cs="Times New Roman"/>
          <w:lang w:val="en-CA"/>
        </w:rPr>
        <w:t>s are bolder</w:t>
      </w:r>
      <w:r w:rsidR="00747BEC">
        <w:rPr>
          <w:rFonts w:ascii="Times New Roman" w:hAnsi="Times New Roman" w:cs="Times New Roman"/>
          <w:lang w:val="en-CA"/>
        </w:rPr>
        <w:t xml:space="preserve"> in areas with more mowed grass, but less bold closer to roads and in areas with higher building </w:t>
      </w:r>
      <w:r w:rsidR="00244728">
        <w:rPr>
          <w:rFonts w:ascii="Times New Roman" w:hAnsi="Times New Roman" w:cs="Times New Roman"/>
          <w:lang w:val="en-CA"/>
        </w:rPr>
        <w:t>density</w:t>
      </w:r>
      <w:r w:rsidR="00495BE4">
        <w:rPr>
          <w:rFonts w:ascii="Times New Roman" w:hAnsi="Times New Roman" w:cs="Times New Roman"/>
          <w:lang w:val="en-CA"/>
        </w:rPr>
        <w:t xml:space="preserve">. </w:t>
      </w:r>
      <w:r w:rsidR="00F1029A">
        <w:rPr>
          <w:rFonts w:ascii="Times New Roman" w:hAnsi="Times New Roman" w:cs="Times New Roman"/>
          <w:lang w:val="en-CA"/>
        </w:rPr>
        <w:t xml:space="preserve">We also </w:t>
      </w:r>
      <w:r w:rsidR="00FE0D95">
        <w:rPr>
          <w:rFonts w:ascii="Times New Roman" w:hAnsi="Times New Roman" w:cs="Times New Roman"/>
          <w:lang w:val="en-CA"/>
        </w:rPr>
        <w:t>found that</w:t>
      </w:r>
      <w:r w:rsidR="001744EC">
        <w:rPr>
          <w:rFonts w:ascii="Times New Roman" w:hAnsi="Times New Roman" w:cs="Times New Roman"/>
          <w:lang w:val="en-CA"/>
        </w:rPr>
        <w:t>,</w:t>
      </w:r>
      <w:r w:rsidR="00FE0D95">
        <w:rPr>
          <w:rFonts w:ascii="Times New Roman" w:hAnsi="Times New Roman" w:cs="Times New Roman"/>
          <w:lang w:val="en-CA"/>
        </w:rPr>
        <w:t xml:space="preserve"> </w:t>
      </w:r>
      <w:r w:rsidR="00F45A70">
        <w:rPr>
          <w:rFonts w:ascii="Times New Roman" w:hAnsi="Times New Roman" w:cs="Times New Roman"/>
          <w:lang w:val="en-CA"/>
        </w:rPr>
        <w:t>during the pup rearing season</w:t>
      </w:r>
      <w:r w:rsidR="001744EC">
        <w:rPr>
          <w:rFonts w:ascii="Times New Roman" w:hAnsi="Times New Roman" w:cs="Times New Roman"/>
          <w:lang w:val="en-CA"/>
        </w:rPr>
        <w:t>,</w:t>
      </w:r>
      <w:r w:rsidR="009A4173">
        <w:rPr>
          <w:rFonts w:ascii="Times New Roman" w:hAnsi="Times New Roman" w:cs="Times New Roman"/>
          <w:lang w:val="en-CA"/>
        </w:rPr>
        <w:t xml:space="preserve"> reports</w:t>
      </w:r>
      <w:r w:rsidR="00A81B33">
        <w:rPr>
          <w:rFonts w:ascii="Times New Roman" w:hAnsi="Times New Roman" w:cs="Times New Roman"/>
          <w:lang w:val="en-CA"/>
        </w:rPr>
        <w:t xml:space="preserve"> of boldness were more frequent in areas with higher amounts of modified open land cover</w:t>
      </w:r>
      <w:r w:rsidR="0047081D">
        <w:rPr>
          <w:rFonts w:ascii="Times New Roman" w:hAnsi="Times New Roman" w:cs="Times New Roman"/>
          <w:lang w:val="en-CA"/>
        </w:rPr>
        <w:t xml:space="preserve">. </w:t>
      </w:r>
      <w:r w:rsidR="004B13BF">
        <w:rPr>
          <w:rFonts w:ascii="Times New Roman" w:hAnsi="Times New Roman" w:cs="Times New Roman"/>
          <w:lang w:val="en-CA"/>
        </w:rPr>
        <w:t xml:space="preserve">Human concern was greater in areas </w:t>
      </w:r>
      <w:r w:rsidR="0050601C">
        <w:rPr>
          <w:rFonts w:ascii="Times New Roman" w:hAnsi="Times New Roman" w:cs="Times New Roman"/>
          <w:lang w:val="en-CA"/>
        </w:rPr>
        <w:t xml:space="preserve">with more residential </w:t>
      </w:r>
      <w:r w:rsidR="00452E41">
        <w:rPr>
          <w:rFonts w:ascii="Times New Roman" w:hAnsi="Times New Roman" w:cs="Times New Roman"/>
          <w:lang w:val="en-CA"/>
        </w:rPr>
        <w:t xml:space="preserve">land cover </w:t>
      </w:r>
      <w:r w:rsidR="00820421">
        <w:rPr>
          <w:rFonts w:ascii="Times New Roman" w:hAnsi="Times New Roman" w:cs="Times New Roman"/>
          <w:lang w:val="en-CA"/>
        </w:rPr>
        <w:t xml:space="preserve">and areas with more modified open </w:t>
      </w:r>
      <w:r w:rsidR="00F84909">
        <w:rPr>
          <w:rFonts w:ascii="Times New Roman" w:hAnsi="Times New Roman" w:cs="Times New Roman"/>
          <w:lang w:val="en-CA"/>
        </w:rPr>
        <w:t xml:space="preserve">land cover, as well as during the dispersal season. </w:t>
      </w:r>
      <w:r w:rsidR="006A7749">
        <w:rPr>
          <w:rFonts w:ascii="Times New Roman" w:hAnsi="Times New Roman" w:cs="Times New Roman"/>
          <w:lang w:val="en-CA"/>
        </w:rPr>
        <w:t xml:space="preserve">Most notably, </w:t>
      </w:r>
      <w:r w:rsidR="00F31509">
        <w:rPr>
          <w:rFonts w:ascii="Times New Roman" w:hAnsi="Times New Roman" w:cs="Times New Roman"/>
          <w:lang w:val="en-CA"/>
        </w:rPr>
        <w:t>boldness and human concern</w:t>
      </w:r>
      <w:r w:rsidR="0033788F">
        <w:rPr>
          <w:rFonts w:ascii="Times New Roman" w:hAnsi="Times New Roman" w:cs="Times New Roman"/>
          <w:lang w:val="en-CA"/>
        </w:rPr>
        <w:t xml:space="preserve"> both increased significantly from 2012 to 2021.</w:t>
      </w:r>
      <w:r w:rsidR="00F31509">
        <w:rPr>
          <w:rFonts w:ascii="Times New Roman" w:hAnsi="Times New Roman" w:cs="Times New Roman"/>
          <w:lang w:val="en-CA"/>
        </w:rPr>
        <w:t xml:space="preserve"> </w:t>
      </w:r>
      <w:r w:rsidR="00F84909">
        <w:rPr>
          <w:rFonts w:ascii="Times New Roman" w:hAnsi="Times New Roman" w:cs="Times New Roman"/>
          <w:lang w:val="en-CA"/>
        </w:rPr>
        <w:t xml:space="preserve">Lastly, we </w:t>
      </w:r>
      <w:r w:rsidR="00901598">
        <w:rPr>
          <w:rFonts w:ascii="Times New Roman" w:hAnsi="Times New Roman" w:cs="Times New Roman"/>
          <w:lang w:val="en-CA"/>
        </w:rPr>
        <w:t>identified several</w:t>
      </w:r>
      <w:r w:rsidR="00A11EF7">
        <w:rPr>
          <w:rFonts w:ascii="Times New Roman" w:hAnsi="Times New Roman" w:cs="Times New Roman"/>
          <w:lang w:val="en-CA"/>
        </w:rPr>
        <w:t xml:space="preserve"> contextual</w:t>
      </w:r>
      <w:r w:rsidR="0094249C">
        <w:rPr>
          <w:rFonts w:ascii="Times New Roman" w:hAnsi="Times New Roman" w:cs="Times New Roman"/>
          <w:lang w:val="en-CA"/>
        </w:rPr>
        <w:t xml:space="preserve"> </w:t>
      </w:r>
      <w:r w:rsidR="00F84909">
        <w:rPr>
          <w:rFonts w:ascii="Times New Roman" w:hAnsi="Times New Roman" w:cs="Times New Roman"/>
          <w:lang w:val="en-CA"/>
        </w:rPr>
        <w:t>variables</w:t>
      </w:r>
      <w:r w:rsidR="0094249C">
        <w:rPr>
          <w:rFonts w:ascii="Times New Roman" w:hAnsi="Times New Roman" w:cs="Times New Roman"/>
          <w:lang w:val="en-CA"/>
        </w:rPr>
        <w:t xml:space="preserve"> that</w:t>
      </w:r>
      <w:r w:rsidR="00F84909">
        <w:rPr>
          <w:rFonts w:ascii="Times New Roman" w:hAnsi="Times New Roman" w:cs="Times New Roman"/>
          <w:lang w:val="en-CA"/>
        </w:rPr>
        <w:t xml:space="preserve"> were strongly related to human-coyote</w:t>
      </w:r>
      <w:r w:rsidR="00B24F28">
        <w:rPr>
          <w:rFonts w:ascii="Times New Roman" w:hAnsi="Times New Roman" w:cs="Times New Roman"/>
          <w:lang w:val="en-CA"/>
        </w:rPr>
        <w:t xml:space="preserve"> conflict. Aggressive </w:t>
      </w:r>
      <w:r w:rsidR="00BC75E4" w:rsidRPr="003A5E82">
        <w:rPr>
          <w:rFonts w:ascii="Times New Roman" w:hAnsi="Times New Roman" w:cs="Times New Roman"/>
          <w:lang w:val="en-CA"/>
        </w:rPr>
        <w:t xml:space="preserve">coyote behaviour was </w:t>
      </w:r>
      <w:r w:rsidR="00915DC0" w:rsidRPr="003A5E82">
        <w:rPr>
          <w:rFonts w:ascii="Times New Roman" w:hAnsi="Times New Roman" w:cs="Times New Roman"/>
          <w:lang w:val="en-CA"/>
        </w:rPr>
        <w:t>more frequent when reports mentioned f</w:t>
      </w:r>
      <w:r w:rsidR="00411634" w:rsidRPr="003A5E82">
        <w:rPr>
          <w:rFonts w:ascii="Times New Roman" w:hAnsi="Times New Roman" w:cs="Times New Roman"/>
          <w:lang w:val="en-CA"/>
        </w:rPr>
        <w:t>ree-roaming cats and off-leash dogs</w:t>
      </w:r>
      <w:r w:rsidR="00915DC0" w:rsidRPr="003A5E82">
        <w:rPr>
          <w:rFonts w:ascii="Times New Roman" w:hAnsi="Times New Roman" w:cs="Times New Roman"/>
          <w:lang w:val="en-CA"/>
        </w:rPr>
        <w:t>,</w:t>
      </w:r>
      <w:r w:rsidR="009F6828" w:rsidRPr="003A5E82">
        <w:rPr>
          <w:rFonts w:ascii="Times New Roman" w:hAnsi="Times New Roman" w:cs="Times New Roman"/>
          <w:lang w:val="en-CA"/>
        </w:rPr>
        <w:t xml:space="preserve"> </w:t>
      </w:r>
      <w:r w:rsidR="00721796" w:rsidRPr="003A5E82">
        <w:rPr>
          <w:rFonts w:ascii="Times New Roman" w:hAnsi="Times New Roman" w:cs="Times New Roman"/>
          <w:lang w:val="en-CA"/>
        </w:rPr>
        <w:t>and</w:t>
      </w:r>
      <w:r w:rsidR="0055421A" w:rsidRPr="003A5E82">
        <w:rPr>
          <w:rFonts w:ascii="Times New Roman" w:hAnsi="Times New Roman" w:cs="Times New Roman"/>
          <w:lang w:val="en-CA"/>
        </w:rPr>
        <w:t xml:space="preserve"> </w:t>
      </w:r>
      <w:r w:rsidR="00CB102E" w:rsidRPr="003A5E82">
        <w:rPr>
          <w:rFonts w:ascii="Times New Roman" w:hAnsi="Times New Roman" w:cs="Times New Roman"/>
          <w:lang w:val="en-CA"/>
        </w:rPr>
        <w:lastRenderedPageBreak/>
        <w:t>while</w:t>
      </w:r>
      <w:r w:rsidR="00601024" w:rsidRPr="003A5E82">
        <w:rPr>
          <w:rFonts w:ascii="Times New Roman" w:hAnsi="Times New Roman" w:cs="Times New Roman"/>
          <w:lang w:val="en-CA"/>
        </w:rPr>
        <w:t xml:space="preserve"> </w:t>
      </w:r>
      <w:r w:rsidR="00B24F28">
        <w:rPr>
          <w:rFonts w:ascii="Times New Roman" w:hAnsi="Times New Roman" w:cs="Times New Roman"/>
          <w:lang w:val="en-CA"/>
        </w:rPr>
        <w:t xml:space="preserve">the presence of </w:t>
      </w:r>
      <w:r w:rsidR="00D561BA" w:rsidRPr="003A5E82">
        <w:rPr>
          <w:rFonts w:ascii="Times New Roman" w:hAnsi="Times New Roman" w:cs="Times New Roman"/>
          <w:lang w:val="en-CA"/>
        </w:rPr>
        <w:t xml:space="preserve">children </w:t>
      </w:r>
      <w:r w:rsidR="006E2E0C">
        <w:rPr>
          <w:rFonts w:ascii="Times New Roman" w:hAnsi="Times New Roman" w:cs="Times New Roman"/>
          <w:lang w:val="en-CA"/>
        </w:rPr>
        <w:t>was</w:t>
      </w:r>
      <w:r w:rsidR="00586AF2" w:rsidRPr="003A5E82">
        <w:rPr>
          <w:rFonts w:ascii="Times New Roman" w:hAnsi="Times New Roman" w:cs="Times New Roman"/>
          <w:lang w:val="en-CA"/>
        </w:rPr>
        <w:t xml:space="preserve"> </w:t>
      </w:r>
      <w:r w:rsidR="00CB102E" w:rsidRPr="003A5E82">
        <w:rPr>
          <w:rFonts w:ascii="Times New Roman" w:hAnsi="Times New Roman" w:cs="Times New Roman"/>
          <w:lang w:val="en-CA"/>
        </w:rPr>
        <w:t xml:space="preserve">not </w:t>
      </w:r>
      <w:r w:rsidR="00586AF2" w:rsidRPr="003A5E82">
        <w:rPr>
          <w:rFonts w:ascii="Times New Roman" w:hAnsi="Times New Roman" w:cs="Times New Roman"/>
          <w:lang w:val="en-CA"/>
        </w:rPr>
        <w:t xml:space="preserve">related to </w:t>
      </w:r>
      <w:r w:rsidR="00D96FAA" w:rsidRPr="003A5E82">
        <w:rPr>
          <w:rFonts w:ascii="Times New Roman" w:hAnsi="Times New Roman" w:cs="Times New Roman"/>
          <w:lang w:val="en-CA"/>
        </w:rPr>
        <w:t>coyote boldness</w:t>
      </w:r>
      <w:r w:rsidR="00315DF6" w:rsidRPr="003A5E82">
        <w:rPr>
          <w:rFonts w:ascii="Times New Roman" w:hAnsi="Times New Roman" w:cs="Times New Roman"/>
          <w:lang w:val="en-CA"/>
        </w:rPr>
        <w:t>,</w:t>
      </w:r>
      <w:r w:rsidR="00CB102E" w:rsidRPr="003A5E82">
        <w:rPr>
          <w:rFonts w:ascii="Times New Roman" w:hAnsi="Times New Roman" w:cs="Times New Roman"/>
          <w:lang w:val="en-CA"/>
        </w:rPr>
        <w:t xml:space="preserve"> the level of</w:t>
      </w:r>
      <w:r w:rsidR="0055421A" w:rsidRPr="003A5E82">
        <w:rPr>
          <w:rFonts w:ascii="Times New Roman" w:hAnsi="Times New Roman" w:cs="Times New Roman"/>
          <w:lang w:val="en-CA"/>
        </w:rPr>
        <w:t xml:space="preserve"> human concern was greatest when </w:t>
      </w:r>
      <w:r w:rsidR="006E2E0C">
        <w:rPr>
          <w:rFonts w:ascii="Times New Roman" w:hAnsi="Times New Roman" w:cs="Times New Roman"/>
          <w:lang w:val="en-CA"/>
        </w:rPr>
        <w:t xml:space="preserve">reports mentioned </w:t>
      </w:r>
      <w:r w:rsidR="006C5940" w:rsidRPr="003A5E82">
        <w:rPr>
          <w:rFonts w:ascii="Times New Roman" w:hAnsi="Times New Roman" w:cs="Times New Roman"/>
          <w:lang w:val="en-CA"/>
        </w:rPr>
        <w:t>children</w:t>
      </w:r>
      <w:r w:rsidR="0094249C">
        <w:rPr>
          <w:rFonts w:ascii="Times New Roman" w:hAnsi="Times New Roman" w:cs="Times New Roman"/>
          <w:lang w:val="en-CA"/>
        </w:rPr>
        <w:t xml:space="preserve"> and/or d</w:t>
      </w:r>
      <w:r w:rsidR="00D732D9" w:rsidRPr="003A5E82">
        <w:rPr>
          <w:rFonts w:ascii="Times New Roman" w:hAnsi="Times New Roman" w:cs="Times New Roman"/>
          <w:lang w:val="en-CA"/>
        </w:rPr>
        <w:t>ogs</w:t>
      </w:r>
      <w:r w:rsidR="0094249C">
        <w:rPr>
          <w:rFonts w:ascii="Times New Roman" w:hAnsi="Times New Roman" w:cs="Times New Roman"/>
          <w:lang w:val="en-CA"/>
        </w:rPr>
        <w:t xml:space="preserve">. </w:t>
      </w:r>
    </w:p>
    <w:p w14:paraId="04446A63" w14:textId="21DDC0FF" w:rsidR="002A2406" w:rsidRPr="003A5E82" w:rsidRDefault="002A2406" w:rsidP="00BA0A2E">
      <w:pPr>
        <w:spacing w:line="480" w:lineRule="auto"/>
        <w:rPr>
          <w:rFonts w:ascii="Times New Roman" w:hAnsi="Times New Roman" w:cs="Times New Roman"/>
          <w:lang w:val="en-CA"/>
        </w:rPr>
      </w:pPr>
    </w:p>
    <w:p w14:paraId="5341AE4F" w14:textId="2DD8EC49" w:rsidR="00C45854" w:rsidRPr="003A5E82" w:rsidRDefault="00C45854"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Spatiotemporal patterns in coyote boldness</w:t>
      </w:r>
    </w:p>
    <w:p w14:paraId="7ECF7ABD" w14:textId="0CB8870B" w:rsidR="00512DB0" w:rsidRDefault="00E42D70" w:rsidP="00BA0A2E">
      <w:pPr>
        <w:spacing w:line="480" w:lineRule="auto"/>
        <w:rPr>
          <w:rFonts w:ascii="Times New Roman" w:hAnsi="Times New Roman" w:cs="Times New Roman"/>
          <w:lang w:val="en-CA"/>
        </w:rPr>
      </w:pPr>
      <w:r>
        <w:rPr>
          <w:rFonts w:ascii="Times New Roman" w:hAnsi="Times New Roman" w:cs="Times New Roman"/>
          <w:lang w:val="en-CA"/>
        </w:rPr>
        <w:t xml:space="preserve">We found that coyote boldness </w:t>
      </w:r>
      <w:r w:rsidR="00482512">
        <w:rPr>
          <w:rFonts w:ascii="Times New Roman" w:hAnsi="Times New Roman" w:cs="Times New Roman"/>
          <w:lang w:val="en-CA"/>
        </w:rPr>
        <w:t xml:space="preserve">was </w:t>
      </w:r>
      <w:r w:rsidR="0034381B">
        <w:rPr>
          <w:rFonts w:ascii="Times New Roman" w:hAnsi="Times New Roman" w:cs="Times New Roman"/>
          <w:lang w:val="en-CA"/>
        </w:rPr>
        <w:t xml:space="preserve">higher in less-developed </w:t>
      </w:r>
      <w:r w:rsidR="009B4220">
        <w:rPr>
          <w:rFonts w:ascii="Times New Roman" w:hAnsi="Times New Roman" w:cs="Times New Roman"/>
          <w:lang w:val="en-CA"/>
        </w:rPr>
        <w:t>areas that</w:t>
      </w:r>
      <w:r w:rsidR="00512D52">
        <w:rPr>
          <w:rFonts w:ascii="Times New Roman" w:hAnsi="Times New Roman" w:cs="Times New Roman"/>
          <w:lang w:val="en-CA"/>
        </w:rPr>
        <w:t xml:space="preserve"> were not </w:t>
      </w:r>
      <w:r w:rsidR="00DB1B86">
        <w:rPr>
          <w:rFonts w:ascii="Times New Roman" w:hAnsi="Times New Roman" w:cs="Times New Roman"/>
          <w:lang w:val="en-CA"/>
        </w:rPr>
        <w:t>naturally vegetated</w:t>
      </w:r>
      <w:r w:rsidR="001E201E">
        <w:rPr>
          <w:rFonts w:ascii="Times New Roman" w:hAnsi="Times New Roman" w:cs="Times New Roman"/>
          <w:lang w:val="en-CA"/>
        </w:rPr>
        <w:t>.</w:t>
      </w:r>
      <w:r w:rsidR="0040060D">
        <w:rPr>
          <w:rFonts w:ascii="Times New Roman" w:hAnsi="Times New Roman" w:cs="Times New Roman"/>
          <w:lang w:val="en-CA"/>
        </w:rPr>
        <w:t xml:space="preserve"> </w:t>
      </w:r>
      <w:proofErr w:type="spellStart"/>
      <w:r w:rsidR="00637F0C" w:rsidRPr="003A5E82">
        <w:rPr>
          <w:rFonts w:ascii="Times New Roman" w:hAnsi="Times New Roman" w:cs="Times New Roman"/>
          <w:lang w:val="en-CA"/>
        </w:rPr>
        <w:t>Poessel</w:t>
      </w:r>
      <w:proofErr w:type="spellEnd"/>
      <w:r w:rsidR="00637F0C" w:rsidRPr="003A5E82">
        <w:rPr>
          <w:rFonts w:ascii="Times New Roman" w:hAnsi="Times New Roman" w:cs="Times New Roman"/>
          <w:lang w:val="en-CA"/>
        </w:rPr>
        <w:t xml:space="preserve"> et al. </w:t>
      </w:r>
      <w:r w:rsidR="00637F0C" w:rsidRPr="003A5E82">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3A5E82">
        <w:rPr>
          <w:rFonts w:ascii="Times New Roman" w:hAnsi="Times New Roman" w:cs="Times New Roman"/>
          <w:lang w:val="en-CA"/>
        </w:rPr>
        <w:instrText xml:space="preserve"> ADDIN EN.CITE </w:instrText>
      </w:r>
      <w:r w:rsidR="00637F0C" w:rsidRPr="003A5E82">
        <w:rPr>
          <w:rFonts w:ascii="Times New Roman" w:hAnsi="Times New Roman" w:cs="Times New Roman"/>
          <w:lang w:val="en-CA"/>
        </w:rPr>
        <w:fldChar w:fldCharType="begin">
          <w:fldData xml:space="preserve">PEVuZE5vdGU+PENpdGUgRXhjbHVkZUF1dGg9IjEiPjxBdXRob3I+UG9lc3NlbDwvQXV0aG9yPjxZ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</w:fldData>
        </w:fldChar>
      </w:r>
      <w:r w:rsidR="00637F0C" w:rsidRPr="003A5E82">
        <w:rPr>
          <w:rFonts w:ascii="Times New Roman" w:hAnsi="Times New Roman" w:cs="Times New Roman"/>
          <w:lang w:val="en-CA"/>
        </w:rPr>
        <w:instrText xml:space="preserve"> ADDIN EN.CITE.DATA </w:instrText>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separate"/>
      </w:r>
      <w:r w:rsidR="00637F0C" w:rsidRPr="003A5E82">
        <w:rPr>
          <w:rFonts w:ascii="Times New Roman" w:hAnsi="Times New Roman" w:cs="Times New Roman"/>
          <w:noProof/>
          <w:lang w:val="en-CA"/>
        </w:rPr>
        <w:t>(2013)</w:t>
      </w:r>
      <w:r w:rsidR="00637F0C" w:rsidRPr="003A5E82">
        <w:rPr>
          <w:rFonts w:ascii="Times New Roman" w:hAnsi="Times New Roman" w:cs="Times New Roman"/>
          <w:lang w:val="en-CA"/>
        </w:rPr>
        <w:fldChar w:fldCharType="end"/>
      </w:r>
      <w:r w:rsidR="00EF3E47" w:rsidRPr="003A5E82">
        <w:rPr>
          <w:rFonts w:ascii="Times New Roman" w:hAnsi="Times New Roman" w:cs="Times New Roman"/>
          <w:lang w:val="en-CA"/>
        </w:rPr>
        <w:t xml:space="preserve"> </w:t>
      </w:r>
      <w:r w:rsidR="001E7C74">
        <w:rPr>
          <w:rFonts w:ascii="Times New Roman" w:hAnsi="Times New Roman" w:cs="Times New Roman"/>
          <w:lang w:val="en-CA"/>
        </w:rPr>
        <w:t xml:space="preserve">have similarly </w:t>
      </w:r>
      <w:r w:rsidR="00637F0C" w:rsidRPr="003A5E82">
        <w:rPr>
          <w:rFonts w:ascii="Times New Roman" w:hAnsi="Times New Roman" w:cs="Times New Roman"/>
          <w:lang w:val="en-CA"/>
        </w:rPr>
        <w:t xml:space="preserve">reported increased </w:t>
      </w:r>
      <w:r w:rsidR="00E84DCB">
        <w:rPr>
          <w:rFonts w:ascii="Times New Roman" w:hAnsi="Times New Roman" w:cs="Times New Roman"/>
          <w:lang w:val="en-CA"/>
        </w:rPr>
        <w:t>conflict-indicating</w:t>
      </w:r>
      <w:r w:rsidR="00637F0C" w:rsidRPr="003A5E82">
        <w:rPr>
          <w:rFonts w:ascii="Times New Roman" w:hAnsi="Times New Roman" w:cs="Times New Roman"/>
          <w:lang w:val="en-CA"/>
        </w:rPr>
        <w:t xml:space="preserve"> </w:t>
      </w:r>
      <w:r w:rsidR="00F15822">
        <w:rPr>
          <w:rFonts w:ascii="Times New Roman" w:hAnsi="Times New Roman" w:cs="Times New Roman"/>
          <w:lang w:val="en-CA"/>
        </w:rPr>
        <w:t>interactions</w:t>
      </w:r>
      <w:r w:rsidR="00637F0C" w:rsidRPr="003A5E82">
        <w:rPr>
          <w:rFonts w:ascii="Times New Roman" w:hAnsi="Times New Roman" w:cs="Times New Roman"/>
          <w:lang w:val="en-CA"/>
        </w:rPr>
        <w:t xml:space="preserve"> in open</w:t>
      </w:r>
      <w:r w:rsidR="00143394">
        <w:rPr>
          <w:rFonts w:ascii="Times New Roman" w:hAnsi="Times New Roman" w:cs="Times New Roman"/>
          <w:lang w:val="en-CA"/>
        </w:rPr>
        <w:t xml:space="preserve"> areas</w:t>
      </w:r>
      <w:r w:rsidR="00637F0C" w:rsidRPr="003A5E82">
        <w:rPr>
          <w:rFonts w:ascii="Times New Roman" w:hAnsi="Times New Roman" w:cs="Times New Roman"/>
          <w:lang w:val="en-CA"/>
        </w:rPr>
        <w:t xml:space="preserve"> </w:t>
      </w:r>
      <w:r w:rsidR="00681D09">
        <w:rPr>
          <w:rFonts w:ascii="Times New Roman" w:hAnsi="Times New Roman" w:cs="Times New Roman"/>
          <w:lang w:val="en-CA"/>
        </w:rPr>
        <w:t>relative</w:t>
      </w:r>
      <w:r w:rsidR="00D0662D">
        <w:rPr>
          <w:rFonts w:ascii="Times New Roman" w:hAnsi="Times New Roman" w:cs="Times New Roman"/>
          <w:lang w:val="en-CA"/>
        </w:rPr>
        <w:t xml:space="preserve"> to</w:t>
      </w:r>
      <w:r w:rsidR="001E0818">
        <w:rPr>
          <w:rFonts w:ascii="Times New Roman" w:hAnsi="Times New Roman" w:cs="Times New Roman"/>
          <w:lang w:val="en-CA"/>
        </w:rPr>
        <w:t xml:space="preserve"> </w:t>
      </w:r>
      <w:r w:rsidR="00637F0C" w:rsidRPr="003A5E82">
        <w:rPr>
          <w:rFonts w:ascii="Times New Roman" w:hAnsi="Times New Roman" w:cs="Times New Roman"/>
          <w:lang w:val="en-CA"/>
        </w:rPr>
        <w:t xml:space="preserve">natural areas </w:t>
      </w:r>
      <w:r w:rsidR="001E0818">
        <w:rPr>
          <w:rFonts w:ascii="Times New Roman" w:hAnsi="Times New Roman" w:cs="Times New Roman"/>
          <w:lang w:val="en-CA"/>
        </w:rPr>
        <w:t>of</w:t>
      </w:r>
      <w:r w:rsidR="00637F0C" w:rsidRPr="003A5E82">
        <w:rPr>
          <w:rFonts w:ascii="Times New Roman" w:hAnsi="Times New Roman" w:cs="Times New Roman"/>
          <w:lang w:val="en-CA"/>
        </w:rPr>
        <w:t xml:space="preserve"> Denver, Colorado, and Wine et al. </w:t>
      </w:r>
      <w:r w:rsidR="00637F0C" w:rsidRPr="003A5E82">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3A5E82">
        <w:rPr>
          <w:rFonts w:ascii="Times New Roman" w:hAnsi="Times New Roman" w:cs="Times New Roman"/>
          <w:lang w:val="en-CA"/>
        </w:rPr>
        <w:instrText xml:space="preserve"> ADDIN EN.CITE </w:instrText>
      </w:r>
      <w:r w:rsidR="00637F0C" w:rsidRPr="003A5E82">
        <w:rPr>
          <w:rFonts w:ascii="Times New Roman" w:hAnsi="Times New Roman" w:cs="Times New Roman"/>
          <w:lang w:val="en-CA"/>
        </w:rPr>
        <w:fldChar w:fldCharType="begin">
          <w:fldData xml:space="preserve">PEVuZE5vdGU+PENpdGUgRXhjbHVkZUF1dGg9IjEiPjxBdXRob3I+V2luZTwvQXV0aG9yPjxZZWFy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</w:fldData>
        </w:fldChar>
      </w:r>
      <w:r w:rsidR="00637F0C" w:rsidRPr="003A5E82">
        <w:rPr>
          <w:rFonts w:ascii="Times New Roman" w:hAnsi="Times New Roman" w:cs="Times New Roman"/>
          <w:lang w:val="en-CA"/>
        </w:rPr>
        <w:instrText xml:space="preserve"> ADDIN EN.CITE.DATA </w:instrText>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r>
      <w:r w:rsidR="00637F0C" w:rsidRPr="003A5E82">
        <w:rPr>
          <w:rFonts w:ascii="Times New Roman" w:hAnsi="Times New Roman" w:cs="Times New Roman"/>
          <w:lang w:val="en-CA"/>
        </w:rPr>
        <w:fldChar w:fldCharType="separate"/>
      </w:r>
      <w:r w:rsidR="00637F0C" w:rsidRPr="003A5E82">
        <w:rPr>
          <w:rFonts w:ascii="Times New Roman" w:hAnsi="Times New Roman" w:cs="Times New Roman"/>
          <w:noProof/>
          <w:lang w:val="en-CA"/>
        </w:rPr>
        <w:t>(2015)</w:t>
      </w:r>
      <w:r w:rsidR="00637F0C" w:rsidRPr="003A5E82">
        <w:rPr>
          <w:rFonts w:ascii="Times New Roman" w:hAnsi="Times New Roman" w:cs="Times New Roman"/>
          <w:lang w:val="en-CA"/>
        </w:rPr>
        <w:fldChar w:fldCharType="end"/>
      </w:r>
      <w:r w:rsidR="00637F0C" w:rsidRPr="003A5E82">
        <w:rPr>
          <w:rFonts w:ascii="Times New Roman" w:hAnsi="Times New Roman" w:cs="Times New Roman"/>
          <w:lang w:val="en-CA"/>
        </w:rPr>
        <w:t xml:space="preserve"> found that coyote encounters were more likely in managed clearings in Mecklenburg County, North Carolina.</w:t>
      </w:r>
      <w:r w:rsidR="00EF3E47" w:rsidRPr="003A5E82">
        <w:rPr>
          <w:rFonts w:ascii="Times New Roman" w:hAnsi="Times New Roman" w:cs="Times New Roman"/>
          <w:lang w:val="en-CA"/>
        </w:rPr>
        <w:t xml:space="preserve"> </w:t>
      </w:r>
      <w:r w:rsidR="00262D6F">
        <w:rPr>
          <w:rFonts w:ascii="Times New Roman" w:hAnsi="Times New Roman" w:cs="Times New Roman"/>
          <w:lang w:val="en-CA"/>
        </w:rPr>
        <w:t xml:space="preserve">These results collectively </w:t>
      </w:r>
      <w:r w:rsidR="00174AAE">
        <w:rPr>
          <w:rFonts w:ascii="Times New Roman" w:hAnsi="Times New Roman" w:cs="Times New Roman"/>
          <w:lang w:val="en-CA"/>
        </w:rPr>
        <w:t>suggest that</w:t>
      </w:r>
      <w:r w:rsidR="00C32D41">
        <w:rPr>
          <w:rFonts w:ascii="Times New Roman" w:hAnsi="Times New Roman" w:cs="Times New Roman"/>
          <w:lang w:val="en-CA"/>
        </w:rPr>
        <w:t xml:space="preserve"> </w:t>
      </w:r>
      <w:r w:rsidR="00677781">
        <w:rPr>
          <w:rFonts w:ascii="Times New Roman" w:hAnsi="Times New Roman" w:cs="Times New Roman"/>
          <w:lang w:val="en-CA"/>
        </w:rPr>
        <w:t>human-coyote conflict</w:t>
      </w:r>
      <w:r w:rsidR="00AD3B69">
        <w:rPr>
          <w:rFonts w:ascii="Times New Roman" w:hAnsi="Times New Roman" w:cs="Times New Roman"/>
          <w:lang w:val="en-CA"/>
        </w:rPr>
        <w:t xml:space="preserve"> in cities</w:t>
      </w:r>
      <w:r w:rsidR="00677781">
        <w:rPr>
          <w:rFonts w:ascii="Times New Roman" w:hAnsi="Times New Roman" w:cs="Times New Roman"/>
          <w:lang w:val="en-CA"/>
        </w:rPr>
        <w:t xml:space="preserve"> </w:t>
      </w:r>
      <w:r w:rsidR="001D6431">
        <w:rPr>
          <w:rFonts w:ascii="Times New Roman" w:hAnsi="Times New Roman" w:cs="Times New Roman"/>
          <w:lang w:val="en-CA"/>
        </w:rPr>
        <w:t xml:space="preserve">is </w:t>
      </w:r>
      <w:r w:rsidR="00FA3E54">
        <w:rPr>
          <w:rFonts w:ascii="Times New Roman" w:hAnsi="Times New Roman" w:cs="Times New Roman"/>
          <w:lang w:val="en-CA"/>
        </w:rPr>
        <w:t xml:space="preserve">most prominent in </w:t>
      </w:r>
      <w:r w:rsidR="006A0E80">
        <w:rPr>
          <w:rFonts w:ascii="Times New Roman" w:hAnsi="Times New Roman" w:cs="Times New Roman"/>
          <w:lang w:val="en-CA"/>
        </w:rPr>
        <w:t>spaces</w:t>
      </w:r>
      <w:r w:rsidR="0040272A">
        <w:rPr>
          <w:rFonts w:ascii="Times New Roman" w:hAnsi="Times New Roman" w:cs="Times New Roman"/>
          <w:lang w:val="en-CA"/>
        </w:rPr>
        <w:t xml:space="preserve"> that are</w:t>
      </w:r>
      <w:r w:rsidR="00FA3E54">
        <w:rPr>
          <w:rFonts w:ascii="Times New Roman" w:hAnsi="Times New Roman" w:cs="Times New Roman"/>
          <w:lang w:val="en-CA"/>
        </w:rPr>
        <w:t xml:space="preserve"> </w:t>
      </w:r>
      <w:r w:rsidR="00866383">
        <w:rPr>
          <w:rFonts w:ascii="Times New Roman" w:hAnsi="Times New Roman" w:cs="Times New Roman"/>
          <w:lang w:val="en-CA"/>
        </w:rPr>
        <w:t xml:space="preserve">at the interface of natural and developed </w:t>
      </w:r>
      <w:r w:rsidR="0046730D">
        <w:rPr>
          <w:rFonts w:ascii="Times New Roman" w:hAnsi="Times New Roman" w:cs="Times New Roman"/>
          <w:lang w:val="en-CA"/>
        </w:rPr>
        <w:t>urban areas</w:t>
      </w:r>
      <w:r w:rsidR="00CA5BB5">
        <w:rPr>
          <w:rFonts w:ascii="Times New Roman" w:hAnsi="Times New Roman" w:cs="Times New Roman"/>
          <w:lang w:val="en-CA"/>
        </w:rPr>
        <w:t>,</w:t>
      </w:r>
      <w:r w:rsidR="0046730D">
        <w:rPr>
          <w:rFonts w:ascii="Times New Roman" w:hAnsi="Times New Roman" w:cs="Times New Roman"/>
          <w:lang w:val="en-CA"/>
        </w:rPr>
        <w:t xml:space="preserve"> </w:t>
      </w:r>
      <w:r w:rsidR="003E3245">
        <w:rPr>
          <w:rFonts w:ascii="Times New Roman" w:hAnsi="Times New Roman" w:cs="Times New Roman"/>
          <w:lang w:val="en-CA"/>
        </w:rPr>
        <w:t>and</w:t>
      </w:r>
      <w:r w:rsidR="00CA5BB5">
        <w:rPr>
          <w:rFonts w:ascii="Times New Roman" w:hAnsi="Times New Roman" w:cs="Times New Roman"/>
          <w:lang w:val="en-CA"/>
        </w:rPr>
        <w:t xml:space="preserve"> thus</w:t>
      </w:r>
      <w:r w:rsidR="003E3245">
        <w:rPr>
          <w:rFonts w:ascii="Times New Roman" w:hAnsi="Times New Roman" w:cs="Times New Roman"/>
          <w:lang w:val="en-CA"/>
        </w:rPr>
        <w:t xml:space="preserve"> more similar to </w:t>
      </w:r>
      <w:r w:rsidR="0046730D">
        <w:rPr>
          <w:rFonts w:ascii="Times New Roman" w:hAnsi="Times New Roman" w:cs="Times New Roman"/>
          <w:lang w:val="en-CA"/>
        </w:rPr>
        <w:t xml:space="preserve">the </w:t>
      </w:r>
      <w:r w:rsidR="003E3245">
        <w:rPr>
          <w:rFonts w:ascii="Times New Roman" w:hAnsi="Times New Roman" w:cs="Times New Roman"/>
          <w:lang w:val="en-CA"/>
        </w:rPr>
        <w:t>peri-urban or rural environments</w:t>
      </w:r>
      <w:r w:rsidR="006F4417">
        <w:rPr>
          <w:rFonts w:ascii="Times New Roman" w:hAnsi="Times New Roman" w:cs="Times New Roman"/>
          <w:lang w:val="en-CA"/>
        </w:rPr>
        <w:t xml:space="preserve"> where human-wildlife conflicts are </w:t>
      </w:r>
      <w:r w:rsidR="00FB5F19">
        <w:rPr>
          <w:rFonts w:ascii="Times New Roman" w:hAnsi="Times New Roman" w:cs="Times New Roman"/>
          <w:lang w:val="en-CA"/>
        </w:rPr>
        <w:t xml:space="preserve">generally most common </w:t>
      </w:r>
      <w:r w:rsidR="00AD3B69">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König&lt;/Author&gt;&lt;Year&gt;2020&lt;/Year&gt;&lt;IDText&gt;Human–wildlife coexistence in a changing world&lt;/IDText&gt;&lt;DisplayText&gt;(König et al. 2020)&lt;/DisplayText&gt;&lt;record&gt;&lt;dates&gt;&lt;pub-dates&gt;&lt;date&gt;2020-08-01&lt;/date&gt;&lt;/pub-dates&gt;&lt;year&gt;2020&lt;/year&gt;&lt;/dates&gt;&lt;isbn&gt;0888-8892&lt;/isbn&gt;&lt;titles&gt;&lt;title&gt;Human–wildlife coexistence in a changing world&lt;/title&gt;&lt;secondary-title&gt;Conservation Biology&lt;/secondary-title&gt;&lt;/titles&gt;&lt;pages&gt;786-794&lt;/pages&gt;&lt;number&gt;4&lt;/number&gt;&lt;access-date&gt;2022-04-20T03:58:20&lt;/access-date&gt;&lt;contributors&gt;&lt;authors&gt;&lt;author&gt;König, Hannes J.&lt;/author&gt;&lt;author&gt;Kiffner, Christian&lt;/author&gt;&lt;author&gt;Kramer‐Schadt, Stephanie&lt;/author&gt;&lt;author&gt;Fürst, Christine&lt;/author&gt;&lt;author&gt;Keuling, Oliver&lt;/author&gt;&lt;author&gt;Ford, Adam T.&lt;/author&gt;&lt;/authors&gt;&lt;/contributors&gt;&lt;added-date format="utc"&gt;1650427162&lt;/added-date&gt;&lt;ref-type name="Journal Article"&gt;17&lt;/ref-type&gt;&lt;rec-number&gt;968&lt;/rec-number&gt;&lt;publisher&gt;Wiley&lt;/publisher&gt;&lt;last-updated-date format="utc"&gt;1650427163&lt;/last-updated-date&gt;&lt;electronic-resource-num&gt;10.1111/cobi.13513&lt;/electronic-resource-num&gt;&lt;volume&gt;34&lt;/volume&gt;&lt;/record&gt;&lt;/Cite&gt;&lt;/EndNote&gt;</w:instrText>
      </w:r>
      <w:r w:rsidR="00AD3B69">
        <w:rPr>
          <w:rFonts w:ascii="Times New Roman" w:hAnsi="Times New Roman" w:cs="Times New Roman"/>
          <w:lang w:val="en-CA"/>
        </w:rPr>
        <w:fldChar w:fldCharType="separate"/>
      </w:r>
      <w:r w:rsidR="00654925">
        <w:rPr>
          <w:rFonts w:ascii="Times New Roman" w:hAnsi="Times New Roman" w:cs="Times New Roman"/>
          <w:noProof/>
          <w:lang w:val="en-CA"/>
        </w:rPr>
        <w:t>(König et al. 2020)</w:t>
      </w:r>
      <w:r w:rsidR="00AD3B69">
        <w:rPr>
          <w:rFonts w:ascii="Times New Roman" w:hAnsi="Times New Roman" w:cs="Times New Roman"/>
          <w:lang w:val="en-CA"/>
        </w:rPr>
        <w:fldChar w:fldCharType="end"/>
      </w:r>
      <w:r w:rsidR="003E3245">
        <w:rPr>
          <w:rFonts w:ascii="Times New Roman" w:hAnsi="Times New Roman" w:cs="Times New Roman"/>
          <w:lang w:val="en-CA"/>
        </w:rPr>
        <w:t xml:space="preserve">. </w:t>
      </w:r>
      <w:r w:rsidR="00BB4C25">
        <w:rPr>
          <w:rFonts w:ascii="Times New Roman" w:hAnsi="Times New Roman" w:cs="Times New Roman"/>
          <w:lang w:val="en-CA"/>
        </w:rPr>
        <w:t xml:space="preserve">This pattern may </w:t>
      </w:r>
      <w:r w:rsidR="00262D6F">
        <w:rPr>
          <w:rFonts w:ascii="Times New Roman" w:hAnsi="Times New Roman" w:cs="Times New Roman"/>
          <w:lang w:val="en-CA"/>
        </w:rPr>
        <w:t>arise</w:t>
      </w:r>
      <w:r w:rsidR="00BB4C25">
        <w:rPr>
          <w:rFonts w:ascii="Times New Roman" w:hAnsi="Times New Roman" w:cs="Times New Roman"/>
          <w:lang w:val="en-CA"/>
        </w:rPr>
        <w:t xml:space="preserve"> because</w:t>
      </w:r>
      <w:r w:rsidR="007C7437">
        <w:rPr>
          <w:rFonts w:ascii="Times New Roman" w:hAnsi="Times New Roman" w:cs="Times New Roman"/>
          <w:lang w:val="en-CA"/>
        </w:rPr>
        <w:t xml:space="preserve"> </w:t>
      </w:r>
      <w:r w:rsidR="007C7437" w:rsidRPr="003A5E82">
        <w:rPr>
          <w:rFonts w:ascii="Times New Roman" w:hAnsi="Times New Roman" w:cs="Times New Roman"/>
          <w:lang w:val="en-CA"/>
        </w:rPr>
        <w:t xml:space="preserve">coyotes </w:t>
      </w:r>
      <w:r w:rsidR="00143394">
        <w:rPr>
          <w:rFonts w:ascii="Times New Roman" w:hAnsi="Times New Roman" w:cs="Times New Roman"/>
          <w:lang w:val="en-CA"/>
        </w:rPr>
        <w:t xml:space="preserve">in open areas </w:t>
      </w:r>
      <w:r w:rsidR="007C7437" w:rsidRPr="003A5E82">
        <w:rPr>
          <w:rFonts w:ascii="Times New Roman" w:hAnsi="Times New Roman" w:cs="Times New Roman"/>
          <w:lang w:val="en-CA"/>
        </w:rPr>
        <w:t xml:space="preserve">are visible for longer, </w:t>
      </w:r>
      <w:r w:rsidR="007C7437">
        <w:rPr>
          <w:rFonts w:ascii="Times New Roman" w:hAnsi="Times New Roman" w:cs="Times New Roman"/>
          <w:lang w:val="en-CA"/>
        </w:rPr>
        <w:t xml:space="preserve">and may </w:t>
      </w:r>
      <w:r w:rsidR="007C7437" w:rsidRPr="003A5E82">
        <w:rPr>
          <w:rFonts w:ascii="Times New Roman" w:hAnsi="Times New Roman" w:cs="Times New Roman"/>
          <w:lang w:val="en-CA"/>
        </w:rPr>
        <w:t>thus appear to be bolder</w:t>
      </w:r>
      <w:r w:rsidR="004C0781">
        <w:rPr>
          <w:rFonts w:ascii="Times New Roman" w:hAnsi="Times New Roman" w:cs="Times New Roman"/>
          <w:lang w:val="en-CA"/>
        </w:rPr>
        <w:t>; alternatively,</w:t>
      </w:r>
      <w:r w:rsidR="007C7437" w:rsidRPr="003A5E82">
        <w:rPr>
          <w:rFonts w:ascii="Times New Roman" w:hAnsi="Times New Roman" w:cs="Times New Roman"/>
          <w:lang w:val="en-CA"/>
        </w:rPr>
        <w:t xml:space="preserve"> bolder animals </w:t>
      </w:r>
      <w:r w:rsidR="007C7437">
        <w:rPr>
          <w:rFonts w:ascii="Times New Roman" w:hAnsi="Times New Roman" w:cs="Times New Roman"/>
          <w:lang w:val="en-CA"/>
        </w:rPr>
        <w:t>may be</w:t>
      </w:r>
      <w:r w:rsidR="007C7437" w:rsidRPr="003A5E82">
        <w:rPr>
          <w:rFonts w:ascii="Times New Roman" w:hAnsi="Times New Roman" w:cs="Times New Roman"/>
          <w:lang w:val="en-CA"/>
        </w:rPr>
        <w:t xml:space="preserve"> more likely to occupy areas with less vegetation cover, as has been reported </w:t>
      </w:r>
      <w:r w:rsidR="009559E1">
        <w:rPr>
          <w:rFonts w:ascii="Times New Roman" w:hAnsi="Times New Roman" w:cs="Times New Roman"/>
          <w:lang w:val="en-CA"/>
        </w:rPr>
        <w:t>for</w:t>
      </w:r>
      <w:r w:rsidR="007C7437" w:rsidRPr="003A5E82">
        <w:rPr>
          <w:rFonts w:ascii="Times New Roman" w:hAnsi="Times New Roman" w:cs="Times New Roman"/>
          <w:lang w:val="en-CA"/>
        </w:rPr>
        <w:t xml:space="preserve"> brown bears </w:t>
      </w:r>
      <w:r w:rsidR="007C7437"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mbieri&lt;/Author&gt;&lt;Year&gt;2021&lt;/Year&gt;&lt;IDText&gt;Towards understanding bold behaviour of large carnivores: the case of brown bears in human‐modified landscapes&lt;/IDText&gt;&lt;Prefix&gt;Ursus arctos`; &lt;/Prefix&gt;&lt;DisplayText&gt;(Ursus arctos; Bombieri et al. 2021)&lt;/DisplayText&gt;&lt;record&gt;&lt;dates&gt;&lt;pub-dates&gt;&lt;date&gt;2021-03-27&lt;/date&gt;&lt;/pub-dates&gt;&lt;year&gt;2021&lt;/year&gt;&lt;/dates&gt;&lt;isbn&gt;1367-9430&lt;/isbn&gt;&lt;titles&gt;&lt;title&gt;Towards understanding bold behaviour of large carnivores: the case of brown bears in human‐modified landscapes&lt;/title&gt;&lt;secondary-title&gt;Animal Conservation&lt;/secondary-title&gt;&lt;/titles&gt;&lt;access-date&gt;2021-04-23T01:40:55&lt;/access-date&gt;&lt;contributors&gt;&lt;authors&gt;&lt;author&gt;Bombieri, G.&lt;/author&gt;&lt;author&gt;Penteriani, V&lt;/author&gt;&lt;author&gt;Delgado, M. Del Mar&lt;/author&gt;&lt;author&gt;Groff, C.&lt;/author&gt;&lt;author&gt;Pedrotti, L.&lt;/author&gt;&lt;author&gt;Jerina, K.&lt;/author&gt;&lt;/authors&gt;&lt;/contributors&gt;&lt;added-date format="utc"&gt;1619142376&lt;/added-date&gt;&lt;ref-type name="Journal Article"&gt;17&lt;/ref-type&gt;&lt;rec-number&gt;859&lt;/rec-number&gt;&lt;publisher&gt;Wiley&lt;/publisher&gt;&lt;last-updated-date format="utc"&gt;1619142377&lt;/last-updated-date&gt;&lt;electronic-resource-num&gt;10.1111/acv.12680&lt;/electronic-resource-num&gt;&lt;/record&gt;&lt;/Cite&gt;&lt;/EndNote&gt;</w:instrText>
      </w:r>
      <w:r w:rsidR="007C7437" w:rsidRPr="003A5E82">
        <w:rPr>
          <w:rFonts w:ascii="Times New Roman" w:hAnsi="Times New Roman" w:cs="Times New Roman"/>
          <w:lang w:val="en-CA"/>
        </w:rPr>
        <w:fldChar w:fldCharType="separate"/>
      </w:r>
      <w:r w:rsidR="00654925">
        <w:rPr>
          <w:rFonts w:ascii="Times New Roman" w:hAnsi="Times New Roman" w:cs="Times New Roman"/>
          <w:noProof/>
          <w:lang w:val="en-CA"/>
        </w:rPr>
        <w:t>(</w:t>
      </w:r>
      <w:r w:rsidR="00654925" w:rsidRPr="00EE2C2C">
        <w:rPr>
          <w:rFonts w:ascii="Times New Roman" w:hAnsi="Times New Roman" w:cs="Times New Roman"/>
          <w:i/>
          <w:iCs/>
          <w:noProof/>
          <w:lang w:val="en-CA"/>
        </w:rPr>
        <w:t>Ursus arctos</w:t>
      </w:r>
      <w:r w:rsidR="00654925">
        <w:rPr>
          <w:rFonts w:ascii="Times New Roman" w:hAnsi="Times New Roman" w:cs="Times New Roman"/>
          <w:noProof/>
          <w:lang w:val="en-CA"/>
        </w:rPr>
        <w:t>; Bombieri et al. 2021)</w:t>
      </w:r>
      <w:r w:rsidR="007C7437" w:rsidRPr="003A5E82">
        <w:rPr>
          <w:rFonts w:ascii="Times New Roman" w:hAnsi="Times New Roman" w:cs="Times New Roman"/>
          <w:lang w:val="en-CA"/>
        </w:rPr>
        <w:fldChar w:fldCharType="end"/>
      </w:r>
      <w:r w:rsidR="007C7437" w:rsidRPr="003A5E82">
        <w:rPr>
          <w:rFonts w:ascii="Times New Roman" w:hAnsi="Times New Roman" w:cs="Times New Roman"/>
          <w:lang w:val="en-CA"/>
        </w:rPr>
        <w:t>.</w:t>
      </w:r>
      <w:r w:rsidR="00512DB0">
        <w:rPr>
          <w:rFonts w:ascii="Times New Roman" w:hAnsi="Times New Roman" w:cs="Times New Roman"/>
          <w:lang w:val="en-CA"/>
        </w:rPr>
        <w:t xml:space="preserve"> We also found that</w:t>
      </w:r>
      <w:r w:rsidR="00B97C5E">
        <w:rPr>
          <w:rFonts w:ascii="Times New Roman" w:hAnsi="Times New Roman" w:cs="Times New Roman"/>
          <w:lang w:val="en-CA"/>
        </w:rPr>
        <w:t xml:space="preserve"> </w:t>
      </w:r>
      <w:r w:rsidR="009C6F65">
        <w:rPr>
          <w:rFonts w:ascii="Times New Roman" w:hAnsi="Times New Roman" w:cs="Times New Roman"/>
          <w:lang w:val="en-CA"/>
        </w:rPr>
        <w:t xml:space="preserve">our spatial </w:t>
      </w:r>
      <w:r w:rsidR="00B97C5E">
        <w:rPr>
          <w:rFonts w:ascii="Times New Roman" w:hAnsi="Times New Roman" w:cs="Times New Roman"/>
          <w:lang w:val="en-CA"/>
        </w:rPr>
        <w:t xml:space="preserve">variables were most explanatory of boldness when measured </w:t>
      </w:r>
      <w:r w:rsidR="00944DF1">
        <w:rPr>
          <w:rFonts w:ascii="Times New Roman" w:hAnsi="Times New Roman" w:cs="Times New Roman"/>
          <w:lang w:val="en-CA"/>
        </w:rPr>
        <w:t>at</w:t>
      </w:r>
      <w:r w:rsidR="00B97C5E">
        <w:rPr>
          <w:rFonts w:ascii="Times New Roman" w:hAnsi="Times New Roman" w:cs="Times New Roman"/>
          <w:lang w:val="en-CA"/>
        </w:rPr>
        <w:t xml:space="preserve"> smaller spatial scales (</w:t>
      </w:r>
      <w:r w:rsidR="00B97C5E" w:rsidRPr="00E920DF">
        <w:rPr>
          <w:rFonts w:ascii="Times New Roman" w:hAnsi="Times New Roman" w:cs="Times New Roman"/>
          <w:lang w:val="en-CA"/>
        </w:rPr>
        <w:t xml:space="preserve">≤ </w:t>
      </w:r>
      <w:r w:rsidR="00B97C5E">
        <w:rPr>
          <w:rFonts w:ascii="Times New Roman" w:hAnsi="Times New Roman" w:cs="Times New Roman"/>
          <w:lang w:val="en-CA"/>
        </w:rPr>
        <w:t xml:space="preserve">400 m </w:t>
      </w:r>
      <w:r w:rsidR="00944DF1">
        <w:rPr>
          <w:rFonts w:ascii="Times New Roman" w:hAnsi="Times New Roman" w:cs="Times New Roman"/>
          <w:lang w:val="en-CA"/>
        </w:rPr>
        <w:t>radii</w:t>
      </w:r>
      <w:r w:rsidR="00B97C5E">
        <w:rPr>
          <w:rFonts w:ascii="Times New Roman" w:hAnsi="Times New Roman" w:cs="Times New Roman"/>
          <w:lang w:val="en-CA"/>
        </w:rPr>
        <w:t xml:space="preserve"> from </w:t>
      </w:r>
      <w:r w:rsidR="00A67063">
        <w:rPr>
          <w:rFonts w:ascii="Times New Roman" w:hAnsi="Times New Roman" w:cs="Times New Roman"/>
          <w:lang w:val="en-CA"/>
        </w:rPr>
        <w:t>report</w:t>
      </w:r>
      <w:r w:rsidR="008D7E2A">
        <w:rPr>
          <w:rFonts w:ascii="Times New Roman" w:hAnsi="Times New Roman" w:cs="Times New Roman"/>
          <w:lang w:val="en-CA"/>
        </w:rPr>
        <w:t>s</w:t>
      </w:r>
      <w:r w:rsidR="00A67063">
        <w:rPr>
          <w:rFonts w:ascii="Times New Roman" w:hAnsi="Times New Roman" w:cs="Times New Roman"/>
          <w:lang w:val="en-CA"/>
        </w:rPr>
        <w:t xml:space="preserve">; Table 2 in Appendix </w:t>
      </w:r>
      <w:r w:rsidR="0042196C">
        <w:rPr>
          <w:rFonts w:ascii="Times New Roman" w:hAnsi="Times New Roman" w:cs="Times New Roman"/>
          <w:lang w:val="en-CA"/>
        </w:rPr>
        <w:t>3</w:t>
      </w:r>
      <w:r w:rsidR="00B97C5E">
        <w:rPr>
          <w:rFonts w:ascii="Times New Roman" w:hAnsi="Times New Roman" w:cs="Times New Roman"/>
          <w:lang w:val="en-CA"/>
        </w:rPr>
        <w:t>)</w:t>
      </w:r>
      <w:r w:rsidR="00A67063">
        <w:rPr>
          <w:rFonts w:ascii="Times New Roman" w:hAnsi="Times New Roman" w:cs="Times New Roman"/>
          <w:lang w:val="en-CA"/>
        </w:rPr>
        <w:t xml:space="preserve">, suggesting that </w:t>
      </w:r>
      <w:r w:rsidR="00D73EBA">
        <w:rPr>
          <w:rFonts w:ascii="Times New Roman" w:hAnsi="Times New Roman" w:cs="Times New Roman"/>
          <w:lang w:val="en-CA"/>
        </w:rPr>
        <w:t xml:space="preserve">boldness is </w:t>
      </w:r>
      <w:r w:rsidR="00A12B53">
        <w:rPr>
          <w:rFonts w:ascii="Times New Roman" w:hAnsi="Times New Roman" w:cs="Times New Roman"/>
          <w:lang w:val="en-CA"/>
        </w:rPr>
        <w:t>mo</w:t>
      </w:r>
      <w:r w:rsidR="0035339E">
        <w:rPr>
          <w:rFonts w:ascii="Times New Roman" w:hAnsi="Times New Roman" w:cs="Times New Roman"/>
          <w:lang w:val="en-CA"/>
        </w:rPr>
        <w:t>re</w:t>
      </w:r>
      <w:r w:rsidR="00A12B53">
        <w:rPr>
          <w:rFonts w:ascii="Times New Roman" w:hAnsi="Times New Roman" w:cs="Times New Roman"/>
          <w:lang w:val="en-CA"/>
        </w:rPr>
        <w:t xml:space="preserve"> strongly driven by </w:t>
      </w:r>
      <w:r w:rsidR="00A67063">
        <w:rPr>
          <w:rFonts w:ascii="Times New Roman" w:hAnsi="Times New Roman" w:cs="Times New Roman"/>
          <w:lang w:val="en-CA"/>
        </w:rPr>
        <w:t xml:space="preserve">site-specific </w:t>
      </w:r>
      <w:r w:rsidR="00A67063" w:rsidRPr="003A5E82">
        <w:rPr>
          <w:rFonts w:ascii="Times New Roman" w:hAnsi="Times New Roman" w:cs="Times New Roman"/>
          <w:lang w:val="en-CA"/>
        </w:rPr>
        <w:t>factors like the proximity to vegetation cover, territorial boundaries, or dens during the pup rearing season.</w:t>
      </w:r>
    </w:p>
    <w:p w14:paraId="0AAA0268" w14:textId="77777777" w:rsidR="00A55948" w:rsidRPr="003A5E82" w:rsidRDefault="00A55948" w:rsidP="00BA0A2E">
      <w:pPr>
        <w:spacing w:line="480" w:lineRule="auto"/>
        <w:rPr>
          <w:lang w:val="en-CA"/>
        </w:rPr>
      </w:pPr>
    </w:p>
    <w:p w14:paraId="65316BEA" w14:textId="77777777" w:rsidR="00845716" w:rsidRDefault="00C2584B" w:rsidP="00C7636A">
      <w:pPr>
        <w:spacing w:line="480" w:lineRule="auto"/>
        <w:rPr>
          <w:rFonts w:ascii="Times New Roman" w:hAnsi="Times New Roman" w:cs="Times New Roman"/>
          <w:lang w:val="en-CA"/>
        </w:rPr>
      </w:pPr>
      <w:r w:rsidRPr="003A5E82">
        <w:rPr>
          <w:rFonts w:ascii="Times New Roman" w:hAnsi="Times New Roman" w:cs="Times New Roman"/>
          <w:lang w:val="en-CA"/>
        </w:rPr>
        <w:t>Boldness</w:t>
      </w:r>
      <w:r w:rsidR="00D37B08" w:rsidRPr="003A5E82">
        <w:rPr>
          <w:rFonts w:ascii="Times New Roman" w:hAnsi="Times New Roman" w:cs="Times New Roman"/>
          <w:lang w:val="en-CA"/>
        </w:rPr>
        <w:t xml:space="preserve"> was</w:t>
      </w:r>
      <w:r w:rsidR="006C2BBB">
        <w:rPr>
          <w:rFonts w:ascii="Times New Roman" w:hAnsi="Times New Roman" w:cs="Times New Roman"/>
          <w:lang w:val="en-CA"/>
        </w:rPr>
        <w:t xml:space="preserve"> also</w:t>
      </w:r>
      <w:r w:rsidR="00D37B08" w:rsidRPr="003A5E82">
        <w:rPr>
          <w:rFonts w:ascii="Times New Roman" w:hAnsi="Times New Roman" w:cs="Times New Roman"/>
          <w:lang w:val="en-CA"/>
        </w:rPr>
        <w:t xml:space="preserve"> significantly </w:t>
      </w:r>
      <w:r w:rsidR="005702ED" w:rsidRPr="003A5E82">
        <w:rPr>
          <w:rFonts w:ascii="Times New Roman" w:hAnsi="Times New Roman" w:cs="Times New Roman"/>
          <w:lang w:val="en-CA"/>
        </w:rPr>
        <w:t xml:space="preserve">more </w:t>
      </w:r>
      <w:r w:rsidR="00315DF6" w:rsidRPr="003A5E82">
        <w:rPr>
          <w:rFonts w:ascii="Times New Roman" w:hAnsi="Times New Roman" w:cs="Times New Roman"/>
          <w:lang w:val="en-CA"/>
        </w:rPr>
        <w:t>likely</w:t>
      </w:r>
      <w:r w:rsidR="00034AE0" w:rsidRPr="003A5E82">
        <w:rPr>
          <w:rFonts w:ascii="Times New Roman" w:hAnsi="Times New Roman" w:cs="Times New Roman"/>
          <w:lang w:val="en-CA"/>
        </w:rPr>
        <w:t xml:space="preserve"> </w:t>
      </w:r>
      <w:r w:rsidR="00EE5F63" w:rsidRPr="003A5E82">
        <w:rPr>
          <w:rFonts w:ascii="Times New Roman" w:hAnsi="Times New Roman" w:cs="Times New Roman"/>
          <w:lang w:val="en-CA"/>
        </w:rPr>
        <w:t>during the</w:t>
      </w:r>
      <w:r w:rsidR="0083498B">
        <w:rPr>
          <w:rFonts w:ascii="Times New Roman" w:hAnsi="Times New Roman" w:cs="Times New Roman"/>
          <w:lang w:val="en-CA"/>
        </w:rPr>
        <w:t xml:space="preserve"> summer</w:t>
      </w:r>
      <w:r w:rsidR="00EE5F63" w:rsidRPr="003A5E82">
        <w:rPr>
          <w:rFonts w:ascii="Times New Roman" w:hAnsi="Times New Roman" w:cs="Times New Roman"/>
          <w:lang w:val="en-CA"/>
        </w:rPr>
        <w:t xml:space="preserve"> pup rearing season</w:t>
      </w:r>
      <w:r w:rsidR="009D624F" w:rsidRPr="003A5E82">
        <w:rPr>
          <w:rFonts w:ascii="Times New Roman" w:hAnsi="Times New Roman" w:cs="Times New Roman"/>
          <w:lang w:val="en-CA"/>
        </w:rPr>
        <w:t>,</w:t>
      </w:r>
      <w:r w:rsidR="003F622B">
        <w:rPr>
          <w:rFonts w:ascii="Times New Roman" w:hAnsi="Times New Roman" w:cs="Times New Roman"/>
          <w:lang w:val="en-CA"/>
        </w:rPr>
        <w:t xml:space="preserve"> which </w:t>
      </w:r>
      <w:r w:rsidR="009A0AD5">
        <w:rPr>
          <w:rFonts w:ascii="Times New Roman" w:hAnsi="Times New Roman" w:cs="Times New Roman"/>
          <w:lang w:val="en-CA"/>
        </w:rPr>
        <w:t>is consistent with</w:t>
      </w:r>
      <w:r w:rsidR="009D624F" w:rsidRPr="003A5E82">
        <w:rPr>
          <w:rFonts w:ascii="Times New Roman" w:hAnsi="Times New Roman" w:cs="Times New Roman"/>
          <w:lang w:val="en-CA"/>
        </w:rPr>
        <w:t xml:space="preserve"> </w:t>
      </w:r>
      <w:r w:rsidR="0083498B">
        <w:rPr>
          <w:rFonts w:ascii="Times New Roman" w:hAnsi="Times New Roman" w:cs="Times New Roman"/>
          <w:lang w:val="en-CA"/>
        </w:rPr>
        <w:t>other</w:t>
      </w:r>
      <w:r w:rsidR="009D624F" w:rsidRPr="003A5E82">
        <w:rPr>
          <w:rFonts w:ascii="Times New Roman" w:hAnsi="Times New Roman" w:cs="Times New Roman"/>
          <w:lang w:val="en-CA"/>
        </w:rPr>
        <w:t xml:space="preserve"> studies</w:t>
      </w:r>
      <w:r w:rsidRPr="003A5E82">
        <w:rPr>
          <w:rFonts w:ascii="Times New Roman" w:hAnsi="Times New Roman" w:cs="Times New Roman"/>
          <w:lang w:val="en-CA"/>
        </w:rPr>
        <w:t xml:space="preserve"> </w:t>
      </w:r>
      <w:r w:rsidR="008E1CE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White&lt;/Author&gt;&lt;Year&gt;2009&lt;/Year&gt;&lt;IDText&gt;Coyote Attacks on Humans in the United States and Canada&lt;/IDText&gt;&lt;DisplayText&gt;(White and Gehrt 2009, Lukasik and Alexander 2011)&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Cite&gt;&lt;Author&gt;Lukasik&lt;/Author&gt;&lt;Year&gt;2011&lt;/Year&gt;&lt;IDText&gt;Human–Coyote Interactions in Calgary, Alberta&lt;/IDText&gt;&lt;record&gt;&lt;dates&gt;&lt;pub-dates&gt;&lt;date&gt;2011-03-29&lt;/date&gt;&lt;/pub-dates&gt;&lt;year&gt;2011&lt;/year&gt;&lt;/dates&gt;&lt;isbn&gt;1087-1209&lt;/isbn&gt;&lt;titles&gt;&lt;title&gt;Human–Coyote Interactions in Calgary, Alberta&lt;/title&gt;&lt;secondary-title&gt;Human Dimensions of Wildlife&lt;/secondary-title&gt;&lt;/titles&gt;&lt;pages&gt;114-127&lt;/pages&gt;&lt;number&gt;2&lt;/number&gt;&lt;access-date&gt;2020-09-13T02:57:40&lt;/access-date&gt;&lt;contributors&gt;&lt;authors&gt;&lt;author&gt;Lukasik, Victoria M.&lt;/author&gt;&lt;author&gt;Alexander, Shelley M.&lt;/author&gt;&lt;/authors&gt;&lt;/contributors&gt;&lt;added-date format="utc"&gt;1599966020&lt;/added-date&gt;&lt;ref-type name="Journal Article"&gt;17&lt;/ref-type&gt;&lt;rec-number&gt;353&lt;/rec-number&gt;&lt;publisher&gt;Informa UK Limited&lt;/publisher&gt;&lt;last-updated-date format="utc"&gt;1599966021&lt;/last-updated-date&gt;&lt;electronic-resource-num&gt;10.1080/10871209.2011.544014&lt;/electronic-resource-num&gt;&lt;volume&gt;16&lt;/volume&gt;&lt;/record&gt;&lt;/Cite&gt;&lt;/EndNote&gt;</w:instrText>
      </w:r>
      <w:r w:rsidR="008E1CEB"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Lukasik and Alexander 2011)</w:t>
      </w:r>
      <w:r w:rsidR="008E1CEB" w:rsidRPr="003A5E82">
        <w:rPr>
          <w:rFonts w:ascii="Times New Roman" w:hAnsi="Times New Roman" w:cs="Times New Roman"/>
          <w:lang w:val="en-CA"/>
        </w:rPr>
        <w:fldChar w:fldCharType="end"/>
      </w:r>
      <w:r w:rsidR="003D5826" w:rsidRPr="003A5E82">
        <w:rPr>
          <w:rFonts w:ascii="Times New Roman" w:hAnsi="Times New Roman" w:cs="Times New Roman"/>
          <w:lang w:val="en-CA"/>
        </w:rPr>
        <w:t xml:space="preserve">. </w:t>
      </w:r>
      <w:r w:rsidR="005A15CC" w:rsidRPr="003A5E82">
        <w:rPr>
          <w:rFonts w:ascii="Times New Roman" w:hAnsi="Times New Roman" w:cs="Times New Roman"/>
          <w:lang w:val="en-CA"/>
        </w:rPr>
        <w:t xml:space="preserve">Of note, </w:t>
      </w:r>
      <w:r w:rsidR="0083498B">
        <w:rPr>
          <w:rFonts w:ascii="Times New Roman" w:hAnsi="Times New Roman" w:cs="Times New Roman"/>
          <w:lang w:val="en-CA"/>
        </w:rPr>
        <w:t>fewer reports were submitted during this period</w:t>
      </w:r>
      <w:r w:rsidR="000F7C7F">
        <w:rPr>
          <w:rFonts w:ascii="Times New Roman" w:hAnsi="Times New Roman" w:cs="Times New Roman"/>
          <w:lang w:val="en-CA"/>
        </w:rPr>
        <w:t xml:space="preserve">, </w:t>
      </w:r>
      <w:r w:rsidR="00136187" w:rsidRPr="003A5E82">
        <w:rPr>
          <w:rFonts w:ascii="Times New Roman" w:hAnsi="Times New Roman" w:cs="Times New Roman"/>
          <w:lang w:val="en-CA"/>
        </w:rPr>
        <w:t xml:space="preserve">indicating that coyotes </w:t>
      </w:r>
      <w:r w:rsidR="00912566" w:rsidRPr="003A5E82">
        <w:rPr>
          <w:rFonts w:ascii="Times New Roman" w:hAnsi="Times New Roman" w:cs="Times New Roman"/>
          <w:lang w:val="en-CA"/>
        </w:rPr>
        <w:t>likely avoid humans and pets</w:t>
      </w:r>
      <w:r w:rsidR="00175C37" w:rsidRPr="003A5E82">
        <w:rPr>
          <w:rFonts w:ascii="Times New Roman" w:hAnsi="Times New Roman" w:cs="Times New Roman"/>
          <w:lang w:val="en-CA"/>
        </w:rPr>
        <w:t xml:space="preserve"> most strongly during this season</w:t>
      </w:r>
      <w:r w:rsidR="007E2EBA" w:rsidRPr="003A5E82">
        <w:rPr>
          <w:rFonts w:ascii="Times New Roman" w:hAnsi="Times New Roman" w:cs="Times New Roman"/>
          <w:lang w:val="en-CA"/>
        </w:rPr>
        <w:t xml:space="preserve"> </w:t>
      </w:r>
      <w:r w:rsidR="00A62F08" w:rsidRPr="003A5E82">
        <w:rPr>
          <w:rFonts w:ascii="Times New Roman" w:hAnsi="Times New Roman" w:cs="Times New Roman"/>
          <w:lang w:val="en-CA"/>
        </w:rPr>
        <w:t xml:space="preserve">but </w:t>
      </w:r>
      <w:r w:rsidR="003256E8" w:rsidRPr="003A5E82">
        <w:rPr>
          <w:rFonts w:ascii="Times New Roman" w:hAnsi="Times New Roman" w:cs="Times New Roman"/>
          <w:lang w:val="en-CA"/>
        </w:rPr>
        <w:t xml:space="preserve">behave more aggressively when </w:t>
      </w:r>
      <w:r w:rsidR="00175C37" w:rsidRPr="003A5E82">
        <w:rPr>
          <w:rFonts w:ascii="Times New Roman" w:hAnsi="Times New Roman" w:cs="Times New Roman"/>
          <w:lang w:val="en-CA"/>
        </w:rPr>
        <w:t>interactions do occur</w:t>
      </w:r>
      <w:r w:rsidR="005D0731">
        <w:rPr>
          <w:rFonts w:ascii="Times New Roman" w:hAnsi="Times New Roman" w:cs="Times New Roman"/>
          <w:lang w:val="en-CA"/>
        </w:rPr>
        <w:t xml:space="preserve">. </w:t>
      </w:r>
      <w:r w:rsidR="005D0731">
        <w:rPr>
          <w:rFonts w:ascii="Times New Roman" w:hAnsi="Times New Roman" w:cs="Times New Roman"/>
          <w:lang w:val="en-CA"/>
        </w:rPr>
        <w:lastRenderedPageBreak/>
        <w:t>Aggression during the pup rearing season</w:t>
      </w:r>
      <w:r w:rsidR="0083498B">
        <w:rPr>
          <w:rFonts w:ascii="Times New Roman" w:hAnsi="Times New Roman" w:cs="Times New Roman"/>
          <w:lang w:val="en-CA"/>
        </w:rPr>
        <w:t xml:space="preserve"> presumably</w:t>
      </w:r>
      <w:r w:rsidR="008D4E19">
        <w:rPr>
          <w:rFonts w:ascii="Times New Roman" w:hAnsi="Times New Roman" w:cs="Times New Roman"/>
          <w:lang w:val="en-CA"/>
        </w:rPr>
        <w:t xml:space="preserve"> </w:t>
      </w:r>
      <w:r w:rsidR="005D0731">
        <w:rPr>
          <w:rFonts w:ascii="Times New Roman" w:hAnsi="Times New Roman" w:cs="Times New Roman"/>
          <w:lang w:val="en-CA"/>
        </w:rPr>
        <w:t>reflects coyotes</w:t>
      </w:r>
      <w:r w:rsidR="008D4E19">
        <w:rPr>
          <w:rFonts w:ascii="Times New Roman" w:hAnsi="Times New Roman" w:cs="Times New Roman"/>
          <w:lang w:val="en-CA"/>
        </w:rPr>
        <w:t xml:space="preserve"> defend</w:t>
      </w:r>
      <w:r w:rsidR="005D0731">
        <w:rPr>
          <w:rFonts w:ascii="Times New Roman" w:hAnsi="Times New Roman" w:cs="Times New Roman"/>
          <w:lang w:val="en-CA"/>
        </w:rPr>
        <w:t>ing</w:t>
      </w:r>
      <w:r w:rsidR="008D4E19">
        <w:rPr>
          <w:rFonts w:ascii="Times New Roman" w:hAnsi="Times New Roman" w:cs="Times New Roman"/>
          <w:lang w:val="en-CA"/>
        </w:rPr>
        <w:t xml:space="preserve"> their </w:t>
      </w:r>
      <w:r w:rsidR="00250AAE">
        <w:rPr>
          <w:rFonts w:ascii="Times New Roman" w:hAnsi="Times New Roman" w:cs="Times New Roman"/>
          <w:lang w:val="en-CA"/>
        </w:rPr>
        <w:t xml:space="preserve">young from perceived threats posed by </w:t>
      </w:r>
      <w:r w:rsidR="005A15CC" w:rsidRPr="003A5E82">
        <w:rPr>
          <w:rFonts w:ascii="Times New Roman" w:hAnsi="Times New Roman" w:cs="Times New Roman"/>
          <w:lang w:val="en-CA"/>
        </w:rPr>
        <w:t xml:space="preserve">humans or dogs </w:t>
      </w:r>
      <w:r w:rsidR="005A15CC" w:rsidRPr="003A5E82">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b21iaWVyaTwvQXV0aG9yPjxZZWFyPjIwMTg8L1llYXI+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A15CC" w:rsidRPr="003A5E82">
        <w:rPr>
          <w:rFonts w:ascii="Times New Roman" w:hAnsi="Times New Roman" w:cs="Times New Roman"/>
          <w:lang w:val="en-CA"/>
        </w:rPr>
      </w:r>
      <w:r w:rsidR="005A15CC" w:rsidRPr="003A5E82">
        <w:rPr>
          <w:rFonts w:ascii="Times New Roman" w:hAnsi="Times New Roman" w:cs="Times New Roman"/>
          <w:lang w:val="en-CA"/>
        </w:rPr>
        <w:fldChar w:fldCharType="separate"/>
      </w:r>
      <w:r w:rsidR="00654925">
        <w:rPr>
          <w:rFonts w:ascii="Times New Roman" w:hAnsi="Times New Roman" w:cs="Times New Roman"/>
          <w:noProof/>
          <w:lang w:val="en-CA"/>
        </w:rPr>
        <w:t>(Bombieri et al. 2018)</w:t>
      </w:r>
      <w:r w:rsidR="005A15CC" w:rsidRPr="003A5E82">
        <w:rPr>
          <w:rFonts w:ascii="Times New Roman" w:hAnsi="Times New Roman" w:cs="Times New Roman"/>
          <w:lang w:val="en-CA"/>
        </w:rPr>
        <w:fldChar w:fldCharType="end"/>
      </w:r>
      <w:r w:rsidR="005A15CC" w:rsidRPr="003A5E82">
        <w:rPr>
          <w:rFonts w:ascii="Times New Roman" w:hAnsi="Times New Roman" w:cs="Times New Roman"/>
          <w:lang w:val="en-CA"/>
        </w:rPr>
        <w:t>.</w:t>
      </w:r>
      <w:r w:rsidR="00E31AF3" w:rsidRPr="003A5E82">
        <w:rPr>
          <w:rFonts w:ascii="Times New Roman" w:hAnsi="Times New Roman" w:cs="Times New Roman"/>
          <w:lang w:val="en-CA"/>
        </w:rPr>
        <w:t xml:space="preserve"> </w:t>
      </w:r>
      <w:r w:rsidR="00D2336D" w:rsidRPr="003A5E82">
        <w:rPr>
          <w:rFonts w:ascii="Times New Roman" w:hAnsi="Times New Roman" w:cs="Times New Roman"/>
          <w:lang w:val="en-CA"/>
        </w:rPr>
        <w:t>There were also more</w:t>
      </w:r>
      <w:r w:rsidR="00D315D8" w:rsidRPr="003A5E82">
        <w:rPr>
          <w:rFonts w:ascii="Times New Roman" w:hAnsi="Times New Roman" w:cs="Times New Roman"/>
          <w:lang w:val="en-CA"/>
        </w:rPr>
        <w:t xml:space="preserve"> reports of</w:t>
      </w:r>
      <w:r w:rsidR="00E31AF3" w:rsidRPr="003A5E82">
        <w:rPr>
          <w:rFonts w:ascii="Times New Roman" w:hAnsi="Times New Roman" w:cs="Times New Roman"/>
          <w:lang w:val="en-CA"/>
        </w:rPr>
        <w:t xml:space="preserve"> cat depredations during the pup rearing season (29 of 50</w:t>
      </w:r>
      <w:r w:rsidR="00D2336D" w:rsidRPr="003A5E82">
        <w:rPr>
          <w:rFonts w:ascii="Times New Roman" w:hAnsi="Times New Roman" w:cs="Times New Roman"/>
          <w:lang w:val="en-CA"/>
        </w:rPr>
        <w:t xml:space="preserve"> total</w:t>
      </w:r>
      <w:r w:rsidR="00E31AF3" w:rsidRPr="003A5E82">
        <w:rPr>
          <w:rFonts w:ascii="Times New Roman" w:hAnsi="Times New Roman" w:cs="Times New Roman"/>
          <w:lang w:val="en-CA"/>
        </w:rPr>
        <w:t>),</w:t>
      </w:r>
      <w:r w:rsidR="00F072C9" w:rsidRPr="003A5E82">
        <w:rPr>
          <w:rFonts w:ascii="Times New Roman" w:hAnsi="Times New Roman" w:cs="Times New Roman"/>
          <w:lang w:val="en-CA"/>
        </w:rPr>
        <w:t xml:space="preserve"> </w:t>
      </w:r>
      <w:r w:rsidR="00D2336D" w:rsidRPr="003A5E82">
        <w:rPr>
          <w:rFonts w:ascii="Times New Roman" w:hAnsi="Times New Roman" w:cs="Times New Roman"/>
          <w:lang w:val="en-CA"/>
        </w:rPr>
        <w:t xml:space="preserve">probably </w:t>
      </w:r>
      <w:r w:rsidR="00624B19" w:rsidRPr="003A5E82">
        <w:rPr>
          <w:rFonts w:ascii="Times New Roman" w:hAnsi="Times New Roman" w:cs="Times New Roman"/>
          <w:lang w:val="en-CA"/>
        </w:rPr>
        <w:t>caused by</w:t>
      </w:r>
      <w:r w:rsidR="0027545D">
        <w:rPr>
          <w:rFonts w:ascii="Times New Roman" w:hAnsi="Times New Roman" w:cs="Times New Roman"/>
          <w:lang w:val="en-CA"/>
        </w:rPr>
        <w:t xml:space="preserve"> a combination of</w:t>
      </w:r>
      <w:r w:rsidR="00624B19" w:rsidRPr="003A5E82">
        <w:rPr>
          <w:rFonts w:ascii="Times New Roman" w:hAnsi="Times New Roman" w:cs="Times New Roman"/>
          <w:lang w:val="en-CA"/>
        </w:rPr>
        <w:t xml:space="preserve"> </w:t>
      </w:r>
      <w:r w:rsidR="00250AAE">
        <w:rPr>
          <w:rFonts w:ascii="Times New Roman" w:hAnsi="Times New Roman" w:cs="Times New Roman"/>
          <w:lang w:val="en-CA"/>
        </w:rPr>
        <w:t>coyotes seeking food for their pups</w:t>
      </w:r>
      <w:r w:rsidR="000101B4">
        <w:rPr>
          <w:rFonts w:ascii="Times New Roman" w:hAnsi="Times New Roman" w:cs="Times New Roman"/>
          <w:lang w:val="en-CA"/>
        </w:rPr>
        <w:t xml:space="preserve"> and generally</w:t>
      </w:r>
      <w:r w:rsidR="00250AAE">
        <w:rPr>
          <w:rFonts w:ascii="Times New Roman" w:hAnsi="Times New Roman" w:cs="Times New Roman"/>
          <w:lang w:val="en-CA"/>
        </w:rPr>
        <w:t xml:space="preserve"> </w:t>
      </w:r>
      <w:r w:rsidR="00DF40F3" w:rsidRPr="003A5E82">
        <w:rPr>
          <w:rFonts w:ascii="Times New Roman" w:hAnsi="Times New Roman" w:cs="Times New Roman"/>
          <w:lang w:val="en-CA"/>
        </w:rPr>
        <w:t>greater numbers of</w:t>
      </w:r>
      <w:r w:rsidR="00E31AF3" w:rsidRPr="003A5E82">
        <w:rPr>
          <w:rFonts w:ascii="Times New Roman" w:hAnsi="Times New Roman" w:cs="Times New Roman"/>
          <w:lang w:val="en-CA"/>
        </w:rPr>
        <w:t xml:space="preserve"> free-roaming cats </w:t>
      </w:r>
      <w:r w:rsidR="001065C9" w:rsidRPr="003A5E82">
        <w:rPr>
          <w:rFonts w:ascii="Times New Roman" w:hAnsi="Times New Roman" w:cs="Times New Roman"/>
          <w:lang w:val="en-CA"/>
        </w:rPr>
        <w:t xml:space="preserve">in </w:t>
      </w:r>
      <w:r w:rsidR="0027569C">
        <w:rPr>
          <w:rFonts w:ascii="Times New Roman" w:hAnsi="Times New Roman" w:cs="Times New Roman"/>
          <w:lang w:val="en-CA"/>
        </w:rPr>
        <w:t>the summer</w:t>
      </w:r>
      <w:r w:rsidR="00E31AF3" w:rsidRPr="003A5E82">
        <w:rPr>
          <w:rFonts w:ascii="Times New Roman" w:hAnsi="Times New Roman" w:cs="Times New Roman"/>
          <w:lang w:val="en-CA"/>
        </w:rPr>
        <w:t xml:space="preserve"> </w:t>
      </w:r>
      <w:r w:rsidR="00E31AF3"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Nation&lt;/Author&gt;&lt;Year&gt;2019&lt;/Year&gt;&lt;IDText&gt;A Forensic Pathology Investigation of Dismembered Domestic Cats: Coyotes or Cults?&lt;/IDText&gt;&lt;DisplayText&gt;(Nation and St. Clair 2019)&lt;/DisplayText&gt;&lt;record&gt;&lt;dates&gt;&lt;pub-dates&gt;&lt;date&gt;May&lt;/date&gt;&lt;/pub-dates&gt;&lt;year&gt;2019&lt;/year&gt;&lt;/dates&gt;&lt;keywords&gt;&lt;keyword&gt;Canis latrans&lt;/keyword&gt;&lt;keyword&gt;Felis catus&lt;/keyword&gt;&lt;keyword&gt;mutilation&lt;/keyword&gt;&lt;keyword&gt;predation&lt;/keyword&gt;&lt;keyword&gt;ritual&lt;/keyword&gt;&lt;keyword&gt;scavenging&lt;/keyword&gt;&lt;keyword&gt;&lt;/keyword&gt;&lt;keyword&gt;species interaction&lt;/keyword&gt;&lt;keyword&gt;veterinary forensics&lt;/keyword&gt;&lt;keyword&gt;forensic pathology&lt;/keyword&gt;&lt;keyword&gt;patterns&lt;/keyword&gt;&lt;keyword&gt;food&lt;/keyword&gt;&lt;keyword&gt;Pathology&lt;/keyword&gt;&lt;keyword&gt;Veterinary Sciences&lt;/keyword&gt;&lt;/keywords&gt;&lt;urls&gt;&lt;related-urls&gt;&lt;url&gt;&amp;lt;Go to ISI&amp;gt;://WOS:000465430000014&lt;/url&gt;&lt;/related-urls&gt;&lt;/urls&gt;&lt;isbn&gt;0300-9858&lt;/isbn&gt;&lt;work-type&gt;Article&lt;/work-type&gt;&lt;titles&gt;&lt;title&gt;A Forensic Pathology Investigation of Dismembered Domestic Cats: Coyotes or Cults?&lt;/title&gt;&lt;secondary-title&gt;Veterinary Pathology&lt;/secondary-title&gt;&lt;alt-title&gt;Vet. Pathol.&lt;/alt-title&gt;&lt;/titles&gt;&lt;pages&gt;444-451&lt;/pages&gt;&lt;number&gt;3&lt;/number&gt;&lt;contributors&gt;&lt;authors&gt;&lt;author&gt;Nation, P. N.&lt;/author&gt;&lt;author&gt;St. Clair, C. C.&lt;/author&gt;&lt;/authors&gt;&lt;/contributors&gt;&lt;language&gt;English&lt;/language&gt;&lt;added-date format="utc"&gt;1600219822&lt;/added-date&gt;&lt;ref-type name="Journal Article"&gt;17&lt;/ref-type&gt;&lt;auth-address&gt;[Nation, P. Nick] APS Ltd, Edmonton, AB T6W 1A5, Canada. [St Clair, Colleen Cassady] Univ Alberta, Dept Biol Sci, Edmonton, AB, Canada.&amp;#xD;Nation, PN (corresponding author), APS Ltd, Edmonton, AB T6W 1A5, Canada.&amp;#xD;drnation@telus.net&lt;/auth-address&gt;&lt;rec-number&gt;360&lt;/rec-number&gt;&lt;last-updated-date format="utc"&gt;1618973964&lt;/last-updated-date&gt;&lt;accession-num&gt;WOS:000465430000014&lt;/accession-num&gt;&lt;electronic-resource-num&gt;10.1177/0300985819827968&lt;/electronic-resource-num&gt;&lt;volume&gt;56&lt;/volume&gt;&lt;/record&gt;&lt;/Cite&gt;&lt;/EndNote&gt;</w:instrText>
      </w:r>
      <w:r w:rsidR="00E31AF3" w:rsidRPr="003A5E82">
        <w:rPr>
          <w:rFonts w:ascii="Times New Roman" w:hAnsi="Times New Roman" w:cs="Times New Roman"/>
          <w:lang w:val="en-CA"/>
        </w:rPr>
        <w:fldChar w:fldCharType="separate"/>
      </w:r>
      <w:r w:rsidR="00654925">
        <w:rPr>
          <w:rFonts w:ascii="Times New Roman" w:hAnsi="Times New Roman" w:cs="Times New Roman"/>
          <w:noProof/>
          <w:lang w:val="en-CA"/>
        </w:rPr>
        <w:t>(Nation and St. Clair 2019)</w:t>
      </w:r>
      <w:r w:rsidR="00E31AF3" w:rsidRPr="003A5E82">
        <w:rPr>
          <w:rFonts w:ascii="Times New Roman" w:hAnsi="Times New Roman" w:cs="Times New Roman"/>
          <w:lang w:val="en-CA"/>
        </w:rPr>
        <w:fldChar w:fldCharType="end"/>
      </w:r>
      <w:r w:rsidR="00E31AF3" w:rsidRPr="003A5E82">
        <w:rPr>
          <w:rFonts w:ascii="Times New Roman" w:hAnsi="Times New Roman" w:cs="Times New Roman"/>
          <w:lang w:val="en-CA"/>
        </w:rPr>
        <w:t>.</w:t>
      </w:r>
      <w:r w:rsidR="005A15CC" w:rsidRPr="003A5E82">
        <w:rPr>
          <w:rFonts w:ascii="Times New Roman" w:hAnsi="Times New Roman" w:cs="Times New Roman"/>
          <w:lang w:val="en-CA"/>
        </w:rPr>
        <w:t xml:space="preserve"> </w:t>
      </w:r>
    </w:p>
    <w:p w14:paraId="71C184CD" w14:textId="77777777" w:rsidR="00845716" w:rsidRDefault="00845716" w:rsidP="00C7636A">
      <w:pPr>
        <w:spacing w:line="480" w:lineRule="auto"/>
        <w:rPr>
          <w:rFonts w:ascii="Times New Roman" w:hAnsi="Times New Roman" w:cs="Times New Roman"/>
          <w:lang w:val="en-CA"/>
        </w:rPr>
      </w:pPr>
    </w:p>
    <w:p w14:paraId="0C11921A" w14:textId="6D6C87CD" w:rsidR="00B7753B" w:rsidRPr="003A5E82" w:rsidRDefault="00250AAE" w:rsidP="00C7636A">
      <w:pPr>
        <w:spacing w:line="480" w:lineRule="auto"/>
        <w:rPr>
          <w:rFonts w:ascii="Times New Roman" w:hAnsi="Times New Roman" w:cs="Times New Roman"/>
          <w:lang w:val="en-CA"/>
        </w:rPr>
      </w:pPr>
      <w:r>
        <w:rPr>
          <w:rFonts w:ascii="Times New Roman" w:hAnsi="Times New Roman" w:cs="Times New Roman"/>
          <w:lang w:val="en-CA"/>
        </w:rPr>
        <w:t xml:space="preserve">Boldness during the pup rearing season was particularly associated with </w:t>
      </w:r>
      <w:r w:rsidR="00E663E3">
        <w:rPr>
          <w:rFonts w:ascii="Times New Roman" w:hAnsi="Times New Roman" w:cs="Times New Roman"/>
          <w:lang w:val="en-CA"/>
        </w:rPr>
        <w:t xml:space="preserve">modified open areas, </w:t>
      </w:r>
      <w:r w:rsidR="00845716">
        <w:rPr>
          <w:rFonts w:ascii="Times New Roman" w:hAnsi="Times New Roman" w:cs="Times New Roman"/>
          <w:lang w:val="en-CA"/>
        </w:rPr>
        <w:t>which we attribute to the denning</w:t>
      </w:r>
      <w:r w:rsidR="006F2B22" w:rsidRPr="003A5E82">
        <w:rPr>
          <w:rFonts w:ascii="Times New Roman" w:hAnsi="Times New Roman" w:cs="Times New Roman"/>
          <w:lang w:val="en-CA"/>
        </w:rPr>
        <w:t xml:space="preserve"> behaviour </w:t>
      </w:r>
      <w:r w:rsidR="004A561C" w:rsidRPr="003A5E82">
        <w:rPr>
          <w:rFonts w:ascii="Times New Roman" w:hAnsi="Times New Roman" w:cs="Times New Roman"/>
          <w:lang w:val="en-CA"/>
        </w:rPr>
        <w:t>of</w:t>
      </w:r>
      <w:r w:rsidR="006F2B22" w:rsidRPr="003A5E82">
        <w:rPr>
          <w:rFonts w:ascii="Times New Roman" w:hAnsi="Times New Roman" w:cs="Times New Roman"/>
          <w:lang w:val="en-CA"/>
        </w:rPr>
        <w:t xml:space="preserve"> coyotes in these areas</w:t>
      </w:r>
      <w:r w:rsidR="00845716">
        <w:rPr>
          <w:rFonts w:ascii="Times New Roman" w:hAnsi="Times New Roman" w:cs="Times New Roman"/>
          <w:lang w:val="en-CA"/>
        </w:rPr>
        <w:t xml:space="preserve">. Dens in modified open areas have less vegetative cover than dens in natural areas; </w:t>
      </w:r>
      <w:r w:rsidR="007A3FD3">
        <w:rPr>
          <w:rFonts w:ascii="Times New Roman" w:hAnsi="Times New Roman" w:cs="Times New Roman"/>
          <w:lang w:val="en-CA"/>
        </w:rPr>
        <w:t>less vegetative cover provides less opportunity for avoidant behaviour</w:t>
      </w:r>
      <w:r w:rsidR="00845716">
        <w:rPr>
          <w:rFonts w:ascii="Times New Roman" w:hAnsi="Times New Roman" w:cs="Times New Roman"/>
          <w:lang w:val="en-CA"/>
        </w:rPr>
        <w:t>,</w:t>
      </w:r>
      <w:r w:rsidR="007A3FD3">
        <w:rPr>
          <w:rFonts w:ascii="Times New Roman" w:hAnsi="Times New Roman" w:cs="Times New Roman"/>
          <w:lang w:val="en-CA"/>
        </w:rPr>
        <w:t xml:space="preserve"> so coyotes </w:t>
      </w:r>
      <w:r w:rsidR="00845716">
        <w:rPr>
          <w:rFonts w:ascii="Times New Roman" w:hAnsi="Times New Roman" w:cs="Times New Roman"/>
          <w:lang w:val="en-CA"/>
        </w:rPr>
        <w:t xml:space="preserve">denning in these areas </w:t>
      </w:r>
      <w:r w:rsidR="007A3FD3">
        <w:rPr>
          <w:rFonts w:ascii="Times New Roman" w:hAnsi="Times New Roman" w:cs="Times New Roman"/>
          <w:lang w:val="en-CA"/>
        </w:rPr>
        <w:t xml:space="preserve">may become more aggressive. </w:t>
      </w:r>
      <w:r w:rsidR="00E20C84">
        <w:rPr>
          <w:rFonts w:ascii="Times New Roman" w:hAnsi="Times New Roman" w:cs="Times New Roman"/>
          <w:lang w:val="en-CA"/>
        </w:rPr>
        <w:t xml:space="preserve">Indeed, reports from natural areas were more likely to describe avoidance </w:t>
      </w:r>
      <w:r w:rsidR="007E796D" w:rsidRPr="003A5E82">
        <w:rPr>
          <w:rFonts w:ascii="Times New Roman" w:hAnsi="Times New Roman" w:cs="Times New Roman"/>
          <w:lang w:val="en-CA"/>
        </w:rPr>
        <w:t>(28.9%)</w:t>
      </w:r>
      <w:r w:rsidR="001E30C0" w:rsidRPr="003A5E82">
        <w:rPr>
          <w:rFonts w:ascii="Times New Roman" w:hAnsi="Times New Roman" w:cs="Times New Roman"/>
          <w:lang w:val="en-CA"/>
        </w:rPr>
        <w:t xml:space="preserve"> </w:t>
      </w:r>
      <w:r w:rsidR="00E20C84">
        <w:rPr>
          <w:rFonts w:ascii="Times New Roman" w:hAnsi="Times New Roman" w:cs="Times New Roman"/>
          <w:lang w:val="en-CA"/>
        </w:rPr>
        <w:t xml:space="preserve">than aggression </w:t>
      </w:r>
      <w:r w:rsidR="007E796D" w:rsidRPr="003A5E82">
        <w:rPr>
          <w:rFonts w:ascii="Times New Roman" w:hAnsi="Times New Roman" w:cs="Times New Roman"/>
          <w:lang w:val="en-CA"/>
        </w:rPr>
        <w:t xml:space="preserve">(12.9 %) </w:t>
      </w:r>
      <w:r w:rsidR="000F53CE">
        <w:rPr>
          <w:rFonts w:ascii="Times New Roman" w:hAnsi="Times New Roman" w:cs="Times New Roman"/>
          <w:lang w:val="en-CA"/>
        </w:rPr>
        <w:t>relative to reports from</w:t>
      </w:r>
      <w:r w:rsidR="00455F63" w:rsidRPr="003A5E82">
        <w:rPr>
          <w:rFonts w:ascii="Times New Roman" w:hAnsi="Times New Roman" w:cs="Times New Roman"/>
          <w:lang w:val="en-CA"/>
        </w:rPr>
        <w:t xml:space="preserve"> </w:t>
      </w:r>
      <w:r w:rsidR="001E30C0" w:rsidRPr="003A5E82">
        <w:rPr>
          <w:rFonts w:ascii="Times New Roman" w:hAnsi="Times New Roman" w:cs="Times New Roman"/>
          <w:lang w:val="en-CA"/>
        </w:rPr>
        <w:t>modified open areas</w:t>
      </w:r>
      <w:r w:rsidR="004044F0" w:rsidRPr="003A5E82">
        <w:rPr>
          <w:rFonts w:ascii="Times New Roman" w:hAnsi="Times New Roman" w:cs="Times New Roman"/>
          <w:lang w:val="en-CA"/>
        </w:rPr>
        <w:t xml:space="preserve"> (20.3% avoidance and 20.7% aggression)</w:t>
      </w:r>
      <w:r w:rsidR="000F53CE">
        <w:rPr>
          <w:rFonts w:ascii="Times New Roman" w:hAnsi="Times New Roman" w:cs="Times New Roman"/>
          <w:lang w:val="en-CA"/>
        </w:rPr>
        <w:t xml:space="preserve">. </w:t>
      </w:r>
      <w:r w:rsidR="00845716">
        <w:rPr>
          <w:rFonts w:ascii="Times New Roman" w:hAnsi="Times New Roman" w:cs="Times New Roman"/>
          <w:lang w:val="en-CA"/>
        </w:rPr>
        <w:t xml:space="preserve">An alternative hypothesis is that </w:t>
      </w:r>
      <w:r w:rsidR="00350FA2" w:rsidRPr="003A5E82">
        <w:rPr>
          <w:rFonts w:ascii="Times New Roman" w:hAnsi="Times New Roman" w:cs="Times New Roman"/>
          <w:lang w:val="en-CA"/>
        </w:rPr>
        <w:t xml:space="preserve">coyotes denning in </w:t>
      </w:r>
      <w:r w:rsidR="0090776D" w:rsidRPr="003A5E82">
        <w:rPr>
          <w:rFonts w:ascii="Times New Roman" w:hAnsi="Times New Roman" w:cs="Times New Roman"/>
          <w:lang w:val="en-CA"/>
        </w:rPr>
        <w:t xml:space="preserve">more disturbed modified open </w:t>
      </w:r>
      <w:r w:rsidR="001714E1" w:rsidRPr="003A5E82">
        <w:rPr>
          <w:rFonts w:ascii="Times New Roman" w:hAnsi="Times New Roman" w:cs="Times New Roman"/>
          <w:lang w:val="en-CA"/>
        </w:rPr>
        <w:t>areas</w:t>
      </w:r>
      <w:r w:rsidR="00845716">
        <w:rPr>
          <w:rFonts w:ascii="Times New Roman" w:hAnsi="Times New Roman" w:cs="Times New Roman"/>
          <w:lang w:val="en-CA"/>
        </w:rPr>
        <w:t>, such as</w:t>
      </w:r>
      <w:r w:rsidR="001714E1" w:rsidRPr="003A5E82">
        <w:rPr>
          <w:rFonts w:ascii="Times New Roman" w:hAnsi="Times New Roman" w:cs="Times New Roman"/>
          <w:lang w:val="en-CA"/>
        </w:rPr>
        <w:t xml:space="preserve"> </w:t>
      </w:r>
      <w:r w:rsidR="00541699">
        <w:rPr>
          <w:rFonts w:ascii="Times New Roman" w:hAnsi="Times New Roman" w:cs="Times New Roman"/>
          <w:lang w:val="en-CA"/>
        </w:rPr>
        <w:t xml:space="preserve">agricultural fields </w:t>
      </w:r>
      <w:r w:rsidR="00845716">
        <w:rPr>
          <w:rFonts w:ascii="Times New Roman" w:hAnsi="Times New Roman" w:cs="Times New Roman"/>
          <w:lang w:val="en-CA"/>
        </w:rPr>
        <w:t>or</w:t>
      </w:r>
      <w:r w:rsidR="005A5AE0">
        <w:rPr>
          <w:rFonts w:ascii="Times New Roman" w:hAnsi="Times New Roman" w:cs="Times New Roman"/>
          <w:lang w:val="en-CA"/>
        </w:rPr>
        <w:t xml:space="preserve"> school grounds</w:t>
      </w:r>
      <w:r w:rsidR="00845716">
        <w:rPr>
          <w:rFonts w:ascii="Times New Roman" w:hAnsi="Times New Roman" w:cs="Times New Roman"/>
          <w:lang w:val="en-CA"/>
        </w:rPr>
        <w:t xml:space="preserve">, may be more prone to </w:t>
      </w:r>
      <w:r w:rsidR="009B058D" w:rsidRPr="003A5E82">
        <w:rPr>
          <w:rFonts w:ascii="Times New Roman" w:hAnsi="Times New Roman" w:cs="Times New Roman"/>
          <w:lang w:val="en-CA"/>
        </w:rPr>
        <w:t>bold</w:t>
      </w:r>
      <w:r w:rsidR="004C641F">
        <w:rPr>
          <w:rFonts w:ascii="Times New Roman" w:hAnsi="Times New Roman" w:cs="Times New Roman"/>
          <w:lang w:val="en-CA"/>
        </w:rPr>
        <w:t xml:space="preserve">ness </w:t>
      </w:r>
      <w:r w:rsidR="00FD732C" w:rsidRPr="003A5E82">
        <w:rPr>
          <w:rFonts w:ascii="Times New Roman" w:hAnsi="Times New Roman" w:cs="Times New Roman"/>
          <w:lang w:val="en-CA"/>
        </w:rPr>
        <w:t xml:space="preserve">because </w:t>
      </w:r>
      <w:r w:rsidR="008A7867" w:rsidRPr="003A5E82">
        <w:rPr>
          <w:rFonts w:ascii="Times New Roman" w:hAnsi="Times New Roman" w:cs="Times New Roman"/>
          <w:lang w:val="en-CA"/>
        </w:rPr>
        <w:t xml:space="preserve">of </w:t>
      </w:r>
      <w:r w:rsidR="00FD732C" w:rsidRPr="003A5E82">
        <w:rPr>
          <w:rFonts w:ascii="Times New Roman" w:hAnsi="Times New Roman" w:cs="Times New Roman"/>
          <w:lang w:val="en-CA"/>
        </w:rPr>
        <w:t xml:space="preserve">repeated exposure to humans </w:t>
      </w:r>
      <w:r w:rsidR="002E40E8" w:rsidRPr="003A5E82">
        <w:rPr>
          <w:rFonts w:ascii="Times New Roman" w:hAnsi="Times New Roman" w:cs="Times New Roman"/>
          <w:lang w:val="en-CA"/>
        </w:rPr>
        <w:t xml:space="preserve">and their pets </w:t>
      </w:r>
      <w:r w:rsidR="00445678" w:rsidRPr="003A5E82">
        <w:rPr>
          <w:rFonts w:ascii="Times New Roman" w:hAnsi="Times New Roman" w:cs="Times New Roman"/>
          <w:lang w:val="en-CA"/>
        </w:rPr>
        <w:t>in these areas</w:t>
      </w:r>
      <w:r w:rsidR="001A696A" w:rsidRPr="003A5E82">
        <w:rPr>
          <w:rFonts w:ascii="Times New Roman" w:hAnsi="Times New Roman" w:cs="Times New Roman"/>
          <w:lang w:val="en-CA"/>
        </w:rPr>
        <w:t xml:space="preserve"> </w:t>
      </w:r>
      <w:r w:rsidR="00CC4C5E"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Young&lt;/Author&gt;&lt;Year&gt;2019&lt;/Year&gt;&lt;IDText&gt;Interactions with humans shape coyote responses to hazing&lt;/IDText&gt;&lt;DisplayText&gt;(Young et al. 2019)&lt;/DisplayText&gt;&lt;record&gt;&lt;dates&gt;&lt;pub-dates&gt;&lt;date&gt;Dec&lt;/date&gt;&lt;/pub-dates&gt;&lt;year&gt;2019&lt;/year&gt;&lt;/dates&gt;&lt;keywords&gt;&lt;keyword&gt;canis-latrans&lt;/keyword&gt;&lt;keyword&gt;urban areas&lt;/keyword&gt;&lt;keyword&gt;attacks&lt;/keyword&gt;&lt;keyword&gt;carnivores&lt;/keyword&gt;&lt;keyword&gt;management&lt;/keyword&gt;&lt;keyword&gt;conflicts&lt;/keyword&gt;&lt;keyword&gt;&lt;/keyword&gt;&lt;keyword&gt;food&lt;/keyword&gt;&lt;keyword&gt;Science &amp;amp; Technology - Other Topics&lt;/keyword&gt;&lt;/keywords&gt;&lt;urls&gt;&lt;related-urls&gt;&lt;url&gt;&amp;lt;Go to ISI&amp;gt;://WOS:000509327400001&lt;/url&gt;&lt;/related-urls&gt;&lt;/urls&gt;&lt;isbn&gt;2045-2322&lt;/isbn&gt;&lt;work-type&gt;Article&lt;/work-type&gt;&lt;titles&gt;&lt;title&gt;Interactions with humans shape coyote responses to hazing&lt;/title&gt;&lt;secondary-title&gt;Scientific Reports&lt;/secondary-title&gt;&lt;alt-title&gt;Sci Rep&lt;/alt-title&gt;&lt;/titles&gt;&lt;pages&gt;9&lt;/pages&gt;&lt;contributors&gt;&lt;authors&gt;&lt;author&gt;Young, J. K.&lt;/author&gt;&lt;author&gt;Hammill, E.&lt;/author&gt;&lt;author&gt;Breck, S. W.&lt;/author&gt;&lt;/authors&gt;&lt;/contributors&gt;&lt;custom7&gt;20046&lt;/custom7&gt;&lt;language&gt;English&lt;/language&gt;&lt;added-date format="utc"&gt;1599960807&lt;/added-date&gt;&lt;ref-type name="Journal Article"&gt;17&lt;/ref-type&gt;&lt;auth-address&gt;[Young, Julie K.&amp;#xD;Breck, Stewart W.] Utah State Univ, Dept Wildland Resources, Predator Res Facil, USDA WS Nat Wildlife Res Ctr, 5230 Old Main Hill, Logan, UT 84322 USA. [Hammill, Edd] Utah State Univ, Dept Watershed Resources, 5230 Old Main Hill, Logan, UT 84322 USA. [Breck, Stewart W.] USDA WS Natl Wildlife Res Ctr, 4101 Laporte Ave, Ft Collins, CO 80521 USA.&amp;#xD;Young, JK (corresponding author), Utah State Univ, Dept Wildland Resources, Predator Res Facil, USDA WS Nat Wildlife Res Ctr, 5230 Old Main Hill, Logan, UT 84322 USA.&amp;#xD;julie.k.young@usda.gov&lt;/auth-address&gt;&lt;rec-number&gt;330&lt;/rec-number&gt;&lt;last-updated-date format="utc"&gt;1599960807&lt;/last-updated-date&gt;&lt;accession-num&gt;WOS:000509327400001&lt;/accession-num&gt;&lt;electronic-resource-num&gt;10.1038/s41598-019-56524-6&lt;/electronic-resource-num&gt;&lt;volume&gt;9&lt;/volume&gt;&lt;/record&gt;&lt;/Cite&gt;&lt;/EndNote&gt;</w:instrText>
      </w:r>
      <w:r w:rsidR="00CC4C5E" w:rsidRPr="003A5E82">
        <w:rPr>
          <w:rFonts w:ascii="Times New Roman" w:hAnsi="Times New Roman" w:cs="Times New Roman"/>
          <w:lang w:val="en-CA"/>
        </w:rPr>
        <w:fldChar w:fldCharType="separate"/>
      </w:r>
      <w:r w:rsidR="00654925">
        <w:rPr>
          <w:rFonts w:ascii="Times New Roman" w:hAnsi="Times New Roman" w:cs="Times New Roman"/>
          <w:noProof/>
          <w:lang w:val="en-CA"/>
        </w:rPr>
        <w:t>(Young et al. 2019)</w:t>
      </w:r>
      <w:r w:rsidR="00CC4C5E" w:rsidRPr="003A5E82">
        <w:rPr>
          <w:rFonts w:ascii="Times New Roman" w:hAnsi="Times New Roman" w:cs="Times New Roman"/>
          <w:lang w:val="en-CA"/>
        </w:rPr>
        <w:fldChar w:fldCharType="end"/>
      </w:r>
      <w:r w:rsidR="00CC4C5E" w:rsidRPr="003A5E82">
        <w:rPr>
          <w:rFonts w:ascii="Times New Roman" w:hAnsi="Times New Roman" w:cs="Times New Roman"/>
          <w:lang w:val="en-CA"/>
        </w:rPr>
        <w:t xml:space="preserve">. </w:t>
      </w:r>
      <w:r w:rsidR="00845716">
        <w:rPr>
          <w:rFonts w:ascii="Times New Roman" w:hAnsi="Times New Roman" w:cs="Times New Roman"/>
          <w:lang w:val="en-CA"/>
        </w:rPr>
        <w:t>In either case</w:t>
      </w:r>
      <w:r w:rsidR="009B43B2">
        <w:rPr>
          <w:rFonts w:ascii="Times New Roman" w:hAnsi="Times New Roman" w:cs="Times New Roman"/>
          <w:lang w:val="en-CA"/>
        </w:rPr>
        <w:t xml:space="preserve">, </w:t>
      </w:r>
      <w:r w:rsidR="00B26AA3">
        <w:rPr>
          <w:rFonts w:ascii="Times New Roman" w:hAnsi="Times New Roman" w:cs="Times New Roman"/>
          <w:lang w:val="en-CA"/>
        </w:rPr>
        <w:t>our study shows that</w:t>
      </w:r>
      <w:r w:rsidR="005608BD">
        <w:rPr>
          <w:rFonts w:ascii="Times New Roman" w:hAnsi="Times New Roman" w:cs="Times New Roman"/>
          <w:lang w:val="en-CA"/>
        </w:rPr>
        <w:t xml:space="preserve"> coyote behaviour in</w:t>
      </w:r>
      <w:r w:rsidR="00B26AA3">
        <w:rPr>
          <w:rFonts w:ascii="Times New Roman" w:hAnsi="Times New Roman" w:cs="Times New Roman"/>
          <w:lang w:val="en-CA"/>
        </w:rPr>
        <w:t xml:space="preserve"> </w:t>
      </w:r>
      <w:r w:rsidR="001E201E">
        <w:rPr>
          <w:rFonts w:ascii="Times New Roman" w:hAnsi="Times New Roman" w:cs="Times New Roman"/>
          <w:lang w:val="en-CA"/>
        </w:rPr>
        <w:t xml:space="preserve">modified open areas during the pup rearing season </w:t>
      </w:r>
      <w:r w:rsidR="00350201">
        <w:rPr>
          <w:rFonts w:ascii="Times New Roman" w:hAnsi="Times New Roman" w:cs="Times New Roman"/>
          <w:lang w:val="en-CA"/>
        </w:rPr>
        <w:t xml:space="preserve">may often </w:t>
      </w:r>
      <w:r w:rsidR="00527165">
        <w:rPr>
          <w:rFonts w:ascii="Times New Roman" w:hAnsi="Times New Roman" w:cs="Times New Roman"/>
          <w:lang w:val="en-CA"/>
        </w:rPr>
        <w:t>present</w:t>
      </w:r>
      <w:r w:rsidR="002806CA">
        <w:rPr>
          <w:rFonts w:ascii="Times New Roman" w:hAnsi="Times New Roman" w:cs="Times New Roman"/>
          <w:lang w:val="en-CA"/>
        </w:rPr>
        <w:t xml:space="preserve"> a risk to the </w:t>
      </w:r>
      <w:r w:rsidR="00350201">
        <w:rPr>
          <w:rFonts w:ascii="Times New Roman" w:hAnsi="Times New Roman" w:cs="Times New Roman"/>
          <w:lang w:val="en-CA"/>
        </w:rPr>
        <w:t>safety</w:t>
      </w:r>
      <w:r w:rsidR="00465F5C">
        <w:rPr>
          <w:rFonts w:ascii="Times New Roman" w:hAnsi="Times New Roman" w:cs="Times New Roman"/>
          <w:lang w:val="en-CA"/>
        </w:rPr>
        <w:t xml:space="preserve"> of humans and their pets. </w:t>
      </w:r>
    </w:p>
    <w:p w14:paraId="3CE171CD" w14:textId="724C07D2" w:rsidR="00CC4C5E" w:rsidRDefault="00CC4C5E" w:rsidP="00BA0A2E">
      <w:pPr>
        <w:spacing w:line="480" w:lineRule="auto"/>
        <w:rPr>
          <w:rFonts w:ascii="Times New Roman" w:hAnsi="Times New Roman" w:cs="Times New Roman"/>
          <w:lang w:val="en-CA"/>
        </w:rPr>
      </w:pPr>
    </w:p>
    <w:p w14:paraId="25ACE003" w14:textId="77777777" w:rsidR="00512EE4" w:rsidRPr="003A5E82" w:rsidRDefault="00512EE4" w:rsidP="00512EE4">
      <w:pPr>
        <w:spacing w:line="480" w:lineRule="auto"/>
        <w:rPr>
          <w:rFonts w:ascii="Times New Roman" w:hAnsi="Times New Roman" w:cs="Times New Roman"/>
          <w:lang w:val="en-CA"/>
        </w:rPr>
      </w:pPr>
      <w:r>
        <w:rPr>
          <w:rFonts w:ascii="Times New Roman" w:hAnsi="Times New Roman" w:cs="Times New Roman"/>
          <w:lang w:val="en-CA"/>
        </w:rPr>
        <w:t>We additionally found that coyote boldness increased o</w:t>
      </w:r>
      <w:r w:rsidRPr="003A5E82">
        <w:rPr>
          <w:rFonts w:ascii="Times New Roman" w:hAnsi="Times New Roman" w:cs="Times New Roman"/>
          <w:lang w:val="en-CA"/>
        </w:rPr>
        <w:t>ver the 10-year report</w:t>
      </w:r>
      <w:r>
        <w:rPr>
          <w:rFonts w:ascii="Times New Roman" w:hAnsi="Times New Roman" w:cs="Times New Roman"/>
          <w:lang w:val="en-CA"/>
        </w:rPr>
        <w:t>ing period</w:t>
      </w:r>
      <w:r w:rsidRPr="003A5E82">
        <w:rPr>
          <w:rFonts w:ascii="Times New Roman" w:hAnsi="Times New Roman" w:cs="Times New Roman"/>
          <w:lang w:val="en-CA"/>
        </w:rPr>
        <w:t xml:space="preserve">, </w:t>
      </w:r>
      <w:r>
        <w:rPr>
          <w:rFonts w:ascii="Times New Roman" w:hAnsi="Times New Roman" w:cs="Times New Roman"/>
          <w:lang w:val="en-CA"/>
        </w:rPr>
        <w:t xml:space="preserve">in agreement with previous observations of increasing human-coyote conflict across </w:t>
      </w:r>
      <w:r w:rsidRPr="003A5E82">
        <w:rPr>
          <w:rFonts w:ascii="Times New Roman" w:hAnsi="Times New Roman" w:cs="Times New Roman"/>
          <w:lang w:val="en-CA"/>
        </w:rPr>
        <w:t xml:space="preserve">North America </w:t>
      </w:r>
      <w:r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KTwvRGlzcGxheVRleHQ+PHJlY29yZD48ZGF0ZXM+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White and Gehrt 2009, Baker and Timm 2017)</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w:t>
      </w:r>
      <w:r>
        <w:rPr>
          <w:rFonts w:ascii="Times New Roman" w:hAnsi="Times New Roman" w:cs="Times New Roman"/>
          <w:lang w:val="en-CA"/>
        </w:rPr>
        <w:t>Our</w:t>
      </w:r>
      <w:r w:rsidRPr="003A5E82">
        <w:rPr>
          <w:rFonts w:ascii="Times New Roman" w:hAnsi="Times New Roman" w:cs="Times New Roman"/>
          <w:lang w:val="en-CA"/>
        </w:rPr>
        <w:t xml:space="preserve"> findings align with recent</w:t>
      </w:r>
      <w:r>
        <w:rPr>
          <w:rFonts w:ascii="Times New Roman" w:hAnsi="Times New Roman" w:cs="Times New Roman"/>
          <w:lang w:val="en-CA"/>
        </w:rPr>
        <w:t xml:space="preserve"> animal behaviour</w:t>
      </w:r>
      <w:r w:rsidRPr="003A5E82">
        <w:rPr>
          <w:rFonts w:ascii="Times New Roman" w:hAnsi="Times New Roman" w:cs="Times New Roman"/>
          <w:lang w:val="en-CA"/>
        </w:rPr>
        <w:t xml:space="preserve"> studies that have identified </w:t>
      </w:r>
      <w:r>
        <w:rPr>
          <w:rFonts w:ascii="Times New Roman" w:hAnsi="Times New Roman" w:cs="Times New Roman"/>
          <w:lang w:val="en-CA"/>
        </w:rPr>
        <w:t>higher</w:t>
      </w:r>
      <w:r w:rsidRPr="003A5E82">
        <w:rPr>
          <w:rFonts w:ascii="Times New Roman" w:hAnsi="Times New Roman" w:cs="Times New Roman"/>
          <w:lang w:val="en-CA"/>
        </w:rPr>
        <w:t xml:space="preserve"> boldness in urban coyotes, possibly </w:t>
      </w:r>
      <w:r>
        <w:rPr>
          <w:rFonts w:ascii="Times New Roman" w:hAnsi="Times New Roman" w:cs="Times New Roman"/>
          <w:lang w:val="en-CA"/>
        </w:rPr>
        <w:t>due to</w:t>
      </w:r>
      <w:r w:rsidRPr="003A5E82">
        <w:rPr>
          <w:rFonts w:ascii="Times New Roman" w:hAnsi="Times New Roman" w:cs="Times New Roman"/>
          <w:lang w:val="en-CA"/>
        </w:rPr>
        <w:t xml:space="preserve"> a reduction in human persecution, repeated benign interactions with humans, and an increase in access to </w:t>
      </w:r>
      <w:r w:rsidRPr="003A5E82">
        <w:rPr>
          <w:rFonts w:ascii="Times New Roman" w:hAnsi="Times New Roman" w:cs="Times New Roman"/>
          <w:lang w:val="en-CA"/>
        </w:rPr>
        <w:lastRenderedPageBreak/>
        <w:t xml:space="preserve">anthropogenic food </w:t>
      </w:r>
      <w:r w:rsidRPr="003A5E82">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LCBZb3VuZyBl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RGlzcGxheVRleHQ+KEJyZWNrIGV0IGFsLiAyMDE5LCBZb3VuZyBl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Breck et al. 2019, Young et al. 2019, Brooks et al. 2020)</w:t>
      </w:r>
      <w:r w:rsidRPr="003A5E82">
        <w:rPr>
          <w:rFonts w:ascii="Times New Roman" w:hAnsi="Times New Roman" w:cs="Times New Roman"/>
          <w:lang w:val="en-CA"/>
        </w:rPr>
        <w:fldChar w:fldCharType="end"/>
      </w:r>
      <w:r w:rsidRPr="003A5E82">
        <w:rPr>
          <w:rFonts w:ascii="Times New Roman" w:hAnsi="Times New Roman" w:cs="Times New Roman"/>
          <w:lang w:val="en-CA"/>
        </w:rPr>
        <w:t xml:space="preserve">. There is also evidence that coyote boldness towards humans is passed from parents to offspring </w:t>
      </w:r>
      <w:r w:rsidRPr="003A5E82">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KTwvRGlzcGxheVRleHQ+PHJlY29yZD48ZGF0ZXM+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Schell et al. 2018)</w:t>
      </w:r>
      <w:r w:rsidRPr="003A5E82">
        <w:rPr>
          <w:rFonts w:ascii="Times New Roman" w:hAnsi="Times New Roman" w:cs="Times New Roman"/>
          <w:lang w:val="en-CA"/>
        </w:rPr>
        <w:fldChar w:fldCharType="end"/>
      </w:r>
      <w:r w:rsidRPr="003A5E82">
        <w:rPr>
          <w:rFonts w:ascii="Times New Roman" w:hAnsi="Times New Roman" w:cs="Times New Roman"/>
          <w:lang w:val="en-CA"/>
        </w:rPr>
        <w:t>, which could</w:t>
      </w:r>
      <w:r>
        <w:rPr>
          <w:rFonts w:ascii="Times New Roman" w:hAnsi="Times New Roman" w:cs="Times New Roman"/>
          <w:lang w:val="en-CA"/>
        </w:rPr>
        <w:t xml:space="preserve"> increase coyote boldness over time and thereby </w:t>
      </w:r>
      <w:r w:rsidRPr="003A5E82">
        <w:rPr>
          <w:rFonts w:ascii="Times New Roman" w:hAnsi="Times New Roman" w:cs="Times New Roman"/>
          <w:lang w:val="en-CA"/>
        </w:rPr>
        <w:t>accelerate the increase in boldness-driven conflict. Furthermore, higher coyote population density within cities may</w:t>
      </w:r>
      <w:r>
        <w:rPr>
          <w:rFonts w:ascii="Times New Roman" w:hAnsi="Times New Roman" w:cs="Times New Roman"/>
          <w:lang w:val="en-CA"/>
        </w:rPr>
        <w:t xml:space="preserve"> lead to</w:t>
      </w:r>
      <w:r w:rsidRPr="003A5E82">
        <w:rPr>
          <w:rFonts w:ascii="Times New Roman" w:hAnsi="Times New Roman" w:cs="Times New Roman"/>
          <w:lang w:val="en-CA"/>
        </w:rPr>
        <w:t xml:space="preserve"> intraspecific competition that favours bolder individuals </w:t>
      </w:r>
      <w:r w:rsidRPr="003A5E82">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pPC9EaXNwbGF5VGV4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</w:fldData>
        </w:fldChar>
      </w:r>
      <w:r>
        <w:rPr>
          <w:rFonts w:ascii="Times New Roman" w:hAnsi="Times New Roman" w:cs="Times New Roman"/>
          <w:lang w:val="en-CA"/>
        </w:rPr>
        <w:instrText xml:space="preserve"> ADDIN EN.CITE </w:instrText>
      </w:r>
      <w:r>
        <w:rPr>
          <w:rFonts w:ascii="Times New Roman" w:hAnsi="Times New Roman" w:cs="Times New Roman"/>
          <w:lang w:val="en-CA"/>
        </w:rPr>
        <w:fldChar w:fldCharType="begin">
          <w:fldData xml:space="preserve">PEVuZE5vdGU+PENpdGU+PEF1dGhvcj5CYXRlbWFuPC9BdXRob3I+PFllYXI+MjAxMjwvWWVhcj48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</w:fldData>
        </w:fldChar>
      </w:r>
      <w:r>
        <w:rPr>
          <w:rFonts w:ascii="Times New Roman" w:hAnsi="Times New Roman" w:cs="Times New Roman"/>
          <w:lang w:val="en-CA"/>
        </w:rPr>
        <w:instrText xml:space="preserve"> ADDIN EN.CITE.DATA </w:instrText>
      </w:r>
      <w:r>
        <w:rPr>
          <w:rFonts w:ascii="Times New Roman" w:hAnsi="Times New Roman" w:cs="Times New Roman"/>
          <w:lang w:val="en-CA"/>
        </w:rPr>
      </w:r>
      <w:r>
        <w:rPr>
          <w:rFonts w:ascii="Times New Roman" w:hAnsi="Times New Roman" w:cs="Times New Roman"/>
          <w:lang w:val="en-CA"/>
        </w:rPr>
        <w:fldChar w:fldCharType="end"/>
      </w:r>
      <w:r w:rsidRPr="003A5E82">
        <w:rPr>
          <w:rFonts w:ascii="Times New Roman" w:hAnsi="Times New Roman" w:cs="Times New Roman"/>
          <w:lang w:val="en-CA"/>
        </w:rPr>
      </w:r>
      <w:r w:rsidRPr="003A5E82">
        <w:rPr>
          <w:rFonts w:ascii="Times New Roman" w:hAnsi="Times New Roman" w:cs="Times New Roman"/>
          <w:lang w:val="en-CA"/>
        </w:rPr>
        <w:fldChar w:fldCharType="separate"/>
      </w:r>
      <w:r>
        <w:rPr>
          <w:rFonts w:ascii="Times New Roman" w:hAnsi="Times New Roman" w:cs="Times New Roman"/>
          <w:noProof/>
          <w:lang w:val="en-CA"/>
        </w:rPr>
        <w:t>(Bateman and Fleming 2012)</w:t>
      </w:r>
      <w:r w:rsidRPr="003A5E82">
        <w:rPr>
          <w:rFonts w:ascii="Times New Roman" w:hAnsi="Times New Roman" w:cs="Times New Roman"/>
          <w:lang w:val="en-CA"/>
        </w:rPr>
        <w:fldChar w:fldCharType="end"/>
      </w:r>
      <w:r w:rsidRPr="003A5E82">
        <w:rPr>
          <w:rFonts w:ascii="Times New Roman" w:hAnsi="Times New Roman" w:cs="Times New Roman"/>
          <w:lang w:val="en-CA"/>
        </w:rPr>
        <w:t>.</w:t>
      </w:r>
      <w:r>
        <w:rPr>
          <w:rFonts w:ascii="Times New Roman" w:hAnsi="Times New Roman" w:cs="Times New Roman"/>
          <w:lang w:val="en-CA"/>
        </w:rPr>
        <w:t xml:space="preserve"> Our top ordinal regression models did not include any interactions between spatial variables and year, suggesting that these changes in boldness were relatively consistent across the urban environment. </w:t>
      </w:r>
      <w:r w:rsidRPr="003A5E82">
        <w:rPr>
          <w:rFonts w:ascii="Times New Roman" w:hAnsi="Times New Roman" w:cs="Times New Roman"/>
          <w:lang w:val="en-CA"/>
        </w:rPr>
        <w:t xml:space="preserve">Of note, we found that aggressive behaviour did not increase over time, possibly because aggressive individuals were targeted for removal by city managers. We believe that our study is the first to measure an increase in coyote boldness </w:t>
      </w:r>
      <w:r>
        <w:rPr>
          <w:rFonts w:ascii="Times New Roman" w:hAnsi="Times New Roman" w:cs="Times New Roman"/>
          <w:lang w:val="en-CA"/>
        </w:rPr>
        <w:t xml:space="preserve">using indirect methods (i.e., public reports of coyote behaviours) rather than evaluations of coyote attacks </w:t>
      </w:r>
      <w:r w:rsidRPr="003A5E82">
        <w:rPr>
          <w:rFonts w:ascii="Times New Roman" w:hAnsi="Times New Roman" w:cs="Times New Roman"/>
          <w:lang w:val="en-CA"/>
        </w:rPr>
        <w:fldChar w:fldCharType="begin"/>
      </w:r>
      <w:r>
        <w:rPr>
          <w:rFonts w:ascii="Times New Roman" w:hAnsi="Times New Roman" w:cs="Times New Roman"/>
          <w:lang w:val="en-CA"/>
        </w:rPr>
        <w:instrText xml:space="preserve"> ADDIN EN.CITE &lt;EndNote&gt;&lt;Cite&gt;&lt;Author&gt;Baker&lt;/Author&gt;&lt;Year&gt;2017&lt;/Year&gt;&lt;IDText&gt;Coyote attacks on humans, 1970-2015: implications for reducing the risks&lt;/IDText&gt;&lt;DisplayText&gt;(Baker and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Pr="003A5E82">
        <w:rPr>
          <w:rFonts w:ascii="Times New Roman" w:hAnsi="Times New Roman" w:cs="Times New Roman"/>
          <w:lang w:val="en-CA"/>
        </w:rPr>
        <w:fldChar w:fldCharType="separate"/>
      </w:r>
      <w:r>
        <w:rPr>
          <w:rFonts w:ascii="Times New Roman" w:hAnsi="Times New Roman" w:cs="Times New Roman"/>
          <w:noProof/>
          <w:lang w:val="en-CA"/>
        </w:rPr>
        <w:t>(Baker and Timm 2017)</w:t>
      </w:r>
      <w:r w:rsidRPr="003A5E82">
        <w:rPr>
          <w:rFonts w:ascii="Times New Roman" w:hAnsi="Times New Roman" w:cs="Times New Roman"/>
          <w:lang w:val="en-CA"/>
        </w:rPr>
        <w:fldChar w:fldCharType="end"/>
      </w:r>
      <w:r>
        <w:rPr>
          <w:rFonts w:ascii="Times New Roman" w:hAnsi="Times New Roman" w:cs="Times New Roman"/>
          <w:lang w:val="en-CA"/>
        </w:rPr>
        <w:t xml:space="preserve">. </w:t>
      </w:r>
    </w:p>
    <w:p w14:paraId="1FFB3B44" w14:textId="77777777" w:rsidR="00512EE4" w:rsidRDefault="00512EE4" w:rsidP="00BA0A2E">
      <w:pPr>
        <w:spacing w:line="480" w:lineRule="auto"/>
        <w:rPr>
          <w:rFonts w:ascii="Times New Roman" w:hAnsi="Times New Roman" w:cs="Times New Roman"/>
          <w:lang w:val="en-CA"/>
        </w:rPr>
      </w:pPr>
    </w:p>
    <w:p w14:paraId="42EBE363" w14:textId="462452F2" w:rsidR="00835E79" w:rsidRPr="00835E79" w:rsidRDefault="00835E79" w:rsidP="00BA0A2E">
      <w:pPr>
        <w:spacing w:line="480" w:lineRule="auto"/>
        <w:rPr>
          <w:rFonts w:ascii="Times New Roman" w:hAnsi="Times New Roman" w:cs="Times New Roman"/>
          <w:b/>
          <w:bCs/>
          <w:lang w:val="en-CA"/>
        </w:rPr>
      </w:pPr>
      <w:r>
        <w:rPr>
          <w:rFonts w:ascii="Times New Roman" w:hAnsi="Times New Roman" w:cs="Times New Roman"/>
          <w:b/>
          <w:bCs/>
          <w:lang w:val="en-CA"/>
        </w:rPr>
        <w:t xml:space="preserve">Spatiotemporal patterns in human concern </w:t>
      </w:r>
    </w:p>
    <w:p w14:paraId="6D6C3D8E" w14:textId="2195D91A" w:rsidR="003D73B0" w:rsidRDefault="00524378" w:rsidP="001B7BD5">
      <w:pPr>
        <w:spacing w:line="480" w:lineRule="auto"/>
        <w:rPr>
          <w:rFonts w:ascii="Times New Roman" w:hAnsi="Times New Roman" w:cs="Times New Roman"/>
          <w:lang w:val="en-CA"/>
        </w:rPr>
      </w:pPr>
      <w:r w:rsidRPr="003A5E82">
        <w:rPr>
          <w:rFonts w:ascii="Times New Roman" w:hAnsi="Times New Roman" w:cs="Times New Roman"/>
          <w:lang w:val="en-CA"/>
        </w:rPr>
        <w:t xml:space="preserve">We </w:t>
      </w:r>
      <w:r w:rsidR="00512EE4">
        <w:rPr>
          <w:rFonts w:ascii="Times New Roman" w:hAnsi="Times New Roman" w:cs="Times New Roman"/>
          <w:lang w:val="en-CA"/>
        </w:rPr>
        <w:t xml:space="preserve">evaluated perceived risk in addition to coyote boldness and </w:t>
      </w:r>
      <w:r w:rsidRPr="003A5E82">
        <w:rPr>
          <w:rFonts w:ascii="Times New Roman" w:hAnsi="Times New Roman" w:cs="Times New Roman"/>
          <w:lang w:val="en-CA"/>
        </w:rPr>
        <w:t>found that</w:t>
      </w:r>
      <w:r w:rsidR="008D7E2A">
        <w:rPr>
          <w:rFonts w:ascii="Times New Roman" w:hAnsi="Times New Roman" w:cs="Times New Roman"/>
          <w:lang w:val="en-CA"/>
        </w:rPr>
        <w:t xml:space="preserve"> reporters expressed more concern </w:t>
      </w:r>
      <w:r w:rsidR="0019207A">
        <w:rPr>
          <w:rFonts w:ascii="Times New Roman" w:hAnsi="Times New Roman" w:cs="Times New Roman"/>
          <w:lang w:val="en-CA"/>
        </w:rPr>
        <w:t>about</w:t>
      </w:r>
      <w:r w:rsidR="008D7E2A">
        <w:rPr>
          <w:rFonts w:ascii="Times New Roman" w:hAnsi="Times New Roman" w:cs="Times New Roman"/>
          <w:lang w:val="en-CA"/>
        </w:rPr>
        <w:t xml:space="preserve"> coyotes </w:t>
      </w:r>
      <w:r w:rsidR="008131E1">
        <w:rPr>
          <w:rFonts w:ascii="Times New Roman" w:hAnsi="Times New Roman" w:cs="Times New Roman"/>
          <w:lang w:val="en-CA"/>
        </w:rPr>
        <w:t>as the amount of</w:t>
      </w:r>
      <w:r w:rsidR="00143FB6" w:rsidRPr="003A5E82">
        <w:rPr>
          <w:rFonts w:ascii="Times New Roman" w:hAnsi="Times New Roman" w:cs="Times New Roman"/>
          <w:lang w:val="en-CA"/>
        </w:rPr>
        <w:t xml:space="preserve"> residential area</w:t>
      </w:r>
      <w:r w:rsidR="00084B4E">
        <w:rPr>
          <w:rFonts w:ascii="Times New Roman" w:hAnsi="Times New Roman" w:cs="Times New Roman"/>
          <w:lang w:val="en-CA"/>
        </w:rPr>
        <w:t xml:space="preserve"> within </w:t>
      </w:r>
      <w:r w:rsidR="000C1B5E">
        <w:rPr>
          <w:rFonts w:ascii="Times New Roman" w:hAnsi="Times New Roman" w:cs="Times New Roman"/>
          <w:lang w:val="en-CA"/>
        </w:rPr>
        <w:t>800 m of the report increased</w:t>
      </w:r>
      <w:r w:rsidR="00512EE4">
        <w:rPr>
          <w:rFonts w:ascii="Times New Roman" w:hAnsi="Times New Roman" w:cs="Times New Roman"/>
          <w:lang w:val="en-CA"/>
        </w:rPr>
        <w:t xml:space="preserve">. This observation </w:t>
      </w:r>
      <w:r w:rsidR="00250366">
        <w:rPr>
          <w:rFonts w:ascii="Times New Roman" w:hAnsi="Times New Roman" w:cs="Times New Roman"/>
          <w:lang w:val="en-CA"/>
        </w:rPr>
        <w:t>is consistent with</w:t>
      </w:r>
      <w:r w:rsidR="00143FB6" w:rsidRPr="003A5E82">
        <w:rPr>
          <w:rFonts w:ascii="Times New Roman" w:hAnsi="Times New Roman" w:cs="Times New Roman"/>
          <w:lang w:val="en-CA"/>
        </w:rPr>
        <w:t xml:space="preserve"> </w:t>
      </w:r>
      <w:r w:rsidR="008D7E2A">
        <w:rPr>
          <w:rFonts w:ascii="Times New Roman" w:hAnsi="Times New Roman" w:cs="Times New Roman"/>
          <w:lang w:val="en-CA"/>
        </w:rPr>
        <w:t>previous</w:t>
      </w:r>
      <w:r w:rsidR="00143FB6" w:rsidRPr="003A5E82">
        <w:rPr>
          <w:rFonts w:ascii="Times New Roman" w:hAnsi="Times New Roman" w:cs="Times New Roman"/>
          <w:lang w:val="en-CA"/>
        </w:rPr>
        <w:t xml:space="preserve"> findings that people are less tolerant of coyotes near their homes </w:t>
      </w:r>
      <w:r w:rsidR="0034775D">
        <w:rPr>
          <w:rFonts w:ascii="Times New Roman" w:hAnsi="Times New Roman" w:cs="Times New Roman"/>
          <w:lang w:val="en-CA"/>
        </w:rPr>
        <w:t>despite being generally</w:t>
      </w:r>
      <w:r w:rsidR="00143FB6" w:rsidRPr="003A5E82">
        <w:rPr>
          <w:rFonts w:ascii="Times New Roman" w:hAnsi="Times New Roman" w:cs="Times New Roman"/>
          <w:lang w:val="en-CA"/>
        </w:rPr>
        <w:t xml:space="preserve"> toleran</w:t>
      </w:r>
      <w:r w:rsidR="00C45854" w:rsidRPr="003A5E82">
        <w:rPr>
          <w:rFonts w:ascii="Times New Roman" w:hAnsi="Times New Roman" w:cs="Times New Roman"/>
          <w:lang w:val="en-CA"/>
        </w:rPr>
        <w:t>t</w:t>
      </w:r>
      <w:r w:rsidR="00143FB6" w:rsidRPr="003A5E82">
        <w:rPr>
          <w:rFonts w:ascii="Times New Roman" w:hAnsi="Times New Roman" w:cs="Times New Roman"/>
          <w:lang w:val="en-CA"/>
        </w:rPr>
        <w:t xml:space="preserve"> </w:t>
      </w:r>
      <w:r w:rsidR="00C45854" w:rsidRPr="003A5E82">
        <w:rPr>
          <w:rFonts w:ascii="Times New Roman" w:hAnsi="Times New Roman" w:cs="Times New Roman"/>
          <w:lang w:val="en-CA"/>
        </w:rPr>
        <w:t>of</w:t>
      </w:r>
      <w:r w:rsidR="00143FB6" w:rsidRPr="003A5E82">
        <w:rPr>
          <w:rFonts w:ascii="Times New Roman" w:hAnsi="Times New Roman" w:cs="Times New Roman"/>
          <w:lang w:val="en-CA"/>
        </w:rPr>
        <w:t xml:space="preserve"> </w:t>
      </w:r>
      <w:r w:rsidR="00CB628E">
        <w:rPr>
          <w:rFonts w:ascii="Times New Roman" w:hAnsi="Times New Roman" w:cs="Times New Roman"/>
          <w:lang w:val="en-CA"/>
        </w:rPr>
        <w:t>coyotes</w:t>
      </w:r>
      <w:r w:rsidR="00143FB6" w:rsidRPr="003A5E82">
        <w:rPr>
          <w:rFonts w:ascii="Times New Roman" w:hAnsi="Times New Roman" w:cs="Times New Roman"/>
          <w:lang w:val="en-CA"/>
        </w:rPr>
        <w:t xml:space="preserve"> in cities </w:t>
      </w:r>
      <w:r w:rsidR="00143FB6" w:rsidRPr="003A5E82">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YW5kIEJyZWNrIDIwMTcsIERyYWtlIGV0IGFsLiAyMDIwKTwvRGlz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RGlz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143FB6" w:rsidRPr="003A5E82">
        <w:rPr>
          <w:rFonts w:ascii="Times New Roman" w:hAnsi="Times New Roman" w:cs="Times New Roman"/>
          <w:lang w:val="en-CA"/>
        </w:rPr>
      </w:r>
      <w:r w:rsidR="00143FB6"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 Drake et al. 2020)</w:t>
      </w:r>
      <w:r w:rsidR="00143FB6" w:rsidRPr="003A5E82">
        <w:rPr>
          <w:rFonts w:ascii="Times New Roman" w:hAnsi="Times New Roman" w:cs="Times New Roman"/>
          <w:lang w:val="en-CA"/>
        </w:rPr>
        <w:fldChar w:fldCharType="end"/>
      </w:r>
      <w:r w:rsidR="00143FB6" w:rsidRPr="003A5E82">
        <w:rPr>
          <w:rFonts w:ascii="Times New Roman" w:hAnsi="Times New Roman" w:cs="Times New Roman"/>
          <w:lang w:val="en-CA"/>
        </w:rPr>
        <w:t>.</w:t>
      </w:r>
      <w:r w:rsidR="00DD40E7" w:rsidRPr="003A5E82">
        <w:rPr>
          <w:rFonts w:ascii="Times New Roman" w:hAnsi="Times New Roman" w:cs="Times New Roman"/>
          <w:lang w:val="en-CA"/>
        </w:rPr>
        <w:t xml:space="preserve"> </w:t>
      </w:r>
      <w:r w:rsidR="00324159" w:rsidRPr="003A5E82">
        <w:rPr>
          <w:rFonts w:ascii="Times New Roman" w:hAnsi="Times New Roman" w:cs="Times New Roman"/>
          <w:lang w:val="en-CA"/>
        </w:rPr>
        <w:t xml:space="preserve">This </w:t>
      </w:r>
      <w:r w:rsidR="00512EE4">
        <w:rPr>
          <w:rFonts w:ascii="Times New Roman" w:hAnsi="Times New Roman" w:cs="Times New Roman"/>
          <w:lang w:val="en-CA"/>
        </w:rPr>
        <w:t xml:space="preserve">effect </w:t>
      </w:r>
      <w:r w:rsidR="00C45854" w:rsidRPr="003A5E82">
        <w:rPr>
          <w:rFonts w:ascii="Times New Roman" w:hAnsi="Times New Roman" w:cs="Times New Roman"/>
          <w:lang w:val="en-CA"/>
        </w:rPr>
        <w:t>also h</w:t>
      </w:r>
      <w:r w:rsidR="00324159" w:rsidRPr="003A5E82">
        <w:rPr>
          <w:rFonts w:ascii="Times New Roman" w:hAnsi="Times New Roman" w:cs="Times New Roman"/>
          <w:lang w:val="en-CA"/>
        </w:rPr>
        <w:t xml:space="preserve">ighlights how </w:t>
      </w:r>
      <w:r w:rsidR="000D23B0" w:rsidRPr="003A5E82">
        <w:rPr>
          <w:rFonts w:ascii="Times New Roman" w:hAnsi="Times New Roman" w:cs="Times New Roman"/>
          <w:lang w:val="en-CA"/>
        </w:rPr>
        <w:t xml:space="preserve">human concern may not </w:t>
      </w:r>
      <w:r w:rsidR="00991DC8" w:rsidRPr="003A5E82">
        <w:rPr>
          <w:rFonts w:ascii="Times New Roman" w:hAnsi="Times New Roman" w:cs="Times New Roman"/>
          <w:lang w:val="en-CA"/>
        </w:rPr>
        <w:t xml:space="preserve">align with </w:t>
      </w:r>
      <w:r w:rsidR="00872F4C" w:rsidRPr="003A5E82">
        <w:rPr>
          <w:rFonts w:ascii="Times New Roman" w:hAnsi="Times New Roman" w:cs="Times New Roman"/>
          <w:lang w:val="en-CA"/>
        </w:rPr>
        <w:t xml:space="preserve">the actual </w:t>
      </w:r>
      <w:r w:rsidR="000A540B">
        <w:rPr>
          <w:rFonts w:ascii="Times New Roman" w:hAnsi="Times New Roman" w:cs="Times New Roman"/>
          <w:lang w:val="en-CA"/>
        </w:rPr>
        <w:t>risk of a coyote behaving bold</w:t>
      </w:r>
      <w:r w:rsidR="007177C9">
        <w:rPr>
          <w:rFonts w:ascii="Times New Roman" w:hAnsi="Times New Roman" w:cs="Times New Roman"/>
          <w:lang w:val="en-CA"/>
        </w:rPr>
        <w:t>ly</w:t>
      </w:r>
      <w:r w:rsidR="000A540B">
        <w:rPr>
          <w:rFonts w:ascii="Times New Roman" w:hAnsi="Times New Roman" w:cs="Times New Roman"/>
          <w:lang w:val="en-CA"/>
        </w:rPr>
        <w:t xml:space="preserve"> or aggressively</w:t>
      </w:r>
      <w:r w:rsidR="009E3E19">
        <w:rPr>
          <w:rFonts w:ascii="Times New Roman" w:hAnsi="Times New Roman" w:cs="Times New Roman"/>
          <w:lang w:val="en-CA"/>
        </w:rPr>
        <w:t>: concern</w:t>
      </w:r>
      <w:r w:rsidR="00872F4C" w:rsidRPr="003A5E82">
        <w:rPr>
          <w:rFonts w:ascii="Times New Roman" w:hAnsi="Times New Roman" w:cs="Times New Roman"/>
          <w:lang w:val="en-CA"/>
        </w:rPr>
        <w:t xml:space="preserve"> was</w:t>
      </w:r>
      <w:r w:rsidR="009E3E19">
        <w:rPr>
          <w:rFonts w:ascii="Times New Roman" w:hAnsi="Times New Roman" w:cs="Times New Roman"/>
          <w:lang w:val="en-CA"/>
        </w:rPr>
        <w:t xml:space="preserve"> higher in residential areas, but boldness was</w:t>
      </w:r>
      <w:r w:rsidR="00872F4C" w:rsidRPr="003A5E82">
        <w:rPr>
          <w:rFonts w:ascii="Times New Roman" w:hAnsi="Times New Roman" w:cs="Times New Roman"/>
          <w:lang w:val="en-CA"/>
        </w:rPr>
        <w:t xml:space="preserve"> </w:t>
      </w:r>
      <w:r w:rsidR="00D20F02" w:rsidRPr="003A5E82">
        <w:rPr>
          <w:rFonts w:ascii="Times New Roman" w:hAnsi="Times New Roman" w:cs="Times New Roman"/>
          <w:lang w:val="en-CA"/>
        </w:rPr>
        <w:t>negatively associated with building density and road proximity</w:t>
      </w:r>
      <w:r w:rsidR="00872F4C" w:rsidRPr="003A5E82">
        <w:rPr>
          <w:rFonts w:ascii="Times New Roman" w:hAnsi="Times New Roman" w:cs="Times New Roman"/>
          <w:lang w:val="en-CA"/>
        </w:rPr>
        <w:t xml:space="preserve"> (which</w:t>
      </w:r>
      <w:r w:rsidR="009E3E19">
        <w:rPr>
          <w:rFonts w:ascii="Times New Roman" w:hAnsi="Times New Roman" w:cs="Times New Roman"/>
          <w:lang w:val="en-CA"/>
        </w:rPr>
        <w:t xml:space="preserve">, based on our tests for multicollinearity, serve as effective proxies for </w:t>
      </w:r>
      <w:r w:rsidR="00872F4C" w:rsidRPr="003A5E82">
        <w:rPr>
          <w:rFonts w:ascii="Times New Roman" w:hAnsi="Times New Roman" w:cs="Times New Roman"/>
          <w:lang w:val="en-CA"/>
        </w:rPr>
        <w:t>residential area</w:t>
      </w:r>
      <w:r w:rsidR="00586943">
        <w:rPr>
          <w:rFonts w:ascii="Times New Roman" w:hAnsi="Times New Roman" w:cs="Times New Roman"/>
          <w:lang w:val="en-CA"/>
        </w:rPr>
        <w:t xml:space="preserve">; see Table 3 in Appendix </w:t>
      </w:r>
      <w:r w:rsidR="0042196C">
        <w:rPr>
          <w:rFonts w:ascii="Times New Roman" w:hAnsi="Times New Roman" w:cs="Times New Roman"/>
          <w:lang w:val="en-CA"/>
        </w:rPr>
        <w:t>3</w:t>
      </w:r>
      <w:r w:rsidR="00872F4C" w:rsidRPr="003A5E82">
        <w:rPr>
          <w:rFonts w:ascii="Times New Roman" w:hAnsi="Times New Roman" w:cs="Times New Roman"/>
          <w:lang w:val="en-CA"/>
        </w:rPr>
        <w:t>)</w:t>
      </w:r>
      <w:r w:rsidR="00D20F02" w:rsidRPr="003A5E82">
        <w:rPr>
          <w:rFonts w:ascii="Times New Roman" w:hAnsi="Times New Roman" w:cs="Times New Roman"/>
          <w:lang w:val="en-CA"/>
        </w:rPr>
        <w:t>.</w:t>
      </w:r>
    </w:p>
    <w:p w14:paraId="5A2E3580" w14:textId="77777777" w:rsidR="003D73B0" w:rsidRDefault="003D73B0" w:rsidP="001B7BD5">
      <w:pPr>
        <w:spacing w:line="480" w:lineRule="auto"/>
        <w:rPr>
          <w:rFonts w:ascii="Times New Roman" w:hAnsi="Times New Roman" w:cs="Times New Roman"/>
          <w:lang w:val="en-CA"/>
        </w:rPr>
      </w:pPr>
    </w:p>
    <w:p w14:paraId="439EACA7" w14:textId="21AB0BDE" w:rsidR="00213FC3" w:rsidRDefault="003D73B0" w:rsidP="003E119D">
      <w:pPr>
        <w:spacing w:line="480" w:lineRule="auto"/>
        <w:rPr>
          <w:rFonts w:ascii="Times New Roman" w:hAnsi="Times New Roman" w:cs="Times New Roman"/>
          <w:lang w:val="en-CA"/>
        </w:rPr>
      </w:pPr>
      <w:r>
        <w:rPr>
          <w:rFonts w:ascii="Times New Roman" w:hAnsi="Times New Roman" w:cs="Times New Roman"/>
          <w:lang w:val="en-CA"/>
        </w:rPr>
        <w:lastRenderedPageBreak/>
        <w:t>H</w:t>
      </w:r>
      <w:r w:rsidR="00F44064" w:rsidRPr="003A5E82">
        <w:rPr>
          <w:rFonts w:ascii="Times New Roman" w:hAnsi="Times New Roman" w:cs="Times New Roman"/>
          <w:lang w:val="en-CA"/>
        </w:rPr>
        <w:t xml:space="preserve">uman concern was also </w:t>
      </w:r>
      <w:r w:rsidR="00052FB3">
        <w:rPr>
          <w:rFonts w:ascii="Times New Roman" w:hAnsi="Times New Roman" w:cs="Times New Roman"/>
          <w:lang w:val="en-CA"/>
        </w:rPr>
        <w:t xml:space="preserve">higher in areas with more </w:t>
      </w:r>
      <w:r w:rsidR="00EC0DA1" w:rsidRPr="003A5E82">
        <w:rPr>
          <w:rFonts w:ascii="Times New Roman" w:hAnsi="Times New Roman" w:cs="Times New Roman"/>
          <w:lang w:val="en-CA"/>
        </w:rPr>
        <w:t>modified open land cover</w:t>
      </w:r>
      <w:r w:rsidR="005F1C8B" w:rsidRPr="003A5E82">
        <w:rPr>
          <w:rFonts w:ascii="Times New Roman" w:hAnsi="Times New Roman" w:cs="Times New Roman"/>
          <w:lang w:val="en-CA"/>
        </w:rPr>
        <w:t>,</w:t>
      </w:r>
      <w:r w:rsidR="00EC0DA1" w:rsidRPr="003A5E82">
        <w:rPr>
          <w:rFonts w:ascii="Times New Roman" w:hAnsi="Times New Roman" w:cs="Times New Roman"/>
          <w:lang w:val="en-CA"/>
        </w:rPr>
        <w:t xml:space="preserve"> </w:t>
      </w:r>
      <w:r w:rsidR="00AE0C82" w:rsidRPr="003A5E82">
        <w:rPr>
          <w:rFonts w:ascii="Times New Roman" w:hAnsi="Times New Roman" w:cs="Times New Roman"/>
          <w:lang w:val="en-CA"/>
        </w:rPr>
        <w:t xml:space="preserve">where bold </w:t>
      </w:r>
      <w:r w:rsidR="00272EC4" w:rsidRPr="003A5E82">
        <w:rPr>
          <w:rFonts w:ascii="Times New Roman" w:hAnsi="Times New Roman" w:cs="Times New Roman"/>
          <w:lang w:val="en-CA"/>
        </w:rPr>
        <w:t xml:space="preserve">interactions were more </w:t>
      </w:r>
      <w:r w:rsidR="00ED1B9F">
        <w:rPr>
          <w:rFonts w:ascii="Times New Roman" w:hAnsi="Times New Roman" w:cs="Times New Roman"/>
          <w:lang w:val="en-CA"/>
        </w:rPr>
        <w:t>likely</w:t>
      </w:r>
      <w:r w:rsidR="00272EC4" w:rsidRPr="003A5E82">
        <w:rPr>
          <w:rFonts w:ascii="Times New Roman" w:hAnsi="Times New Roman" w:cs="Times New Roman"/>
          <w:lang w:val="en-CA"/>
        </w:rPr>
        <w:t xml:space="preserve"> during the pup rearing season</w:t>
      </w:r>
      <w:r w:rsidR="00EC0DA1" w:rsidRPr="003A5E82">
        <w:rPr>
          <w:rFonts w:ascii="Times New Roman" w:hAnsi="Times New Roman" w:cs="Times New Roman"/>
          <w:lang w:val="en-CA"/>
        </w:rPr>
        <w:t xml:space="preserve">. </w:t>
      </w:r>
      <w:r w:rsidR="001B7BD5">
        <w:rPr>
          <w:rFonts w:ascii="Times New Roman" w:hAnsi="Times New Roman" w:cs="Times New Roman"/>
          <w:lang w:val="en-CA"/>
        </w:rPr>
        <w:t xml:space="preserve">Although </w:t>
      </w:r>
      <w:r w:rsidR="0033453F" w:rsidRPr="003A5E82">
        <w:rPr>
          <w:rFonts w:ascii="Times New Roman" w:hAnsi="Times New Roman" w:cs="Times New Roman"/>
          <w:lang w:val="en-CA"/>
        </w:rPr>
        <w:t xml:space="preserve">reports of </w:t>
      </w:r>
      <w:r w:rsidR="0027005F" w:rsidRPr="003A5E82">
        <w:rPr>
          <w:rFonts w:ascii="Times New Roman" w:hAnsi="Times New Roman" w:cs="Times New Roman"/>
          <w:lang w:val="en-CA"/>
        </w:rPr>
        <w:t>bold</w:t>
      </w:r>
      <w:r w:rsidR="001B7BD5">
        <w:rPr>
          <w:rFonts w:ascii="Times New Roman" w:hAnsi="Times New Roman" w:cs="Times New Roman"/>
          <w:lang w:val="en-CA"/>
        </w:rPr>
        <w:t>er</w:t>
      </w:r>
      <w:r w:rsidR="0027005F" w:rsidRPr="003A5E82">
        <w:rPr>
          <w:rFonts w:ascii="Times New Roman" w:hAnsi="Times New Roman" w:cs="Times New Roman"/>
          <w:lang w:val="en-CA"/>
        </w:rPr>
        <w:t xml:space="preserve"> coyote</w:t>
      </w:r>
      <w:r w:rsidR="001B7BD5">
        <w:rPr>
          <w:rFonts w:ascii="Times New Roman" w:hAnsi="Times New Roman" w:cs="Times New Roman"/>
          <w:lang w:val="en-CA"/>
        </w:rPr>
        <w:t>s were more</w:t>
      </w:r>
      <w:r w:rsidR="005F1C8B" w:rsidRPr="003A5E82">
        <w:rPr>
          <w:rFonts w:ascii="Times New Roman" w:hAnsi="Times New Roman" w:cs="Times New Roman"/>
          <w:lang w:val="en-CA"/>
        </w:rPr>
        <w:t xml:space="preserve"> </w:t>
      </w:r>
      <w:r w:rsidR="0033453F" w:rsidRPr="003A5E82">
        <w:rPr>
          <w:rFonts w:ascii="Times New Roman" w:hAnsi="Times New Roman" w:cs="Times New Roman"/>
          <w:lang w:val="en-CA"/>
        </w:rPr>
        <w:t xml:space="preserve">likely to </w:t>
      </w:r>
      <w:r w:rsidR="001B7BD5">
        <w:rPr>
          <w:rFonts w:ascii="Times New Roman" w:hAnsi="Times New Roman" w:cs="Times New Roman"/>
          <w:lang w:val="en-CA"/>
        </w:rPr>
        <w:t xml:space="preserve">express greater </w:t>
      </w:r>
      <w:r w:rsidR="00F03681" w:rsidRPr="003A5E82">
        <w:rPr>
          <w:rFonts w:ascii="Times New Roman" w:hAnsi="Times New Roman" w:cs="Times New Roman"/>
          <w:lang w:val="en-CA"/>
        </w:rPr>
        <w:t>concern</w:t>
      </w:r>
      <w:r w:rsidR="000F7C7F">
        <w:rPr>
          <w:rFonts w:ascii="Times New Roman" w:hAnsi="Times New Roman" w:cs="Times New Roman"/>
          <w:lang w:val="en-CA"/>
        </w:rPr>
        <w:t>,</w:t>
      </w:r>
      <w:r w:rsidR="0090667F" w:rsidRPr="003A5E82">
        <w:rPr>
          <w:rFonts w:ascii="Times New Roman" w:hAnsi="Times New Roman" w:cs="Times New Roman"/>
          <w:lang w:val="en-CA"/>
        </w:rPr>
        <w:t xml:space="preserve"> </w:t>
      </w:r>
      <w:r w:rsidR="003B6A0B">
        <w:rPr>
          <w:rFonts w:ascii="Times New Roman" w:hAnsi="Times New Roman" w:cs="Times New Roman"/>
          <w:lang w:val="en-CA"/>
        </w:rPr>
        <w:t xml:space="preserve">we also suspect that </w:t>
      </w:r>
      <w:r w:rsidR="00625290">
        <w:rPr>
          <w:rFonts w:ascii="Times New Roman" w:hAnsi="Times New Roman" w:cs="Times New Roman"/>
          <w:lang w:val="en-CA"/>
        </w:rPr>
        <w:t xml:space="preserve">this could be due to </w:t>
      </w:r>
      <w:r w:rsidR="001E1670">
        <w:rPr>
          <w:rFonts w:ascii="Times New Roman" w:hAnsi="Times New Roman" w:cs="Times New Roman"/>
          <w:lang w:val="en-CA"/>
        </w:rPr>
        <w:t xml:space="preserve">people reporting from </w:t>
      </w:r>
      <w:r w:rsidR="000F4813">
        <w:rPr>
          <w:rFonts w:ascii="Times New Roman" w:hAnsi="Times New Roman" w:cs="Times New Roman"/>
          <w:lang w:val="en-CA"/>
        </w:rPr>
        <w:t xml:space="preserve">areas with more modified open areas </w:t>
      </w:r>
      <w:r w:rsidR="00953F1F">
        <w:rPr>
          <w:rFonts w:ascii="Times New Roman" w:hAnsi="Times New Roman" w:cs="Times New Roman"/>
          <w:lang w:val="en-CA"/>
        </w:rPr>
        <w:t xml:space="preserve">having greater awareness </w:t>
      </w:r>
      <w:r w:rsidR="000F4813">
        <w:rPr>
          <w:rFonts w:ascii="Times New Roman" w:hAnsi="Times New Roman" w:cs="Times New Roman"/>
          <w:lang w:val="en-CA"/>
        </w:rPr>
        <w:t xml:space="preserve">of </w:t>
      </w:r>
      <w:r w:rsidR="004F4685">
        <w:rPr>
          <w:rFonts w:ascii="Times New Roman" w:hAnsi="Times New Roman" w:cs="Times New Roman"/>
          <w:lang w:val="en-CA"/>
        </w:rPr>
        <w:t xml:space="preserve">the </w:t>
      </w:r>
      <w:r w:rsidR="007304F9">
        <w:rPr>
          <w:rFonts w:ascii="Times New Roman" w:hAnsi="Times New Roman" w:cs="Times New Roman"/>
          <w:lang w:val="en-CA"/>
        </w:rPr>
        <w:t xml:space="preserve">bold or aggressive coyote interactions that are more common in those areas. </w:t>
      </w:r>
      <w:r w:rsidR="00A01FF1">
        <w:rPr>
          <w:rFonts w:ascii="Times New Roman" w:hAnsi="Times New Roman" w:cs="Times New Roman"/>
          <w:lang w:val="en-CA"/>
        </w:rPr>
        <w:t xml:space="preserve">This is likely reflected in </w:t>
      </w:r>
      <w:r w:rsidR="002E6BC4">
        <w:rPr>
          <w:rFonts w:ascii="Times New Roman" w:hAnsi="Times New Roman" w:cs="Times New Roman"/>
          <w:lang w:val="en-CA"/>
        </w:rPr>
        <w:t xml:space="preserve">the </w:t>
      </w:r>
      <w:r w:rsidR="00D73450">
        <w:rPr>
          <w:rFonts w:ascii="Times New Roman" w:hAnsi="Times New Roman" w:cs="Times New Roman"/>
          <w:lang w:val="en-CA"/>
        </w:rPr>
        <w:t>higher concern</w:t>
      </w:r>
      <w:r w:rsidR="00017D08">
        <w:rPr>
          <w:rFonts w:ascii="Times New Roman" w:hAnsi="Times New Roman" w:cs="Times New Roman"/>
          <w:lang w:val="en-CA"/>
        </w:rPr>
        <w:t xml:space="preserve"> expressed</w:t>
      </w:r>
      <w:r w:rsidR="00D73450">
        <w:rPr>
          <w:rFonts w:ascii="Times New Roman" w:hAnsi="Times New Roman" w:cs="Times New Roman"/>
          <w:lang w:val="en-CA"/>
        </w:rPr>
        <w:t xml:space="preserve"> near modified open areas</w:t>
      </w:r>
      <w:r w:rsidR="00350201">
        <w:rPr>
          <w:rFonts w:ascii="Times New Roman" w:hAnsi="Times New Roman" w:cs="Times New Roman"/>
          <w:lang w:val="en-CA"/>
        </w:rPr>
        <w:t>,</w:t>
      </w:r>
      <w:r w:rsidR="00A01FF1">
        <w:rPr>
          <w:rFonts w:ascii="Times New Roman" w:hAnsi="Times New Roman" w:cs="Times New Roman"/>
          <w:lang w:val="en-CA"/>
        </w:rPr>
        <w:t xml:space="preserve"> because </w:t>
      </w:r>
      <w:r w:rsidR="00BD0122">
        <w:rPr>
          <w:rFonts w:ascii="Times New Roman" w:hAnsi="Times New Roman" w:cs="Times New Roman"/>
          <w:lang w:val="en-CA"/>
        </w:rPr>
        <w:t>awareness o</w:t>
      </w:r>
      <w:r w:rsidR="00175EF2">
        <w:rPr>
          <w:rFonts w:ascii="Times New Roman" w:hAnsi="Times New Roman" w:cs="Times New Roman"/>
          <w:lang w:val="en-CA"/>
        </w:rPr>
        <w:t xml:space="preserve">f </w:t>
      </w:r>
      <w:r w:rsidR="007C1FF1">
        <w:rPr>
          <w:rFonts w:ascii="Times New Roman" w:hAnsi="Times New Roman" w:cs="Times New Roman"/>
          <w:lang w:val="en-CA"/>
        </w:rPr>
        <w:t xml:space="preserve">negative human-coyote interactions has previously been shown to </w:t>
      </w:r>
      <w:r w:rsidR="008A52EB">
        <w:rPr>
          <w:rFonts w:ascii="Times New Roman" w:hAnsi="Times New Roman" w:cs="Times New Roman"/>
          <w:lang w:val="en-CA"/>
        </w:rPr>
        <w:t>increase people’s perceived risk of coyotes</w:t>
      </w:r>
      <w:r w:rsidR="00EE786C">
        <w:rPr>
          <w:rFonts w:ascii="Times New Roman" w:hAnsi="Times New Roman" w:cs="Times New Roman"/>
          <w:lang w:val="en-CA"/>
        </w:rPr>
        <w:t xml:space="preserve"> </w:t>
      </w:r>
      <w:r w:rsidR="00335CEB"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35CEB" w:rsidRPr="003A5E82">
        <w:rPr>
          <w:rFonts w:ascii="Times New Roman" w:hAnsi="Times New Roman" w:cs="Times New Roman"/>
          <w:lang w:val="en-CA"/>
        </w:rPr>
        <w:fldChar w:fldCharType="separate"/>
      </w:r>
      <w:r w:rsidR="00654925">
        <w:rPr>
          <w:rFonts w:ascii="Times New Roman" w:hAnsi="Times New Roman" w:cs="Times New Roman"/>
          <w:noProof/>
          <w:lang w:val="en-CA"/>
        </w:rPr>
        <w:t>(Sponarski et al. 2018, Draheim et al. 2019)</w:t>
      </w:r>
      <w:r w:rsidR="00335CEB" w:rsidRPr="003A5E82">
        <w:rPr>
          <w:rFonts w:ascii="Times New Roman" w:hAnsi="Times New Roman" w:cs="Times New Roman"/>
          <w:lang w:val="en-CA"/>
        </w:rPr>
        <w:fldChar w:fldCharType="end"/>
      </w:r>
      <w:r w:rsidR="004154E7" w:rsidRPr="003A5E82">
        <w:rPr>
          <w:rFonts w:ascii="Times New Roman" w:hAnsi="Times New Roman" w:cs="Times New Roman"/>
          <w:lang w:val="en-CA"/>
        </w:rPr>
        <w:t xml:space="preserve">. </w:t>
      </w:r>
      <w:r w:rsidR="00BB7311">
        <w:rPr>
          <w:rFonts w:ascii="Times New Roman" w:hAnsi="Times New Roman" w:cs="Times New Roman"/>
          <w:lang w:val="en-CA"/>
        </w:rPr>
        <w:t xml:space="preserve">We </w:t>
      </w:r>
      <w:r w:rsidR="00BD4CC5">
        <w:rPr>
          <w:rFonts w:ascii="Times New Roman" w:hAnsi="Times New Roman" w:cs="Times New Roman"/>
          <w:lang w:val="en-CA"/>
        </w:rPr>
        <w:t>lastly</w:t>
      </w:r>
      <w:r w:rsidR="00BB7311">
        <w:rPr>
          <w:rFonts w:ascii="Times New Roman" w:hAnsi="Times New Roman" w:cs="Times New Roman"/>
          <w:lang w:val="en-CA"/>
        </w:rPr>
        <w:t xml:space="preserve"> found that concern was significantly higher in the dispersal season than the </w:t>
      </w:r>
      <w:r w:rsidR="00737B93">
        <w:rPr>
          <w:rFonts w:ascii="Times New Roman" w:hAnsi="Times New Roman" w:cs="Times New Roman"/>
          <w:lang w:val="en-CA"/>
        </w:rPr>
        <w:t>breeding seaso</w:t>
      </w:r>
      <w:r w:rsidR="00064EFB">
        <w:rPr>
          <w:rFonts w:ascii="Times New Roman" w:hAnsi="Times New Roman" w:cs="Times New Roman"/>
          <w:lang w:val="en-CA"/>
        </w:rPr>
        <w:t xml:space="preserve">n; we also received more reports during the dispersal season and </w:t>
      </w:r>
      <w:r w:rsidR="00886184">
        <w:rPr>
          <w:rFonts w:ascii="Times New Roman" w:hAnsi="Times New Roman" w:cs="Times New Roman"/>
          <w:lang w:val="en-CA"/>
        </w:rPr>
        <w:t>increased coyote</w:t>
      </w:r>
      <w:r w:rsidR="005058BE">
        <w:rPr>
          <w:rFonts w:ascii="Times New Roman" w:hAnsi="Times New Roman" w:cs="Times New Roman"/>
          <w:lang w:val="en-CA"/>
        </w:rPr>
        <w:t xml:space="preserve"> sightings and interactions</w:t>
      </w:r>
      <w:r w:rsidR="00A01440">
        <w:rPr>
          <w:rFonts w:ascii="Times New Roman" w:hAnsi="Times New Roman" w:cs="Times New Roman"/>
          <w:lang w:val="en-CA"/>
        </w:rPr>
        <w:t xml:space="preserve"> </w:t>
      </w:r>
      <w:r w:rsidR="00CF51BB">
        <w:rPr>
          <w:rFonts w:ascii="Times New Roman" w:hAnsi="Times New Roman" w:cs="Times New Roman"/>
          <w:lang w:val="en-CA"/>
        </w:rPr>
        <w:t>may cause reporters to be more concerned</w:t>
      </w:r>
      <w:r w:rsidR="00514307">
        <w:rPr>
          <w:rFonts w:ascii="Times New Roman" w:hAnsi="Times New Roman" w:cs="Times New Roman"/>
          <w:lang w:val="en-CA"/>
        </w:rPr>
        <w:t xml:space="preserve">. </w:t>
      </w:r>
      <w:r w:rsidR="004154E7" w:rsidRPr="003A5E82">
        <w:rPr>
          <w:rFonts w:ascii="Times New Roman" w:hAnsi="Times New Roman" w:cs="Times New Roman"/>
          <w:lang w:val="en-CA"/>
        </w:rPr>
        <w:t xml:space="preserve">Both </w:t>
      </w:r>
      <w:r w:rsidR="007A3D88" w:rsidRPr="003A5E82">
        <w:rPr>
          <w:rFonts w:ascii="Times New Roman" w:hAnsi="Times New Roman" w:cs="Times New Roman"/>
          <w:lang w:val="en-CA"/>
        </w:rPr>
        <w:t xml:space="preserve">residential and modified open land cover were </w:t>
      </w:r>
      <w:r w:rsidR="000734C0" w:rsidRPr="003A5E82">
        <w:rPr>
          <w:rFonts w:ascii="Times New Roman" w:hAnsi="Times New Roman" w:cs="Times New Roman"/>
          <w:lang w:val="en-CA"/>
        </w:rPr>
        <w:t>most explanatory at larger scales (</w:t>
      </w:r>
      <w:r w:rsidR="00C07ED8" w:rsidRPr="00C07ED8">
        <w:rPr>
          <w:rFonts w:ascii="Times New Roman" w:hAnsi="Times New Roman" w:cs="Times New Roman"/>
          <w:lang w:val="en-CA"/>
        </w:rPr>
        <w:t>≥</w:t>
      </w:r>
      <w:r w:rsidR="00C07ED8">
        <w:rPr>
          <w:rFonts w:ascii="Times New Roman" w:hAnsi="Times New Roman" w:cs="Times New Roman"/>
          <w:lang w:val="en-CA"/>
        </w:rPr>
        <w:t xml:space="preserve"> 800 m</w:t>
      </w:r>
      <w:r w:rsidR="00F27BA6">
        <w:rPr>
          <w:rFonts w:ascii="Times New Roman" w:hAnsi="Times New Roman" w:cs="Times New Roman"/>
          <w:lang w:val="en-CA"/>
        </w:rPr>
        <w:t xml:space="preserve"> radii</w:t>
      </w:r>
      <w:r w:rsidR="00C07ED8">
        <w:rPr>
          <w:rFonts w:ascii="Times New Roman" w:hAnsi="Times New Roman" w:cs="Times New Roman"/>
          <w:lang w:val="en-CA"/>
        </w:rPr>
        <w:t xml:space="preserve">; </w:t>
      </w:r>
      <w:r w:rsidR="00350201">
        <w:rPr>
          <w:rFonts w:ascii="Times New Roman" w:hAnsi="Times New Roman" w:cs="Times New Roman"/>
          <w:lang w:val="en-CA"/>
        </w:rPr>
        <w:t>Table</w:t>
      </w:r>
      <w:r w:rsidR="000734C0" w:rsidRPr="003A5E82">
        <w:rPr>
          <w:rFonts w:ascii="Times New Roman" w:hAnsi="Times New Roman" w:cs="Times New Roman"/>
          <w:lang w:val="en-CA"/>
        </w:rPr>
        <w:t xml:space="preserve"> </w:t>
      </w:r>
      <w:r w:rsidR="008D33DD" w:rsidRPr="003A5E82">
        <w:rPr>
          <w:rFonts w:ascii="Times New Roman" w:hAnsi="Times New Roman" w:cs="Times New Roman"/>
          <w:lang w:val="en-CA"/>
        </w:rPr>
        <w:t xml:space="preserve">2 in Appendix </w:t>
      </w:r>
      <w:r w:rsidR="0042196C">
        <w:rPr>
          <w:rFonts w:ascii="Times New Roman" w:hAnsi="Times New Roman" w:cs="Times New Roman"/>
          <w:lang w:val="en-CA"/>
        </w:rPr>
        <w:t>3</w:t>
      </w:r>
      <w:r w:rsidR="000734C0" w:rsidRPr="003A5E82">
        <w:rPr>
          <w:rFonts w:ascii="Times New Roman" w:hAnsi="Times New Roman" w:cs="Times New Roman"/>
          <w:lang w:val="en-CA"/>
        </w:rPr>
        <w:t>), indicating</w:t>
      </w:r>
      <w:r w:rsidR="001431B2" w:rsidRPr="003A5E82">
        <w:rPr>
          <w:rFonts w:ascii="Times New Roman" w:hAnsi="Times New Roman" w:cs="Times New Roman"/>
          <w:lang w:val="en-CA"/>
        </w:rPr>
        <w:t xml:space="preserve"> that </w:t>
      </w:r>
      <w:r w:rsidR="003662EB" w:rsidRPr="003A5E82">
        <w:rPr>
          <w:rFonts w:ascii="Times New Roman" w:hAnsi="Times New Roman" w:cs="Times New Roman"/>
          <w:lang w:val="en-CA"/>
        </w:rPr>
        <w:t xml:space="preserve">broader </w:t>
      </w:r>
      <w:r w:rsidR="00DA7857" w:rsidRPr="003A5E82">
        <w:rPr>
          <w:rFonts w:ascii="Times New Roman" w:hAnsi="Times New Roman" w:cs="Times New Roman"/>
          <w:lang w:val="en-CA"/>
        </w:rPr>
        <w:t xml:space="preserve">landscape </w:t>
      </w:r>
      <w:r w:rsidR="00645FB8" w:rsidRPr="003A5E82">
        <w:rPr>
          <w:rFonts w:ascii="Times New Roman" w:hAnsi="Times New Roman" w:cs="Times New Roman"/>
          <w:lang w:val="en-CA"/>
        </w:rPr>
        <w:t>characteristics were more important for human concern than</w:t>
      </w:r>
      <w:r w:rsidR="00064EFB">
        <w:rPr>
          <w:rFonts w:ascii="Times New Roman" w:hAnsi="Times New Roman" w:cs="Times New Roman"/>
          <w:lang w:val="en-CA"/>
        </w:rPr>
        <w:t xml:space="preserve"> the</w:t>
      </w:r>
      <w:r w:rsidR="00645FB8" w:rsidRPr="003A5E82">
        <w:rPr>
          <w:rFonts w:ascii="Times New Roman" w:hAnsi="Times New Roman" w:cs="Times New Roman"/>
          <w:lang w:val="en-CA"/>
        </w:rPr>
        <w:t xml:space="preserve"> site</w:t>
      </w:r>
      <w:r w:rsidR="00064EFB">
        <w:rPr>
          <w:rFonts w:ascii="Times New Roman" w:hAnsi="Times New Roman" w:cs="Times New Roman"/>
          <w:lang w:val="en-CA"/>
        </w:rPr>
        <w:t>-s</w:t>
      </w:r>
      <w:r w:rsidR="00645FB8" w:rsidRPr="003A5E82">
        <w:rPr>
          <w:rFonts w:ascii="Times New Roman" w:hAnsi="Times New Roman" w:cs="Times New Roman"/>
          <w:lang w:val="en-CA"/>
        </w:rPr>
        <w:t xml:space="preserve">pecific </w:t>
      </w:r>
      <w:r w:rsidR="00810B20" w:rsidRPr="003A5E82">
        <w:rPr>
          <w:rFonts w:ascii="Times New Roman" w:hAnsi="Times New Roman" w:cs="Times New Roman"/>
          <w:lang w:val="en-CA"/>
        </w:rPr>
        <w:t>factors</w:t>
      </w:r>
      <w:r w:rsidR="00352E80">
        <w:rPr>
          <w:rFonts w:ascii="Times New Roman" w:hAnsi="Times New Roman" w:cs="Times New Roman"/>
          <w:lang w:val="en-CA"/>
        </w:rPr>
        <w:t xml:space="preserve">, </w:t>
      </w:r>
      <w:r w:rsidR="00064EFB">
        <w:rPr>
          <w:rFonts w:ascii="Times New Roman" w:hAnsi="Times New Roman" w:cs="Times New Roman"/>
          <w:lang w:val="en-CA"/>
        </w:rPr>
        <w:t>that predicted</w:t>
      </w:r>
      <w:r w:rsidR="00352E80">
        <w:rPr>
          <w:rFonts w:ascii="Times New Roman" w:hAnsi="Times New Roman" w:cs="Times New Roman"/>
          <w:lang w:val="en-CA"/>
        </w:rPr>
        <w:t xml:space="preserve"> coyote boldness. </w:t>
      </w:r>
    </w:p>
    <w:p w14:paraId="1FC1241C" w14:textId="77777777" w:rsidR="00EE786C" w:rsidRDefault="00EE786C" w:rsidP="003E119D">
      <w:pPr>
        <w:spacing w:line="480" w:lineRule="auto"/>
        <w:rPr>
          <w:rFonts w:ascii="Times New Roman" w:hAnsi="Times New Roman" w:cs="Times New Roman"/>
          <w:lang w:val="en-CA"/>
        </w:rPr>
      </w:pPr>
    </w:p>
    <w:p w14:paraId="055FBAAC" w14:textId="54DE436C" w:rsidR="003E119D" w:rsidRPr="003A5E82" w:rsidRDefault="00EE786C" w:rsidP="003E119D">
      <w:pPr>
        <w:spacing w:line="480" w:lineRule="auto"/>
        <w:rPr>
          <w:rFonts w:ascii="Times New Roman" w:hAnsi="Times New Roman" w:cs="Times New Roman"/>
          <w:lang w:val="en-CA"/>
        </w:rPr>
      </w:pPr>
      <w:r>
        <w:rPr>
          <w:rFonts w:ascii="Times New Roman" w:hAnsi="Times New Roman" w:cs="Times New Roman"/>
          <w:lang w:val="en-CA"/>
        </w:rPr>
        <w:t>Like boldness, h</w:t>
      </w:r>
      <w:r w:rsidR="003E119D" w:rsidRPr="003A5E82">
        <w:rPr>
          <w:rFonts w:ascii="Times New Roman" w:hAnsi="Times New Roman" w:cs="Times New Roman"/>
          <w:lang w:val="en-CA"/>
        </w:rPr>
        <w:t xml:space="preserve">uman concern </w:t>
      </w:r>
      <w:r w:rsidR="000B385D">
        <w:rPr>
          <w:rFonts w:ascii="Times New Roman" w:hAnsi="Times New Roman" w:cs="Times New Roman"/>
          <w:lang w:val="en-CA"/>
        </w:rPr>
        <w:t>about</w:t>
      </w:r>
      <w:r w:rsidR="003E119D" w:rsidRPr="003A5E82">
        <w:rPr>
          <w:rFonts w:ascii="Times New Roman" w:hAnsi="Times New Roman" w:cs="Times New Roman"/>
          <w:lang w:val="en-CA"/>
        </w:rPr>
        <w:t xml:space="preserve"> coyotes increased </w:t>
      </w:r>
      <w:r w:rsidR="00FA0F98">
        <w:rPr>
          <w:rFonts w:ascii="Times New Roman" w:hAnsi="Times New Roman" w:cs="Times New Roman"/>
          <w:lang w:val="en-CA"/>
        </w:rPr>
        <w:t>over the 10-year</w:t>
      </w:r>
      <w:r w:rsidR="00D91FC1">
        <w:rPr>
          <w:rFonts w:ascii="Times New Roman" w:hAnsi="Times New Roman" w:cs="Times New Roman"/>
          <w:lang w:val="en-CA"/>
        </w:rPr>
        <w:t xml:space="preserve"> reporting period</w:t>
      </w:r>
      <w:r w:rsidR="00C13283" w:rsidRPr="003A5E82">
        <w:rPr>
          <w:rFonts w:ascii="Times New Roman" w:hAnsi="Times New Roman" w:cs="Times New Roman"/>
          <w:lang w:val="en-CA"/>
        </w:rPr>
        <w:t xml:space="preserve"> (Figure 4, 5)</w:t>
      </w:r>
      <w:r w:rsidR="003E119D" w:rsidRPr="003A5E82">
        <w:rPr>
          <w:rFonts w:ascii="Times New Roman" w:hAnsi="Times New Roman" w:cs="Times New Roman"/>
          <w:lang w:val="en-CA"/>
        </w:rPr>
        <w:t xml:space="preserve">. </w:t>
      </w:r>
      <w:r w:rsidR="00BE5AAA">
        <w:rPr>
          <w:rFonts w:ascii="Times New Roman" w:hAnsi="Times New Roman" w:cs="Times New Roman"/>
          <w:lang w:val="en-CA"/>
        </w:rPr>
        <w:t xml:space="preserve">This </w:t>
      </w:r>
      <w:r w:rsidR="008C03F5">
        <w:rPr>
          <w:rFonts w:ascii="Times New Roman" w:hAnsi="Times New Roman" w:cs="Times New Roman"/>
          <w:lang w:val="en-CA"/>
        </w:rPr>
        <w:t>runs</w:t>
      </w:r>
      <w:r w:rsidR="002C3CDB">
        <w:rPr>
          <w:rFonts w:ascii="Times New Roman" w:hAnsi="Times New Roman" w:cs="Times New Roman"/>
          <w:lang w:val="en-CA"/>
        </w:rPr>
        <w:t xml:space="preserve"> contrary to</w:t>
      </w:r>
      <w:r w:rsidR="00BE5AAA">
        <w:rPr>
          <w:rFonts w:ascii="Times New Roman" w:hAnsi="Times New Roman" w:cs="Times New Roman"/>
          <w:lang w:val="en-CA"/>
        </w:rPr>
        <w:t xml:space="preserve"> the </w:t>
      </w:r>
      <w:r w:rsidR="00AE6217">
        <w:rPr>
          <w:rFonts w:ascii="Times New Roman" w:hAnsi="Times New Roman" w:cs="Times New Roman"/>
          <w:lang w:val="en-CA"/>
        </w:rPr>
        <w:t xml:space="preserve">previous </w:t>
      </w:r>
      <w:r w:rsidR="00BE5AAA">
        <w:rPr>
          <w:rFonts w:ascii="Times New Roman" w:hAnsi="Times New Roman" w:cs="Times New Roman"/>
          <w:lang w:val="en-CA"/>
        </w:rPr>
        <w:t xml:space="preserve">predictions that </w:t>
      </w:r>
      <w:r w:rsidR="003A7D4D" w:rsidRPr="003A5E82">
        <w:rPr>
          <w:rFonts w:ascii="Times New Roman" w:hAnsi="Times New Roman" w:cs="Times New Roman"/>
          <w:lang w:val="en-CA"/>
        </w:rPr>
        <w:t xml:space="preserve">public acceptance of coyote presence in cities will grow over time even if bold and aggressive encounter continue to occur </w:t>
      </w:r>
      <w:r w:rsidR="003A7D4D" w:rsidRPr="003A5E82">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BhbmQgS3JhdXNtYW4gMjAxMSwgSmFja21hbiBhbmQgUnV0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KYWNrbWFuPC9BdXRob3I+PFllYXI+MjAxNTwvWWVhcj48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3A7D4D" w:rsidRPr="003A5E82">
        <w:rPr>
          <w:rFonts w:ascii="Times New Roman" w:hAnsi="Times New Roman" w:cs="Times New Roman"/>
          <w:lang w:val="en-CA"/>
        </w:rPr>
      </w:r>
      <w:r w:rsidR="003A7D4D" w:rsidRPr="003A5E82">
        <w:rPr>
          <w:rFonts w:ascii="Times New Roman" w:hAnsi="Times New Roman" w:cs="Times New Roman"/>
          <w:lang w:val="en-CA"/>
        </w:rPr>
        <w:fldChar w:fldCharType="separate"/>
      </w:r>
      <w:r w:rsidR="00654925">
        <w:rPr>
          <w:rFonts w:ascii="Times New Roman" w:hAnsi="Times New Roman" w:cs="Times New Roman"/>
          <w:noProof/>
          <w:lang w:val="en-CA"/>
        </w:rPr>
        <w:t>(Lawrence and Krausman 2011, Jackman and Rutberg 2015)</w:t>
      </w:r>
      <w:r w:rsidR="003A7D4D" w:rsidRPr="003A5E82">
        <w:rPr>
          <w:rFonts w:ascii="Times New Roman" w:hAnsi="Times New Roman" w:cs="Times New Roman"/>
          <w:lang w:val="en-CA"/>
        </w:rPr>
        <w:fldChar w:fldCharType="end"/>
      </w:r>
      <w:r w:rsidR="00712040">
        <w:rPr>
          <w:rFonts w:ascii="Times New Roman" w:hAnsi="Times New Roman" w:cs="Times New Roman"/>
          <w:lang w:val="en-CA"/>
        </w:rPr>
        <w:t>. Instead,</w:t>
      </w:r>
      <w:r w:rsidR="0075209D">
        <w:rPr>
          <w:rFonts w:ascii="Times New Roman" w:hAnsi="Times New Roman" w:cs="Times New Roman"/>
          <w:lang w:val="en-CA"/>
        </w:rPr>
        <w:t xml:space="preserve"> our findings </w:t>
      </w:r>
      <w:r w:rsidR="003D3D96">
        <w:rPr>
          <w:rFonts w:ascii="Times New Roman" w:hAnsi="Times New Roman" w:cs="Times New Roman"/>
          <w:lang w:val="en-CA"/>
        </w:rPr>
        <w:t>suggest</w:t>
      </w:r>
      <w:r w:rsidR="0075209D">
        <w:rPr>
          <w:rFonts w:ascii="Times New Roman" w:hAnsi="Times New Roman" w:cs="Times New Roman"/>
          <w:lang w:val="en-CA"/>
        </w:rPr>
        <w:t xml:space="preserve"> that increased coyote boldness</w:t>
      </w:r>
      <w:r w:rsidR="00842E8C">
        <w:rPr>
          <w:rFonts w:ascii="Times New Roman" w:hAnsi="Times New Roman" w:cs="Times New Roman"/>
          <w:lang w:val="en-CA"/>
        </w:rPr>
        <w:t>, alongside</w:t>
      </w:r>
      <w:r w:rsidR="0075209D">
        <w:rPr>
          <w:rFonts w:ascii="Times New Roman" w:hAnsi="Times New Roman" w:cs="Times New Roman"/>
          <w:lang w:val="en-CA"/>
        </w:rPr>
        <w:t xml:space="preserve"> public awareness of the</w:t>
      </w:r>
      <w:r w:rsidR="005630B0">
        <w:rPr>
          <w:rFonts w:ascii="Times New Roman" w:hAnsi="Times New Roman" w:cs="Times New Roman"/>
          <w:lang w:val="en-CA"/>
        </w:rPr>
        <w:t xml:space="preserve"> rising</w:t>
      </w:r>
      <w:r w:rsidR="0075209D">
        <w:rPr>
          <w:rFonts w:ascii="Times New Roman" w:hAnsi="Times New Roman" w:cs="Times New Roman"/>
          <w:lang w:val="en-CA"/>
        </w:rPr>
        <w:t xml:space="preserve"> risk that</w:t>
      </w:r>
      <w:r w:rsidR="00B3593B">
        <w:rPr>
          <w:rFonts w:ascii="Times New Roman" w:hAnsi="Times New Roman" w:cs="Times New Roman"/>
          <w:lang w:val="en-CA"/>
        </w:rPr>
        <w:t xml:space="preserve"> bold</w:t>
      </w:r>
      <w:r w:rsidR="00C12435">
        <w:rPr>
          <w:rFonts w:ascii="Times New Roman" w:hAnsi="Times New Roman" w:cs="Times New Roman"/>
          <w:lang w:val="en-CA"/>
        </w:rPr>
        <w:t xml:space="preserve"> urban</w:t>
      </w:r>
      <w:r w:rsidR="0075209D">
        <w:rPr>
          <w:rFonts w:ascii="Times New Roman" w:hAnsi="Times New Roman" w:cs="Times New Roman"/>
          <w:lang w:val="en-CA"/>
        </w:rPr>
        <w:t xml:space="preserve"> coyotes present to people and pets</w:t>
      </w:r>
      <w:r w:rsidR="001875DB">
        <w:rPr>
          <w:rFonts w:ascii="Times New Roman" w:hAnsi="Times New Roman" w:cs="Times New Roman"/>
          <w:lang w:val="en-CA"/>
        </w:rPr>
        <w:t>,</w:t>
      </w:r>
      <w:r w:rsidR="003314D7">
        <w:rPr>
          <w:rFonts w:ascii="Times New Roman" w:hAnsi="Times New Roman" w:cs="Times New Roman"/>
          <w:lang w:val="en-CA"/>
        </w:rPr>
        <w:t xml:space="preserve"> </w:t>
      </w:r>
      <w:r w:rsidR="006F01B3">
        <w:rPr>
          <w:rFonts w:ascii="Times New Roman" w:hAnsi="Times New Roman" w:cs="Times New Roman"/>
          <w:lang w:val="en-CA"/>
        </w:rPr>
        <w:t xml:space="preserve">may </w:t>
      </w:r>
      <w:r w:rsidR="007002DB">
        <w:rPr>
          <w:rFonts w:ascii="Times New Roman" w:hAnsi="Times New Roman" w:cs="Times New Roman"/>
          <w:lang w:val="en-CA"/>
        </w:rPr>
        <w:t xml:space="preserve">prevent </w:t>
      </w:r>
      <w:r w:rsidR="00420073">
        <w:rPr>
          <w:rFonts w:ascii="Times New Roman" w:hAnsi="Times New Roman" w:cs="Times New Roman"/>
          <w:lang w:val="en-CA"/>
        </w:rPr>
        <w:t xml:space="preserve">public tolerance </w:t>
      </w:r>
      <w:r w:rsidR="001A42F5">
        <w:rPr>
          <w:rFonts w:ascii="Times New Roman" w:hAnsi="Times New Roman" w:cs="Times New Roman"/>
          <w:lang w:val="en-CA"/>
        </w:rPr>
        <w:t xml:space="preserve">from growing over time. </w:t>
      </w:r>
      <w:r w:rsidR="001875DB">
        <w:rPr>
          <w:rFonts w:ascii="Times New Roman" w:hAnsi="Times New Roman" w:cs="Times New Roman"/>
          <w:lang w:val="en-CA"/>
        </w:rPr>
        <w:t xml:space="preserve">Indeed, while concern was higher in residential areas during the first few years of report collection, this effect was reduced over time due to </w:t>
      </w:r>
      <w:r w:rsidR="003D7E91">
        <w:rPr>
          <w:rFonts w:ascii="Times New Roman" w:hAnsi="Times New Roman" w:cs="Times New Roman"/>
          <w:lang w:val="en-CA"/>
        </w:rPr>
        <w:t xml:space="preserve">growing human concern across all </w:t>
      </w:r>
      <w:r w:rsidR="001875DB">
        <w:rPr>
          <w:rFonts w:ascii="Times New Roman" w:hAnsi="Times New Roman" w:cs="Times New Roman"/>
          <w:lang w:val="en-CA"/>
        </w:rPr>
        <w:t>land cover types</w:t>
      </w:r>
      <w:r w:rsidR="003D7E91">
        <w:rPr>
          <w:rFonts w:ascii="Times New Roman" w:hAnsi="Times New Roman" w:cs="Times New Roman"/>
          <w:lang w:val="en-CA"/>
        </w:rPr>
        <w:t>.</w:t>
      </w:r>
      <w:r w:rsidR="001F5069">
        <w:rPr>
          <w:rFonts w:ascii="Times New Roman" w:hAnsi="Times New Roman" w:cs="Times New Roman"/>
          <w:lang w:val="en-CA"/>
        </w:rPr>
        <w:t xml:space="preserve"> </w:t>
      </w:r>
    </w:p>
    <w:p w14:paraId="6C57BA70" w14:textId="1BFF944C" w:rsidR="00927025" w:rsidRPr="003A5E82" w:rsidRDefault="00927025" w:rsidP="00BA0A2E">
      <w:pPr>
        <w:spacing w:line="480" w:lineRule="auto"/>
        <w:rPr>
          <w:rFonts w:ascii="Times New Roman" w:hAnsi="Times New Roman" w:cs="Times New Roman"/>
          <w:lang w:val="en-CA"/>
        </w:rPr>
      </w:pPr>
    </w:p>
    <w:p w14:paraId="123C39F4" w14:textId="19314294" w:rsidR="00FE01FD" w:rsidRPr="003A5E82" w:rsidRDefault="00CD3591"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lastRenderedPageBreak/>
        <w:t xml:space="preserve">Contextual factors </w:t>
      </w:r>
      <w:r w:rsidR="00E97473" w:rsidRPr="003A5E82">
        <w:rPr>
          <w:rFonts w:ascii="Times New Roman" w:hAnsi="Times New Roman" w:cs="Times New Roman"/>
          <w:b/>
          <w:bCs/>
          <w:lang w:val="en-CA"/>
        </w:rPr>
        <w:t xml:space="preserve">affect </w:t>
      </w:r>
      <w:r w:rsidR="002E4919" w:rsidRPr="003A5E82">
        <w:rPr>
          <w:rFonts w:ascii="Times New Roman" w:hAnsi="Times New Roman" w:cs="Times New Roman"/>
          <w:b/>
          <w:bCs/>
          <w:lang w:val="en-CA"/>
        </w:rPr>
        <w:t>coyote boldness and human concern</w:t>
      </w:r>
      <w:r w:rsidRPr="003A5E82">
        <w:rPr>
          <w:rFonts w:ascii="Times New Roman" w:hAnsi="Times New Roman" w:cs="Times New Roman"/>
          <w:b/>
          <w:bCs/>
          <w:lang w:val="en-CA"/>
        </w:rPr>
        <w:t xml:space="preserve"> </w:t>
      </w:r>
    </w:p>
    <w:p w14:paraId="5A1BB761" w14:textId="64B24183" w:rsidR="0081292B" w:rsidRPr="003A5E82" w:rsidRDefault="00207A24" w:rsidP="0081292B">
      <w:pPr>
        <w:spacing w:line="480" w:lineRule="auto"/>
        <w:rPr>
          <w:rFonts w:ascii="Times New Roman" w:hAnsi="Times New Roman" w:cs="Times New Roman"/>
          <w:lang w:val="en-CA"/>
        </w:rPr>
      </w:pPr>
      <w:r>
        <w:rPr>
          <w:rFonts w:ascii="Times New Roman" w:hAnsi="Times New Roman" w:cs="Times New Roman"/>
          <w:lang w:val="en-CA"/>
        </w:rPr>
        <w:t xml:space="preserve">While </w:t>
      </w:r>
      <w:r w:rsidR="00823093">
        <w:rPr>
          <w:rFonts w:ascii="Times New Roman" w:hAnsi="Times New Roman" w:cs="Times New Roman"/>
          <w:lang w:val="en-CA"/>
        </w:rPr>
        <w:t>boldness and concern were</w:t>
      </w:r>
      <w:r w:rsidR="00D45A3C">
        <w:rPr>
          <w:rFonts w:ascii="Times New Roman" w:hAnsi="Times New Roman" w:cs="Times New Roman"/>
          <w:lang w:val="en-CA"/>
        </w:rPr>
        <w:t xml:space="preserve"> predicted by </w:t>
      </w:r>
      <w:r w:rsidR="00F61618">
        <w:rPr>
          <w:rFonts w:ascii="Times New Roman" w:hAnsi="Times New Roman" w:cs="Times New Roman"/>
          <w:lang w:val="en-CA"/>
        </w:rPr>
        <w:t xml:space="preserve">several spatiotemporal variables, we also </w:t>
      </w:r>
      <w:r w:rsidR="00831BE8">
        <w:rPr>
          <w:rFonts w:ascii="Times New Roman" w:hAnsi="Times New Roman" w:cs="Times New Roman"/>
          <w:lang w:val="en-CA"/>
        </w:rPr>
        <w:t xml:space="preserve">found </w:t>
      </w:r>
      <w:r w:rsidR="00582328">
        <w:rPr>
          <w:rFonts w:ascii="Times New Roman" w:hAnsi="Times New Roman" w:cs="Times New Roman"/>
          <w:lang w:val="en-CA"/>
        </w:rPr>
        <w:t xml:space="preserve">that contextual variables </w:t>
      </w:r>
      <w:r w:rsidR="00714F93">
        <w:rPr>
          <w:rFonts w:ascii="Times New Roman" w:hAnsi="Times New Roman" w:cs="Times New Roman"/>
          <w:lang w:val="en-CA"/>
        </w:rPr>
        <w:t xml:space="preserve">had a strong effect on </w:t>
      </w:r>
      <w:r w:rsidR="00967867">
        <w:rPr>
          <w:rFonts w:ascii="Times New Roman" w:hAnsi="Times New Roman" w:cs="Times New Roman"/>
          <w:lang w:val="en-CA"/>
        </w:rPr>
        <w:t>the type of human-coyote interaction</w:t>
      </w:r>
      <w:r w:rsidR="0020146F">
        <w:rPr>
          <w:rFonts w:ascii="Times New Roman" w:hAnsi="Times New Roman" w:cs="Times New Roman"/>
          <w:lang w:val="en-CA"/>
        </w:rPr>
        <w:t xml:space="preserve"> that was reported. </w:t>
      </w:r>
      <w:r w:rsidR="006E4949">
        <w:rPr>
          <w:rFonts w:ascii="Times New Roman" w:hAnsi="Times New Roman" w:cs="Times New Roman"/>
          <w:lang w:val="en-CA"/>
        </w:rPr>
        <w:t>We</w:t>
      </w:r>
      <w:r w:rsidR="00736FCF" w:rsidRPr="003A5E82">
        <w:rPr>
          <w:rFonts w:ascii="Times New Roman" w:hAnsi="Times New Roman" w:cs="Times New Roman"/>
          <w:lang w:val="en-CA"/>
        </w:rPr>
        <w:t xml:space="preserve"> found evidence tha</w:t>
      </w:r>
      <w:r w:rsidR="004E5043" w:rsidRPr="003A5E82">
        <w:rPr>
          <w:rFonts w:ascii="Times New Roman" w:hAnsi="Times New Roman" w:cs="Times New Roman"/>
          <w:lang w:val="en-CA"/>
        </w:rPr>
        <w:t xml:space="preserve">t </w:t>
      </w:r>
      <w:r w:rsidR="00D01BEE" w:rsidRPr="003A5E82">
        <w:rPr>
          <w:rFonts w:ascii="Times New Roman" w:hAnsi="Times New Roman" w:cs="Times New Roman"/>
          <w:lang w:val="en-CA"/>
        </w:rPr>
        <w:t xml:space="preserve">the presence or mention of vulnerable individuals </w:t>
      </w:r>
      <w:r w:rsidR="00643185" w:rsidRPr="003A5E82">
        <w:rPr>
          <w:rFonts w:ascii="Times New Roman" w:hAnsi="Times New Roman" w:cs="Times New Roman"/>
          <w:lang w:val="en-CA"/>
        </w:rPr>
        <w:t xml:space="preserve">was strongly correlated with increased </w:t>
      </w:r>
      <w:r w:rsidR="00B07DD0" w:rsidRPr="003A5E82">
        <w:rPr>
          <w:rFonts w:ascii="Times New Roman" w:hAnsi="Times New Roman" w:cs="Times New Roman"/>
          <w:lang w:val="en-CA"/>
        </w:rPr>
        <w:t xml:space="preserve">coyote boldness and human concern. </w:t>
      </w:r>
      <w:r w:rsidR="00FF106D" w:rsidRPr="003A5E82">
        <w:rPr>
          <w:rFonts w:ascii="Times New Roman" w:hAnsi="Times New Roman" w:cs="Times New Roman"/>
          <w:lang w:val="en-CA"/>
        </w:rPr>
        <w:t xml:space="preserve">Dogs and cats were </w:t>
      </w:r>
      <w:r w:rsidR="00BE02E7" w:rsidRPr="003A5E82">
        <w:rPr>
          <w:rFonts w:ascii="Times New Roman" w:hAnsi="Times New Roman" w:cs="Times New Roman"/>
          <w:lang w:val="en-CA"/>
        </w:rPr>
        <w:t xml:space="preserve">associated </w:t>
      </w:r>
      <w:r w:rsidR="00813D6E" w:rsidRPr="003A5E82">
        <w:rPr>
          <w:rFonts w:ascii="Times New Roman" w:hAnsi="Times New Roman" w:cs="Times New Roman"/>
          <w:lang w:val="en-CA"/>
        </w:rPr>
        <w:t xml:space="preserve">with </w:t>
      </w:r>
      <w:r w:rsidR="0087357E" w:rsidRPr="003A5E82">
        <w:rPr>
          <w:rFonts w:ascii="Times New Roman" w:hAnsi="Times New Roman" w:cs="Times New Roman"/>
          <w:lang w:val="en-CA"/>
        </w:rPr>
        <w:t>bold</w:t>
      </w:r>
      <w:r w:rsidR="006E4949">
        <w:rPr>
          <w:rFonts w:ascii="Times New Roman" w:hAnsi="Times New Roman" w:cs="Times New Roman"/>
          <w:lang w:val="en-CA"/>
        </w:rPr>
        <w:t>er</w:t>
      </w:r>
      <w:r w:rsidR="0087357E" w:rsidRPr="003A5E82">
        <w:rPr>
          <w:rFonts w:ascii="Times New Roman" w:hAnsi="Times New Roman" w:cs="Times New Roman"/>
          <w:lang w:val="en-CA"/>
        </w:rPr>
        <w:t xml:space="preserve"> and </w:t>
      </w:r>
      <w:r w:rsidR="006E4949">
        <w:rPr>
          <w:rFonts w:ascii="Times New Roman" w:hAnsi="Times New Roman" w:cs="Times New Roman"/>
          <w:lang w:val="en-CA"/>
        </w:rPr>
        <w:t xml:space="preserve">more </w:t>
      </w:r>
      <w:r w:rsidR="0087357E" w:rsidRPr="003A5E82">
        <w:rPr>
          <w:rFonts w:ascii="Times New Roman" w:hAnsi="Times New Roman" w:cs="Times New Roman"/>
          <w:lang w:val="en-CA"/>
        </w:rPr>
        <w:t xml:space="preserve">aggressive coyote behaviour, supporting the </w:t>
      </w:r>
      <w:r w:rsidR="00EF49DE" w:rsidRPr="003A5E82">
        <w:rPr>
          <w:rFonts w:ascii="Times New Roman" w:hAnsi="Times New Roman" w:cs="Times New Roman"/>
          <w:lang w:val="en-CA"/>
        </w:rPr>
        <w:t>findings of</w:t>
      </w:r>
      <w:r w:rsidR="0087357E" w:rsidRPr="003A5E82">
        <w:rPr>
          <w:rFonts w:ascii="Times New Roman" w:hAnsi="Times New Roman" w:cs="Times New Roman"/>
          <w:lang w:val="en-CA"/>
        </w:rPr>
        <w:t xml:space="preserve"> others that </w:t>
      </w:r>
      <w:r w:rsidR="00EF49DE" w:rsidRPr="003A5E82">
        <w:rPr>
          <w:rFonts w:ascii="Times New Roman" w:hAnsi="Times New Roman" w:cs="Times New Roman"/>
          <w:lang w:val="en-CA"/>
        </w:rPr>
        <w:t>human-coyote interactions</w:t>
      </w:r>
      <w:r w:rsidR="0087357E" w:rsidRPr="003A5E82">
        <w:rPr>
          <w:rFonts w:ascii="Times New Roman" w:hAnsi="Times New Roman" w:cs="Times New Roman"/>
          <w:lang w:val="en-CA"/>
        </w:rPr>
        <w:t xml:space="preserve"> </w:t>
      </w:r>
      <w:r w:rsidR="00197059" w:rsidRPr="003A5E82">
        <w:rPr>
          <w:rFonts w:ascii="Times New Roman" w:hAnsi="Times New Roman" w:cs="Times New Roman"/>
          <w:lang w:val="en-CA"/>
        </w:rPr>
        <w:t>involv</w:t>
      </w:r>
      <w:r w:rsidR="0078217E">
        <w:rPr>
          <w:rFonts w:ascii="Times New Roman" w:hAnsi="Times New Roman" w:cs="Times New Roman"/>
          <w:lang w:val="en-CA"/>
        </w:rPr>
        <w:t>ing</w:t>
      </w:r>
      <w:r w:rsidR="00EF49DE" w:rsidRPr="003A5E82">
        <w:rPr>
          <w:rFonts w:ascii="Times New Roman" w:hAnsi="Times New Roman" w:cs="Times New Roman"/>
          <w:lang w:val="en-CA"/>
        </w:rPr>
        <w:t xml:space="preserve"> </w:t>
      </w:r>
      <w:r w:rsidR="0087357E" w:rsidRPr="003A5E82">
        <w:rPr>
          <w:rFonts w:ascii="Times New Roman" w:hAnsi="Times New Roman" w:cs="Times New Roman"/>
          <w:lang w:val="en-CA"/>
        </w:rPr>
        <w:t>pets</w:t>
      </w:r>
      <w:r w:rsidR="0078217E">
        <w:rPr>
          <w:rFonts w:ascii="Times New Roman" w:hAnsi="Times New Roman" w:cs="Times New Roman"/>
          <w:lang w:val="en-CA"/>
        </w:rPr>
        <w:t xml:space="preserve"> are </w:t>
      </w:r>
      <w:r w:rsidR="00657D68">
        <w:rPr>
          <w:rFonts w:ascii="Times New Roman" w:hAnsi="Times New Roman" w:cs="Times New Roman"/>
          <w:lang w:val="en-CA"/>
        </w:rPr>
        <w:t xml:space="preserve">more likely to </w:t>
      </w:r>
      <w:r w:rsidR="00483C0C">
        <w:rPr>
          <w:rFonts w:ascii="Times New Roman" w:hAnsi="Times New Roman" w:cs="Times New Roman"/>
          <w:lang w:val="en-CA"/>
        </w:rPr>
        <w:t>cause</w:t>
      </w:r>
      <w:r w:rsidR="00657D68">
        <w:rPr>
          <w:rFonts w:ascii="Times New Roman" w:hAnsi="Times New Roman" w:cs="Times New Roman"/>
          <w:lang w:val="en-CA"/>
        </w:rPr>
        <w:t xml:space="preserve"> conflict</w:t>
      </w:r>
      <w:r w:rsidR="0087357E" w:rsidRPr="003A5E82">
        <w:rPr>
          <w:rFonts w:ascii="Times New Roman" w:hAnsi="Times New Roman" w:cs="Times New Roman"/>
          <w:lang w:val="en-CA"/>
        </w:rPr>
        <w:t xml:space="preserve"> </w:t>
      </w:r>
      <w:r w:rsidR="00EF49DE" w:rsidRPr="003A5E82">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QmFrZXIgYW5kIFRpbW0gMjAxNyk8L0Rpc3BsYXlUZXh0PjxyZWNvcmQ+PGRhdGVzPjxwdWIt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QmFrZXIgYW5kIFRpbW0gMjAxNyk8L0Rpc3BsYXlUZXh0PjxyZWNvcmQ+PGRhdGVzPjxwdWIt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EF49DE" w:rsidRPr="003A5E82">
        <w:rPr>
          <w:rFonts w:ascii="Times New Roman" w:hAnsi="Times New Roman" w:cs="Times New Roman"/>
          <w:lang w:val="en-CA"/>
        </w:rPr>
      </w:r>
      <w:r w:rsidR="00EF49DE"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Baker and Timm 2017)</w:t>
      </w:r>
      <w:r w:rsidR="00EF49DE" w:rsidRPr="003A5E82">
        <w:rPr>
          <w:rFonts w:ascii="Times New Roman" w:hAnsi="Times New Roman" w:cs="Times New Roman"/>
          <w:lang w:val="en-CA"/>
        </w:rPr>
        <w:fldChar w:fldCharType="end"/>
      </w:r>
      <w:r w:rsidR="00736FCF" w:rsidRPr="003A5E82">
        <w:rPr>
          <w:rFonts w:ascii="Times New Roman" w:hAnsi="Times New Roman" w:cs="Times New Roman"/>
          <w:lang w:val="en-CA"/>
        </w:rPr>
        <w:t xml:space="preserve">. </w:t>
      </w:r>
      <w:r w:rsidR="00973FA9">
        <w:rPr>
          <w:rFonts w:ascii="Times New Roman" w:hAnsi="Times New Roman" w:cs="Times New Roman"/>
          <w:lang w:val="en-CA"/>
        </w:rPr>
        <w:t xml:space="preserve">Coyotes were described as </w:t>
      </w:r>
      <w:r w:rsidR="002B064E">
        <w:rPr>
          <w:rFonts w:ascii="Times New Roman" w:hAnsi="Times New Roman" w:cs="Times New Roman"/>
          <w:lang w:val="en-CA"/>
        </w:rPr>
        <w:t>“</w:t>
      </w:r>
      <w:r w:rsidR="00973FA9">
        <w:rPr>
          <w:rFonts w:ascii="Times New Roman" w:hAnsi="Times New Roman" w:cs="Times New Roman"/>
          <w:lang w:val="en-CA"/>
        </w:rPr>
        <w:t>aggressive</w:t>
      </w:r>
      <w:r w:rsidR="002B064E">
        <w:rPr>
          <w:rFonts w:ascii="Times New Roman" w:hAnsi="Times New Roman" w:cs="Times New Roman"/>
          <w:lang w:val="en-CA"/>
        </w:rPr>
        <w:t>”</w:t>
      </w:r>
      <w:r w:rsidR="00973FA9">
        <w:rPr>
          <w:rFonts w:ascii="Times New Roman" w:hAnsi="Times New Roman" w:cs="Times New Roman"/>
          <w:lang w:val="en-CA"/>
        </w:rPr>
        <w:t xml:space="preserve"> </w:t>
      </w:r>
      <w:r w:rsidR="00516BD3">
        <w:rPr>
          <w:rFonts w:ascii="Times New Roman" w:hAnsi="Times New Roman" w:cs="Times New Roman"/>
          <w:lang w:val="en-CA"/>
        </w:rPr>
        <w:t>less</w:t>
      </w:r>
      <w:r w:rsidR="00973FA9">
        <w:rPr>
          <w:rFonts w:ascii="Times New Roman" w:hAnsi="Times New Roman" w:cs="Times New Roman"/>
          <w:lang w:val="en-CA"/>
        </w:rPr>
        <w:t xml:space="preserve"> often when dogs were </w:t>
      </w:r>
      <w:r w:rsidR="00CF5BB8">
        <w:rPr>
          <w:rFonts w:ascii="Times New Roman" w:hAnsi="Times New Roman" w:cs="Times New Roman"/>
          <w:lang w:val="en-CA"/>
        </w:rPr>
        <w:t xml:space="preserve">leashed (14.6%) compared to </w:t>
      </w:r>
      <w:r w:rsidR="0036081C">
        <w:rPr>
          <w:rFonts w:ascii="Times New Roman" w:hAnsi="Times New Roman" w:cs="Times New Roman"/>
          <w:lang w:val="en-CA"/>
        </w:rPr>
        <w:t>off leash</w:t>
      </w:r>
      <w:r w:rsidR="00973FA9">
        <w:rPr>
          <w:rFonts w:ascii="Times New Roman" w:hAnsi="Times New Roman" w:cs="Times New Roman"/>
          <w:lang w:val="en-CA"/>
        </w:rPr>
        <w:t xml:space="preserve"> (32.5%</w:t>
      </w:r>
      <w:r w:rsidR="00130005">
        <w:rPr>
          <w:rFonts w:ascii="Times New Roman" w:hAnsi="Times New Roman" w:cs="Times New Roman"/>
          <w:lang w:val="en-CA"/>
        </w:rPr>
        <w:t>; Table 1</w:t>
      </w:r>
      <w:r w:rsidR="00680AA7">
        <w:rPr>
          <w:rFonts w:ascii="Times New Roman" w:hAnsi="Times New Roman" w:cs="Times New Roman"/>
          <w:lang w:val="en-CA"/>
        </w:rPr>
        <w:t xml:space="preserve"> in Appendix 2</w:t>
      </w:r>
      <w:r w:rsidR="00130005">
        <w:rPr>
          <w:rFonts w:ascii="Times New Roman" w:hAnsi="Times New Roman" w:cs="Times New Roman"/>
          <w:lang w:val="en-CA"/>
        </w:rPr>
        <w:t>)</w:t>
      </w:r>
      <w:r w:rsidR="00076D2A">
        <w:rPr>
          <w:rFonts w:ascii="Times New Roman" w:hAnsi="Times New Roman" w:cs="Times New Roman"/>
          <w:lang w:val="en-CA"/>
        </w:rPr>
        <w:t xml:space="preserve">, </w:t>
      </w:r>
      <w:r w:rsidR="00945101">
        <w:rPr>
          <w:rFonts w:ascii="Times New Roman" w:hAnsi="Times New Roman" w:cs="Times New Roman"/>
          <w:lang w:val="en-CA"/>
        </w:rPr>
        <w:t>but</w:t>
      </w:r>
      <w:r w:rsidR="0036081C">
        <w:rPr>
          <w:rFonts w:ascii="Times New Roman" w:hAnsi="Times New Roman" w:cs="Times New Roman"/>
          <w:lang w:val="en-CA"/>
        </w:rPr>
        <w:t xml:space="preserve"> bold behaviour was more common when dogs were leashed (</w:t>
      </w:r>
      <w:r w:rsidR="00945101">
        <w:rPr>
          <w:rFonts w:ascii="Times New Roman" w:hAnsi="Times New Roman" w:cs="Times New Roman"/>
          <w:lang w:val="en-CA"/>
        </w:rPr>
        <w:t>39.2%</w:t>
      </w:r>
      <w:r w:rsidR="0036081C">
        <w:rPr>
          <w:rFonts w:ascii="Times New Roman" w:hAnsi="Times New Roman" w:cs="Times New Roman"/>
          <w:lang w:val="en-CA"/>
        </w:rPr>
        <w:t xml:space="preserve">) than off leash </w:t>
      </w:r>
      <w:r w:rsidR="00945101">
        <w:rPr>
          <w:rFonts w:ascii="Times New Roman" w:hAnsi="Times New Roman" w:cs="Times New Roman"/>
          <w:lang w:val="en-CA"/>
        </w:rPr>
        <w:t>(22.3%), suggesting</w:t>
      </w:r>
      <w:r w:rsidR="003E50AC" w:rsidRPr="003A5E82">
        <w:rPr>
          <w:rFonts w:ascii="Times New Roman" w:hAnsi="Times New Roman" w:cs="Times New Roman"/>
          <w:lang w:val="en-CA"/>
        </w:rPr>
        <w:t xml:space="preserve"> that </w:t>
      </w:r>
      <w:r w:rsidR="009B1B81" w:rsidRPr="003A5E82">
        <w:rPr>
          <w:rFonts w:ascii="Times New Roman" w:hAnsi="Times New Roman" w:cs="Times New Roman"/>
          <w:lang w:val="en-CA"/>
        </w:rPr>
        <w:t>leashed</w:t>
      </w:r>
      <w:r w:rsidR="003E50AC" w:rsidRPr="003A5E82">
        <w:rPr>
          <w:rFonts w:ascii="Times New Roman" w:hAnsi="Times New Roman" w:cs="Times New Roman"/>
          <w:lang w:val="en-CA"/>
        </w:rPr>
        <w:t xml:space="preserve"> </w:t>
      </w:r>
      <w:r w:rsidR="004D1425" w:rsidRPr="003A5E82">
        <w:rPr>
          <w:rFonts w:ascii="Times New Roman" w:hAnsi="Times New Roman" w:cs="Times New Roman"/>
          <w:lang w:val="en-CA"/>
        </w:rPr>
        <w:t>dogs may</w:t>
      </w:r>
      <w:r w:rsidR="003001D4" w:rsidRPr="003A5E82">
        <w:rPr>
          <w:rFonts w:ascii="Times New Roman" w:hAnsi="Times New Roman" w:cs="Times New Roman"/>
          <w:lang w:val="en-CA"/>
        </w:rPr>
        <w:t xml:space="preserve"> still</w:t>
      </w:r>
      <w:r w:rsidR="004D1425" w:rsidRPr="003A5E82">
        <w:rPr>
          <w:rFonts w:ascii="Times New Roman" w:hAnsi="Times New Roman" w:cs="Times New Roman"/>
          <w:lang w:val="en-CA"/>
        </w:rPr>
        <w:t xml:space="preserve"> </w:t>
      </w:r>
      <w:r w:rsidR="002B064E">
        <w:rPr>
          <w:rFonts w:ascii="Times New Roman" w:hAnsi="Times New Roman" w:cs="Times New Roman"/>
          <w:lang w:val="en-CA"/>
        </w:rPr>
        <w:t>engender</w:t>
      </w:r>
      <w:r w:rsidR="00101F7C" w:rsidRPr="003A5E82">
        <w:rPr>
          <w:rFonts w:ascii="Times New Roman" w:hAnsi="Times New Roman" w:cs="Times New Roman"/>
          <w:lang w:val="en-CA"/>
        </w:rPr>
        <w:t xml:space="preserve"> </w:t>
      </w:r>
      <w:r w:rsidR="009532CD">
        <w:rPr>
          <w:rFonts w:ascii="Times New Roman" w:hAnsi="Times New Roman" w:cs="Times New Roman"/>
          <w:lang w:val="en-CA"/>
        </w:rPr>
        <w:t>conflict-indicative</w:t>
      </w:r>
      <w:r w:rsidR="00101F7C" w:rsidRPr="003A5E82">
        <w:rPr>
          <w:rFonts w:ascii="Times New Roman" w:hAnsi="Times New Roman" w:cs="Times New Roman"/>
          <w:lang w:val="en-CA"/>
        </w:rPr>
        <w:t xml:space="preserve"> coyote </w:t>
      </w:r>
      <w:r w:rsidR="001002CC" w:rsidRPr="003A5E82">
        <w:rPr>
          <w:rFonts w:ascii="Times New Roman" w:hAnsi="Times New Roman" w:cs="Times New Roman"/>
          <w:lang w:val="en-CA"/>
        </w:rPr>
        <w:t>behaviour</w:t>
      </w:r>
      <w:r w:rsidR="003001D4" w:rsidRPr="003A5E82">
        <w:rPr>
          <w:rFonts w:ascii="Times New Roman" w:hAnsi="Times New Roman" w:cs="Times New Roman"/>
          <w:lang w:val="en-CA"/>
        </w:rPr>
        <w:t xml:space="preserve"> </w:t>
      </w:r>
      <w:r w:rsidR="00193B00">
        <w:rPr>
          <w:rFonts w:ascii="Times New Roman" w:hAnsi="Times New Roman" w:cs="Times New Roman"/>
          <w:lang w:val="en-CA"/>
        </w:rPr>
        <w:t>even if</w:t>
      </w:r>
      <w:r w:rsidR="002C6926" w:rsidRPr="003A5E82">
        <w:rPr>
          <w:rFonts w:ascii="Times New Roman" w:hAnsi="Times New Roman" w:cs="Times New Roman"/>
          <w:lang w:val="en-CA"/>
        </w:rPr>
        <w:t xml:space="preserve"> they</w:t>
      </w:r>
      <w:r w:rsidR="003001D4" w:rsidRPr="003A5E82">
        <w:rPr>
          <w:rFonts w:ascii="Times New Roman" w:hAnsi="Times New Roman" w:cs="Times New Roman"/>
          <w:lang w:val="en-CA"/>
        </w:rPr>
        <w:t xml:space="preserve"> are less likely to be attacked</w:t>
      </w:r>
      <w:r w:rsidR="00D55648">
        <w:rPr>
          <w:rFonts w:ascii="Times New Roman" w:hAnsi="Times New Roman" w:cs="Times New Roman"/>
          <w:lang w:val="en-CA"/>
        </w:rPr>
        <w:t xml:space="preserve"> than </w:t>
      </w:r>
      <w:r w:rsidR="008F5A43">
        <w:rPr>
          <w:rFonts w:ascii="Times New Roman" w:hAnsi="Times New Roman" w:cs="Times New Roman"/>
          <w:lang w:val="en-CA"/>
        </w:rPr>
        <w:t xml:space="preserve">when </w:t>
      </w:r>
      <w:r w:rsidR="00D55648">
        <w:rPr>
          <w:rFonts w:ascii="Times New Roman" w:hAnsi="Times New Roman" w:cs="Times New Roman"/>
          <w:lang w:val="en-CA"/>
        </w:rPr>
        <w:t>off leash</w:t>
      </w:r>
      <w:r w:rsidR="003001D4" w:rsidRPr="003A5E82">
        <w:rPr>
          <w:rFonts w:ascii="Times New Roman" w:hAnsi="Times New Roman" w:cs="Times New Roman"/>
          <w:lang w:val="en-CA"/>
        </w:rPr>
        <w:t>.</w:t>
      </w:r>
      <w:r w:rsidR="000B0BC7">
        <w:rPr>
          <w:rFonts w:ascii="Times New Roman" w:hAnsi="Times New Roman" w:cs="Times New Roman"/>
          <w:lang w:val="en-CA"/>
        </w:rPr>
        <w:t xml:space="preserve"> </w:t>
      </w:r>
      <w:r w:rsidR="000924B9" w:rsidRPr="003A5E82">
        <w:rPr>
          <w:rFonts w:ascii="Times New Roman" w:hAnsi="Times New Roman" w:cs="Times New Roman"/>
          <w:lang w:val="en-CA"/>
        </w:rPr>
        <w:t xml:space="preserve">Although </w:t>
      </w:r>
      <w:r w:rsidR="00D56BD2" w:rsidRPr="003A5E82">
        <w:rPr>
          <w:rFonts w:ascii="Times New Roman" w:hAnsi="Times New Roman" w:cs="Times New Roman"/>
          <w:lang w:val="en-CA"/>
        </w:rPr>
        <w:t xml:space="preserve">coyote attacks on children are </w:t>
      </w:r>
      <w:r w:rsidR="009F0034" w:rsidRPr="003A5E82">
        <w:rPr>
          <w:rFonts w:ascii="Times New Roman" w:hAnsi="Times New Roman" w:cs="Times New Roman"/>
          <w:lang w:val="en-CA"/>
        </w:rPr>
        <w:t>well-publicized</w:t>
      </w:r>
      <w:r w:rsidR="00500AAE" w:rsidRPr="003A5E82">
        <w:rPr>
          <w:rFonts w:ascii="Times New Roman" w:hAnsi="Times New Roman" w:cs="Times New Roman"/>
          <w:lang w:val="en-CA"/>
        </w:rPr>
        <w:t xml:space="preserve"> </w:t>
      </w:r>
      <w:r w:rsidR="009F0034" w:rsidRPr="003A5E82">
        <w:rPr>
          <w:rFonts w:ascii="Times New Roman" w:hAnsi="Times New Roman" w:cs="Times New Roman"/>
          <w:lang w:val="en-CA"/>
        </w:rPr>
        <w:t xml:space="preserve">and can lead to serious injury </w:t>
      </w:r>
      <w:r w:rsidR="009F0034" w:rsidRPr="003A5E82">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gMTk4OSwgV2hpdGUgYW5kIEdlaHJ0IDIwMDks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DYXJieW48L0F1dGhvcj48WWVhcj4xOTg5PC9ZZWFyPjxJ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F0034" w:rsidRPr="003A5E82">
        <w:rPr>
          <w:rFonts w:ascii="Times New Roman" w:hAnsi="Times New Roman" w:cs="Times New Roman"/>
          <w:lang w:val="en-CA"/>
        </w:rPr>
      </w:r>
      <w:r w:rsidR="009F0034" w:rsidRPr="003A5E82">
        <w:rPr>
          <w:rFonts w:ascii="Times New Roman" w:hAnsi="Times New Roman" w:cs="Times New Roman"/>
          <w:lang w:val="en-CA"/>
        </w:rPr>
        <w:fldChar w:fldCharType="separate"/>
      </w:r>
      <w:r w:rsidR="00654925">
        <w:rPr>
          <w:rFonts w:ascii="Times New Roman" w:hAnsi="Times New Roman" w:cs="Times New Roman"/>
          <w:noProof/>
          <w:lang w:val="en-CA"/>
        </w:rPr>
        <w:t>(Carbyn 1989, White and Gehrt 2009, Alexander and Quinn 2011)</w:t>
      </w:r>
      <w:r w:rsidR="009F0034" w:rsidRPr="003A5E82">
        <w:rPr>
          <w:rFonts w:ascii="Times New Roman" w:hAnsi="Times New Roman" w:cs="Times New Roman"/>
          <w:lang w:val="en-CA"/>
        </w:rPr>
        <w:fldChar w:fldCharType="end"/>
      </w:r>
      <w:r w:rsidR="00356DCF" w:rsidRPr="003A5E82">
        <w:rPr>
          <w:rFonts w:ascii="Times New Roman" w:hAnsi="Times New Roman" w:cs="Times New Roman"/>
          <w:lang w:val="en-CA"/>
        </w:rPr>
        <w:t xml:space="preserve">, </w:t>
      </w:r>
      <w:r w:rsidR="007A1B89" w:rsidRPr="003A5E82">
        <w:rPr>
          <w:rFonts w:ascii="Times New Roman" w:hAnsi="Times New Roman" w:cs="Times New Roman"/>
          <w:lang w:val="en-CA"/>
        </w:rPr>
        <w:t xml:space="preserve">we did not find a significant relationship between the presence or mention of children and </w:t>
      </w:r>
      <w:r w:rsidR="00BE5D3A" w:rsidRPr="003A5E82">
        <w:rPr>
          <w:rFonts w:ascii="Times New Roman" w:hAnsi="Times New Roman" w:cs="Times New Roman"/>
          <w:lang w:val="en-CA"/>
        </w:rPr>
        <w:t xml:space="preserve">coyote </w:t>
      </w:r>
      <w:r w:rsidR="007A1B89" w:rsidRPr="003A5E82">
        <w:rPr>
          <w:rFonts w:ascii="Times New Roman" w:hAnsi="Times New Roman" w:cs="Times New Roman"/>
          <w:lang w:val="en-CA"/>
        </w:rPr>
        <w:t>boldness</w:t>
      </w:r>
      <w:r w:rsidR="00BE5D3A" w:rsidRPr="003A5E82">
        <w:rPr>
          <w:rFonts w:ascii="Times New Roman" w:hAnsi="Times New Roman" w:cs="Times New Roman"/>
          <w:lang w:val="en-CA"/>
        </w:rPr>
        <w:t xml:space="preserve"> or aggression</w:t>
      </w:r>
      <w:r w:rsidR="007A1B89" w:rsidRPr="003A5E82">
        <w:rPr>
          <w:rFonts w:ascii="Times New Roman" w:hAnsi="Times New Roman" w:cs="Times New Roman"/>
          <w:lang w:val="en-CA"/>
        </w:rPr>
        <w:t xml:space="preserve">. </w:t>
      </w:r>
      <w:r w:rsidR="00830A39">
        <w:rPr>
          <w:rFonts w:ascii="Times New Roman" w:hAnsi="Times New Roman" w:cs="Times New Roman"/>
          <w:lang w:val="en-CA"/>
        </w:rPr>
        <w:t>However</w:t>
      </w:r>
      <w:r w:rsidR="000D1580" w:rsidRPr="003A5E82">
        <w:rPr>
          <w:rFonts w:ascii="Times New Roman" w:hAnsi="Times New Roman" w:cs="Times New Roman"/>
          <w:lang w:val="en-CA"/>
        </w:rPr>
        <w:t xml:space="preserve">, </w:t>
      </w:r>
      <w:r w:rsidR="00385A78" w:rsidRPr="003A5E82">
        <w:rPr>
          <w:rFonts w:ascii="Times New Roman" w:hAnsi="Times New Roman" w:cs="Times New Roman"/>
          <w:lang w:val="en-CA"/>
        </w:rPr>
        <w:t xml:space="preserve">human concern was significantly higher when </w:t>
      </w:r>
      <w:r w:rsidR="008405DE">
        <w:rPr>
          <w:rFonts w:ascii="Times New Roman" w:hAnsi="Times New Roman" w:cs="Times New Roman"/>
          <w:lang w:val="en-CA"/>
        </w:rPr>
        <w:t xml:space="preserve">reports mentioned </w:t>
      </w:r>
      <w:r w:rsidR="00AD50A1" w:rsidRPr="003A5E82">
        <w:rPr>
          <w:rFonts w:ascii="Times New Roman" w:hAnsi="Times New Roman" w:cs="Times New Roman"/>
          <w:lang w:val="en-CA"/>
        </w:rPr>
        <w:t>dogs, children, or multiple vulnerable individuals</w:t>
      </w:r>
      <w:r w:rsidR="0089768B">
        <w:rPr>
          <w:rFonts w:ascii="Times New Roman" w:hAnsi="Times New Roman" w:cs="Times New Roman"/>
          <w:lang w:val="en-CA"/>
        </w:rPr>
        <w:t>.</w:t>
      </w:r>
      <w:r w:rsidR="00C3720D">
        <w:rPr>
          <w:rFonts w:ascii="Times New Roman" w:hAnsi="Times New Roman" w:cs="Times New Roman"/>
          <w:lang w:val="en-CA"/>
        </w:rPr>
        <w:t xml:space="preserve"> </w:t>
      </w:r>
      <w:r w:rsidR="0089768B">
        <w:rPr>
          <w:rFonts w:ascii="Times New Roman" w:hAnsi="Times New Roman" w:cs="Times New Roman"/>
          <w:lang w:val="en-CA"/>
        </w:rPr>
        <w:t>T</w:t>
      </w:r>
      <w:r w:rsidR="00AD50A1" w:rsidRPr="003A5E82">
        <w:rPr>
          <w:rFonts w:ascii="Times New Roman" w:hAnsi="Times New Roman" w:cs="Times New Roman"/>
          <w:lang w:val="en-CA"/>
        </w:rPr>
        <w:t xml:space="preserve">his demonstrates </w:t>
      </w:r>
      <w:r w:rsidR="00D32B6D" w:rsidRPr="003A5E82">
        <w:rPr>
          <w:rFonts w:ascii="Times New Roman" w:hAnsi="Times New Roman" w:cs="Times New Roman"/>
          <w:lang w:val="en-CA"/>
        </w:rPr>
        <w:t xml:space="preserve">a </w:t>
      </w:r>
      <w:r w:rsidR="00AD50A1" w:rsidRPr="003A5E82">
        <w:rPr>
          <w:rFonts w:ascii="Times New Roman" w:hAnsi="Times New Roman" w:cs="Times New Roman"/>
          <w:lang w:val="en-CA"/>
        </w:rPr>
        <w:t xml:space="preserve">higher perceived risk of coyote attacks </w:t>
      </w:r>
      <w:r w:rsidR="00423356" w:rsidRPr="003A5E82">
        <w:rPr>
          <w:rFonts w:ascii="Times New Roman" w:hAnsi="Times New Roman" w:cs="Times New Roman"/>
          <w:lang w:val="en-CA"/>
        </w:rPr>
        <w:t>on</w:t>
      </w:r>
      <w:r w:rsidR="00EB62DD" w:rsidRPr="003A5E82">
        <w:rPr>
          <w:rFonts w:ascii="Times New Roman" w:hAnsi="Times New Roman" w:cs="Times New Roman"/>
          <w:lang w:val="en-CA"/>
        </w:rPr>
        <w:t xml:space="preserve"> pet and child</w:t>
      </w:r>
      <w:r w:rsidR="00423356" w:rsidRPr="003A5E82">
        <w:rPr>
          <w:rFonts w:ascii="Times New Roman" w:hAnsi="Times New Roman" w:cs="Times New Roman"/>
          <w:lang w:val="en-CA"/>
        </w:rPr>
        <w:t>ren</w:t>
      </w:r>
      <w:r w:rsidR="008F39DB">
        <w:rPr>
          <w:rFonts w:ascii="Times New Roman" w:hAnsi="Times New Roman" w:cs="Times New Roman"/>
          <w:lang w:val="en-CA"/>
        </w:rPr>
        <w:t>, which</w:t>
      </w:r>
      <w:r w:rsidR="00EB62DD" w:rsidRPr="003A5E82">
        <w:rPr>
          <w:rFonts w:ascii="Times New Roman" w:hAnsi="Times New Roman" w:cs="Times New Roman"/>
          <w:lang w:val="en-CA"/>
        </w:rPr>
        <w:t xml:space="preserve"> </w:t>
      </w:r>
      <w:r w:rsidR="003366EC" w:rsidRPr="003A5E82">
        <w:rPr>
          <w:rFonts w:ascii="Times New Roman" w:hAnsi="Times New Roman" w:cs="Times New Roman"/>
          <w:lang w:val="en-CA"/>
        </w:rPr>
        <w:t xml:space="preserve">likely </w:t>
      </w:r>
      <w:r w:rsidR="0089768B">
        <w:rPr>
          <w:rFonts w:ascii="Times New Roman" w:hAnsi="Times New Roman" w:cs="Times New Roman"/>
          <w:lang w:val="en-CA"/>
        </w:rPr>
        <w:t>drives</w:t>
      </w:r>
      <w:r w:rsidR="003366EC" w:rsidRPr="003A5E82">
        <w:rPr>
          <w:rFonts w:ascii="Times New Roman" w:hAnsi="Times New Roman" w:cs="Times New Roman"/>
          <w:lang w:val="en-CA"/>
        </w:rPr>
        <w:t xml:space="preserve"> </w:t>
      </w:r>
      <w:r w:rsidR="0089768B">
        <w:rPr>
          <w:rFonts w:ascii="Times New Roman" w:hAnsi="Times New Roman" w:cs="Times New Roman"/>
          <w:lang w:val="en-CA"/>
        </w:rPr>
        <w:t xml:space="preserve">a </w:t>
      </w:r>
      <w:r w:rsidR="003366EC" w:rsidRPr="003A5E82">
        <w:rPr>
          <w:rFonts w:ascii="Times New Roman" w:hAnsi="Times New Roman" w:cs="Times New Roman"/>
          <w:lang w:val="en-CA"/>
        </w:rPr>
        <w:t xml:space="preserve">lower tolerance </w:t>
      </w:r>
      <w:r w:rsidR="00B95AF6">
        <w:rPr>
          <w:rFonts w:ascii="Times New Roman" w:hAnsi="Times New Roman" w:cs="Times New Roman"/>
          <w:lang w:val="en-CA"/>
        </w:rPr>
        <w:t>for</w:t>
      </w:r>
      <w:r w:rsidR="003366EC" w:rsidRPr="003A5E82">
        <w:rPr>
          <w:rFonts w:ascii="Times New Roman" w:hAnsi="Times New Roman" w:cs="Times New Roman"/>
          <w:lang w:val="en-CA"/>
        </w:rPr>
        <w:t xml:space="preserve"> coyote</w:t>
      </w:r>
      <w:r w:rsidR="003E5876">
        <w:rPr>
          <w:rFonts w:ascii="Times New Roman" w:hAnsi="Times New Roman" w:cs="Times New Roman"/>
          <w:lang w:val="en-CA"/>
        </w:rPr>
        <w:t xml:space="preserve">s in </w:t>
      </w:r>
      <w:r w:rsidR="006730F8" w:rsidRPr="003A5E82">
        <w:rPr>
          <w:rFonts w:ascii="Times New Roman" w:hAnsi="Times New Roman" w:cs="Times New Roman"/>
          <w:lang w:val="en-CA"/>
        </w:rPr>
        <w:t>cities</w:t>
      </w:r>
      <w:r w:rsidR="00E61522" w:rsidRPr="003A5E82">
        <w:rPr>
          <w:rFonts w:ascii="Times New Roman" w:hAnsi="Times New Roman" w:cs="Times New Roman"/>
          <w:lang w:val="en-CA"/>
        </w:rPr>
        <w:t xml:space="preserve"> </w:t>
      </w:r>
      <w:r w:rsidR="00423356"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423356" w:rsidRPr="003A5E82">
        <w:rPr>
          <w:rFonts w:ascii="Times New Roman" w:hAnsi="Times New Roman" w:cs="Times New Roman"/>
          <w:lang w:val="en-CA"/>
        </w:rPr>
        <w:fldChar w:fldCharType="separate"/>
      </w:r>
      <w:r w:rsidR="00654925">
        <w:rPr>
          <w:rFonts w:ascii="Times New Roman" w:hAnsi="Times New Roman" w:cs="Times New Roman"/>
          <w:noProof/>
          <w:lang w:val="en-CA"/>
        </w:rPr>
        <w:t>(Draheim et al. 2019)</w:t>
      </w:r>
      <w:r w:rsidR="00423356" w:rsidRPr="003A5E82">
        <w:rPr>
          <w:rFonts w:ascii="Times New Roman" w:hAnsi="Times New Roman" w:cs="Times New Roman"/>
          <w:lang w:val="en-CA"/>
        </w:rPr>
        <w:fldChar w:fldCharType="end"/>
      </w:r>
      <w:r w:rsidR="006730F8" w:rsidRPr="003A5E82">
        <w:rPr>
          <w:rFonts w:ascii="Times New Roman" w:hAnsi="Times New Roman" w:cs="Times New Roman"/>
          <w:lang w:val="en-CA"/>
        </w:rPr>
        <w:t xml:space="preserve">. </w:t>
      </w:r>
    </w:p>
    <w:p w14:paraId="1F465298" w14:textId="77777777" w:rsidR="0081292B" w:rsidRPr="003A5E82" w:rsidRDefault="0081292B" w:rsidP="0081292B">
      <w:pPr>
        <w:spacing w:line="480" w:lineRule="auto"/>
        <w:rPr>
          <w:rFonts w:ascii="Times New Roman" w:hAnsi="Times New Roman" w:cs="Times New Roman"/>
          <w:lang w:val="en-CA"/>
        </w:rPr>
      </w:pPr>
    </w:p>
    <w:p w14:paraId="6F256C75" w14:textId="70660C09" w:rsidR="0081292B" w:rsidRPr="003A5E82" w:rsidRDefault="0096566A" w:rsidP="0081292B">
      <w:pPr>
        <w:spacing w:line="480" w:lineRule="auto"/>
        <w:rPr>
          <w:rFonts w:ascii="Times New Roman" w:hAnsi="Times New Roman" w:cs="Times New Roman"/>
          <w:lang w:val="en-CA"/>
        </w:rPr>
      </w:pPr>
      <w:r>
        <w:rPr>
          <w:rFonts w:ascii="Times New Roman" w:hAnsi="Times New Roman" w:cs="Times New Roman"/>
          <w:lang w:val="en-CA"/>
        </w:rPr>
        <w:t>With respect to other c</w:t>
      </w:r>
      <w:r w:rsidR="00982855" w:rsidRPr="003A5E82">
        <w:rPr>
          <w:rFonts w:ascii="Times New Roman" w:hAnsi="Times New Roman" w:cs="Times New Roman"/>
          <w:lang w:val="en-CA"/>
        </w:rPr>
        <w:t>ontextual variables</w:t>
      </w:r>
      <w:r>
        <w:rPr>
          <w:rFonts w:ascii="Times New Roman" w:hAnsi="Times New Roman" w:cs="Times New Roman"/>
          <w:lang w:val="en-CA"/>
        </w:rPr>
        <w:t>,</w:t>
      </w:r>
      <w:r w:rsidR="00982855" w:rsidRPr="003A5E82">
        <w:rPr>
          <w:rFonts w:ascii="Times New Roman" w:hAnsi="Times New Roman" w:cs="Times New Roman"/>
          <w:lang w:val="en-CA"/>
        </w:rPr>
        <w:t xml:space="preserve"> </w:t>
      </w:r>
      <w:r w:rsidR="00D61A0B" w:rsidRPr="003A5E82">
        <w:rPr>
          <w:rFonts w:ascii="Times New Roman" w:hAnsi="Times New Roman" w:cs="Times New Roman"/>
          <w:lang w:val="en-CA"/>
        </w:rPr>
        <w:t xml:space="preserve">coyotes </w:t>
      </w:r>
      <w:r>
        <w:rPr>
          <w:rFonts w:ascii="Times New Roman" w:hAnsi="Times New Roman" w:cs="Times New Roman"/>
          <w:lang w:val="en-CA"/>
        </w:rPr>
        <w:t xml:space="preserve">were </w:t>
      </w:r>
      <w:r w:rsidR="00397ADE">
        <w:rPr>
          <w:rFonts w:ascii="Times New Roman" w:hAnsi="Times New Roman" w:cs="Times New Roman"/>
          <w:lang w:val="en-CA"/>
        </w:rPr>
        <w:t>bolder</w:t>
      </w:r>
      <w:r w:rsidR="00DE591E" w:rsidRPr="003A5E82">
        <w:rPr>
          <w:rFonts w:ascii="Times New Roman" w:hAnsi="Times New Roman" w:cs="Times New Roman"/>
          <w:lang w:val="en-CA"/>
        </w:rPr>
        <w:t xml:space="preserve"> when </w:t>
      </w:r>
      <w:r w:rsidR="007E2D20">
        <w:rPr>
          <w:rFonts w:ascii="Times New Roman" w:hAnsi="Times New Roman" w:cs="Times New Roman"/>
          <w:lang w:val="en-CA"/>
        </w:rPr>
        <w:t xml:space="preserve">they were observed with other coyotes and when </w:t>
      </w:r>
      <w:r w:rsidR="00DE591E" w:rsidRPr="003A5E82">
        <w:rPr>
          <w:rFonts w:ascii="Times New Roman" w:hAnsi="Times New Roman" w:cs="Times New Roman"/>
          <w:lang w:val="en-CA"/>
        </w:rPr>
        <w:t>people were walking</w:t>
      </w:r>
      <w:r w:rsidR="007E2D20">
        <w:rPr>
          <w:rFonts w:ascii="Times New Roman" w:hAnsi="Times New Roman" w:cs="Times New Roman"/>
          <w:lang w:val="en-CA"/>
        </w:rPr>
        <w:t xml:space="preserve">; </w:t>
      </w:r>
      <w:r w:rsidR="00B72AD5" w:rsidRPr="003A5E82">
        <w:rPr>
          <w:rFonts w:ascii="Times New Roman" w:hAnsi="Times New Roman" w:cs="Times New Roman"/>
          <w:lang w:val="en-CA"/>
        </w:rPr>
        <w:t>human concern was lower</w:t>
      </w:r>
      <w:r w:rsidR="00C12648" w:rsidRPr="003A5E82">
        <w:rPr>
          <w:rFonts w:ascii="Times New Roman" w:hAnsi="Times New Roman" w:cs="Times New Roman"/>
          <w:lang w:val="en-CA"/>
        </w:rPr>
        <w:t xml:space="preserve"> when people were driving </w:t>
      </w:r>
      <w:r w:rsidR="00E91813" w:rsidRPr="003A5E82">
        <w:rPr>
          <w:rFonts w:ascii="Times New Roman" w:hAnsi="Times New Roman" w:cs="Times New Roman"/>
          <w:lang w:val="en-CA"/>
        </w:rPr>
        <w:t xml:space="preserve">or when </w:t>
      </w:r>
      <w:r w:rsidR="009E478C">
        <w:rPr>
          <w:rFonts w:ascii="Times New Roman" w:hAnsi="Times New Roman" w:cs="Times New Roman"/>
          <w:lang w:val="en-CA"/>
        </w:rPr>
        <w:t>only a</w:t>
      </w:r>
      <w:r w:rsidR="00E91813" w:rsidRPr="003A5E82">
        <w:rPr>
          <w:rFonts w:ascii="Times New Roman" w:hAnsi="Times New Roman" w:cs="Times New Roman"/>
          <w:lang w:val="en-CA"/>
        </w:rPr>
        <w:t xml:space="preserve"> single coyote was mentioned. </w:t>
      </w:r>
      <w:r w:rsidR="00E30DEF" w:rsidRPr="003A5E82">
        <w:rPr>
          <w:rFonts w:ascii="Times New Roman" w:hAnsi="Times New Roman" w:cs="Times New Roman"/>
          <w:lang w:val="en-CA"/>
        </w:rPr>
        <w:t>T</w:t>
      </w:r>
      <w:r w:rsidR="000049EF" w:rsidRPr="003A5E82">
        <w:rPr>
          <w:rFonts w:ascii="Times New Roman" w:hAnsi="Times New Roman" w:cs="Times New Roman"/>
          <w:lang w:val="en-CA"/>
        </w:rPr>
        <w:t>hese results provide</w:t>
      </w:r>
      <w:r w:rsidR="00C477E9">
        <w:rPr>
          <w:rFonts w:ascii="Times New Roman" w:hAnsi="Times New Roman" w:cs="Times New Roman"/>
          <w:lang w:val="en-CA"/>
        </w:rPr>
        <w:t xml:space="preserve"> </w:t>
      </w:r>
      <w:r w:rsidR="000049EF" w:rsidRPr="003A5E82">
        <w:rPr>
          <w:rFonts w:ascii="Times New Roman" w:hAnsi="Times New Roman" w:cs="Times New Roman"/>
          <w:lang w:val="en-CA"/>
        </w:rPr>
        <w:t>evidence tha</w:t>
      </w:r>
      <w:r w:rsidR="00827DCF" w:rsidRPr="003A5E82">
        <w:rPr>
          <w:rFonts w:ascii="Times New Roman" w:hAnsi="Times New Roman" w:cs="Times New Roman"/>
          <w:lang w:val="en-CA"/>
        </w:rPr>
        <w:t xml:space="preserve">t people </w:t>
      </w:r>
      <w:r w:rsidR="00CB6342">
        <w:rPr>
          <w:rFonts w:ascii="Times New Roman" w:hAnsi="Times New Roman" w:cs="Times New Roman"/>
          <w:lang w:val="en-CA"/>
        </w:rPr>
        <w:t xml:space="preserve">perceive less risk from </w:t>
      </w:r>
      <w:r w:rsidR="00827DCF" w:rsidRPr="003A5E82">
        <w:rPr>
          <w:rFonts w:ascii="Times New Roman" w:hAnsi="Times New Roman" w:cs="Times New Roman"/>
          <w:lang w:val="en-CA"/>
        </w:rPr>
        <w:t xml:space="preserve">coyotes in situations where they </w:t>
      </w:r>
      <w:r w:rsidR="00CB6342">
        <w:rPr>
          <w:rFonts w:ascii="Times New Roman" w:hAnsi="Times New Roman" w:cs="Times New Roman"/>
          <w:lang w:val="en-CA"/>
        </w:rPr>
        <w:t>presumably</w:t>
      </w:r>
      <w:r w:rsidR="00827DCF" w:rsidRPr="003A5E82">
        <w:rPr>
          <w:rFonts w:ascii="Times New Roman" w:hAnsi="Times New Roman" w:cs="Times New Roman"/>
          <w:lang w:val="en-CA"/>
        </w:rPr>
        <w:t xml:space="preserve"> fe</w:t>
      </w:r>
      <w:r w:rsidR="00CB6342">
        <w:rPr>
          <w:rFonts w:ascii="Times New Roman" w:hAnsi="Times New Roman" w:cs="Times New Roman"/>
          <w:lang w:val="en-CA"/>
        </w:rPr>
        <w:t>el</w:t>
      </w:r>
      <w:r w:rsidR="00827DCF" w:rsidRPr="003A5E82">
        <w:rPr>
          <w:rFonts w:ascii="Times New Roman" w:hAnsi="Times New Roman" w:cs="Times New Roman"/>
          <w:lang w:val="en-CA"/>
        </w:rPr>
        <w:t xml:space="preserve"> </w:t>
      </w:r>
      <w:r w:rsidR="002D7423" w:rsidRPr="003A5E82">
        <w:rPr>
          <w:rFonts w:ascii="Times New Roman" w:hAnsi="Times New Roman" w:cs="Times New Roman"/>
          <w:lang w:val="en-CA"/>
        </w:rPr>
        <w:t>safer</w:t>
      </w:r>
      <w:r w:rsidR="00827DCF" w:rsidRPr="003A5E82">
        <w:rPr>
          <w:rFonts w:ascii="Times New Roman" w:hAnsi="Times New Roman" w:cs="Times New Roman"/>
          <w:lang w:val="en-CA"/>
        </w:rPr>
        <w:t xml:space="preserve">. </w:t>
      </w:r>
      <w:r w:rsidR="0081292B" w:rsidRPr="003A5E82">
        <w:rPr>
          <w:rFonts w:ascii="Times New Roman" w:hAnsi="Times New Roman" w:cs="Times New Roman"/>
          <w:lang w:val="en-CA"/>
        </w:rPr>
        <w:t xml:space="preserve">Although coyotes </w:t>
      </w:r>
      <w:r w:rsidR="0081292B" w:rsidRPr="003A5E82">
        <w:rPr>
          <w:rFonts w:ascii="Times New Roman" w:hAnsi="Times New Roman" w:cs="Times New Roman"/>
          <w:lang w:val="en-CA"/>
        </w:rPr>
        <w:lastRenderedPageBreak/>
        <w:t xml:space="preserve">in poor health may be more conflict-prone </w:t>
      </w:r>
      <w:r w:rsidR="0081292B" w:rsidRPr="003A5E82">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XJyYXk8L0F1dGhvcj48WWVhcj4yMDE1PC9ZZWFyPjxJ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81292B" w:rsidRPr="003A5E82">
        <w:rPr>
          <w:rFonts w:ascii="Times New Roman" w:hAnsi="Times New Roman" w:cs="Times New Roman"/>
          <w:lang w:val="en-CA"/>
        </w:rPr>
      </w:r>
      <w:r w:rsidR="0081292B" w:rsidRPr="003A5E82">
        <w:rPr>
          <w:rFonts w:ascii="Times New Roman" w:hAnsi="Times New Roman" w:cs="Times New Roman"/>
          <w:lang w:val="en-CA"/>
        </w:rPr>
        <w:fldChar w:fldCharType="separate"/>
      </w:r>
      <w:r w:rsidR="00654925">
        <w:rPr>
          <w:rFonts w:ascii="Times New Roman" w:hAnsi="Times New Roman" w:cs="Times New Roman"/>
          <w:noProof/>
          <w:lang w:val="en-CA"/>
        </w:rPr>
        <w:t>(Murray et al. 2015b)</w:t>
      </w:r>
      <w:r w:rsidR="0081292B" w:rsidRPr="003A5E82">
        <w:rPr>
          <w:rFonts w:ascii="Times New Roman" w:hAnsi="Times New Roman" w:cs="Times New Roman"/>
          <w:lang w:val="en-CA"/>
        </w:rPr>
        <w:fldChar w:fldCharType="end"/>
      </w:r>
      <w:r w:rsidR="0081292B" w:rsidRPr="003A5E82">
        <w:rPr>
          <w:rFonts w:ascii="Times New Roman" w:hAnsi="Times New Roman" w:cs="Times New Roman"/>
          <w:lang w:val="en-CA"/>
        </w:rPr>
        <w:t xml:space="preserve">, </w:t>
      </w:r>
      <w:r w:rsidR="00965CC8">
        <w:rPr>
          <w:rFonts w:ascii="Times New Roman" w:hAnsi="Times New Roman" w:cs="Times New Roman"/>
          <w:lang w:val="en-CA"/>
        </w:rPr>
        <w:t>we found no evidence for this</w:t>
      </w:r>
      <w:r w:rsidR="00A57B85">
        <w:rPr>
          <w:rFonts w:ascii="Times New Roman" w:hAnsi="Times New Roman" w:cs="Times New Roman"/>
          <w:lang w:val="en-CA"/>
        </w:rPr>
        <w:t>; however, coyotes that were perceived to be healthy were more likely to be avoidant or indifferent</w:t>
      </w:r>
      <w:r w:rsidR="000A3740" w:rsidRPr="003A5E82">
        <w:rPr>
          <w:rFonts w:ascii="Times New Roman" w:hAnsi="Times New Roman" w:cs="Times New Roman"/>
          <w:lang w:val="en-CA"/>
        </w:rPr>
        <w:t xml:space="preserve">. </w:t>
      </w:r>
      <w:r w:rsidR="00A83F28" w:rsidRPr="003A5E82">
        <w:rPr>
          <w:rFonts w:ascii="Times New Roman" w:hAnsi="Times New Roman" w:cs="Times New Roman"/>
          <w:lang w:val="en-CA"/>
        </w:rPr>
        <w:t xml:space="preserve">We expect </w:t>
      </w:r>
      <w:r w:rsidR="0081292B" w:rsidRPr="003A5E82">
        <w:rPr>
          <w:rFonts w:ascii="Times New Roman" w:hAnsi="Times New Roman" w:cs="Times New Roman"/>
          <w:lang w:val="en-CA"/>
        </w:rPr>
        <w:t>this could be caused by reporting bias</w:t>
      </w:r>
      <w:r w:rsidR="00E22C92">
        <w:rPr>
          <w:rFonts w:ascii="Times New Roman" w:hAnsi="Times New Roman" w:cs="Times New Roman"/>
          <w:lang w:val="en-CA"/>
        </w:rPr>
        <w:t>,</w:t>
      </w:r>
      <w:r w:rsidR="0081292B" w:rsidRPr="003A5E82">
        <w:rPr>
          <w:rFonts w:ascii="Times New Roman" w:hAnsi="Times New Roman" w:cs="Times New Roman"/>
          <w:lang w:val="en-CA"/>
        </w:rPr>
        <w:t xml:space="preserve"> as reporters may be </w:t>
      </w:r>
      <w:r w:rsidR="00E22C92">
        <w:rPr>
          <w:rFonts w:ascii="Times New Roman" w:hAnsi="Times New Roman" w:cs="Times New Roman"/>
          <w:lang w:val="en-CA"/>
        </w:rPr>
        <w:t>less</w:t>
      </w:r>
      <w:r w:rsidR="0081292B" w:rsidRPr="003A5E82">
        <w:rPr>
          <w:rFonts w:ascii="Times New Roman" w:hAnsi="Times New Roman" w:cs="Times New Roman"/>
          <w:lang w:val="en-CA"/>
        </w:rPr>
        <w:t xml:space="preserve"> likely to notice and characterise a coyote’s health in encounters where coyotes </w:t>
      </w:r>
      <w:r w:rsidR="00F52BE4">
        <w:rPr>
          <w:rFonts w:ascii="Times New Roman" w:hAnsi="Times New Roman" w:cs="Times New Roman"/>
          <w:lang w:val="en-CA"/>
        </w:rPr>
        <w:t>are</w:t>
      </w:r>
      <w:r w:rsidR="0081292B" w:rsidRPr="003A5E82">
        <w:rPr>
          <w:rFonts w:ascii="Times New Roman" w:hAnsi="Times New Roman" w:cs="Times New Roman"/>
          <w:lang w:val="en-CA"/>
        </w:rPr>
        <w:t xml:space="preserve"> behaving boldly or aggressively</w:t>
      </w:r>
      <w:r w:rsidR="00F52BE4">
        <w:rPr>
          <w:rFonts w:ascii="Times New Roman" w:hAnsi="Times New Roman" w:cs="Times New Roman"/>
          <w:lang w:val="en-CA"/>
        </w:rPr>
        <w:t>.</w:t>
      </w:r>
    </w:p>
    <w:p w14:paraId="64ACA9EE" w14:textId="67A7DA42" w:rsidR="005730D5" w:rsidRPr="003A5E82" w:rsidRDefault="005730D5" w:rsidP="00BA0A2E">
      <w:pPr>
        <w:spacing w:line="480" w:lineRule="auto"/>
        <w:rPr>
          <w:rFonts w:ascii="Times New Roman" w:hAnsi="Times New Roman" w:cs="Times New Roman"/>
          <w:lang w:val="en-CA"/>
        </w:rPr>
      </w:pPr>
    </w:p>
    <w:p w14:paraId="461A7A03" w14:textId="17FA4500" w:rsidR="0056712D" w:rsidRPr="003A5E82" w:rsidRDefault="001C54B0" w:rsidP="0056712D">
      <w:pPr>
        <w:spacing w:line="480" w:lineRule="auto"/>
        <w:rPr>
          <w:rFonts w:ascii="Times New Roman" w:hAnsi="Times New Roman" w:cs="Times New Roman"/>
          <w:b/>
          <w:bCs/>
          <w:lang w:val="en-CA"/>
        </w:rPr>
      </w:pPr>
      <w:r w:rsidRPr="003A5E82">
        <w:rPr>
          <w:rFonts w:ascii="Times New Roman" w:hAnsi="Times New Roman" w:cs="Times New Roman"/>
          <w:b/>
          <w:bCs/>
          <w:lang w:val="en-CA"/>
        </w:rPr>
        <w:t>Limitations</w:t>
      </w:r>
    </w:p>
    <w:p w14:paraId="52463F86" w14:textId="4C681F0C" w:rsidR="00364623" w:rsidRDefault="001A18E4" w:rsidP="008A7EF1">
      <w:pPr>
        <w:spacing w:line="480" w:lineRule="auto"/>
        <w:rPr>
          <w:rFonts w:ascii="Times New Roman" w:hAnsi="Times New Roman" w:cs="Times New Roman"/>
          <w:lang w:val="en-CA"/>
        </w:rPr>
      </w:pPr>
      <w:r w:rsidRPr="003A5E82">
        <w:rPr>
          <w:rFonts w:ascii="Times New Roman" w:hAnsi="Times New Roman" w:cs="Times New Roman"/>
          <w:lang w:val="en-CA"/>
        </w:rPr>
        <w:t>Our study ha</w:t>
      </w:r>
      <w:r w:rsidR="005C6C0C" w:rsidRPr="003A5E82">
        <w:rPr>
          <w:rFonts w:ascii="Times New Roman" w:hAnsi="Times New Roman" w:cs="Times New Roman"/>
          <w:lang w:val="en-CA"/>
        </w:rPr>
        <w:t>d</w:t>
      </w:r>
      <w:r w:rsidRPr="003A5E82">
        <w:rPr>
          <w:rFonts w:ascii="Times New Roman" w:hAnsi="Times New Roman" w:cs="Times New Roman"/>
          <w:lang w:val="en-CA"/>
        </w:rPr>
        <w:t xml:space="preserve"> several limitations</w:t>
      </w:r>
      <w:r w:rsidR="00F14F37" w:rsidRPr="003A5E82">
        <w:rPr>
          <w:rFonts w:ascii="Times New Roman" w:hAnsi="Times New Roman" w:cs="Times New Roman"/>
          <w:lang w:val="en-CA"/>
        </w:rPr>
        <w:t xml:space="preserve">. </w:t>
      </w:r>
      <w:r w:rsidR="00453B76" w:rsidRPr="003A5E82">
        <w:rPr>
          <w:rFonts w:ascii="Times New Roman" w:hAnsi="Times New Roman" w:cs="Times New Roman"/>
          <w:lang w:val="en-CA"/>
        </w:rPr>
        <w:t>First,</w:t>
      </w:r>
      <w:r w:rsidR="00A85851" w:rsidRPr="003A5E82">
        <w:rPr>
          <w:rFonts w:ascii="Times New Roman" w:hAnsi="Times New Roman" w:cs="Times New Roman"/>
          <w:lang w:val="en-CA"/>
        </w:rPr>
        <w:t xml:space="preserve"> </w:t>
      </w:r>
      <w:r w:rsidR="00453B76" w:rsidRPr="003A5E82">
        <w:rPr>
          <w:rFonts w:ascii="Times New Roman" w:hAnsi="Times New Roman" w:cs="Times New Roman"/>
          <w:lang w:val="en-CA"/>
        </w:rPr>
        <w:t xml:space="preserve">reports </w:t>
      </w:r>
      <w:r w:rsidR="00CF661D" w:rsidRPr="003A5E82">
        <w:rPr>
          <w:rFonts w:ascii="Times New Roman" w:hAnsi="Times New Roman" w:cs="Times New Roman"/>
          <w:lang w:val="en-CA"/>
        </w:rPr>
        <w:t>were</w:t>
      </w:r>
      <w:r w:rsidR="00453B76" w:rsidRPr="003A5E82">
        <w:rPr>
          <w:rFonts w:ascii="Times New Roman" w:hAnsi="Times New Roman" w:cs="Times New Roman"/>
          <w:lang w:val="en-CA"/>
        </w:rPr>
        <w:t xml:space="preserve"> </w:t>
      </w:r>
      <w:r w:rsidR="00F52BE4">
        <w:rPr>
          <w:rFonts w:ascii="Times New Roman" w:hAnsi="Times New Roman" w:cs="Times New Roman"/>
          <w:lang w:val="en-CA"/>
        </w:rPr>
        <w:t xml:space="preserve">collected </w:t>
      </w:r>
      <w:r w:rsidR="00453B76" w:rsidRPr="003A5E82">
        <w:rPr>
          <w:rFonts w:ascii="Times New Roman" w:hAnsi="Times New Roman" w:cs="Times New Roman"/>
          <w:lang w:val="en-CA"/>
        </w:rPr>
        <w:t>non-randomly</w:t>
      </w:r>
      <w:r w:rsidR="00C82EE0" w:rsidRPr="003A5E82">
        <w:rPr>
          <w:rFonts w:ascii="Times New Roman" w:hAnsi="Times New Roman" w:cs="Times New Roman"/>
          <w:lang w:val="en-CA"/>
        </w:rPr>
        <w:t xml:space="preserve"> and non-independently</w:t>
      </w:r>
      <w:r w:rsidR="00FA633E" w:rsidRPr="003A5E82">
        <w:rPr>
          <w:rFonts w:ascii="Times New Roman" w:hAnsi="Times New Roman" w:cs="Times New Roman"/>
          <w:lang w:val="en-CA"/>
        </w:rPr>
        <w:t>,</w:t>
      </w:r>
      <w:r w:rsidR="004D7693" w:rsidRPr="003A5E82">
        <w:rPr>
          <w:rFonts w:ascii="Times New Roman" w:hAnsi="Times New Roman" w:cs="Times New Roman"/>
          <w:lang w:val="en-CA"/>
        </w:rPr>
        <w:t xml:space="preserve"> which</w:t>
      </w:r>
      <w:r w:rsidR="00453B76" w:rsidRPr="003A5E82">
        <w:rPr>
          <w:rFonts w:ascii="Times New Roman" w:hAnsi="Times New Roman" w:cs="Times New Roman"/>
          <w:lang w:val="en-CA"/>
        </w:rPr>
        <w:t xml:space="preserve"> introduces</w:t>
      </w:r>
      <w:r w:rsidR="00C52B41">
        <w:rPr>
          <w:rFonts w:ascii="Times New Roman" w:hAnsi="Times New Roman" w:cs="Times New Roman"/>
          <w:lang w:val="en-CA"/>
        </w:rPr>
        <w:t xml:space="preserve"> the</w:t>
      </w:r>
      <w:r w:rsidR="00453B76" w:rsidRPr="003A5E82">
        <w:rPr>
          <w:rFonts w:ascii="Times New Roman" w:hAnsi="Times New Roman" w:cs="Times New Roman"/>
          <w:lang w:val="en-CA"/>
        </w:rPr>
        <w:t xml:space="preserve"> </w:t>
      </w:r>
      <w:r w:rsidR="0056712D" w:rsidRPr="003A5E82">
        <w:rPr>
          <w:rFonts w:ascii="Times New Roman" w:hAnsi="Times New Roman" w:cs="Times New Roman"/>
          <w:lang w:val="en-CA"/>
        </w:rPr>
        <w:t>potential</w:t>
      </w:r>
      <w:r w:rsidR="00453B76" w:rsidRPr="003A5E82">
        <w:rPr>
          <w:rFonts w:ascii="Times New Roman" w:hAnsi="Times New Roman" w:cs="Times New Roman"/>
          <w:lang w:val="en-CA"/>
        </w:rPr>
        <w:t xml:space="preserve"> bias</w:t>
      </w:r>
      <w:r w:rsidR="00F52BE4">
        <w:rPr>
          <w:rFonts w:ascii="Times New Roman" w:hAnsi="Times New Roman" w:cs="Times New Roman"/>
          <w:lang w:val="en-CA"/>
        </w:rPr>
        <w:t>es</w:t>
      </w:r>
      <w:r w:rsidR="00453B76" w:rsidRPr="003A5E82">
        <w:rPr>
          <w:rFonts w:ascii="Times New Roman" w:hAnsi="Times New Roman" w:cs="Times New Roman"/>
          <w:lang w:val="en-CA"/>
        </w:rPr>
        <w:t xml:space="preserve"> </w:t>
      </w:r>
      <w:r w:rsidR="00B6466C">
        <w:rPr>
          <w:rFonts w:ascii="Times New Roman" w:hAnsi="Times New Roman" w:cs="Times New Roman"/>
          <w:lang w:val="en-CA"/>
        </w:rPr>
        <w:t>inherent to</w:t>
      </w:r>
      <w:r w:rsidR="00453B76" w:rsidRPr="003A5E82">
        <w:rPr>
          <w:rFonts w:ascii="Times New Roman" w:hAnsi="Times New Roman" w:cs="Times New Roman"/>
          <w:lang w:val="en-CA"/>
        </w:rPr>
        <w:t xml:space="preserve"> community reporting databases </w:t>
      </w:r>
      <w:r w:rsidR="00453B76" w:rsidRPr="003A5E82">
        <w:rPr>
          <w:rFonts w:ascii="Times New Roman" w:hAnsi="Times New Roman" w:cs="Times New Roman"/>
          <w:lang w:val="en-CA"/>
        </w:rPr>
        <w:fldChar w:fldCharType="begin">
          <w:fldData xml:space="preserve">PEVuZE5vdGU+PENpdGU+PEF1dGhvcj5TdWxsaXZhbjwvQXV0aG9yPjxZZWFyPjIwMTQ8L1llYXI+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</w:fldData>
        </w:fldChar>
      </w:r>
      <w:r w:rsidR="00C57292">
        <w:rPr>
          <w:rFonts w:ascii="Times New Roman" w:hAnsi="Times New Roman" w:cs="Times New Roman"/>
          <w:lang w:val="en-CA"/>
        </w:rPr>
        <w:instrText xml:space="preserve"> ADDIN EN.CITE </w:instrText>
      </w:r>
      <w:r w:rsidR="00C57292">
        <w:rPr>
          <w:rFonts w:ascii="Times New Roman" w:hAnsi="Times New Roman" w:cs="Times New Roman"/>
          <w:lang w:val="en-CA"/>
        </w:rPr>
        <w:fldChar w:fldCharType="begin">
          <w:fldData xml:space="preserve">PEVuZE5vdGU+PENpdGU+PEF1dGhvcj5TdWxsaXZhbjwvQXV0aG9yPjxZZWFyPjIwMTQ8L1llYXI+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</w:fldData>
        </w:fldChar>
      </w:r>
      <w:r w:rsidR="00C57292">
        <w:rPr>
          <w:rFonts w:ascii="Times New Roman" w:hAnsi="Times New Roman" w:cs="Times New Roman"/>
          <w:lang w:val="en-CA"/>
        </w:rPr>
        <w:instrText xml:space="preserve"> ADDIN EN.CITE.DATA </w:instrText>
      </w:r>
      <w:r w:rsidR="00C57292">
        <w:rPr>
          <w:rFonts w:ascii="Times New Roman" w:hAnsi="Times New Roman" w:cs="Times New Roman"/>
          <w:lang w:val="en-CA"/>
        </w:rPr>
      </w:r>
      <w:r w:rsidR="00C57292">
        <w:rPr>
          <w:rFonts w:ascii="Times New Roman" w:hAnsi="Times New Roman" w:cs="Times New Roman"/>
          <w:lang w:val="en-CA"/>
        </w:rPr>
        <w:fldChar w:fldCharType="end"/>
      </w:r>
      <w:r w:rsidR="00453B76" w:rsidRPr="003A5E82">
        <w:rPr>
          <w:rFonts w:ascii="Times New Roman" w:hAnsi="Times New Roman" w:cs="Times New Roman"/>
          <w:lang w:val="en-CA"/>
        </w:rPr>
      </w:r>
      <w:r w:rsidR="00453B76" w:rsidRPr="003A5E82">
        <w:rPr>
          <w:rFonts w:ascii="Times New Roman" w:hAnsi="Times New Roman" w:cs="Times New Roman"/>
          <w:lang w:val="en-CA"/>
        </w:rPr>
        <w:fldChar w:fldCharType="separate"/>
      </w:r>
      <w:r w:rsidR="00C57292">
        <w:rPr>
          <w:rFonts w:ascii="Times New Roman" w:hAnsi="Times New Roman" w:cs="Times New Roman"/>
          <w:noProof/>
          <w:lang w:val="en-CA"/>
        </w:rPr>
        <w:t>(Poessel et al. 2013, Sullivan et al. 2014)</w:t>
      </w:r>
      <w:r w:rsidR="00453B76" w:rsidRPr="003A5E82">
        <w:rPr>
          <w:rFonts w:ascii="Times New Roman" w:hAnsi="Times New Roman" w:cs="Times New Roman"/>
          <w:lang w:val="en-CA"/>
        </w:rPr>
        <w:fldChar w:fldCharType="end"/>
      </w:r>
      <w:r w:rsidR="00F52BE4">
        <w:rPr>
          <w:rFonts w:ascii="Times New Roman" w:hAnsi="Times New Roman" w:cs="Times New Roman"/>
          <w:lang w:val="en-CA"/>
        </w:rPr>
        <w:t>: r</w:t>
      </w:r>
      <w:r w:rsidR="002320E5" w:rsidRPr="003A5E82">
        <w:rPr>
          <w:rFonts w:ascii="Times New Roman" w:hAnsi="Times New Roman" w:cs="Times New Roman"/>
          <w:lang w:val="en-CA"/>
        </w:rPr>
        <w:t>epeat reporting by some residents</w:t>
      </w:r>
      <w:r w:rsidR="00B61CC2" w:rsidRPr="003A5E82">
        <w:rPr>
          <w:rFonts w:ascii="Times New Roman" w:hAnsi="Times New Roman" w:cs="Times New Roman"/>
          <w:lang w:val="en-CA"/>
        </w:rPr>
        <w:t xml:space="preserve"> but not others</w:t>
      </w:r>
      <w:r w:rsidR="000350FB" w:rsidRPr="003A5E82">
        <w:rPr>
          <w:rFonts w:ascii="Times New Roman" w:hAnsi="Times New Roman" w:cs="Times New Roman"/>
          <w:lang w:val="en-CA"/>
        </w:rPr>
        <w:t>, uneven advertising of the reporting database across neighborhoods or over years,</w:t>
      </w:r>
      <w:r w:rsidR="00477219" w:rsidRPr="003A5E82">
        <w:rPr>
          <w:rFonts w:ascii="Times New Roman" w:hAnsi="Times New Roman" w:cs="Times New Roman"/>
          <w:lang w:val="en-CA"/>
        </w:rPr>
        <w:t xml:space="preserve"> potentially higher reporting from</w:t>
      </w:r>
      <w:r w:rsidR="00340331" w:rsidRPr="003A5E82">
        <w:rPr>
          <w:rFonts w:ascii="Times New Roman" w:hAnsi="Times New Roman" w:cs="Times New Roman"/>
          <w:lang w:val="en-CA"/>
        </w:rPr>
        <w:t xml:space="preserve"> affluent neighborhoods with higher education levels</w:t>
      </w:r>
      <w:r w:rsidR="005833ED" w:rsidRPr="003A5E82">
        <w:rPr>
          <w:rFonts w:ascii="Times New Roman" w:hAnsi="Times New Roman" w:cs="Times New Roman"/>
          <w:lang w:val="en-CA"/>
        </w:rPr>
        <w:t xml:space="preserve"> </w:t>
      </w:r>
      <w:r w:rsidR="00EF5E95" w:rsidRPr="003A5E82">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XaW5lPC9BdXRob3I+PFllYXI+MjAxNTwvWWVhcj48SURU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EF5E95" w:rsidRPr="003A5E82">
        <w:rPr>
          <w:rFonts w:ascii="Times New Roman" w:hAnsi="Times New Roman" w:cs="Times New Roman"/>
          <w:lang w:val="en-CA"/>
        </w:rPr>
      </w:r>
      <w:r w:rsidR="00EF5E95" w:rsidRPr="003A5E82">
        <w:rPr>
          <w:rFonts w:ascii="Times New Roman" w:hAnsi="Times New Roman" w:cs="Times New Roman"/>
          <w:lang w:val="en-CA"/>
        </w:rPr>
        <w:fldChar w:fldCharType="separate"/>
      </w:r>
      <w:r w:rsidR="00654925">
        <w:rPr>
          <w:rFonts w:ascii="Times New Roman" w:hAnsi="Times New Roman" w:cs="Times New Roman"/>
          <w:noProof/>
          <w:lang w:val="en-CA"/>
        </w:rPr>
        <w:t>(Wine et al. 2015, Mowry et al. 2020)</w:t>
      </w:r>
      <w:r w:rsidR="00EF5E95" w:rsidRPr="003A5E82">
        <w:rPr>
          <w:rFonts w:ascii="Times New Roman" w:hAnsi="Times New Roman" w:cs="Times New Roman"/>
          <w:lang w:val="en-CA"/>
        </w:rPr>
        <w:fldChar w:fldCharType="end"/>
      </w:r>
      <w:r w:rsidR="00477219" w:rsidRPr="003A5E82">
        <w:rPr>
          <w:rFonts w:ascii="Times New Roman" w:hAnsi="Times New Roman" w:cs="Times New Roman"/>
          <w:lang w:val="en-CA"/>
        </w:rPr>
        <w:t>,</w:t>
      </w:r>
      <w:r w:rsidR="009F0111" w:rsidRPr="003A5E82">
        <w:rPr>
          <w:rFonts w:ascii="Times New Roman" w:hAnsi="Times New Roman" w:cs="Times New Roman"/>
          <w:lang w:val="en-CA"/>
        </w:rPr>
        <w:t xml:space="preserve"> and</w:t>
      </w:r>
      <w:r w:rsidR="00575BDA" w:rsidRPr="003A5E82">
        <w:rPr>
          <w:rFonts w:ascii="Times New Roman" w:hAnsi="Times New Roman" w:cs="Times New Roman"/>
          <w:lang w:val="en-CA"/>
        </w:rPr>
        <w:t xml:space="preserve"> </w:t>
      </w:r>
      <w:r w:rsidR="005C236B" w:rsidRPr="003A5E82">
        <w:rPr>
          <w:rFonts w:ascii="Times New Roman" w:hAnsi="Times New Roman" w:cs="Times New Roman"/>
          <w:lang w:val="en-CA"/>
        </w:rPr>
        <w:t xml:space="preserve">varying visibility of coyotes across seasons, time of day or land cover types due to differences in vegetative cover, human activity and daylight </w:t>
      </w:r>
      <w:r w:rsidR="005C236B" w:rsidRPr="003A5E82">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AxOTk1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RdWlubjwvQXV0aG9yPjxZZWFyPjE5OTU8L1llYXI+PElE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C236B" w:rsidRPr="003A5E82">
        <w:rPr>
          <w:rFonts w:ascii="Times New Roman" w:hAnsi="Times New Roman" w:cs="Times New Roman"/>
          <w:lang w:val="en-CA"/>
        </w:rPr>
      </w:r>
      <w:r w:rsidR="005C236B" w:rsidRPr="003A5E82">
        <w:rPr>
          <w:rFonts w:ascii="Times New Roman" w:hAnsi="Times New Roman" w:cs="Times New Roman"/>
          <w:lang w:val="en-CA"/>
        </w:rPr>
        <w:fldChar w:fldCharType="separate"/>
      </w:r>
      <w:r w:rsidR="00654925">
        <w:rPr>
          <w:rFonts w:ascii="Times New Roman" w:hAnsi="Times New Roman" w:cs="Times New Roman"/>
          <w:noProof/>
          <w:lang w:val="en-CA"/>
        </w:rPr>
        <w:t>(Quinn 1995, Poessel et al. 2013)</w:t>
      </w:r>
      <w:r w:rsidR="005C236B" w:rsidRPr="003A5E82">
        <w:rPr>
          <w:rFonts w:ascii="Times New Roman" w:hAnsi="Times New Roman" w:cs="Times New Roman"/>
          <w:lang w:val="en-CA"/>
        </w:rPr>
        <w:fldChar w:fldCharType="end"/>
      </w:r>
      <w:r w:rsidR="005C236B" w:rsidRPr="003A5E82">
        <w:rPr>
          <w:rFonts w:ascii="Times New Roman" w:hAnsi="Times New Roman" w:cs="Times New Roman"/>
          <w:lang w:val="en-CA"/>
        </w:rPr>
        <w:t>. While these sources of bia</w:t>
      </w:r>
      <w:r w:rsidR="00C13361" w:rsidRPr="003A5E82">
        <w:rPr>
          <w:rFonts w:ascii="Times New Roman" w:hAnsi="Times New Roman" w:cs="Times New Roman"/>
          <w:lang w:val="en-CA"/>
        </w:rPr>
        <w:t xml:space="preserve">s likely </w:t>
      </w:r>
      <w:r w:rsidR="00F52BE4">
        <w:rPr>
          <w:rFonts w:ascii="Times New Roman" w:hAnsi="Times New Roman" w:cs="Times New Roman"/>
          <w:lang w:val="en-CA"/>
        </w:rPr>
        <w:t>a</w:t>
      </w:r>
      <w:r w:rsidR="00C13361" w:rsidRPr="003A5E82">
        <w:rPr>
          <w:rFonts w:ascii="Times New Roman" w:hAnsi="Times New Roman" w:cs="Times New Roman"/>
          <w:lang w:val="en-CA"/>
        </w:rPr>
        <w:t xml:space="preserve">ffect the spatial and temporal distribution of reports, </w:t>
      </w:r>
      <w:r w:rsidR="00C66151" w:rsidRPr="003A5E82">
        <w:rPr>
          <w:rFonts w:ascii="Times New Roman" w:hAnsi="Times New Roman" w:cs="Times New Roman"/>
          <w:lang w:val="en-CA"/>
        </w:rPr>
        <w:t xml:space="preserve">our analyses </w:t>
      </w:r>
      <w:r w:rsidR="009D0ABE" w:rsidRPr="003A5E82">
        <w:rPr>
          <w:rFonts w:ascii="Times New Roman" w:hAnsi="Times New Roman" w:cs="Times New Roman"/>
          <w:lang w:val="en-CA"/>
        </w:rPr>
        <w:t xml:space="preserve">mitigated these effects by </w:t>
      </w:r>
      <w:r w:rsidR="00914927">
        <w:rPr>
          <w:rFonts w:ascii="Times New Roman" w:hAnsi="Times New Roman" w:cs="Times New Roman"/>
          <w:lang w:val="en-CA"/>
        </w:rPr>
        <w:t xml:space="preserve">focusing on </w:t>
      </w:r>
      <w:r w:rsidR="00364623">
        <w:rPr>
          <w:rFonts w:ascii="Times New Roman" w:hAnsi="Times New Roman" w:cs="Times New Roman"/>
          <w:lang w:val="en-CA"/>
        </w:rPr>
        <w:t xml:space="preserve">measures of </w:t>
      </w:r>
      <w:r w:rsidR="00574847">
        <w:rPr>
          <w:rFonts w:ascii="Times New Roman" w:hAnsi="Times New Roman" w:cs="Times New Roman"/>
          <w:lang w:val="en-CA"/>
        </w:rPr>
        <w:t>coyote boldness and human concern</w:t>
      </w:r>
      <w:r w:rsidR="00803760">
        <w:rPr>
          <w:rFonts w:ascii="Times New Roman" w:hAnsi="Times New Roman" w:cs="Times New Roman"/>
          <w:lang w:val="en-CA"/>
        </w:rPr>
        <w:t xml:space="preserve"> rather than spatiotemporal influences on the number or distribution of reports. </w:t>
      </w:r>
    </w:p>
    <w:p w14:paraId="3289EA84" w14:textId="77777777" w:rsidR="00364623" w:rsidRDefault="00364623" w:rsidP="008A7EF1">
      <w:pPr>
        <w:spacing w:line="480" w:lineRule="auto"/>
        <w:rPr>
          <w:rFonts w:ascii="Times New Roman" w:hAnsi="Times New Roman" w:cs="Times New Roman"/>
          <w:lang w:val="en-CA"/>
        </w:rPr>
      </w:pPr>
    </w:p>
    <w:p w14:paraId="51808DC0" w14:textId="1B53011C" w:rsidR="00E61B63" w:rsidRPr="003A5E82" w:rsidRDefault="00D35AE4" w:rsidP="008A7EF1">
      <w:pPr>
        <w:spacing w:line="480" w:lineRule="auto"/>
        <w:rPr>
          <w:rFonts w:ascii="Times New Roman" w:hAnsi="Times New Roman" w:cs="Times New Roman"/>
          <w:lang w:val="en-CA"/>
        </w:rPr>
      </w:pPr>
      <w:r>
        <w:rPr>
          <w:rFonts w:ascii="Times New Roman" w:hAnsi="Times New Roman" w:cs="Times New Roman"/>
          <w:lang w:val="en-CA"/>
        </w:rPr>
        <w:t>Second</w:t>
      </w:r>
      <w:r w:rsidR="00B5060B" w:rsidRPr="003A5E82">
        <w:rPr>
          <w:rFonts w:ascii="Times New Roman" w:hAnsi="Times New Roman" w:cs="Times New Roman"/>
          <w:lang w:val="en-CA"/>
        </w:rPr>
        <w:t xml:space="preserve">, </w:t>
      </w:r>
      <w:r w:rsidR="0006506F" w:rsidRPr="003A5E82">
        <w:rPr>
          <w:rFonts w:ascii="Times New Roman" w:hAnsi="Times New Roman" w:cs="Times New Roman"/>
          <w:lang w:val="en-CA"/>
        </w:rPr>
        <w:t>reports</w:t>
      </w:r>
      <w:r w:rsidR="004E4416">
        <w:rPr>
          <w:rFonts w:ascii="Times New Roman" w:hAnsi="Times New Roman" w:cs="Times New Roman"/>
          <w:lang w:val="en-CA"/>
        </w:rPr>
        <w:t xml:space="preserve"> were spatially and temporally </w:t>
      </w:r>
      <w:r w:rsidR="002D7423">
        <w:rPr>
          <w:rFonts w:ascii="Times New Roman" w:hAnsi="Times New Roman" w:cs="Times New Roman"/>
          <w:lang w:val="en-CA"/>
        </w:rPr>
        <w:t>autocorrelated,</w:t>
      </w:r>
      <w:r w:rsidR="0006506F" w:rsidRPr="003A5E82">
        <w:rPr>
          <w:rFonts w:ascii="Times New Roman" w:hAnsi="Times New Roman" w:cs="Times New Roman"/>
          <w:lang w:val="en-CA"/>
        </w:rPr>
        <w:t xml:space="preserve"> </w:t>
      </w:r>
      <w:r w:rsidR="004E4416">
        <w:rPr>
          <w:rFonts w:ascii="Times New Roman" w:hAnsi="Times New Roman" w:cs="Times New Roman"/>
          <w:lang w:val="en-CA"/>
        </w:rPr>
        <w:t>but we</w:t>
      </w:r>
      <w:r w:rsidR="00753D8C" w:rsidRPr="003A5E82">
        <w:rPr>
          <w:rFonts w:ascii="Times New Roman" w:hAnsi="Times New Roman" w:cs="Times New Roman"/>
          <w:lang w:val="en-CA"/>
        </w:rPr>
        <w:t xml:space="preserve"> </w:t>
      </w:r>
      <w:r w:rsidR="00257EA9" w:rsidRPr="003A5E82">
        <w:rPr>
          <w:rFonts w:ascii="Times New Roman" w:hAnsi="Times New Roman" w:cs="Times New Roman"/>
          <w:lang w:val="en-CA"/>
        </w:rPr>
        <w:t>used</w:t>
      </w:r>
      <w:r w:rsidR="00753D8C" w:rsidRPr="003A5E82">
        <w:rPr>
          <w:rFonts w:ascii="Times New Roman" w:hAnsi="Times New Roman" w:cs="Times New Roman"/>
          <w:lang w:val="en-CA"/>
        </w:rPr>
        <w:t xml:space="preserve"> </w:t>
      </w:r>
      <w:r w:rsidR="007E6A99" w:rsidRPr="003A5E82">
        <w:rPr>
          <w:rFonts w:ascii="Times New Roman" w:hAnsi="Times New Roman" w:cs="Times New Roman"/>
          <w:lang w:val="en-CA"/>
        </w:rPr>
        <w:t xml:space="preserve">large sample sizes and </w:t>
      </w:r>
      <w:r w:rsidR="008A7EF1" w:rsidRPr="003A5E82">
        <w:rPr>
          <w:rFonts w:ascii="Times New Roman" w:hAnsi="Times New Roman" w:cs="Times New Roman"/>
          <w:lang w:val="en-CA"/>
        </w:rPr>
        <w:t>verified modelling</w:t>
      </w:r>
      <w:r w:rsidR="00DD4749" w:rsidRPr="003A5E82">
        <w:rPr>
          <w:rFonts w:ascii="Times New Roman" w:hAnsi="Times New Roman" w:cs="Times New Roman"/>
          <w:lang w:val="en-CA"/>
        </w:rPr>
        <w:t xml:space="preserve"> results </w:t>
      </w:r>
      <w:r w:rsidR="004321EF" w:rsidRPr="003A5E82">
        <w:rPr>
          <w:rFonts w:ascii="Times New Roman" w:hAnsi="Times New Roman" w:cs="Times New Roman"/>
          <w:lang w:val="en-CA"/>
        </w:rPr>
        <w:t>with</w:t>
      </w:r>
      <w:r w:rsidR="00DD4749" w:rsidRPr="003A5E82">
        <w:rPr>
          <w:rFonts w:ascii="Times New Roman" w:hAnsi="Times New Roman" w:cs="Times New Roman"/>
          <w:lang w:val="en-CA"/>
        </w:rPr>
        <w:t xml:space="preserve"> chi-square tests </w:t>
      </w:r>
      <w:r w:rsidR="00310E6E" w:rsidRPr="003A5E82">
        <w:rPr>
          <w:rFonts w:ascii="Times New Roman" w:hAnsi="Times New Roman" w:cs="Times New Roman"/>
          <w:lang w:val="en-CA"/>
        </w:rPr>
        <w:t xml:space="preserve">to </w:t>
      </w:r>
      <w:r w:rsidR="00616150" w:rsidRPr="003A5E82">
        <w:rPr>
          <w:rFonts w:ascii="Times New Roman" w:hAnsi="Times New Roman" w:cs="Times New Roman"/>
          <w:lang w:val="en-CA"/>
        </w:rPr>
        <w:t>minimize</w:t>
      </w:r>
      <w:r w:rsidR="00310E6E" w:rsidRPr="003A5E82">
        <w:rPr>
          <w:rFonts w:ascii="Times New Roman" w:hAnsi="Times New Roman" w:cs="Times New Roman"/>
          <w:lang w:val="en-CA"/>
        </w:rPr>
        <w:t xml:space="preserve"> Type I error</w:t>
      </w:r>
      <w:r w:rsidR="005265D7" w:rsidRPr="003A5E82">
        <w:rPr>
          <w:rFonts w:ascii="Times New Roman" w:hAnsi="Times New Roman" w:cs="Times New Roman"/>
          <w:lang w:val="en-CA"/>
        </w:rPr>
        <w:t xml:space="preserve"> (</w:t>
      </w:r>
      <w:r w:rsidR="0042196C">
        <w:rPr>
          <w:rFonts w:ascii="Times New Roman" w:hAnsi="Times New Roman" w:cs="Times New Roman"/>
          <w:lang w:val="en-CA"/>
        </w:rPr>
        <w:t>Table 3 in Appendix 2</w:t>
      </w:r>
      <w:r w:rsidR="005265D7" w:rsidRPr="003A5E82">
        <w:rPr>
          <w:rFonts w:ascii="Times New Roman" w:hAnsi="Times New Roman" w:cs="Times New Roman"/>
          <w:lang w:val="en-CA"/>
        </w:rPr>
        <w:t>)</w:t>
      </w:r>
      <w:r w:rsidR="00310E6E" w:rsidRPr="003A5E82">
        <w:rPr>
          <w:rFonts w:ascii="Times New Roman" w:hAnsi="Times New Roman" w:cs="Times New Roman"/>
          <w:lang w:val="en-CA"/>
        </w:rPr>
        <w:t xml:space="preserve">. </w:t>
      </w:r>
      <w:r w:rsidR="00E267F7">
        <w:rPr>
          <w:rFonts w:ascii="Times New Roman" w:hAnsi="Times New Roman" w:cs="Times New Roman"/>
          <w:lang w:val="en-CA"/>
        </w:rPr>
        <w:t>Third</w:t>
      </w:r>
      <w:r w:rsidR="008A7EF1" w:rsidRPr="003A5E82">
        <w:rPr>
          <w:rFonts w:ascii="Times New Roman" w:hAnsi="Times New Roman" w:cs="Times New Roman"/>
          <w:lang w:val="en-CA"/>
        </w:rPr>
        <w:t>, our</w:t>
      </w:r>
      <w:r w:rsidR="002C5312" w:rsidRPr="003A5E82">
        <w:rPr>
          <w:rFonts w:ascii="Times New Roman" w:hAnsi="Times New Roman" w:cs="Times New Roman"/>
          <w:lang w:val="en-CA"/>
        </w:rPr>
        <w:t xml:space="preserve"> post</w:t>
      </w:r>
      <w:r w:rsidR="00371911" w:rsidRPr="003A5E82">
        <w:rPr>
          <w:rFonts w:ascii="Times New Roman" w:hAnsi="Times New Roman" w:cs="Times New Roman"/>
          <w:lang w:val="en-CA"/>
        </w:rPr>
        <w:t>-</w:t>
      </w:r>
      <w:r w:rsidR="002C5312" w:rsidRPr="003A5E82">
        <w:rPr>
          <w:rFonts w:ascii="Times New Roman" w:hAnsi="Times New Roman" w:cs="Times New Roman"/>
          <w:lang w:val="en-CA"/>
        </w:rPr>
        <w:t>hoc</w:t>
      </w:r>
      <w:r w:rsidR="00E267F7">
        <w:rPr>
          <w:rFonts w:ascii="Times New Roman" w:hAnsi="Times New Roman" w:cs="Times New Roman"/>
          <w:lang w:val="en-CA"/>
        </w:rPr>
        <w:t xml:space="preserve"> method of quantifying</w:t>
      </w:r>
      <w:r w:rsidR="002C5312" w:rsidRPr="003A5E82">
        <w:rPr>
          <w:rFonts w:ascii="Times New Roman" w:hAnsi="Times New Roman" w:cs="Times New Roman"/>
          <w:lang w:val="en-CA"/>
        </w:rPr>
        <w:t xml:space="preserve"> of coyote </w:t>
      </w:r>
      <w:r w:rsidR="00616150" w:rsidRPr="003A5E82">
        <w:rPr>
          <w:rFonts w:ascii="Times New Roman" w:hAnsi="Times New Roman" w:cs="Times New Roman"/>
          <w:lang w:val="en-CA"/>
        </w:rPr>
        <w:t>boldness</w:t>
      </w:r>
      <w:r w:rsidR="002C5312" w:rsidRPr="003A5E82">
        <w:rPr>
          <w:rFonts w:ascii="Times New Roman" w:hAnsi="Times New Roman" w:cs="Times New Roman"/>
          <w:lang w:val="en-CA"/>
        </w:rPr>
        <w:t xml:space="preserve"> and human </w:t>
      </w:r>
      <w:r w:rsidR="00616150" w:rsidRPr="003A5E82">
        <w:rPr>
          <w:rFonts w:ascii="Times New Roman" w:hAnsi="Times New Roman" w:cs="Times New Roman"/>
          <w:lang w:val="en-CA"/>
        </w:rPr>
        <w:t>concern</w:t>
      </w:r>
      <w:r w:rsidR="002C5312" w:rsidRPr="003A5E82">
        <w:rPr>
          <w:rFonts w:ascii="Times New Roman" w:hAnsi="Times New Roman" w:cs="Times New Roman"/>
          <w:lang w:val="en-CA"/>
        </w:rPr>
        <w:t xml:space="preserve"> from a community reporting database</w:t>
      </w:r>
      <w:r w:rsidR="00E267F7">
        <w:rPr>
          <w:rFonts w:ascii="Times New Roman" w:hAnsi="Times New Roman" w:cs="Times New Roman"/>
          <w:lang w:val="en-CA"/>
        </w:rPr>
        <w:t xml:space="preserve"> does not provide data that can be</w:t>
      </w:r>
      <w:r w:rsidR="00BE3020">
        <w:rPr>
          <w:rFonts w:ascii="Times New Roman" w:hAnsi="Times New Roman" w:cs="Times New Roman"/>
          <w:lang w:val="en-CA"/>
        </w:rPr>
        <w:t xml:space="preserve"> </w:t>
      </w:r>
      <w:r w:rsidR="00FE33B5">
        <w:rPr>
          <w:rFonts w:ascii="Times New Roman" w:hAnsi="Times New Roman" w:cs="Times New Roman"/>
          <w:lang w:val="en-CA"/>
        </w:rPr>
        <w:t>compared to</w:t>
      </w:r>
      <w:r w:rsidR="00FD0498" w:rsidRPr="003A5E82">
        <w:rPr>
          <w:rFonts w:ascii="Times New Roman" w:hAnsi="Times New Roman" w:cs="Times New Roman"/>
          <w:lang w:val="en-CA"/>
        </w:rPr>
        <w:t xml:space="preserve"> </w:t>
      </w:r>
      <w:r w:rsidR="00371911" w:rsidRPr="003A5E82">
        <w:rPr>
          <w:rFonts w:ascii="Times New Roman" w:hAnsi="Times New Roman" w:cs="Times New Roman"/>
          <w:lang w:val="en-CA"/>
        </w:rPr>
        <w:t>empirical</w:t>
      </w:r>
      <w:r w:rsidR="00FD0498" w:rsidRPr="003A5E82">
        <w:rPr>
          <w:rFonts w:ascii="Times New Roman" w:hAnsi="Times New Roman" w:cs="Times New Roman"/>
          <w:lang w:val="en-CA"/>
        </w:rPr>
        <w:t xml:space="preserve"> behavioural observations of animals </w:t>
      </w:r>
      <w:r w:rsidR="0052258F" w:rsidRPr="003A5E82">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k8L1llYXI+PElE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2258F" w:rsidRPr="003A5E82">
        <w:rPr>
          <w:rFonts w:ascii="Times New Roman" w:hAnsi="Times New Roman" w:cs="Times New Roman"/>
          <w:lang w:val="en-CA"/>
        </w:rPr>
      </w:r>
      <w:r w:rsidR="0052258F" w:rsidRPr="003A5E82">
        <w:rPr>
          <w:rFonts w:ascii="Times New Roman" w:hAnsi="Times New Roman" w:cs="Times New Roman"/>
          <w:lang w:val="en-CA"/>
        </w:rPr>
        <w:fldChar w:fldCharType="separate"/>
      </w:r>
      <w:r w:rsidR="00654925">
        <w:rPr>
          <w:rFonts w:ascii="Times New Roman" w:hAnsi="Times New Roman" w:cs="Times New Roman"/>
          <w:noProof/>
          <w:lang w:val="en-CA"/>
        </w:rPr>
        <w:t>(e.g., Breck et al. 2019)</w:t>
      </w:r>
      <w:r w:rsidR="0052258F" w:rsidRPr="003A5E82">
        <w:rPr>
          <w:rFonts w:ascii="Times New Roman" w:hAnsi="Times New Roman" w:cs="Times New Roman"/>
          <w:lang w:val="en-CA"/>
        </w:rPr>
        <w:fldChar w:fldCharType="end"/>
      </w:r>
      <w:r w:rsidR="0052258F" w:rsidRPr="003A5E82">
        <w:rPr>
          <w:rFonts w:ascii="Times New Roman" w:hAnsi="Times New Roman" w:cs="Times New Roman"/>
          <w:lang w:val="en-CA"/>
        </w:rPr>
        <w:t xml:space="preserve"> or randomized public surveys </w:t>
      </w:r>
      <w:r w:rsidR="009E4BE6" w:rsidRPr="003A5E82">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EcmFrZTwvQXV0aG9yPjxZZWFyPjIwMjA8L1llYXI+PElE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9E4BE6" w:rsidRPr="003A5E82">
        <w:rPr>
          <w:rFonts w:ascii="Times New Roman" w:hAnsi="Times New Roman" w:cs="Times New Roman"/>
          <w:lang w:val="en-CA"/>
        </w:rPr>
      </w:r>
      <w:r w:rsidR="009E4BE6" w:rsidRPr="003A5E82">
        <w:rPr>
          <w:rFonts w:ascii="Times New Roman" w:hAnsi="Times New Roman" w:cs="Times New Roman"/>
          <w:lang w:val="en-CA"/>
        </w:rPr>
        <w:fldChar w:fldCharType="separate"/>
      </w:r>
      <w:r w:rsidR="00654925">
        <w:rPr>
          <w:rFonts w:ascii="Times New Roman" w:hAnsi="Times New Roman" w:cs="Times New Roman"/>
          <w:noProof/>
          <w:lang w:val="en-CA"/>
        </w:rPr>
        <w:t xml:space="preserve">(e.g., </w:t>
      </w:r>
      <w:r w:rsidR="00654925">
        <w:rPr>
          <w:rFonts w:ascii="Times New Roman" w:hAnsi="Times New Roman" w:cs="Times New Roman"/>
          <w:noProof/>
          <w:lang w:val="en-CA"/>
        </w:rPr>
        <w:lastRenderedPageBreak/>
        <w:t>Drake et al. 2020)</w:t>
      </w:r>
      <w:r w:rsidR="009E4BE6" w:rsidRPr="003A5E82">
        <w:rPr>
          <w:rFonts w:ascii="Times New Roman" w:hAnsi="Times New Roman" w:cs="Times New Roman"/>
          <w:lang w:val="en-CA"/>
        </w:rPr>
        <w:fldChar w:fldCharType="end"/>
      </w:r>
      <w:r w:rsidR="00686BA0">
        <w:rPr>
          <w:rFonts w:ascii="Times New Roman" w:hAnsi="Times New Roman" w:cs="Times New Roman"/>
          <w:lang w:val="en-CA"/>
        </w:rPr>
        <w:t xml:space="preserve"> because of the biases inherent in community reporting data (see above)</w:t>
      </w:r>
      <w:r w:rsidR="009E4BE6" w:rsidRPr="003A5E82">
        <w:rPr>
          <w:rFonts w:ascii="Times New Roman" w:hAnsi="Times New Roman" w:cs="Times New Roman"/>
          <w:lang w:val="en-CA"/>
        </w:rPr>
        <w:t xml:space="preserve">. </w:t>
      </w:r>
      <w:r w:rsidR="00E91BA1">
        <w:rPr>
          <w:rFonts w:ascii="Times New Roman" w:hAnsi="Times New Roman" w:cs="Times New Roman"/>
          <w:lang w:val="en-CA"/>
        </w:rPr>
        <w:t>Despite the</w:t>
      </w:r>
      <w:r w:rsidR="002D7423">
        <w:rPr>
          <w:rFonts w:ascii="Times New Roman" w:hAnsi="Times New Roman" w:cs="Times New Roman"/>
          <w:lang w:val="en-CA"/>
        </w:rPr>
        <w:t>ir</w:t>
      </w:r>
      <w:r w:rsidR="00E91BA1">
        <w:rPr>
          <w:rFonts w:ascii="Times New Roman" w:hAnsi="Times New Roman" w:cs="Times New Roman"/>
          <w:lang w:val="en-CA"/>
        </w:rPr>
        <w:t xml:space="preserve"> limitations, o</w:t>
      </w:r>
      <w:r w:rsidR="00E91BA1" w:rsidRPr="003A5E82">
        <w:rPr>
          <w:rFonts w:ascii="Times New Roman" w:hAnsi="Times New Roman" w:cs="Times New Roman"/>
          <w:lang w:val="en-CA"/>
        </w:rPr>
        <w:t xml:space="preserve">ur findings demonstrate that further resources and research are needed to mitigate the increase in coyote boldness and human concern </w:t>
      </w:r>
      <w:r w:rsidR="00B570C1">
        <w:rPr>
          <w:rFonts w:ascii="Times New Roman" w:hAnsi="Times New Roman" w:cs="Times New Roman"/>
          <w:lang w:val="en-CA"/>
        </w:rPr>
        <w:t xml:space="preserve">identified in our study and others </w:t>
      </w:r>
      <w:r w:rsidR="002D7423" w:rsidRPr="003A5E82">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LCBQb2Vzc2VsIGV0IGFsLiAyMDE3KTwvRGlzcGxh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=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YWtlcjwvQXV0aG9yPjxZZWFyPjIwMTc8L1llYXI+PElE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=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2D7423" w:rsidRPr="003A5E82">
        <w:rPr>
          <w:rFonts w:ascii="Times New Roman" w:hAnsi="Times New Roman" w:cs="Times New Roman"/>
          <w:lang w:val="en-CA"/>
        </w:rPr>
      </w:r>
      <w:r w:rsidR="002D7423" w:rsidRPr="003A5E82">
        <w:rPr>
          <w:rFonts w:ascii="Times New Roman" w:hAnsi="Times New Roman" w:cs="Times New Roman"/>
          <w:lang w:val="en-CA"/>
        </w:rPr>
        <w:fldChar w:fldCharType="separate"/>
      </w:r>
      <w:r w:rsidR="00654925">
        <w:rPr>
          <w:rFonts w:ascii="Times New Roman" w:hAnsi="Times New Roman" w:cs="Times New Roman"/>
          <w:noProof/>
          <w:lang w:val="en-CA"/>
        </w:rPr>
        <w:t>(White and Gehrt 2009, Baker and Timm 2017, Poessel et al. 2017)</w:t>
      </w:r>
      <w:r w:rsidR="002D7423" w:rsidRPr="003A5E82">
        <w:rPr>
          <w:rFonts w:ascii="Times New Roman" w:hAnsi="Times New Roman" w:cs="Times New Roman"/>
          <w:lang w:val="en-CA"/>
        </w:rPr>
        <w:fldChar w:fldCharType="end"/>
      </w:r>
      <w:r w:rsidR="00B570C1">
        <w:rPr>
          <w:rFonts w:ascii="Times New Roman" w:hAnsi="Times New Roman" w:cs="Times New Roman"/>
          <w:lang w:val="en-CA"/>
        </w:rPr>
        <w:t>,</w:t>
      </w:r>
      <w:r w:rsidR="00E91BA1">
        <w:rPr>
          <w:rFonts w:ascii="Times New Roman" w:hAnsi="Times New Roman" w:cs="Times New Roman"/>
          <w:lang w:val="en-CA"/>
        </w:rPr>
        <w:t xml:space="preserve"> and </w:t>
      </w:r>
      <w:r w:rsidR="00E91BA1" w:rsidRPr="003A5E82">
        <w:rPr>
          <w:rFonts w:ascii="Times New Roman" w:hAnsi="Times New Roman" w:cs="Times New Roman"/>
          <w:lang w:val="en-CA"/>
        </w:rPr>
        <w:t xml:space="preserve">we join others in suggesting that community </w:t>
      </w:r>
      <w:r w:rsidR="000E0089">
        <w:rPr>
          <w:rFonts w:ascii="Times New Roman" w:hAnsi="Times New Roman" w:cs="Times New Roman"/>
          <w:lang w:val="en-CA"/>
        </w:rPr>
        <w:t>scien</w:t>
      </w:r>
      <w:r w:rsidR="00CB25EA">
        <w:rPr>
          <w:rFonts w:ascii="Times New Roman" w:hAnsi="Times New Roman" w:cs="Times New Roman"/>
          <w:lang w:val="en-CA"/>
        </w:rPr>
        <w:t>ce</w:t>
      </w:r>
      <w:r w:rsidR="000E0089">
        <w:rPr>
          <w:rFonts w:ascii="Times New Roman" w:hAnsi="Times New Roman" w:cs="Times New Roman"/>
          <w:lang w:val="en-CA"/>
        </w:rPr>
        <w:t xml:space="preserve"> can</w:t>
      </w:r>
      <w:r w:rsidR="00E91BA1" w:rsidRPr="003A5E82">
        <w:rPr>
          <w:rFonts w:ascii="Times New Roman" w:hAnsi="Times New Roman" w:cs="Times New Roman"/>
          <w:lang w:val="en-CA"/>
        </w:rPr>
        <w:t xml:space="preserve"> provide valuable information about human-coyote interactions</w:t>
      </w:r>
      <w:r w:rsidR="00F81485">
        <w:rPr>
          <w:rFonts w:ascii="Times New Roman" w:hAnsi="Times New Roman" w:cs="Times New Roman"/>
          <w:lang w:val="en-CA"/>
        </w:rPr>
        <w:t xml:space="preserve"> </w:t>
      </w:r>
      <w:r w:rsidR="000E0089">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EcmFrZSBldCBhbC4gMjAyMSk8L0Rpc3BsYXlUZXh0PjxyZWNvcmQ+PGRh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=
</w:fldData>
        </w:fldChar>
      </w:r>
      <w:r w:rsidR="000E0089">
        <w:rPr>
          <w:rFonts w:ascii="Times New Roman" w:hAnsi="Times New Roman" w:cs="Times New Roman"/>
          <w:lang w:val="en-CA"/>
        </w:rPr>
        <w:instrText xml:space="preserve"> ADDIN EN.CITE </w:instrText>
      </w:r>
      <w:r w:rsidR="000E0089">
        <w:rPr>
          <w:rFonts w:ascii="Times New Roman" w:hAnsi="Times New Roman" w:cs="Times New Roman"/>
          <w:lang w:val="en-CA"/>
        </w:rPr>
        <w:fldChar w:fldCharType="begin">
          <w:fldData xml:space="preserve">PEVuZE5vdGU+PENpdGU+PEF1dGhvcj5XZWNrZWw8L0F1dGhvcj48WWVhcj4yMDEwPC9ZZWFyPjxJ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=
</w:fldData>
        </w:fldChar>
      </w:r>
      <w:r w:rsidR="000E0089">
        <w:rPr>
          <w:rFonts w:ascii="Times New Roman" w:hAnsi="Times New Roman" w:cs="Times New Roman"/>
          <w:lang w:val="en-CA"/>
        </w:rPr>
        <w:instrText xml:space="preserve"> ADDIN EN.CITE.DATA </w:instrText>
      </w:r>
      <w:r w:rsidR="000E0089">
        <w:rPr>
          <w:rFonts w:ascii="Times New Roman" w:hAnsi="Times New Roman" w:cs="Times New Roman"/>
          <w:lang w:val="en-CA"/>
        </w:rPr>
      </w:r>
      <w:r w:rsidR="000E0089">
        <w:rPr>
          <w:rFonts w:ascii="Times New Roman" w:hAnsi="Times New Roman" w:cs="Times New Roman"/>
          <w:lang w:val="en-CA"/>
        </w:rPr>
        <w:fldChar w:fldCharType="end"/>
      </w:r>
      <w:r w:rsidR="000E0089">
        <w:rPr>
          <w:rFonts w:ascii="Times New Roman" w:hAnsi="Times New Roman" w:cs="Times New Roman"/>
          <w:lang w:val="en-CA"/>
        </w:rPr>
        <w:fldChar w:fldCharType="separate"/>
      </w:r>
      <w:r w:rsidR="000E0089">
        <w:rPr>
          <w:rFonts w:ascii="Times New Roman" w:hAnsi="Times New Roman" w:cs="Times New Roman"/>
          <w:noProof/>
          <w:lang w:val="en-CA"/>
        </w:rPr>
        <w:t>(Weckel et al. 2010, Drake et al. 2021)</w:t>
      </w:r>
      <w:r w:rsidR="000E0089">
        <w:rPr>
          <w:rFonts w:ascii="Times New Roman" w:hAnsi="Times New Roman" w:cs="Times New Roman"/>
          <w:lang w:val="en-CA"/>
        </w:rPr>
        <w:fldChar w:fldCharType="end"/>
      </w:r>
      <w:r w:rsidR="00E91BA1">
        <w:rPr>
          <w:rFonts w:ascii="Times New Roman" w:hAnsi="Times New Roman" w:cs="Times New Roman"/>
          <w:lang w:val="en-CA"/>
        </w:rPr>
        <w:t>.</w:t>
      </w:r>
    </w:p>
    <w:p w14:paraId="7D92F245" w14:textId="5A748607" w:rsidR="008A7EF1" w:rsidRPr="003A5E82" w:rsidRDefault="008A7EF1" w:rsidP="00BA0A2E">
      <w:pPr>
        <w:spacing w:line="480" w:lineRule="auto"/>
        <w:ind w:firstLine="720"/>
        <w:rPr>
          <w:rFonts w:ascii="Times New Roman" w:hAnsi="Times New Roman" w:cs="Times New Roman"/>
          <w:lang w:val="en-CA"/>
        </w:rPr>
      </w:pPr>
    </w:p>
    <w:p w14:paraId="0976041D" w14:textId="30FC4FB2" w:rsidR="00576658" w:rsidRDefault="00B04871" w:rsidP="00576658">
      <w:pPr>
        <w:spacing w:line="480" w:lineRule="auto"/>
        <w:rPr>
          <w:rFonts w:ascii="Times New Roman" w:hAnsi="Times New Roman" w:cs="Times New Roman"/>
          <w:b/>
          <w:bCs/>
          <w:lang w:val="en-CA"/>
        </w:rPr>
      </w:pPr>
      <w:r w:rsidRPr="003A5E82">
        <w:rPr>
          <w:rFonts w:ascii="Times New Roman" w:hAnsi="Times New Roman" w:cs="Times New Roman"/>
          <w:b/>
          <w:bCs/>
          <w:lang w:val="en-CA"/>
        </w:rPr>
        <w:t>Management implications</w:t>
      </w:r>
    </w:p>
    <w:p w14:paraId="34059340" w14:textId="7B513A3E" w:rsidR="009A5642" w:rsidRDefault="00410F0D" w:rsidP="004E5FAE">
      <w:pPr>
        <w:spacing w:line="480" w:lineRule="auto"/>
        <w:rPr>
          <w:rFonts w:ascii="Times New Roman" w:hAnsi="Times New Roman" w:cs="Times New Roman"/>
          <w:lang w:val="en-CA"/>
        </w:rPr>
      </w:pPr>
      <w:r w:rsidRPr="003A5E82">
        <w:rPr>
          <w:rFonts w:ascii="Times New Roman" w:hAnsi="Times New Roman" w:cs="Times New Roman"/>
          <w:lang w:val="en-CA"/>
        </w:rPr>
        <w:t>Our findings</w:t>
      </w:r>
      <w:r w:rsidR="005F1FCC" w:rsidRPr="003A5E82">
        <w:rPr>
          <w:rFonts w:ascii="Times New Roman" w:hAnsi="Times New Roman" w:cs="Times New Roman"/>
          <w:lang w:val="en-CA"/>
        </w:rPr>
        <w:t xml:space="preserve"> </w:t>
      </w:r>
      <w:r w:rsidR="004E5F16">
        <w:rPr>
          <w:rFonts w:ascii="Times New Roman" w:hAnsi="Times New Roman" w:cs="Times New Roman"/>
          <w:lang w:val="en-CA"/>
        </w:rPr>
        <w:t>can be applied to</w:t>
      </w:r>
      <w:r w:rsidR="00FE2A80">
        <w:rPr>
          <w:rFonts w:ascii="Times New Roman" w:hAnsi="Times New Roman" w:cs="Times New Roman"/>
          <w:lang w:val="en-CA"/>
        </w:rPr>
        <w:t xml:space="preserve"> </w:t>
      </w:r>
      <w:r w:rsidR="007005B8">
        <w:rPr>
          <w:rFonts w:ascii="Times New Roman" w:hAnsi="Times New Roman" w:cs="Times New Roman"/>
          <w:lang w:val="en-CA"/>
        </w:rPr>
        <w:t xml:space="preserve">increase the efficiency of </w:t>
      </w:r>
      <w:r w:rsidRPr="003A5E82">
        <w:rPr>
          <w:rFonts w:ascii="Times New Roman" w:hAnsi="Times New Roman" w:cs="Times New Roman"/>
          <w:lang w:val="en-CA"/>
        </w:rPr>
        <w:t xml:space="preserve">several of the </w:t>
      </w:r>
      <w:r w:rsidR="00E45A30" w:rsidRPr="003A5E82">
        <w:rPr>
          <w:rFonts w:ascii="Times New Roman" w:hAnsi="Times New Roman" w:cs="Times New Roman"/>
          <w:lang w:val="en-CA"/>
        </w:rPr>
        <w:t xml:space="preserve">management actions that are already being implemented in </w:t>
      </w:r>
      <w:r w:rsidR="006E2720">
        <w:rPr>
          <w:rFonts w:ascii="Times New Roman" w:hAnsi="Times New Roman" w:cs="Times New Roman"/>
          <w:lang w:val="en-CA"/>
        </w:rPr>
        <w:t>our study area and elsewhere</w:t>
      </w:r>
      <w:r w:rsidR="00E45A30" w:rsidRPr="003A5E82">
        <w:rPr>
          <w:rFonts w:ascii="Times New Roman" w:hAnsi="Times New Roman" w:cs="Times New Roman"/>
          <w:lang w:val="en-CA"/>
        </w:rPr>
        <w:t xml:space="preserve">. </w:t>
      </w:r>
      <w:r w:rsidR="00DE238F">
        <w:rPr>
          <w:rFonts w:ascii="Times New Roman" w:hAnsi="Times New Roman" w:cs="Times New Roman"/>
          <w:lang w:val="en-CA"/>
        </w:rPr>
        <w:t>C</w:t>
      </w:r>
      <w:r w:rsidR="00E45A30" w:rsidRPr="003A5E82">
        <w:rPr>
          <w:rFonts w:ascii="Times New Roman" w:hAnsi="Times New Roman" w:cs="Times New Roman"/>
          <w:lang w:val="en-CA"/>
        </w:rPr>
        <w:t>oyote boldness</w:t>
      </w:r>
      <w:r w:rsidR="00B02BB4">
        <w:rPr>
          <w:rFonts w:ascii="Times New Roman" w:hAnsi="Times New Roman" w:cs="Times New Roman"/>
          <w:lang w:val="en-CA"/>
        </w:rPr>
        <w:t>, and thus the risk to humans and pets</w:t>
      </w:r>
      <w:r w:rsidR="00FD35A3">
        <w:rPr>
          <w:rFonts w:ascii="Times New Roman" w:hAnsi="Times New Roman" w:cs="Times New Roman"/>
          <w:lang w:val="en-CA"/>
        </w:rPr>
        <w:t>,</w:t>
      </w:r>
      <w:r w:rsidR="00E45A30" w:rsidRPr="003A5E82">
        <w:rPr>
          <w:rFonts w:ascii="Times New Roman" w:hAnsi="Times New Roman" w:cs="Times New Roman"/>
          <w:lang w:val="en-CA"/>
        </w:rPr>
        <w:t xml:space="preserve"> </w:t>
      </w:r>
      <w:r w:rsidR="00807E3E">
        <w:rPr>
          <w:rFonts w:ascii="Times New Roman" w:hAnsi="Times New Roman" w:cs="Times New Roman"/>
          <w:lang w:val="en-CA"/>
        </w:rPr>
        <w:t>was</w:t>
      </w:r>
      <w:r w:rsidR="00E45A30" w:rsidRPr="003A5E82">
        <w:rPr>
          <w:rFonts w:ascii="Times New Roman" w:hAnsi="Times New Roman" w:cs="Times New Roman"/>
          <w:lang w:val="en-CA"/>
        </w:rPr>
        <w:t xml:space="preserve"> generally higher in </w:t>
      </w:r>
      <w:r w:rsidR="007B0D04">
        <w:rPr>
          <w:rFonts w:ascii="Times New Roman" w:hAnsi="Times New Roman" w:cs="Times New Roman"/>
          <w:lang w:val="en-CA"/>
        </w:rPr>
        <w:t xml:space="preserve">less-developed and </w:t>
      </w:r>
      <w:r w:rsidR="00E45A30" w:rsidRPr="003A5E82">
        <w:rPr>
          <w:rFonts w:ascii="Times New Roman" w:hAnsi="Times New Roman" w:cs="Times New Roman"/>
          <w:lang w:val="en-CA"/>
        </w:rPr>
        <w:t xml:space="preserve">open areas </w:t>
      </w:r>
      <w:r w:rsidR="00457884" w:rsidRPr="003A5E82">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Qb2Vzc2VsPC9BdXRob3I+PFllYXI+MjAxMzwvWWVhcj48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457884" w:rsidRPr="003A5E82">
        <w:rPr>
          <w:rFonts w:ascii="Times New Roman" w:hAnsi="Times New Roman" w:cs="Times New Roman"/>
          <w:lang w:val="en-CA"/>
        </w:rPr>
      </w:r>
      <w:r w:rsidR="00457884" w:rsidRPr="003A5E82">
        <w:rPr>
          <w:rFonts w:ascii="Times New Roman" w:hAnsi="Times New Roman" w:cs="Times New Roman"/>
          <w:lang w:val="en-CA"/>
        </w:rPr>
        <w:fldChar w:fldCharType="separate"/>
      </w:r>
      <w:r w:rsidR="00654925">
        <w:rPr>
          <w:rFonts w:ascii="Times New Roman" w:hAnsi="Times New Roman" w:cs="Times New Roman"/>
          <w:noProof/>
          <w:lang w:val="en-CA"/>
        </w:rPr>
        <w:t>(Poessel et al. 2013, Wine et al. 2015)</w:t>
      </w:r>
      <w:r w:rsidR="00457884" w:rsidRPr="003A5E82">
        <w:rPr>
          <w:rFonts w:ascii="Times New Roman" w:hAnsi="Times New Roman" w:cs="Times New Roman"/>
          <w:lang w:val="en-CA"/>
        </w:rPr>
        <w:fldChar w:fldCharType="end"/>
      </w:r>
      <w:r w:rsidR="00807E3E">
        <w:rPr>
          <w:rFonts w:ascii="Times New Roman" w:hAnsi="Times New Roman" w:cs="Times New Roman"/>
          <w:lang w:val="en-CA"/>
        </w:rPr>
        <w:t>;</w:t>
      </w:r>
      <w:r w:rsidR="001D301E" w:rsidRPr="003A5E82">
        <w:rPr>
          <w:rFonts w:ascii="Times New Roman" w:hAnsi="Times New Roman" w:cs="Times New Roman"/>
          <w:lang w:val="en-CA"/>
        </w:rPr>
        <w:t xml:space="preserve"> </w:t>
      </w:r>
      <w:r w:rsidR="0035033A" w:rsidRPr="003A5E82">
        <w:rPr>
          <w:rFonts w:ascii="Times New Roman" w:hAnsi="Times New Roman" w:cs="Times New Roman"/>
          <w:lang w:val="en-CA"/>
        </w:rPr>
        <w:t>manage</w:t>
      </w:r>
      <w:r w:rsidR="00807E3E">
        <w:rPr>
          <w:rFonts w:ascii="Times New Roman" w:hAnsi="Times New Roman" w:cs="Times New Roman"/>
          <w:lang w:val="en-CA"/>
        </w:rPr>
        <w:t>rs</w:t>
      </w:r>
      <w:r w:rsidR="0035033A" w:rsidRPr="003A5E82">
        <w:rPr>
          <w:rFonts w:ascii="Times New Roman" w:hAnsi="Times New Roman" w:cs="Times New Roman"/>
          <w:lang w:val="en-CA"/>
        </w:rPr>
        <w:t xml:space="preserve"> might </w:t>
      </w:r>
      <w:r w:rsidR="00074081">
        <w:rPr>
          <w:rFonts w:ascii="Times New Roman" w:hAnsi="Times New Roman" w:cs="Times New Roman"/>
          <w:lang w:val="en-CA"/>
        </w:rPr>
        <w:t xml:space="preserve">therefore </w:t>
      </w:r>
      <w:r w:rsidR="0035033A" w:rsidRPr="003A5E82">
        <w:rPr>
          <w:rFonts w:ascii="Times New Roman" w:hAnsi="Times New Roman" w:cs="Times New Roman"/>
          <w:lang w:val="en-CA"/>
        </w:rPr>
        <w:t>target these areas for public education</w:t>
      </w:r>
      <w:r w:rsidR="00BA162F" w:rsidRPr="003A5E82">
        <w:rPr>
          <w:rFonts w:ascii="Times New Roman" w:hAnsi="Times New Roman" w:cs="Times New Roman"/>
          <w:lang w:val="en-CA"/>
        </w:rPr>
        <w:t xml:space="preserve"> about</w:t>
      </w:r>
      <w:r w:rsidR="00576658" w:rsidRPr="003A5E82">
        <w:rPr>
          <w:rFonts w:ascii="Times New Roman" w:hAnsi="Times New Roman" w:cs="Times New Roman"/>
          <w:lang w:val="en-CA"/>
        </w:rPr>
        <w:t xml:space="preserve"> </w:t>
      </w:r>
      <w:r w:rsidR="00397A69" w:rsidRPr="003A5E82">
        <w:rPr>
          <w:rFonts w:ascii="Times New Roman" w:hAnsi="Times New Roman" w:cs="Times New Roman"/>
          <w:lang w:val="en-CA"/>
        </w:rPr>
        <w:t>keep</w:t>
      </w:r>
      <w:r w:rsidR="00BA162F" w:rsidRPr="003A5E82">
        <w:rPr>
          <w:rFonts w:ascii="Times New Roman" w:hAnsi="Times New Roman" w:cs="Times New Roman"/>
          <w:lang w:val="en-CA"/>
        </w:rPr>
        <w:t>ing</w:t>
      </w:r>
      <w:r w:rsidR="00397A69" w:rsidRPr="003A5E82">
        <w:rPr>
          <w:rFonts w:ascii="Times New Roman" w:hAnsi="Times New Roman" w:cs="Times New Roman"/>
          <w:lang w:val="en-CA"/>
        </w:rPr>
        <w:t xml:space="preserve"> dogs on-leash </w:t>
      </w:r>
      <w:r w:rsidR="002520E9">
        <w:rPr>
          <w:rFonts w:ascii="Times New Roman" w:hAnsi="Times New Roman" w:cs="Times New Roman"/>
          <w:lang w:val="en-CA"/>
        </w:rPr>
        <w:t>and</w:t>
      </w:r>
      <w:r w:rsidR="00397A69" w:rsidRPr="003A5E82">
        <w:rPr>
          <w:rFonts w:ascii="Times New Roman" w:hAnsi="Times New Roman" w:cs="Times New Roman"/>
          <w:lang w:val="en-CA"/>
        </w:rPr>
        <w:t xml:space="preserve"> contain</w:t>
      </w:r>
      <w:r w:rsidR="003940C6" w:rsidRPr="003A5E82">
        <w:rPr>
          <w:rFonts w:ascii="Times New Roman" w:hAnsi="Times New Roman" w:cs="Times New Roman"/>
          <w:lang w:val="en-CA"/>
        </w:rPr>
        <w:t>ing</w:t>
      </w:r>
      <w:r w:rsidR="00397A69" w:rsidRPr="003A5E82">
        <w:rPr>
          <w:rFonts w:ascii="Times New Roman" w:hAnsi="Times New Roman" w:cs="Times New Roman"/>
          <w:lang w:val="en-CA"/>
        </w:rPr>
        <w:t xml:space="preserve"> smaller pets with coyote-proof fencing </w:t>
      </w:r>
      <w:r w:rsidR="00397A69"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Draheim&lt;/Author&gt;&lt;Year&gt;2019&lt;/Year&gt;&lt;IDText&gt;Public perspectives on the management of urban coyotes&lt;/IDText&gt;&lt;DisplayText&gt;(Draheim et al. 2019)&lt;/Display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397A69" w:rsidRPr="003A5E82">
        <w:rPr>
          <w:rFonts w:ascii="Times New Roman" w:hAnsi="Times New Roman" w:cs="Times New Roman"/>
          <w:lang w:val="en-CA"/>
        </w:rPr>
        <w:fldChar w:fldCharType="separate"/>
      </w:r>
      <w:r w:rsidR="00654925">
        <w:rPr>
          <w:rFonts w:ascii="Times New Roman" w:hAnsi="Times New Roman" w:cs="Times New Roman"/>
          <w:noProof/>
          <w:lang w:val="en-CA"/>
        </w:rPr>
        <w:t>(Draheim et al. 2019)</w:t>
      </w:r>
      <w:r w:rsidR="00397A69" w:rsidRPr="003A5E82">
        <w:rPr>
          <w:rFonts w:ascii="Times New Roman" w:hAnsi="Times New Roman" w:cs="Times New Roman"/>
          <w:lang w:val="en-CA"/>
        </w:rPr>
        <w:fldChar w:fldCharType="end"/>
      </w:r>
      <w:r w:rsidR="00CD257F">
        <w:rPr>
          <w:rFonts w:ascii="Times New Roman" w:hAnsi="Times New Roman" w:cs="Times New Roman"/>
          <w:lang w:val="en-CA"/>
        </w:rPr>
        <w:t xml:space="preserve">. Managers could also </w:t>
      </w:r>
      <w:r w:rsidR="009111B6">
        <w:rPr>
          <w:rFonts w:ascii="Times New Roman" w:hAnsi="Times New Roman" w:cs="Times New Roman"/>
          <w:lang w:val="en-CA"/>
        </w:rPr>
        <w:t xml:space="preserve">increase </w:t>
      </w:r>
      <w:r w:rsidR="00440605">
        <w:rPr>
          <w:rFonts w:ascii="Times New Roman" w:hAnsi="Times New Roman" w:cs="Times New Roman"/>
          <w:lang w:val="en-CA"/>
        </w:rPr>
        <w:t xml:space="preserve">their </w:t>
      </w:r>
      <w:r w:rsidR="009111B6">
        <w:rPr>
          <w:rFonts w:ascii="Times New Roman" w:hAnsi="Times New Roman" w:cs="Times New Roman"/>
          <w:lang w:val="en-CA"/>
        </w:rPr>
        <w:t xml:space="preserve">monitoring of </w:t>
      </w:r>
      <w:r w:rsidR="00313E7F">
        <w:rPr>
          <w:rFonts w:ascii="Times New Roman" w:hAnsi="Times New Roman" w:cs="Times New Roman"/>
          <w:lang w:val="en-CA"/>
        </w:rPr>
        <w:t xml:space="preserve">urban coyote activity in </w:t>
      </w:r>
      <w:r w:rsidR="00BB647E">
        <w:rPr>
          <w:rFonts w:ascii="Times New Roman" w:hAnsi="Times New Roman" w:cs="Times New Roman"/>
          <w:lang w:val="en-CA"/>
        </w:rPr>
        <w:t>these</w:t>
      </w:r>
      <w:r w:rsidR="00270055">
        <w:rPr>
          <w:rFonts w:ascii="Times New Roman" w:hAnsi="Times New Roman" w:cs="Times New Roman"/>
          <w:lang w:val="en-CA"/>
        </w:rPr>
        <w:t xml:space="preserve"> higher-risk, human use areas,</w:t>
      </w:r>
      <w:r w:rsidR="00BB647E">
        <w:rPr>
          <w:rFonts w:ascii="Times New Roman" w:hAnsi="Times New Roman" w:cs="Times New Roman"/>
          <w:lang w:val="en-CA"/>
        </w:rPr>
        <w:t xml:space="preserve"> areas and </w:t>
      </w:r>
      <w:r w:rsidR="00CD257F">
        <w:rPr>
          <w:rFonts w:ascii="Times New Roman" w:hAnsi="Times New Roman" w:cs="Times New Roman"/>
          <w:lang w:val="en-CA"/>
        </w:rPr>
        <w:t xml:space="preserve">train community members to </w:t>
      </w:r>
      <w:r w:rsidR="00397A69" w:rsidRPr="003A5E82">
        <w:rPr>
          <w:rFonts w:ascii="Times New Roman" w:hAnsi="Times New Roman" w:cs="Times New Roman"/>
          <w:lang w:val="en-CA"/>
        </w:rPr>
        <w:t>haze coyotes that behave boldly</w:t>
      </w:r>
      <w:r w:rsidR="00270055">
        <w:rPr>
          <w:rFonts w:ascii="Times New Roman" w:hAnsi="Times New Roman" w:cs="Times New Roman"/>
          <w:lang w:val="en-CA"/>
        </w:rPr>
        <w:t xml:space="preserve"> </w:t>
      </w:r>
      <w:r w:rsidR="00397A69"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397A69"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w:t>
      </w:r>
      <w:r w:rsidR="00397A69" w:rsidRPr="003A5E82">
        <w:rPr>
          <w:rFonts w:ascii="Times New Roman" w:hAnsi="Times New Roman" w:cs="Times New Roman"/>
          <w:lang w:val="en-CA"/>
        </w:rPr>
        <w:fldChar w:fldCharType="end"/>
      </w:r>
      <w:r w:rsidR="0034760D" w:rsidRPr="003A5E82">
        <w:rPr>
          <w:rFonts w:ascii="Times New Roman" w:hAnsi="Times New Roman" w:cs="Times New Roman"/>
          <w:lang w:val="en-CA"/>
        </w:rPr>
        <w:t>.</w:t>
      </w:r>
      <w:r w:rsidR="00D15DF2" w:rsidRPr="00D15DF2">
        <w:rPr>
          <w:rFonts w:ascii="Times New Roman" w:hAnsi="Times New Roman" w:cs="Times New Roman"/>
          <w:lang w:val="en-CA"/>
        </w:rPr>
        <w:t xml:space="preserve"> </w:t>
      </w:r>
      <w:r w:rsidR="00D15DF2" w:rsidRPr="003A5E82">
        <w:rPr>
          <w:rFonts w:ascii="Times New Roman" w:hAnsi="Times New Roman" w:cs="Times New Roman"/>
          <w:lang w:val="en-CA"/>
        </w:rPr>
        <w:t xml:space="preserve">Additionally, </w:t>
      </w:r>
      <w:r w:rsidR="00D15DF2">
        <w:rPr>
          <w:rFonts w:ascii="Times New Roman" w:hAnsi="Times New Roman" w:cs="Times New Roman"/>
          <w:lang w:val="en-CA"/>
        </w:rPr>
        <w:t>community hazing</w:t>
      </w:r>
      <w:r w:rsidR="00D15DF2" w:rsidRPr="003A5E82">
        <w:rPr>
          <w:rFonts w:ascii="Times New Roman" w:hAnsi="Times New Roman" w:cs="Times New Roman"/>
          <w:lang w:val="en-CA"/>
        </w:rPr>
        <w:t xml:space="preserve"> programs that target these areas during the breeding season prior to den site selection may prevent denning in these areas and proactively prevent negative interactions </w:t>
      </w:r>
      <w:r w:rsidR="00D15DF2" w:rsidRPr="003A5E82">
        <w:rPr>
          <w:rFonts w:ascii="Times New Roman" w:hAnsi="Times New Roman" w:cs="Times New Roman"/>
          <w:lang w:val="en-CA"/>
        </w:rPr>
        <w:fldChar w:fldCharType="begin"/>
      </w:r>
      <w:r w:rsidR="00654925">
        <w:rPr>
          <w:rFonts w:ascii="Times New Roman" w:hAnsi="Times New Roman" w:cs="Times New Roman"/>
          <w:lang w:val="en-CA"/>
        </w:rPr>
        <w:instrText xml:space="preserve"> ADDIN EN.CITE &lt;EndNote&gt;&lt;Cite&gt;&lt;Author&gt;Bonnell&lt;/Author&gt;&lt;Year&gt;2017&lt;/Year&gt;&lt;IDText&gt;Using resident-based hazing programs to reduce human-coyote conflicts in urban environments&lt;/IDText&gt;&lt;DisplayText&gt;(Bonnell and Breck 2017)&lt;/DisplayText&gt;&lt;record&gt;&lt;dates&gt;&lt;pub-dates&gt;&lt;date&gt;Fal&lt;/date&gt;&lt;/pub-dates&gt;&lt;year&gt;2017&lt;/year&gt;&lt;/dates&gt;&lt;keywords&gt;&lt;keyword&gt;aversive conditioning&lt;/keyword&gt;&lt;keyword&gt;behavior&lt;/keyword&gt;&lt;keyword&gt;Canis latrans&lt;/keyword&gt;&lt;keyword&gt;citizen science&lt;/keyword&gt;&lt;keyword&gt;&lt;/keyword&gt;&lt;keyword&gt;community engagement&lt;/keyword&gt;&lt;keyword&gt;Colorado&lt;/keyword&gt;&lt;keyword&gt;coyote&lt;/keyword&gt;&lt;keyword&gt;Denver Metro Area&lt;/keyword&gt;&lt;keyword&gt;hazing&lt;/keyword&gt;&lt;keyword&gt;metropolitan-area&lt;/keyword&gt;&lt;keyword&gt;denver&lt;/keyword&gt;&lt;keyword&gt;Biodiversity &amp;amp; Conservation&lt;/keyword&gt;&lt;keyword&gt;Environmental Sciences &amp;amp; Ecology&lt;/keyword&gt;&lt;/keywords&gt;&lt;urls&gt;&lt;related-urls&gt;&lt;url&gt;&amp;lt;Go to ISI&amp;gt;://WOS:000415063700011&lt;/url&gt;&lt;/related-urls&gt;&lt;/urls&gt;&lt;isbn&gt;1934-4392&lt;/isbn&gt;&lt;work-type&gt;Article&lt;/work-type&gt;&lt;titles&gt;&lt;title&gt;Using resident-based hazing programs to reduce human-coyote conflicts in urban environments&lt;/title&gt;&lt;secondary-title&gt;Human-Wildlife Interactions&lt;/secondary-title&gt;&lt;alt-title&gt;Hum.-Wildl. Interact.&lt;/alt-title&gt;&lt;/titles&gt;&lt;pages&gt;146-155&lt;/pages&gt;&lt;number&gt;2&lt;/number&gt;&lt;contributors&gt;&lt;authors&gt;&lt;author&gt;Bonnell, M. A.&lt;/author&gt;&lt;author&gt;Breck, S. W.&lt;/author&gt;&lt;/authors&gt;&lt;/contributors&gt;&lt;language&gt;English&lt;/language&gt;&lt;added-date format="utc"&gt;1599961689&lt;/added-date&gt;&lt;ref-type name="Journal Article"&gt;17&lt;/ref-type&gt;&lt;auth-address&gt;[Bonnell, Mary Ann] Jefferson Cty Open Space, 700 Jefferson Cty Pkwy 100, Golden, CO 80401 USA. [Breck, Stewart W.] Wildlife Serv, USDA, APHIS, Natl Wildlife Res Ctr, 4101 LaPorte Ave, Ft Collins, CO 80521 USA.&amp;#xD;Breck, SW (corresponding author), Wildlife Serv, USDA, APHIS, Natl Wildlife Res Ctr, 4101 LaPorte Ave, Ft Collins, CO 80521 USA.&amp;#xD;stewart.w.breck@aphis.usda.gov&lt;/auth-address&gt;&lt;rec-number&gt;336&lt;/rec-number&gt;&lt;last-updated-date format="utc"&gt;1599961689&lt;/last-updated-date&gt;&lt;accession-num&gt;WOS:000415063700011&lt;/accession-num&gt;&lt;volume&gt;11&lt;/volume&gt;&lt;/record&gt;&lt;/Cite&gt;&lt;/EndNote&gt;</w:instrText>
      </w:r>
      <w:r w:rsidR="00D15DF2" w:rsidRPr="003A5E82">
        <w:rPr>
          <w:rFonts w:ascii="Times New Roman" w:hAnsi="Times New Roman" w:cs="Times New Roman"/>
          <w:lang w:val="en-CA"/>
        </w:rPr>
        <w:fldChar w:fldCharType="separate"/>
      </w:r>
      <w:r w:rsidR="00654925">
        <w:rPr>
          <w:rFonts w:ascii="Times New Roman" w:hAnsi="Times New Roman" w:cs="Times New Roman"/>
          <w:noProof/>
          <w:lang w:val="en-CA"/>
        </w:rPr>
        <w:t>(Bonnell and Breck 2017)</w:t>
      </w:r>
      <w:r w:rsidR="00D15DF2" w:rsidRPr="003A5E82">
        <w:rPr>
          <w:rFonts w:ascii="Times New Roman" w:hAnsi="Times New Roman" w:cs="Times New Roman"/>
          <w:lang w:val="en-CA"/>
        </w:rPr>
        <w:fldChar w:fldCharType="end"/>
      </w:r>
      <w:r w:rsidR="00D15DF2" w:rsidRPr="003A5E82">
        <w:rPr>
          <w:rFonts w:ascii="Times New Roman" w:hAnsi="Times New Roman" w:cs="Times New Roman"/>
          <w:lang w:val="en-CA"/>
        </w:rPr>
        <w:t>.</w:t>
      </w:r>
      <w:r w:rsidR="003A440A">
        <w:rPr>
          <w:rFonts w:ascii="Times New Roman" w:hAnsi="Times New Roman" w:cs="Times New Roman"/>
          <w:lang w:val="en-CA"/>
        </w:rPr>
        <w:t xml:space="preserve"> </w:t>
      </w:r>
      <w:r w:rsidR="00DE4C3E">
        <w:rPr>
          <w:rFonts w:ascii="Times New Roman" w:hAnsi="Times New Roman" w:cs="Times New Roman"/>
          <w:lang w:val="en-CA"/>
        </w:rPr>
        <w:t>Other management actions that could be applied before and during the pup rearing season to limit risks to human</w:t>
      </w:r>
      <w:r w:rsidR="009A5642">
        <w:rPr>
          <w:rFonts w:ascii="Times New Roman" w:hAnsi="Times New Roman" w:cs="Times New Roman"/>
          <w:lang w:val="en-CA"/>
        </w:rPr>
        <w:t>s</w:t>
      </w:r>
      <w:r w:rsidR="00DE4C3E">
        <w:rPr>
          <w:rFonts w:ascii="Times New Roman" w:hAnsi="Times New Roman" w:cs="Times New Roman"/>
          <w:lang w:val="en-CA"/>
        </w:rPr>
        <w:t xml:space="preserve"> and pet</w:t>
      </w:r>
      <w:r w:rsidR="009A5642">
        <w:rPr>
          <w:rFonts w:ascii="Times New Roman" w:hAnsi="Times New Roman" w:cs="Times New Roman"/>
          <w:lang w:val="en-CA"/>
        </w:rPr>
        <w:t>s</w:t>
      </w:r>
      <w:r w:rsidR="00DE4C3E">
        <w:rPr>
          <w:rFonts w:ascii="Times New Roman" w:hAnsi="Times New Roman" w:cs="Times New Roman"/>
          <w:lang w:val="en-CA"/>
        </w:rPr>
        <w:t xml:space="preserve"> </w:t>
      </w:r>
      <w:r w:rsidR="00D70D67">
        <w:rPr>
          <w:rFonts w:ascii="Times New Roman" w:hAnsi="Times New Roman" w:cs="Times New Roman"/>
          <w:lang w:val="en-CA"/>
        </w:rPr>
        <w:t>may</w:t>
      </w:r>
      <w:r w:rsidR="00DE4C3E">
        <w:rPr>
          <w:rFonts w:ascii="Times New Roman" w:hAnsi="Times New Roman" w:cs="Times New Roman"/>
          <w:lang w:val="en-CA"/>
        </w:rPr>
        <w:t xml:space="preserve"> include </w:t>
      </w:r>
      <w:r w:rsidR="00DE4C3E" w:rsidRPr="003A5E82">
        <w:rPr>
          <w:rFonts w:ascii="Times New Roman" w:hAnsi="Times New Roman" w:cs="Times New Roman"/>
          <w:lang w:val="en-CA"/>
        </w:rPr>
        <w:t>seasonal closures of open areas with high numbers of bold or aggressive interactions.</w:t>
      </w:r>
    </w:p>
    <w:p w14:paraId="2C9BC91C" w14:textId="77777777" w:rsidR="009A5642" w:rsidRDefault="009A5642" w:rsidP="004E5FAE">
      <w:pPr>
        <w:spacing w:line="480" w:lineRule="auto"/>
        <w:rPr>
          <w:rFonts w:ascii="Times New Roman" w:hAnsi="Times New Roman" w:cs="Times New Roman"/>
          <w:lang w:val="en-CA"/>
        </w:rPr>
      </w:pPr>
    </w:p>
    <w:p w14:paraId="12E9517C" w14:textId="1B56F3D1" w:rsidR="0035033A" w:rsidRPr="003A5E82" w:rsidRDefault="006E64EA" w:rsidP="004E5FAE">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o prevent coyotes from becoming bolder </w:t>
      </w:r>
      <w:r w:rsidR="00E8248B">
        <w:rPr>
          <w:rFonts w:ascii="Times New Roman" w:hAnsi="Times New Roman" w:cs="Times New Roman"/>
          <w:lang w:val="en-CA"/>
        </w:rPr>
        <w:t>and decrease human concern in residential areas</w:t>
      </w:r>
      <w:r w:rsidR="00D40185">
        <w:rPr>
          <w:rFonts w:ascii="Times New Roman" w:hAnsi="Times New Roman" w:cs="Times New Roman"/>
          <w:lang w:val="en-CA"/>
        </w:rPr>
        <w:t>,</w:t>
      </w:r>
      <w:r>
        <w:rPr>
          <w:rFonts w:ascii="Times New Roman" w:hAnsi="Times New Roman" w:cs="Times New Roman"/>
          <w:lang w:val="en-CA"/>
        </w:rPr>
        <w:t xml:space="preserve"> managers can implement </w:t>
      </w:r>
      <w:r w:rsidR="00136545">
        <w:rPr>
          <w:rFonts w:ascii="Times New Roman" w:hAnsi="Times New Roman" w:cs="Times New Roman"/>
          <w:lang w:val="en-CA"/>
        </w:rPr>
        <w:t xml:space="preserve">proactive management practices that limit coyote use of </w:t>
      </w:r>
      <w:r w:rsidR="009C2B39">
        <w:rPr>
          <w:rFonts w:ascii="Times New Roman" w:hAnsi="Times New Roman" w:cs="Times New Roman"/>
          <w:lang w:val="en-CA"/>
        </w:rPr>
        <w:t xml:space="preserve">these </w:t>
      </w:r>
      <w:r w:rsidR="00136545">
        <w:rPr>
          <w:rFonts w:ascii="Times New Roman" w:hAnsi="Times New Roman" w:cs="Times New Roman"/>
          <w:lang w:val="en-CA"/>
        </w:rPr>
        <w:t>areas</w:t>
      </w:r>
      <w:r w:rsidR="009C2B39">
        <w:rPr>
          <w:rFonts w:ascii="Times New Roman" w:hAnsi="Times New Roman" w:cs="Times New Roman"/>
          <w:lang w:val="en-CA"/>
        </w:rPr>
        <w:t xml:space="preserve">. Such approaches can include </w:t>
      </w:r>
      <w:r w:rsidR="0012297B">
        <w:rPr>
          <w:rFonts w:ascii="Times New Roman" w:hAnsi="Times New Roman" w:cs="Times New Roman"/>
          <w:lang w:val="en-CA"/>
        </w:rPr>
        <w:t>attractant</w:t>
      </w:r>
      <w:r w:rsidR="00786E36" w:rsidRPr="003A5E82">
        <w:rPr>
          <w:rFonts w:ascii="Times New Roman" w:hAnsi="Times New Roman" w:cs="Times New Roman"/>
          <w:lang w:val="en-CA"/>
        </w:rPr>
        <w:t xml:space="preserve"> management </w:t>
      </w:r>
      <w:r w:rsidR="00BC47D7" w:rsidRPr="003A5E82">
        <w:rPr>
          <w:rFonts w:ascii="Times New Roman" w:hAnsi="Times New Roman" w:cs="Times New Roman"/>
          <w:lang w:val="en-CA"/>
        </w:rPr>
        <w:t xml:space="preserve">to reduce coyote access </w:t>
      </w:r>
      <w:r w:rsidR="00757736" w:rsidRPr="003A5E82">
        <w:rPr>
          <w:rFonts w:ascii="Times New Roman" w:hAnsi="Times New Roman" w:cs="Times New Roman"/>
          <w:lang w:val="en-CA"/>
        </w:rPr>
        <w:t>to anthropogenic food sources</w:t>
      </w:r>
      <w:r w:rsidR="0051520C" w:rsidRPr="003A5E82">
        <w:rPr>
          <w:rFonts w:ascii="Times New Roman" w:hAnsi="Times New Roman" w:cs="Times New Roman"/>
          <w:lang w:val="en-CA"/>
        </w:rPr>
        <w:t xml:space="preserve"> </w:t>
      </w:r>
      <w:r w:rsidR="0051520C" w:rsidRPr="003A5E82">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Ay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NdXJyYXk8L0F1dGhvcj48WWVhcj4yMDE3PC9ZZWFyPjxJ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51520C" w:rsidRPr="003A5E82">
        <w:rPr>
          <w:rFonts w:ascii="Times New Roman" w:hAnsi="Times New Roman" w:cs="Times New Roman"/>
          <w:lang w:val="en-CA"/>
        </w:rPr>
      </w:r>
      <w:r w:rsidR="0051520C" w:rsidRPr="003A5E82">
        <w:rPr>
          <w:rFonts w:ascii="Times New Roman" w:hAnsi="Times New Roman" w:cs="Times New Roman"/>
          <w:lang w:val="en-CA"/>
        </w:rPr>
        <w:fldChar w:fldCharType="separate"/>
      </w:r>
      <w:r w:rsidR="00654925">
        <w:rPr>
          <w:rFonts w:ascii="Times New Roman" w:hAnsi="Times New Roman" w:cs="Times New Roman"/>
          <w:noProof/>
          <w:lang w:val="en-CA"/>
        </w:rPr>
        <w:t>(Murray and St. Clair 2017)</w:t>
      </w:r>
      <w:r w:rsidR="0051520C" w:rsidRPr="003A5E82">
        <w:rPr>
          <w:rFonts w:ascii="Times New Roman" w:hAnsi="Times New Roman" w:cs="Times New Roman"/>
          <w:lang w:val="en-CA"/>
        </w:rPr>
        <w:fldChar w:fldCharType="end"/>
      </w:r>
      <w:r w:rsidR="00757736" w:rsidRPr="003A5E82">
        <w:rPr>
          <w:rFonts w:ascii="Times New Roman" w:hAnsi="Times New Roman" w:cs="Times New Roman"/>
          <w:lang w:val="en-CA"/>
        </w:rPr>
        <w:t xml:space="preserve">, </w:t>
      </w:r>
      <w:r w:rsidR="001700EB" w:rsidRPr="003A5E82">
        <w:rPr>
          <w:rFonts w:ascii="Times New Roman" w:hAnsi="Times New Roman" w:cs="Times New Roman"/>
          <w:lang w:val="en-CA"/>
        </w:rPr>
        <w:t>aversive conditioning programs</w:t>
      </w:r>
      <w:r w:rsidR="00C16268">
        <w:rPr>
          <w:rFonts w:ascii="Times New Roman" w:hAnsi="Times New Roman" w:cs="Times New Roman"/>
          <w:lang w:val="en-CA"/>
        </w:rPr>
        <w:t>,</w:t>
      </w:r>
      <w:r w:rsidR="001700EB" w:rsidRPr="003A5E82">
        <w:rPr>
          <w:rFonts w:ascii="Times New Roman" w:hAnsi="Times New Roman" w:cs="Times New Roman"/>
          <w:lang w:val="en-CA"/>
        </w:rPr>
        <w:t xml:space="preserve"> </w:t>
      </w:r>
      <w:r w:rsidR="00524482" w:rsidRPr="003A5E82">
        <w:rPr>
          <w:rFonts w:ascii="Times New Roman" w:hAnsi="Times New Roman" w:cs="Times New Roman"/>
          <w:lang w:val="en-CA"/>
        </w:rPr>
        <w:t>and</w:t>
      </w:r>
      <w:r w:rsidR="00BA7F79" w:rsidRPr="003A5E82">
        <w:rPr>
          <w:rFonts w:ascii="Times New Roman" w:hAnsi="Times New Roman" w:cs="Times New Roman"/>
          <w:lang w:val="en-CA"/>
        </w:rPr>
        <w:t xml:space="preserve"> </w:t>
      </w:r>
      <w:r w:rsidR="00C604EC" w:rsidRPr="003A5E82">
        <w:rPr>
          <w:rFonts w:ascii="Times New Roman" w:hAnsi="Times New Roman" w:cs="Times New Roman"/>
          <w:lang w:val="en-CA"/>
        </w:rPr>
        <w:t>possibly even</w:t>
      </w:r>
      <w:r w:rsidR="00111207" w:rsidRPr="003A5E82">
        <w:rPr>
          <w:rFonts w:ascii="Times New Roman" w:hAnsi="Times New Roman" w:cs="Times New Roman"/>
          <w:lang w:val="en-CA"/>
        </w:rPr>
        <w:t xml:space="preserve"> targeted removal </w:t>
      </w:r>
      <w:r w:rsidR="005F1F41" w:rsidRPr="003A5E82">
        <w:rPr>
          <w:rFonts w:ascii="Times New Roman" w:hAnsi="Times New Roman" w:cs="Times New Roman"/>
          <w:lang w:val="en-CA"/>
        </w:rPr>
        <w:t xml:space="preserve">of </w:t>
      </w:r>
      <w:r w:rsidR="00971764">
        <w:rPr>
          <w:rFonts w:ascii="Times New Roman" w:hAnsi="Times New Roman" w:cs="Times New Roman"/>
          <w:lang w:val="en-CA"/>
        </w:rPr>
        <w:t>bold or</w:t>
      </w:r>
      <w:r w:rsidR="00D36C21">
        <w:rPr>
          <w:rFonts w:ascii="Times New Roman" w:hAnsi="Times New Roman" w:cs="Times New Roman"/>
          <w:lang w:val="en-CA"/>
        </w:rPr>
        <w:t xml:space="preserve"> aggressive</w:t>
      </w:r>
      <w:r w:rsidR="005F1F41" w:rsidRPr="003A5E82">
        <w:rPr>
          <w:rFonts w:ascii="Times New Roman" w:hAnsi="Times New Roman" w:cs="Times New Roman"/>
          <w:lang w:val="en-CA"/>
        </w:rPr>
        <w:t xml:space="preserve"> individuals</w:t>
      </w:r>
      <w:r w:rsidR="00761C5B" w:rsidRPr="003A5E82">
        <w:rPr>
          <w:rFonts w:ascii="Times New Roman" w:hAnsi="Times New Roman" w:cs="Times New Roman"/>
          <w:lang w:val="en-CA"/>
        </w:rPr>
        <w:t xml:space="preserve"> </w:t>
      </w:r>
      <w:r w:rsidR="00787223" w:rsidRPr="003A5E82">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 </w:instrText>
      </w:r>
      <w:r w:rsidR="00654925">
        <w:rPr>
          <w:rFonts w:ascii="Times New Roman" w:hAnsi="Times New Roman" w:cs="Times New Roman"/>
          <w:lang w:val="en-CA"/>
        </w:rPr>
        <w:fldChar w:fldCharType="begin">
          <w:fldData xml:space="preserve">PEVuZE5vdGU+PENpdGU+PEF1dGhvcj5CcmVjazwvQXV0aG9yPjxZZWFyPjIwMTc8L1llYXI+PElE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</w:fldData>
        </w:fldChar>
      </w:r>
      <w:r w:rsidR="00654925">
        <w:rPr>
          <w:rFonts w:ascii="Times New Roman" w:hAnsi="Times New Roman" w:cs="Times New Roman"/>
          <w:lang w:val="en-CA"/>
        </w:rPr>
        <w:instrText xml:space="preserve"> ADDIN EN.CITE.DATA </w:instrText>
      </w:r>
      <w:r w:rsidR="00654925">
        <w:rPr>
          <w:rFonts w:ascii="Times New Roman" w:hAnsi="Times New Roman" w:cs="Times New Roman"/>
          <w:lang w:val="en-CA"/>
        </w:rPr>
      </w:r>
      <w:r w:rsidR="00654925">
        <w:rPr>
          <w:rFonts w:ascii="Times New Roman" w:hAnsi="Times New Roman" w:cs="Times New Roman"/>
          <w:lang w:val="en-CA"/>
        </w:rPr>
        <w:fldChar w:fldCharType="end"/>
      </w:r>
      <w:r w:rsidR="00787223" w:rsidRPr="003A5E82">
        <w:rPr>
          <w:rFonts w:ascii="Times New Roman" w:hAnsi="Times New Roman" w:cs="Times New Roman"/>
          <w:lang w:val="en-CA"/>
        </w:rPr>
      </w:r>
      <w:r w:rsidR="00787223" w:rsidRPr="003A5E82">
        <w:rPr>
          <w:rFonts w:ascii="Times New Roman" w:hAnsi="Times New Roman" w:cs="Times New Roman"/>
          <w:lang w:val="en-CA"/>
        </w:rPr>
        <w:fldChar w:fldCharType="separate"/>
      </w:r>
      <w:r w:rsidR="00654925">
        <w:rPr>
          <w:rFonts w:ascii="Times New Roman" w:hAnsi="Times New Roman" w:cs="Times New Roman"/>
          <w:noProof/>
          <w:lang w:val="en-CA"/>
        </w:rPr>
        <w:t>(Breck et al. 2017)</w:t>
      </w:r>
      <w:r w:rsidR="00787223" w:rsidRPr="003A5E82">
        <w:rPr>
          <w:rFonts w:ascii="Times New Roman" w:hAnsi="Times New Roman" w:cs="Times New Roman"/>
          <w:lang w:val="en-CA"/>
        </w:rPr>
        <w:fldChar w:fldCharType="end"/>
      </w:r>
      <w:r w:rsidR="00567912" w:rsidRPr="003A5E82">
        <w:rPr>
          <w:rFonts w:ascii="Times New Roman" w:hAnsi="Times New Roman" w:cs="Times New Roman"/>
          <w:lang w:val="en-CA"/>
        </w:rPr>
        <w:t>.</w:t>
      </w:r>
      <w:r w:rsidR="003A095F" w:rsidRPr="003A095F">
        <w:rPr>
          <w:rFonts w:ascii="Times New Roman" w:hAnsi="Times New Roman" w:cs="Times New Roman"/>
          <w:lang w:val="en-CA"/>
        </w:rPr>
        <w:t xml:space="preserve"> </w:t>
      </w:r>
      <w:r w:rsidR="003A095F">
        <w:rPr>
          <w:rFonts w:ascii="Times New Roman" w:hAnsi="Times New Roman" w:cs="Times New Roman"/>
          <w:lang w:val="en-CA"/>
        </w:rPr>
        <w:t xml:space="preserve">The different scale at which spatial factors affect actual and perceived risk from coyote interactions also presents an important consideration for managers; actions targeted at addressing bold coyote behaviour might be most effective at specific </w:t>
      </w:r>
      <w:r w:rsidR="005571F1">
        <w:rPr>
          <w:rFonts w:ascii="Times New Roman" w:hAnsi="Times New Roman" w:cs="Times New Roman"/>
          <w:lang w:val="en-CA"/>
        </w:rPr>
        <w:t>within localized areas</w:t>
      </w:r>
      <w:r w:rsidR="003A095F">
        <w:rPr>
          <w:rFonts w:ascii="Times New Roman" w:hAnsi="Times New Roman" w:cs="Times New Roman"/>
          <w:lang w:val="en-CA"/>
        </w:rPr>
        <w:t xml:space="preserve"> (e.g., areas where people walk dogs off leash or schoolyards), whereas actions to reduce</w:t>
      </w:r>
      <w:r w:rsidR="009C2B39">
        <w:rPr>
          <w:rFonts w:ascii="Times New Roman" w:hAnsi="Times New Roman" w:cs="Times New Roman"/>
          <w:lang w:val="en-CA"/>
        </w:rPr>
        <w:t xml:space="preserve"> human</w:t>
      </w:r>
      <w:r w:rsidR="003A095F">
        <w:rPr>
          <w:rFonts w:ascii="Times New Roman" w:hAnsi="Times New Roman" w:cs="Times New Roman"/>
          <w:lang w:val="en-CA"/>
        </w:rPr>
        <w:t xml:space="preserve"> concern may be more successful if targeted at larger scales (e.g., neighborhoods).</w:t>
      </w:r>
      <w:r w:rsidR="00282671">
        <w:rPr>
          <w:rFonts w:ascii="Times New Roman" w:hAnsi="Times New Roman" w:cs="Times New Roman"/>
          <w:lang w:val="en-CA"/>
        </w:rPr>
        <w:t xml:space="preserve"> </w:t>
      </w:r>
      <w:r w:rsidR="00B971EE">
        <w:rPr>
          <w:rFonts w:ascii="Times New Roman" w:hAnsi="Times New Roman" w:cs="Times New Roman"/>
          <w:lang w:val="en-CA"/>
        </w:rPr>
        <w:t xml:space="preserve">If </w:t>
      </w:r>
      <w:r w:rsidR="005C0A42">
        <w:rPr>
          <w:rFonts w:ascii="Times New Roman" w:hAnsi="Times New Roman" w:cs="Times New Roman"/>
          <w:lang w:val="en-CA"/>
        </w:rPr>
        <w:t>management</w:t>
      </w:r>
      <w:r w:rsidR="00B971EE">
        <w:rPr>
          <w:rFonts w:ascii="Times New Roman" w:hAnsi="Times New Roman" w:cs="Times New Roman"/>
          <w:lang w:val="en-CA"/>
        </w:rPr>
        <w:t xml:space="preserve"> actions </w:t>
      </w:r>
      <w:r w:rsidR="00A63810">
        <w:rPr>
          <w:rFonts w:ascii="Times New Roman" w:hAnsi="Times New Roman" w:cs="Times New Roman"/>
          <w:lang w:val="en-CA"/>
        </w:rPr>
        <w:t>are</w:t>
      </w:r>
      <w:r w:rsidR="00B971EE">
        <w:rPr>
          <w:rFonts w:ascii="Times New Roman" w:hAnsi="Times New Roman" w:cs="Times New Roman"/>
          <w:lang w:val="en-CA"/>
        </w:rPr>
        <w:t xml:space="preserve"> </w:t>
      </w:r>
      <w:r w:rsidR="00DF20D5">
        <w:rPr>
          <w:rFonts w:ascii="Times New Roman" w:hAnsi="Times New Roman" w:cs="Times New Roman"/>
          <w:lang w:val="en-CA"/>
        </w:rPr>
        <w:t xml:space="preserve">informed by </w:t>
      </w:r>
      <w:r w:rsidR="001C005D">
        <w:rPr>
          <w:rFonts w:ascii="Times New Roman" w:hAnsi="Times New Roman" w:cs="Times New Roman"/>
          <w:lang w:val="en-CA"/>
        </w:rPr>
        <w:t>knowledge of</w:t>
      </w:r>
      <w:r w:rsidR="00DF20D5">
        <w:rPr>
          <w:rFonts w:ascii="Times New Roman" w:hAnsi="Times New Roman" w:cs="Times New Roman"/>
          <w:lang w:val="en-CA"/>
        </w:rPr>
        <w:t xml:space="preserve"> </w:t>
      </w:r>
      <w:r w:rsidR="00970500">
        <w:rPr>
          <w:rFonts w:ascii="Times New Roman" w:hAnsi="Times New Roman" w:cs="Times New Roman"/>
          <w:lang w:val="en-CA"/>
        </w:rPr>
        <w:t xml:space="preserve">the </w:t>
      </w:r>
      <w:r w:rsidR="00DF20D5">
        <w:rPr>
          <w:rFonts w:ascii="Times New Roman" w:hAnsi="Times New Roman" w:cs="Times New Roman"/>
          <w:lang w:val="en-CA"/>
        </w:rPr>
        <w:t>spatiotemporal and contextual predictors of conflict</w:t>
      </w:r>
      <w:r w:rsidR="004763B7">
        <w:rPr>
          <w:rFonts w:ascii="Times New Roman" w:hAnsi="Times New Roman" w:cs="Times New Roman"/>
          <w:lang w:val="en-CA"/>
        </w:rPr>
        <w:t>, they will be more</w:t>
      </w:r>
      <w:r w:rsidR="001C3B57">
        <w:rPr>
          <w:rFonts w:ascii="Times New Roman" w:hAnsi="Times New Roman" w:cs="Times New Roman"/>
          <w:lang w:val="en-CA"/>
        </w:rPr>
        <w:t xml:space="preserve"> </w:t>
      </w:r>
      <w:r w:rsidR="00B971EE">
        <w:rPr>
          <w:rFonts w:ascii="Times New Roman" w:hAnsi="Times New Roman" w:cs="Times New Roman"/>
          <w:lang w:val="en-CA"/>
        </w:rPr>
        <w:t>efficient and effective</w:t>
      </w:r>
      <w:r w:rsidR="000209C1">
        <w:rPr>
          <w:rFonts w:ascii="Times New Roman" w:hAnsi="Times New Roman" w:cs="Times New Roman"/>
          <w:lang w:val="en-CA"/>
        </w:rPr>
        <w:t xml:space="preserve"> at promoting </w:t>
      </w:r>
      <w:r w:rsidR="004D72A8">
        <w:rPr>
          <w:rFonts w:ascii="Times New Roman" w:hAnsi="Times New Roman" w:cs="Times New Roman"/>
          <w:lang w:val="en-CA"/>
        </w:rPr>
        <w:t>human-coyote coexistence in</w:t>
      </w:r>
      <w:r w:rsidR="00A758A1" w:rsidRPr="003A5E82">
        <w:rPr>
          <w:rFonts w:ascii="Times New Roman" w:hAnsi="Times New Roman" w:cs="Times New Roman"/>
          <w:lang w:val="en-CA"/>
        </w:rPr>
        <w:t xml:space="preserve"> cities across North America. </w:t>
      </w:r>
    </w:p>
    <w:p w14:paraId="6E396EB0" w14:textId="77777777" w:rsidR="00B70DC6" w:rsidRPr="003A5E82" w:rsidRDefault="00B70DC6" w:rsidP="00576658">
      <w:pPr>
        <w:spacing w:line="480" w:lineRule="auto"/>
        <w:rPr>
          <w:rFonts w:ascii="Times New Roman" w:hAnsi="Times New Roman" w:cs="Times New Roman"/>
          <w:lang w:val="en-CA"/>
        </w:rPr>
      </w:pPr>
    </w:p>
    <w:p w14:paraId="52700C77" w14:textId="52F54C13" w:rsidR="000B388D" w:rsidRPr="003A5E82" w:rsidRDefault="000B388D" w:rsidP="00BA0A2E">
      <w:pPr>
        <w:spacing w:line="480" w:lineRule="auto"/>
        <w:rPr>
          <w:rFonts w:ascii="Times New Roman" w:hAnsi="Times New Roman" w:cs="Times New Roman"/>
          <w:b/>
          <w:bCs/>
          <w:lang w:val="en-CA"/>
        </w:rPr>
      </w:pPr>
      <w:r w:rsidRPr="003A5E82">
        <w:rPr>
          <w:rFonts w:ascii="Times New Roman" w:hAnsi="Times New Roman" w:cs="Times New Roman"/>
          <w:b/>
          <w:bCs/>
          <w:lang w:val="en-CA"/>
        </w:rPr>
        <w:t>Acknowledgements</w:t>
      </w:r>
    </w:p>
    <w:p w14:paraId="58934E77" w14:textId="77777777" w:rsidR="00D11F37" w:rsidRPr="003A5E82" w:rsidRDefault="00D11F37" w:rsidP="00D11F37">
      <w:pPr>
        <w:spacing w:line="480" w:lineRule="auto"/>
        <w:rPr>
          <w:rFonts w:ascii="Times New Roman" w:hAnsi="Times New Roman" w:cs="Times New Roman"/>
          <w:lang w:val="en-CA"/>
        </w:rPr>
      </w:pPr>
      <w:r w:rsidRPr="003A5E82">
        <w:rPr>
          <w:rFonts w:ascii="Times New Roman" w:hAnsi="Times New Roman" w:cs="Times New Roman"/>
          <w:lang w:val="en-CA"/>
        </w:rPr>
        <w:t xml:space="preserve">We respectfully acknowledge that this work was conducted on Treaty 6 territory, a traditional gathering place for diverse Indigenous peoples including the Cree, Blackfoot, Métis, </w:t>
      </w:r>
      <w:proofErr w:type="spellStart"/>
      <w:r w:rsidRPr="003A5E82">
        <w:rPr>
          <w:rFonts w:ascii="Times New Roman" w:hAnsi="Times New Roman" w:cs="Times New Roman"/>
          <w:lang w:val="en-CA"/>
        </w:rPr>
        <w:t>Nakota</w:t>
      </w:r>
      <w:proofErr w:type="spellEnd"/>
      <w:r w:rsidRPr="003A5E82">
        <w:rPr>
          <w:rFonts w:ascii="Times New Roman" w:hAnsi="Times New Roman" w:cs="Times New Roman"/>
          <w:lang w:val="en-CA"/>
        </w:rPr>
        <w:t xml:space="preserve"> Sioux, Iroquois, Dene, Ojibway/ Saulteaux/Anishinaabe, Inuit, and many others.</w:t>
      </w:r>
    </w:p>
    <w:p w14:paraId="0904DC07" w14:textId="21E075C0" w:rsidR="000B388D" w:rsidRPr="003A5E82" w:rsidRDefault="000B388D" w:rsidP="00170040">
      <w:pPr>
        <w:spacing w:line="480" w:lineRule="auto"/>
        <w:rPr>
          <w:rFonts w:ascii="Times New Roman" w:hAnsi="Times New Roman" w:cs="Times New Roman"/>
          <w:lang w:val="en-CA"/>
        </w:rPr>
      </w:pPr>
      <w:r w:rsidRPr="003A5E82">
        <w:rPr>
          <w:rFonts w:ascii="Times New Roman" w:hAnsi="Times New Roman" w:cs="Times New Roman"/>
          <w:lang w:val="en-CA"/>
        </w:rPr>
        <w:t xml:space="preserve">We thank Cassondra Stevenson for assistance </w:t>
      </w:r>
      <w:r w:rsidR="00DB6144">
        <w:rPr>
          <w:rFonts w:ascii="Times New Roman" w:hAnsi="Times New Roman" w:cs="Times New Roman"/>
          <w:lang w:val="en-CA"/>
        </w:rPr>
        <w:t>with geospatial analyses</w:t>
      </w:r>
      <w:r w:rsidR="00D11F37">
        <w:rPr>
          <w:rFonts w:ascii="Times New Roman" w:hAnsi="Times New Roman" w:cs="Times New Roman"/>
          <w:lang w:val="en-CA"/>
        </w:rPr>
        <w:t>,</w:t>
      </w:r>
      <w:r w:rsidR="00C448CD">
        <w:rPr>
          <w:rFonts w:ascii="Times New Roman" w:hAnsi="Times New Roman" w:cs="Times New Roman"/>
          <w:lang w:val="en-CA"/>
        </w:rPr>
        <w:t xml:space="preserve"> and</w:t>
      </w:r>
      <w:r w:rsidRPr="003A5E82">
        <w:rPr>
          <w:rFonts w:ascii="Times New Roman" w:hAnsi="Times New Roman" w:cs="Times New Roman"/>
          <w:lang w:val="en-CA"/>
        </w:rPr>
        <w:t xml:space="preserve"> Sage Raymond</w:t>
      </w:r>
      <w:r w:rsidR="00B70DC6" w:rsidRPr="003A5E82">
        <w:rPr>
          <w:rFonts w:ascii="Times New Roman" w:hAnsi="Times New Roman" w:cs="Times New Roman"/>
          <w:lang w:val="en-CA"/>
        </w:rPr>
        <w:t xml:space="preserve"> and Arya </w:t>
      </w:r>
      <w:proofErr w:type="spellStart"/>
      <w:r w:rsidR="00B70DC6" w:rsidRPr="003A5E82">
        <w:rPr>
          <w:rFonts w:ascii="Times New Roman" w:hAnsi="Times New Roman" w:cs="Times New Roman"/>
          <w:lang w:val="en-CA"/>
        </w:rPr>
        <w:t>Horon</w:t>
      </w:r>
      <w:proofErr w:type="spellEnd"/>
      <w:r w:rsidRPr="003A5E82">
        <w:rPr>
          <w:rFonts w:ascii="Times New Roman" w:hAnsi="Times New Roman" w:cs="Times New Roman"/>
          <w:lang w:val="en-CA"/>
        </w:rPr>
        <w:t xml:space="preserve"> for providing valuable feedback on this manuscript. We deeply appreciate</w:t>
      </w:r>
      <w:r w:rsidR="00BD3269">
        <w:rPr>
          <w:rFonts w:ascii="Times New Roman" w:hAnsi="Times New Roman" w:cs="Times New Roman"/>
          <w:lang w:val="en-CA"/>
        </w:rPr>
        <w:t xml:space="preserve"> the</w:t>
      </w:r>
      <w:r w:rsidRPr="003A5E82">
        <w:rPr>
          <w:rFonts w:ascii="Times New Roman" w:hAnsi="Times New Roman" w:cs="Times New Roman"/>
          <w:lang w:val="en-CA"/>
        </w:rPr>
        <w:t xml:space="preserve"> volunteers </w:t>
      </w:r>
      <w:r w:rsidR="007E32FB">
        <w:rPr>
          <w:rFonts w:ascii="Times New Roman" w:hAnsi="Times New Roman" w:cs="Times New Roman"/>
          <w:lang w:val="en-CA"/>
        </w:rPr>
        <w:t xml:space="preserve">and undergraduate students </w:t>
      </w:r>
      <w:r w:rsidRPr="003A5E82">
        <w:rPr>
          <w:rFonts w:ascii="Times New Roman" w:hAnsi="Times New Roman" w:cs="Times New Roman"/>
          <w:lang w:val="en-CA"/>
        </w:rPr>
        <w:t>who donated their time to help classify coyote reports (</w:t>
      </w:r>
      <w:r w:rsidR="00C448CD">
        <w:rPr>
          <w:rFonts w:ascii="Times New Roman" w:hAnsi="Times New Roman" w:cs="Times New Roman"/>
          <w:lang w:val="en-CA"/>
        </w:rPr>
        <w:t xml:space="preserve">Jonathan Wild, </w:t>
      </w:r>
      <w:r w:rsidR="002209A2" w:rsidRPr="003A5E82">
        <w:rPr>
          <w:rFonts w:ascii="Times New Roman" w:hAnsi="Times New Roman" w:cs="Times New Roman"/>
          <w:lang w:val="en-CA"/>
        </w:rPr>
        <w:t xml:space="preserve">Amy Malo, </w:t>
      </w:r>
      <w:r w:rsidR="0096086E" w:rsidRPr="003A5E82">
        <w:rPr>
          <w:rFonts w:ascii="Times New Roman" w:hAnsi="Times New Roman" w:cs="Times New Roman"/>
          <w:lang w:val="en-CA"/>
        </w:rPr>
        <w:t xml:space="preserve">Asma Hamid, </w:t>
      </w:r>
      <w:r w:rsidR="00031ABC" w:rsidRPr="003A5E82">
        <w:rPr>
          <w:rFonts w:ascii="Times New Roman" w:hAnsi="Times New Roman" w:cs="Times New Roman"/>
          <w:lang w:val="en-CA"/>
        </w:rPr>
        <w:t xml:space="preserve">Arya </w:t>
      </w:r>
      <w:proofErr w:type="spellStart"/>
      <w:r w:rsidR="00031ABC" w:rsidRPr="003A5E82">
        <w:rPr>
          <w:rFonts w:ascii="Times New Roman" w:hAnsi="Times New Roman" w:cs="Times New Roman"/>
          <w:lang w:val="en-CA"/>
        </w:rPr>
        <w:t>Horon</w:t>
      </w:r>
      <w:proofErr w:type="spellEnd"/>
      <w:r w:rsidR="00031ABC" w:rsidRPr="003A5E82">
        <w:rPr>
          <w:rFonts w:ascii="Times New Roman" w:hAnsi="Times New Roman" w:cs="Times New Roman"/>
          <w:lang w:val="en-CA"/>
        </w:rPr>
        <w:t xml:space="preserve">, </w:t>
      </w:r>
      <w:r w:rsidR="00E80F87" w:rsidRPr="003A5E82">
        <w:rPr>
          <w:rFonts w:ascii="Times New Roman" w:hAnsi="Times New Roman" w:cs="Times New Roman"/>
          <w:lang w:val="en-CA"/>
        </w:rPr>
        <w:t xml:space="preserve">Allison Cain, Caley </w:t>
      </w:r>
      <w:proofErr w:type="spellStart"/>
      <w:r w:rsidR="00E80F87" w:rsidRPr="003A5E82">
        <w:rPr>
          <w:rFonts w:ascii="Times New Roman" w:hAnsi="Times New Roman" w:cs="Times New Roman"/>
          <w:lang w:val="en-CA"/>
        </w:rPr>
        <w:t>Campkin</w:t>
      </w:r>
      <w:proofErr w:type="spellEnd"/>
      <w:r w:rsidR="00E80F87" w:rsidRPr="003A5E82">
        <w:rPr>
          <w:rFonts w:ascii="Times New Roman" w:hAnsi="Times New Roman" w:cs="Times New Roman"/>
          <w:lang w:val="en-CA"/>
        </w:rPr>
        <w:t>, C</w:t>
      </w:r>
      <w:r w:rsidR="0089736C" w:rsidRPr="003A5E82">
        <w:rPr>
          <w:rFonts w:ascii="Times New Roman" w:hAnsi="Times New Roman" w:cs="Times New Roman"/>
          <w:lang w:val="en-CA"/>
        </w:rPr>
        <w:t>leo</w:t>
      </w:r>
      <w:r w:rsidR="00E80F87" w:rsidRPr="003A5E82">
        <w:rPr>
          <w:rFonts w:ascii="Times New Roman" w:hAnsi="Times New Roman" w:cs="Times New Roman"/>
          <w:lang w:val="en-CA"/>
        </w:rPr>
        <w:t xml:space="preserve"> Randall, Donovan Currie, Danika Wack, Gabrielle </w:t>
      </w:r>
      <w:proofErr w:type="spellStart"/>
      <w:r w:rsidR="00E80F87" w:rsidRPr="003A5E82">
        <w:rPr>
          <w:rFonts w:ascii="Times New Roman" w:hAnsi="Times New Roman" w:cs="Times New Roman"/>
          <w:lang w:val="en-CA"/>
        </w:rPr>
        <w:t>Lajeunesse</w:t>
      </w:r>
      <w:proofErr w:type="spellEnd"/>
      <w:r w:rsidR="00E80F87" w:rsidRPr="003A5E82">
        <w:rPr>
          <w:rFonts w:ascii="Times New Roman" w:hAnsi="Times New Roman" w:cs="Times New Roman"/>
          <w:lang w:val="en-CA"/>
        </w:rPr>
        <w:t xml:space="preserve">, Sage Raymond, Hailey </w:t>
      </w:r>
      <w:proofErr w:type="spellStart"/>
      <w:r w:rsidR="00E80F87" w:rsidRPr="003A5E82">
        <w:rPr>
          <w:rFonts w:ascii="Times New Roman" w:hAnsi="Times New Roman" w:cs="Times New Roman"/>
          <w:lang w:val="en-CA"/>
        </w:rPr>
        <w:t>Dunsire</w:t>
      </w:r>
      <w:proofErr w:type="spellEnd"/>
      <w:r w:rsidR="00E80F87" w:rsidRPr="003A5E82">
        <w:rPr>
          <w:rFonts w:ascii="Times New Roman" w:hAnsi="Times New Roman" w:cs="Times New Roman"/>
          <w:lang w:val="en-CA"/>
        </w:rPr>
        <w:t xml:space="preserve">, Jessica Butts, Kelsey Fleming, Khoi Nguyen, Matthew Elphick, Muskaan Tiwari, </w:t>
      </w:r>
      <w:proofErr w:type="spellStart"/>
      <w:r w:rsidR="00E80F87" w:rsidRPr="003A5E82">
        <w:rPr>
          <w:rFonts w:ascii="Times New Roman" w:hAnsi="Times New Roman" w:cs="Times New Roman"/>
          <w:lang w:val="en-CA"/>
        </w:rPr>
        <w:t>Osa</w:t>
      </w:r>
      <w:proofErr w:type="spellEnd"/>
      <w:r w:rsidR="00E80F87" w:rsidRPr="003A5E82">
        <w:rPr>
          <w:rFonts w:ascii="Times New Roman" w:hAnsi="Times New Roman" w:cs="Times New Roman"/>
          <w:lang w:val="en-CA"/>
        </w:rPr>
        <w:t xml:space="preserve"> Campbell, </w:t>
      </w:r>
      <w:r w:rsidR="00E80F87" w:rsidRPr="003A5E82">
        <w:rPr>
          <w:rFonts w:ascii="Times New Roman" w:hAnsi="Times New Roman" w:cs="Times New Roman"/>
          <w:lang w:val="en-CA"/>
        </w:rPr>
        <w:lastRenderedPageBreak/>
        <w:t xml:space="preserve">Rachel </w:t>
      </w:r>
      <w:proofErr w:type="spellStart"/>
      <w:r w:rsidR="00E80F87" w:rsidRPr="003A5E82">
        <w:rPr>
          <w:rFonts w:ascii="Times New Roman" w:hAnsi="Times New Roman" w:cs="Times New Roman"/>
          <w:lang w:val="en-CA"/>
        </w:rPr>
        <w:t>Godinho</w:t>
      </w:r>
      <w:proofErr w:type="spellEnd"/>
      <w:r w:rsidR="00E80F87" w:rsidRPr="003A5E82">
        <w:rPr>
          <w:rFonts w:ascii="Times New Roman" w:hAnsi="Times New Roman" w:cs="Times New Roman"/>
          <w:lang w:val="en-CA"/>
        </w:rPr>
        <w:t>, S</w:t>
      </w:r>
      <w:r w:rsidR="0089736C" w:rsidRPr="003A5E82">
        <w:rPr>
          <w:rFonts w:ascii="Times New Roman" w:hAnsi="Times New Roman" w:cs="Times New Roman"/>
          <w:lang w:val="en-CA"/>
        </w:rPr>
        <w:t>ydney</w:t>
      </w:r>
      <w:r w:rsidR="00E80F87" w:rsidRPr="003A5E82">
        <w:rPr>
          <w:rFonts w:ascii="Times New Roman" w:hAnsi="Times New Roman" w:cs="Times New Roman"/>
          <w:lang w:val="en-CA"/>
        </w:rPr>
        <w:t xml:space="preserve"> Enns, Sofia Guest, Stephen </w:t>
      </w:r>
      <w:proofErr w:type="spellStart"/>
      <w:r w:rsidR="00E80F87" w:rsidRPr="003A5E82">
        <w:rPr>
          <w:rFonts w:ascii="Times New Roman" w:hAnsi="Times New Roman" w:cs="Times New Roman"/>
          <w:lang w:val="en-CA"/>
        </w:rPr>
        <w:t>Shikaze</w:t>
      </w:r>
      <w:proofErr w:type="spellEnd"/>
      <w:r w:rsidR="00E34EE4">
        <w:rPr>
          <w:rFonts w:ascii="Times New Roman" w:hAnsi="Times New Roman" w:cs="Times New Roman"/>
          <w:lang w:val="en-CA"/>
        </w:rPr>
        <w:t xml:space="preserve">, </w:t>
      </w:r>
      <w:proofErr w:type="spellStart"/>
      <w:r w:rsidR="00E80F87" w:rsidRPr="003A5E82">
        <w:rPr>
          <w:rFonts w:ascii="Times New Roman" w:hAnsi="Times New Roman" w:cs="Times New Roman"/>
          <w:lang w:val="en-CA"/>
        </w:rPr>
        <w:t>Tawnee</w:t>
      </w:r>
      <w:proofErr w:type="spellEnd"/>
      <w:r w:rsidR="00E80F87" w:rsidRPr="003A5E82">
        <w:rPr>
          <w:rFonts w:ascii="Times New Roman" w:hAnsi="Times New Roman" w:cs="Times New Roman"/>
          <w:lang w:val="en-CA"/>
        </w:rPr>
        <w:t xml:space="preserve"> Dupuis</w:t>
      </w:r>
      <w:r w:rsidR="00E34EE4">
        <w:rPr>
          <w:rFonts w:ascii="Times New Roman" w:hAnsi="Times New Roman" w:cs="Times New Roman"/>
          <w:lang w:val="en-CA"/>
        </w:rPr>
        <w:t xml:space="preserve">, Elizabeth </w:t>
      </w:r>
      <w:r w:rsidR="00D56A21">
        <w:rPr>
          <w:rFonts w:ascii="Times New Roman" w:hAnsi="Times New Roman" w:cs="Times New Roman"/>
          <w:lang w:val="en-CA"/>
        </w:rPr>
        <w:t xml:space="preserve">Blanchette, </w:t>
      </w:r>
      <w:proofErr w:type="spellStart"/>
      <w:r w:rsidR="00D56A21">
        <w:rPr>
          <w:rFonts w:ascii="Times New Roman" w:hAnsi="Times New Roman" w:cs="Times New Roman"/>
          <w:lang w:val="en-CA"/>
        </w:rPr>
        <w:t>Vala</w:t>
      </w:r>
      <w:proofErr w:type="spellEnd"/>
      <w:r w:rsidR="00D56A21">
        <w:rPr>
          <w:rFonts w:ascii="Times New Roman" w:hAnsi="Times New Roman" w:cs="Times New Roman"/>
          <w:lang w:val="en-CA"/>
        </w:rPr>
        <w:t xml:space="preserve"> </w:t>
      </w:r>
      <w:proofErr w:type="spellStart"/>
      <w:r w:rsidR="00D56A21">
        <w:rPr>
          <w:rFonts w:ascii="Times New Roman" w:hAnsi="Times New Roman" w:cs="Times New Roman"/>
          <w:lang w:val="en-CA"/>
        </w:rPr>
        <w:t>Ingolfsson</w:t>
      </w:r>
      <w:proofErr w:type="spellEnd"/>
      <w:r w:rsidR="00D56A21">
        <w:rPr>
          <w:rFonts w:ascii="Times New Roman" w:hAnsi="Times New Roman" w:cs="Times New Roman"/>
          <w:lang w:val="en-CA"/>
        </w:rPr>
        <w:t xml:space="preserve">, Abby Keller, Maria Diaz and Emilie </w:t>
      </w:r>
      <w:proofErr w:type="spellStart"/>
      <w:r w:rsidR="00D56A21">
        <w:rPr>
          <w:rFonts w:ascii="Times New Roman" w:hAnsi="Times New Roman" w:cs="Times New Roman"/>
          <w:lang w:val="en-CA"/>
        </w:rPr>
        <w:t>Torwalt</w:t>
      </w:r>
      <w:proofErr w:type="spellEnd"/>
      <w:r w:rsidR="00E80F87" w:rsidRPr="003A5E82">
        <w:rPr>
          <w:rFonts w:ascii="Times New Roman" w:hAnsi="Times New Roman" w:cs="Times New Roman"/>
          <w:lang w:val="en-CA"/>
        </w:rPr>
        <w:t>)</w:t>
      </w:r>
      <w:r w:rsidR="00D11F37">
        <w:rPr>
          <w:rFonts w:ascii="Times New Roman" w:hAnsi="Times New Roman" w:cs="Times New Roman"/>
          <w:lang w:val="en-CA"/>
        </w:rPr>
        <w:t>. Lastly, we thank the</w:t>
      </w:r>
      <w:r w:rsidRPr="003A5E82">
        <w:rPr>
          <w:rFonts w:ascii="Times New Roman" w:hAnsi="Times New Roman" w:cs="Times New Roman"/>
          <w:lang w:val="en-CA"/>
        </w:rPr>
        <w:t xml:space="preserve"> </w:t>
      </w:r>
      <w:r w:rsidR="00C94C64" w:rsidRPr="003A5E82">
        <w:rPr>
          <w:rFonts w:ascii="Times New Roman" w:hAnsi="Times New Roman" w:cs="Times New Roman"/>
          <w:lang w:val="en-CA"/>
        </w:rPr>
        <w:t xml:space="preserve">thousands </w:t>
      </w:r>
      <w:r w:rsidRPr="003A5E82">
        <w:rPr>
          <w:rFonts w:ascii="Times New Roman" w:hAnsi="Times New Roman" w:cs="Times New Roman"/>
          <w:lang w:val="en-CA"/>
        </w:rPr>
        <w:t xml:space="preserve">of </w:t>
      </w:r>
      <w:r w:rsidR="00D11F37">
        <w:rPr>
          <w:rFonts w:ascii="Times New Roman" w:hAnsi="Times New Roman" w:cs="Times New Roman"/>
          <w:lang w:val="en-CA"/>
        </w:rPr>
        <w:t xml:space="preserve">Edmonton </w:t>
      </w:r>
      <w:r w:rsidRPr="003A5E82">
        <w:rPr>
          <w:rFonts w:ascii="Times New Roman" w:hAnsi="Times New Roman" w:cs="Times New Roman"/>
          <w:lang w:val="en-CA"/>
        </w:rPr>
        <w:t>community members who submitted reports</w:t>
      </w:r>
      <w:r w:rsidR="00972B65">
        <w:rPr>
          <w:rFonts w:ascii="Times New Roman" w:hAnsi="Times New Roman" w:cs="Times New Roman"/>
          <w:lang w:val="en-CA"/>
        </w:rPr>
        <w:t xml:space="preserve"> of urban coyotes</w:t>
      </w:r>
      <w:r w:rsidRPr="003A5E82">
        <w:rPr>
          <w:rFonts w:ascii="Times New Roman" w:hAnsi="Times New Roman" w:cs="Times New Roman"/>
          <w:lang w:val="en-CA"/>
        </w:rPr>
        <w:t xml:space="preserve">. </w:t>
      </w:r>
    </w:p>
    <w:p w14:paraId="3E9C4753" w14:textId="53643E0E" w:rsidR="00717648" w:rsidRPr="003A5E82" w:rsidRDefault="00717648" w:rsidP="00BA0A2E">
      <w:pPr>
        <w:spacing w:line="480" w:lineRule="auto"/>
        <w:rPr>
          <w:rFonts w:ascii="Times New Roman" w:hAnsi="Times New Roman" w:cs="Times New Roman"/>
          <w:lang w:val="en-CA"/>
        </w:rPr>
      </w:pPr>
      <w:r w:rsidRPr="003A5E82">
        <w:rPr>
          <w:rFonts w:ascii="Times New Roman" w:hAnsi="Times New Roman" w:cs="Times New Roman"/>
          <w:lang w:val="en-CA"/>
        </w:rPr>
        <w:br w:type="page"/>
      </w:r>
    </w:p>
    <w:p w14:paraId="2B80F3F8" w14:textId="49D0DC12" w:rsidR="00717648" w:rsidRPr="003A5E82" w:rsidRDefault="00485E2F" w:rsidP="00F15F95">
      <w:pPr>
        <w:spacing w:line="480" w:lineRule="auto"/>
        <w:jc w:val="center"/>
        <w:rPr>
          <w:rFonts w:ascii="Times New Roman" w:hAnsi="Times New Roman" w:cs="Times New Roman"/>
          <w:b/>
          <w:bCs/>
          <w:lang w:val="en-CA"/>
        </w:rPr>
      </w:pPr>
      <w:r w:rsidRPr="003A5E82">
        <w:rPr>
          <w:rFonts w:ascii="Times New Roman" w:hAnsi="Times New Roman" w:cs="Times New Roman"/>
          <w:b/>
          <w:bCs/>
          <w:lang w:val="en-CA"/>
        </w:rPr>
        <w:lastRenderedPageBreak/>
        <w:t>LITERATURE</w:t>
      </w:r>
      <w:r w:rsidR="00717648" w:rsidRPr="003A5E82">
        <w:rPr>
          <w:rFonts w:ascii="Times New Roman" w:hAnsi="Times New Roman" w:cs="Times New Roman"/>
          <w:b/>
          <w:bCs/>
          <w:lang w:val="en-CA"/>
        </w:rPr>
        <w:t xml:space="preserve"> CITED</w:t>
      </w:r>
      <w:r w:rsidR="00CD2B24" w:rsidRPr="003A5E82">
        <w:rPr>
          <w:rFonts w:ascii="Times New Roman" w:hAnsi="Times New Roman" w:cs="Times New Roman"/>
          <w:b/>
          <w:bCs/>
          <w:lang w:val="en-CA"/>
        </w:rPr>
        <w:t xml:space="preserve"> </w:t>
      </w:r>
    </w:p>
    <w:p w14:paraId="3A9EFC8A" w14:textId="77777777" w:rsidR="0042196C" w:rsidRPr="0042196C" w:rsidRDefault="00717648" w:rsidP="0042196C">
      <w:pPr>
        <w:pStyle w:val="EndNoteBibliography"/>
        <w:ind w:left="720" w:hanging="720"/>
        <w:rPr>
          <w:noProof/>
        </w:rPr>
      </w:pPr>
      <w:r w:rsidRPr="003A5E82">
        <w:rPr>
          <w:lang w:val="en-CA"/>
        </w:rPr>
        <w:fldChar w:fldCharType="begin"/>
      </w:r>
      <w:r w:rsidRPr="003A5E82">
        <w:rPr>
          <w:lang w:val="en-CA"/>
        </w:rPr>
        <w:instrText xml:space="preserve"> ADDIN EN.REFLIST </w:instrText>
      </w:r>
      <w:r w:rsidRPr="003A5E82">
        <w:rPr>
          <w:lang w:val="en-CA"/>
        </w:rPr>
        <w:fldChar w:fldCharType="separate"/>
      </w:r>
      <w:r w:rsidR="0042196C" w:rsidRPr="0042196C">
        <w:rPr>
          <w:noProof/>
        </w:rPr>
        <w:t>Alexander, S. M., and M. S. Quinn 2011. Coyote (Canis latrans) Interactions With Humans and Pets Reported in the Canadian Print Media (1995–2010). Pages 16:15, 345-359. Human Dimensions of Wildlife.</w:t>
      </w:r>
    </w:p>
    <w:p w14:paraId="4801BC92" w14:textId="77777777" w:rsidR="0042196C" w:rsidRPr="0042196C" w:rsidRDefault="0042196C" w:rsidP="0042196C">
      <w:pPr>
        <w:pStyle w:val="EndNoteBibliography"/>
        <w:ind w:left="720" w:hanging="720"/>
        <w:rPr>
          <w:noProof/>
        </w:rPr>
      </w:pPr>
      <w:r w:rsidRPr="0042196C">
        <w:rPr>
          <w:noProof/>
        </w:rPr>
        <w:t xml:space="preserve">Baker, R. O., and R. M. Timm. 2017. Coyote attacks on humans, 1970-2015: implications for reducing the risks. Human-Wildlife Interactions </w:t>
      </w:r>
      <w:r w:rsidRPr="0042196C">
        <w:rPr>
          <w:b/>
          <w:noProof/>
        </w:rPr>
        <w:t>11</w:t>
      </w:r>
      <w:r w:rsidRPr="0042196C">
        <w:rPr>
          <w:noProof/>
        </w:rPr>
        <w:t>:120-132.</w:t>
      </w:r>
    </w:p>
    <w:p w14:paraId="344B8F01" w14:textId="77777777" w:rsidR="0042196C" w:rsidRPr="0042196C" w:rsidRDefault="0042196C" w:rsidP="0042196C">
      <w:pPr>
        <w:pStyle w:val="EndNoteBibliography"/>
        <w:ind w:left="720" w:hanging="720"/>
        <w:rPr>
          <w:noProof/>
        </w:rPr>
      </w:pPr>
      <w:r w:rsidRPr="0042196C">
        <w:rPr>
          <w:noProof/>
        </w:rPr>
        <w:t>Barton, K. 2020. MuMIn: Model selection and model averaging based on information criteria (AICc and alike).</w:t>
      </w:r>
    </w:p>
    <w:p w14:paraId="0C012261" w14:textId="77777777" w:rsidR="0042196C" w:rsidRPr="0042196C" w:rsidRDefault="0042196C" w:rsidP="0042196C">
      <w:pPr>
        <w:pStyle w:val="EndNoteBibliography"/>
        <w:ind w:left="720" w:hanging="720"/>
        <w:rPr>
          <w:noProof/>
        </w:rPr>
      </w:pPr>
      <w:r w:rsidRPr="0042196C">
        <w:rPr>
          <w:noProof/>
        </w:rPr>
        <w:t xml:space="preserve">Bateman, P. W., and P. A. Fleming. 2012. Big city life: carnivores in urban environments. Journal of Zoology </w:t>
      </w:r>
      <w:r w:rsidRPr="0042196C">
        <w:rPr>
          <w:b/>
          <w:noProof/>
        </w:rPr>
        <w:t>287</w:t>
      </w:r>
      <w:r w:rsidRPr="0042196C">
        <w:rPr>
          <w:noProof/>
        </w:rPr>
        <w:t>:1-23.</w:t>
      </w:r>
    </w:p>
    <w:p w14:paraId="6FA714DD" w14:textId="77777777" w:rsidR="0042196C" w:rsidRPr="0042196C" w:rsidRDefault="0042196C" w:rsidP="0042196C">
      <w:pPr>
        <w:pStyle w:val="EndNoteBibliography"/>
        <w:ind w:left="720" w:hanging="720"/>
        <w:rPr>
          <w:noProof/>
        </w:rPr>
      </w:pPr>
      <w:r w:rsidRPr="0042196C">
        <w:rPr>
          <w:noProof/>
        </w:rPr>
        <w:t xml:space="preserve">Bombieri, G., M. D. Delgado, L. F. Russo, P. J. Garrote, J. V. Lopez-Bao, J. M. Fedriani, and V. Penteriani. 2018. Patterns of wild carnivore attacks on humans in urban areas. Scientific Reports </w:t>
      </w:r>
      <w:r w:rsidRPr="0042196C">
        <w:rPr>
          <w:b/>
          <w:noProof/>
        </w:rPr>
        <w:t>8</w:t>
      </w:r>
      <w:r w:rsidRPr="0042196C">
        <w:rPr>
          <w:noProof/>
        </w:rPr>
        <w:t>:9.</w:t>
      </w:r>
    </w:p>
    <w:p w14:paraId="3F6D3371" w14:textId="77777777" w:rsidR="0042196C" w:rsidRPr="0042196C" w:rsidRDefault="0042196C" w:rsidP="0042196C">
      <w:pPr>
        <w:pStyle w:val="EndNoteBibliography"/>
        <w:ind w:left="720" w:hanging="720"/>
        <w:rPr>
          <w:noProof/>
        </w:rPr>
      </w:pPr>
      <w:r w:rsidRPr="0042196C">
        <w:rPr>
          <w:noProof/>
        </w:rPr>
        <w:t>Bombieri, G., V. Penteriani, M. D. M. Delgado, C. Groff, L. Pedrotti, and K. Jerina. 2021. Towards understanding bold behaviour of large carnivores: the case of brown bears in human‐modified landscapes. Animal Conservation.</w:t>
      </w:r>
    </w:p>
    <w:p w14:paraId="5A82DC13" w14:textId="77777777" w:rsidR="0042196C" w:rsidRPr="0042196C" w:rsidRDefault="0042196C" w:rsidP="0042196C">
      <w:pPr>
        <w:pStyle w:val="EndNoteBibliography"/>
        <w:ind w:left="720" w:hanging="720"/>
        <w:rPr>
          <w:noProof/>
        </w:rPr>
      </w:pPr>
      <w:r w:rsidRPr="0042196C">
        <w:rPr>
          <w:noProof/>
        </w:rPr>
        <w:t xml:space="preserve">Bonnell, M. A., and S. W. Breck. 2017. Using resident-based hazing programs to reduce human-coyote conflicts in urban environments. Human-Wildlife Interactions </w:t>
      </w:r>
      <w:r w:rsidRPr="0042196C">
        <w:rPr>
          <w:b/>
          <w:noProof/>
        </w:rPr>
        <w:t>11</w:t>
      </w:r>
      <w:r w:rsidRPr="0042196C">
        <w:rPr>
          <w:noProof/>
        </w:rPr>
        <w:t>:146-155.</w:t>
      </w:r>
    </w:p>
    <w:p w14:paraId="6EFA66F0" w14:textId="77777777" w:rsidR="0042196C" w:rsidRPr="0042196C" w:rsidRDefault="0042196C" w:rsidP="0042196C">
      <w:pPr>
        <w:pStyle w:val="EndNoteBibliography"/>
        <w:ind w:left="720" w:hanging="720"/>
        <w:rPr>
          <w:noProof/>
        </w:rPr>
      </w:pPr>
      <w:r w:rsidRPr="0042196C">
        <w:rPr>
          <w:noProof/>
        </w:rPr>
        <w:t xml:space="preserve">Breck, S. W., S. A. Poessel, and M. A. Bonnell. 2017. Evaluating lethal and nonlethal management options for urban coyotes. Human-Wildlife Interactions </w:t>
      </w:r>
      <w:r w:rsidRPr="0042196C">
        <w:rPr>
          <w:b/>
          <w:noProof/>
        </w:rPr>
        <w:t>11</w:t>
      </w:r>
      <w:r w:rsidRPr="0042196C">
        <w:rPr>
          <w:noProof/>
        </w:rPr>
        <w:t>:133-145.</w:t>
      </w:r>
    </w:p>
    <w:p w14:paraId="51ABDBAB" w14:textId="77777777" w:rsidR="0042196C" w:rsidRPr="0042196C" w:rsidRDefault="0042196C" w:rsidP="0042196C">
      <w:pPr>
        <w:pStyle w:val="EndNoteBibliography"/>
        <w:ind w:left="720" w:hanging="720"/>
        <w:rPr>
          <w:noProof/>
        </w:rPr>
      </w:pPr>
      <w:r w:rsidRPr="0042196C">
        <w:rPr>
          <w:noProof/>
        </w:rPr>
        <w:t xml:space="preserve">Breck, S. W., S. A. Poessel, P. Mahoney, and J. K. Young. 2019. The intrepid urban coyote: a comparison of bold and exploratory behavior in coyotes from urban and rural environments. Scientific Reports </w:t>
      </w:r>
      <w:r w:rsidRPr="0042196C">
        <w:rPr>
          <w:b/>
          <w:noProof/>
        </w:rPr>
        <w:t>9</w:t>
      </w:r>
      <w:r w:rsidRPr="0042196C">
        <w:rPr>
          <w:noProof/>
        </w:rPr>
        <w:t>:11.</w:t>
      </w:r>
    </w:p>
    <w:p w14:paraId="13BF970B" w14:textId="77777777" w:rsidR="0042196C" w:rsidRPr="0042196C" w:rsidRDefault="0042196C" w:rsidP="0042196C">
      <w:pPr>
        <w:pStyle w:val="EndNoteBibliography"/>
        <w:ind w:left="720" w:hanging="720"/>
        <w:rPr>
          <w:noProof/>
        </w:rPr>
      </w:pPr>
      <w:r w:rsidRPr="0042196C">
        <w:rPr>
          <w:noProof/>
        </w:rPr>
        <w:t xml:space="preserve">Brooks, J., R. Kays, and B. Hare. 2020. Coyotes living near cities are bolder: implications for dog evolution and human-wildlife conflict. Behaviour </w:t>
      </w:r>
      <w:r w:rsidRPr="0042196C">
        <w:rPr>
          <w:b/>
          <w:noProof/>
        </w:rPr>
        <w:t>157</w:t>
      </w:r>
      <w:r w:rsidRPr="0042196C">
        <w:rPr>
          <w:noProof/>
        </w:rPr>
        <w:t>:289-313.</w:t>
      </w:r>
    </w:p>
    <w:p w14:paraId="3A7D9989" w14:textId="77777777" w:rsidR="0042196C" w:rsidRPr="0042196C" w:rsidRDefault="0042196C" w:rsidP="0042196C">
      <w:pPr>
        <w:pStyle w:val="EndNoteBibliography"/>
        <w:ind w:left="720" w:hanging="720"/>
        <w:rPr>
          <w:noProof/>
        </w:rPr>
      </w:pPr>
      <w:r w:rsidRPr="0042196C">
        <w:rPr>
          <w:noProof/>
        </w:rPr>
        <w:t xml:space="preserve">Burnham, K. P., and D. R. Anderson. 2004. Multimodel inference - understanding AIC and BIC in model selection. Sociological Methods &amp; Research </w:t>
      </w:r>
      <w:r w:rsidRPr="0042196C">
        <w:rPr>
          <w:b/>
          <w:noProof/>
        </w:rPr>
        <w:t>33</w:t>
      </w:r>
      <w:r w:rsidRPr="0042196C">
        <w:rPr>
          <w:noProof/>
        </w:rPr>
        <w:t>:261-304.</w:t>
      </w:r>
    </w:p>
    <w:p w14:paraId="3628C845" w14:textId="77777777" w:rsidR="0042196C" w:rsidRPr="0042196C" w:rsidRDefault="0042196C" w:rsidP="0042196C">
      <w:pPr>
        <w:pStyle w:val="EndNoteBibliography"/>
        <w:ind w:left="720" w:hanging="720"/>
        <w:rPr>
          <w:noProof/>
        </w:rPr>
      </w:pPr>
      <w:r w:rsidRPr="0042196C">
        <w:rPr>
          <w:noProof/>
        </w:rPr>
        <w:t xml:space="preserve">Carbyn, L. N. 1989. COYOTE ATTACKS ON CHILDREN IN WESTERN NORTH-AMERICA. Wildlife Society Bulletin </w:t>
      </w:r>
      <w:r w:rsidRPr="0042196C">
        <w:rPr>
          <w:b/>
          <w:noProof/>
        </w:rPr>
        <w:t>17</w:t>
      </w:r>
      <w:r w:rsidRPr="0042196C">
        <w:rPr>
          <w:noProof/>
        </w:rPr>
        <w:t>:444-446.</w:t>
      </w:r>
    </w:p>
    <w:p w14:paraId="3C9FD702" w14:textId="77777777" w:rsidR="0042196C" w:rsidRPr="0042196C" w:rsidRDefault="0042196C" w:rsidP="0042196C">
      <w:pPr>
        <w:pStyle w:val="EndNoteBibliography"/>
        <w:ind w:left="720" w:hanging="720"/>
        <w:rPr>
          <w:noProof/>
        </w:rPr>
      </w:pPr>
      <w:r w:rsidRPr="0042196C">
        <w:rPr>
          <w:noProof/>
        </w:rPr>
        <w:t>Christensen, R. H. B. 2019. Regression Models for Ordinal Data.</w:t>
      </w:r>
    </w:p>
    <w:p w14:paraId="1A96D847" w14:textId="77777777" w:rsidR="0042196C" w:rsidRPr="0042196C" w:rsidRDefault="0042196C" w:rsidP="0042196C">
      <w:pPr>
        <w:pStyle w:val="EndNoteBibliography"/>
        <w:ind w:left="720" w:hanging="720"/>
        <w:rPr>
          <w:noProof/>
        </w:rPr>
      </w:pPr>
      <w:r w:rsidRPr="0042196C">
        <w:rPr>
          <w:noProof/>
        </w:rPr>
        <w:t>City of Edmonton. 2018. Urban Primary Land and Vegetation Inventory (uPLVI). Spatial Data. Draft 2018 Edition. Prepared for: Urban Analysis, City Planning, the City of Edmonton, Alberta. Prepared by: Greenlink Forestry Inc. Edmonton Alberta.</w:t>
      </w:r>
    </w:p>
    <w:p w14:paraId="510B47D2" w14:textId="77777777" w:rsidR="0042196C" w:rsidRPr="0042196C" w:rsidRDefault="0042196C" w:rsidP="0042196C">
      <w:pPr>
        <w:pStyle w:val="EndNoteBibliography"/>
        <w:ind w:left="720" w:hanging="720"/>
        <w:rPr>
          <w:noProof/>
        </w:rPr>
      </w:pPr>
      <w:r w:rsidRPr="0042196C">
        <w:rPr>
          <w:noProof/>
        </w:rPr>
        <w:t>City of Edmonton. 2019. 2019 Edmonton Municipal Census. Edmonton, Canada.</w:t>
      </w:r>
    </w:p>
    <w:p w14:paraId="7BEB14AD" w14:textId="77777777" w:rsidR="0042196C" w:rsidRPr="0042196C" w:rsidRDefault="0042196C" w:rsidP="0042196C">
      <w:pPr>
        <w:pStyle w:val="EndNoteBibliography"/>
        <w:ind w:left="720" w:hanging="720"/>
        <w:rPr>
          <w:noProof/>
        </w:rPr>
      </w:pPr>
      <w:r w:rsidRPr="0042196C">
        <w:rPr>
          <w:noProof/>
        </w:rPr>
        <w:t xml:space="preserve">Collins, C., and R. Kays. 2011. Causes of mortality in North American populations of large and medium-sized mammals. Animal Conservation </w:t>
      </w:r>
      <w:r w:rsidRPr="0042196C">
        <w:rPr>
          <w:b/>
          <w:noProof/>
        </w:rPr>
        <w:t>14</w:t>
      </w:r>
      <w:r w:rsidRPr="0042196C">
        <w:rPr>
          <w:noProof/>
        </w:rPr>
        <w:t>:474-483.</w:t>
      </w:r>
    </w:p>
    <w:p w14:paraId="07D214A3" w14:textId="77777777" w:rsidR="0042196C" w:rsidRPr="0042196C" w:rsidRDefault="0042196C" w:rsidP="0042196C">
      <w:pPr>
        <w:pStyle w:val="EndNoteBibliography"/>
        <w:ind w:left="720" w:hanging="720"/>
        <w:rPr>
          <w:noProof/>
        </w:rPr>
      </w:pPr>
      <w:r w:rsidRPr="0042196C">
        <w:rPr>
          <w:noProof/>
        </w:rPr>
        <w:t xml:space="preserve">Cox, D. T. C., and K. J. Gaston. 2018. Human-nature interactions and the consequences and drivers of provisioning wildlife. Philosophical Transactions of the Royal Society B-Biological Sciences </w:t>
      </w:r>
      <w:r w:rsidRPr="0042196C">
        <w:rPr>
          <w:b/>
          <w:noProof/>
        </w:rPr>
        <w:t>373</w:t>
      </w:r>
      <w:r w:rsidRPr="0042196C">
        <w:rPr>
          <w:noProof/>
        </w:rPr>
        <w:t>.</w:t>
      </w:r>
    </w:p>
    <w:p w14:paraId="22B1D293" w14:textId="77777777" w:rsidR="0042196C" w:rsidRPr="0042196C" w:rsidRDefault="0042196C" w:rsidP="0042196C">
      <w:pPr>
        <w:pStyle w:val="EndNoteBibliography"/>
        <w:ind w:left="720" w:hanging="720"/>
        <w:rPr>
          <w:noProof/>
        </w:rPr>
      </w:pPr>
      <w:r w:rsidRPr="0042196C">
        <w:rPr>
          <w:noProof/>
        </w:rPr>
        <w:t xml:space="preserve">Crooks, K. R., and M. E. Soule. 1999. Mesopredator release and avifaunal extinctions in a fragmented system. Nature </w:t>
      </w:r>
      <w:r w:rsidRPr="0042196C">
        <w:rPr>
          <w:b/>
          <w:noProof/>
        </w:rPr>
        <w:t>400</w:t>
      </w:r>
      <w:r w:rsidRPr="0042196C">
        <w:rPr>
          <w:noProof/>
        </w:rPr>
        <w:t>:563-566.</w:t>
      </w:r>
    </w:p>
    <w:p w14:paraId="5472D1ED" w14:textId="77777777" w:rsidR="0042196C" w:rsidRPr="0042196C" w:rsidRDefault="0042196C" w:rsidP="0042196C">
      <w:pPr>
        <w:pStyle w:val="EndNoteBibliography"/>
        <w:ind w:left="720" w:hanging="720"/>
        <w:rPr>
          <w:noProof/>
        </w:rPr>
      </w:pPr>
      <w:r w:rsidRPr="0042196C">
        <w:rPr>
          <w:noProof/>
        </w:rPr>
        <w:t xml:space="preserve">Delsink, A., A. T. Vanak, S. Ferreira, and R. Slotow. 2013. Biologically relevant scales in large mammal management policies. Biological Conservation </w:t>
      </w:r>
      <w:r w:rsidRPr="0042196C">
        <w:rPr>
          <w:b/>
          <w:noProof/>
        </w:rPr>
        <w:t>167</w:t>
      </w:r>
      <w:r w:rsidRPr="0042196C">
        <w:rPr>
          <w:noProof/>
        </w:rPr>
        <w:t>:116-126.</w:t>
      </w:r>
    </w:p>
    <w:p w14:paraId="16D8275E" w14:textId="77777777" w:rsidR="0042196C" w:rsidRPr="0042196C" w:rsidRDefault="0042196C" w:rsidP="0042196C">
      <w:pPr>
        <w:pStyle w:val="EndNoteBibliography"/>
        <w:ind w:left="720" w:hanging="720"/>
        <w:rPr>
          <w:noProof/>
        </w:rPr>
      </w:pPr>
      <w:r w:rsidRPr="0042196C">
        <w:rPr>
          <w:noProof/>
        </w:rPr>
        <w:lastRenderedPageBreak/>
        <w:t xml:space="preserve">Dodge, W. B., and D. M. Kashian. 2013. Recent Distribution of Coyotes Across an Urban Landscape in Southeastern Michigan. Journal of Fish and Wildlife Management </w:t>
      </w:r>
      <w:r w:rsidRPr="0042196C">
        <w:rPr>
          <w:b/>
          <w:noProof/>
        </w:rPr>
        <w:t>4</w:t>
      </w:r>
      <w:r w:rsidRPr="0042196C">
        <w:rPr>
          <w:noProof/>
        </w:rPr>
        <w:t>:377-385.</w:t>
      </w:r>
    </w:p>
    <w:p w14:paraId="2D2CA16A" w14:textId="77777777" w:rsidR="0042196C" w:rsidRPr="0042196C" w:rsidRDefault="0042196C" w:rsidP="0042196C">
      <w:pPr>
        <w:pStyle w:val="EndNoteBibliography"/>
        <w:ind w:left="720" w:hanging="720"/>
        <w:rPr>
          <w:noProof/>
        </w:rPr>
      </w:pPr>
      <w:r w:rsidRPr="0042196C">
        <w:rPr>
          <w:noProof/>
        </w:rPr>
        <w:t xml:space="preserve">Draheim, M. M., E. C. M. Parsons, S. A. Crate, and L. L. Rockwood. 2019. Public perspectives on the management of urban coyotes. Journal of Urban Ecology </w:t>
      </w:r>
      <w:r w:rsidRPr="0042196C">
        <w:rPr>
          <w:b/>
          <w:noProof/>
        </w:rPr>
        <w:t>5</w:t>
      </w:r>
      <w:r w:rsidRPr="0042196C">
        <w:rPr>
          <w:noProof/>
        </w:rPr>
        <w:t>.</w:t>
      </w:r>
    </w:p>
    <w:p w14:paraId="40689361" w14:textId="77777777" w:rsidR="0042196C" w:rsidRPr="0042196C" w:rsidRDefault="0042196C" w:rsidP="0042196C">
      <w:pPr>
        <w:pStyle w:val="EndNoteBibliography"/>
        <w:ind w:left="720" w:hanging="720"/>
        <w:rPr>
          <w:noProof/>
        </w:rPr>
      </w:pPr>
      <w:r w:rsidRPr="0042196C">
        <w:rPr>
          <w:noProof/>
        </w:rPr>
        <w:t xml:space="preserve">Drake, D., S. Dubay, and M. L. Allen. 2021. Evaluating human–coyote encounters in an urban landscape using citizen science. Journal of Urban Ecology </w:t>
      </w:r>
      <w:r w:rsidRPr="0042196C">
        <w:rPr>
          <w:b/>
          <w:noProof/>
        </w:rPr>
        <w:t>7</w:t>
      </w:r>
      <w:r w:rsidRPr="0042196C">
        <w:rPr>
          <w:noProof/>
        </w:rPr>
        <w:t>.</w:t>
      </w:r>
    </w:p>
    <w:p w14:paraId="6E0D6485" w14:textId="77777777" w:rsidR="0042196C" w:rsidRPr="0042196C" w:rsidRDefault="0042196C" w:rsidP="0042196C">
      <w:pPr>
        <w:pStyle w:val="EndNoteBibliography"/>
        <w:ind w:left="720" w:hanging="720"/>
        <w:rPr>
          <w:noProof/>
        </w:rPr>
      </w:pPr>
      <w:r w:rsidRPr="0042196C">
        <w:rPr>
          <w:noProof/>
        </w:rPr>
        <w:t xml:space="preserve">Drake, M. D., M. N. Peterson, E. H. Griffith, C. Olfenbuttel, C. S. DePerno, and C. E. Moorman. 2020. How Urban Identity, Affect, and Knowledge Predict Perceptions About Coyotes and Their Management. Anthrozoos </w:t>
      </w:r>
      <w:r w:rsidRPr="0042196C">
        <w:rPr>
          <w:b/>
          <w:noProof/>
        </w:rPr>
        <w:t>33</w:t>
      </w:r>
      <w:r w:rsidRPr="0042196C">
        <w:rPr>
          <w:noProof/>
        </w:rPr>
        <w:t>:5-19.</w:t>
      </w:r>
    </w:p>
    <w:p w14:paraId="3E3ED708" w14:textId="77777777" w:rsidR="0042196C" w:rsidRPr="0042196C" w:rsidRDefault="0042196C" w:rsidP="0042196C">
      <w:pPr>
        <w:pStyle w:val="EndNoteBibliography"/>
        <w:ind w:left="720" w:hanging="720"/>
        <w:rPr>
          <w:noProof/>
        </w:rPr>
      </w:pPr>
      <w:r w:rsidRPr="0042196C">
        <w:rPr>
          <w:noProof/>
        </w:rPr>
        <w:t>Ebbert, D. 2019. Package 'chisq.posthoc.test'.</w:t>
      </w:r>
    </w:p>
    <w:p w14:paraId="77B3FDD3" w14:textId="77777777" w:rsidR="0042196C" w:rsidRPr="0042196C" w:rsidRDefault="0042196C" w:rsidP="0042196C">
      <w:pPr>
        <w:pStyle w:val="EndNoteBibliography"/>
        <w:ind w:left="720" w:hanging="720"/>
        <w:rPr>
          <w:noProof/>
        </w:rPr>
      </w:pPr>
      <w:r w:rsidRPr="0042196C">
        <w:rPr>
          <w:noProof/>
        </w:rPr>
        <w:t>Environment and Climate Change Canada. 2018. Monthly Climate Summary 1981-2010 Edmonton City Center Weather Station. Government of Canada, Fredericton, Canada.</w:t>
      </w:r>
    </w:p>
    <w:p w14:paraId="60EAFE90" w14:textId="77777777" w:rsidR="0042196C" w:rsidRPr="0042196C" w:rsidRDefault="0042196C" w:rsidP="0042196C">
      <w:pPr>
        <w:pStyle w:val="EndNoteBibliography"/>
        <w:ind w:left="720" w:hanging="720"/>
        <w:rPr>
          <w:noProof/>
        </w:rPr>
      </w:pPr>
      <w:r w:rsidRPr="0042196C">
        <w:rPr>
          <w:noProof/>
        </w:rPr>
        <w:t xml:space="preserve">Fedriani, J. M., T. K. Fuller, and R. M. Sauvajot. 2001. Does availability of anthropogenic food enhance densities of omnivorous mammals? An example with coyotes in southern California. Ecography </w:t>
      </w:r>
      <w:r w:rsidRPr="0042196C">
        <w:rPr>
          <w:b/>
          <w:noProof/>
        </w:rPr>
        <w:t>24</w:t>
      </w:r>
      <w:r w:rsidRPr="0042196C">
        <w:rPr>
          <w:noProof/>
        </w:rPr>
        <w:t>:325-331.</w:t>
      </w:r>
    </w:p>
    <w:p w14:paraId="30091321" w14:textId="77777777" w:rsidR="0042196C" w:rsidRPr="0042196C" w:rsidRDefault="0042196C" w:rsidP="0042196C">
      <w:pPr>
        <w:pStyle w:val="EndNoteBibliography"/>
        <w:ind w:left="720" w:hanging="720"/>
        <w:rPr>
          <w:noProof/>
        </w:rPr>
      </w:pPr>
      <w:r w:rsidRPr="0042196C">
        <w:rPr>
          <w:noProof/>
        </w:rPr>
        <w:t xml:space="preserve">Frigerio, D., P. Pipek, S. Kimmig, S. Winter, J. Melzheimer, L. Diblikova, B. Wachter, and A. Richter. 2018. Citizen science and wildlife biology: Synergies and challenges. Ethology </w:t>
      </w:r>
      <w:r w:rsidRPr="0042196C">
        <w:rPr>
          <w:b/>
          <w:noProof/>
        </w:rPr>
        <w:t>124</w:t>
      </w:r>
      <w:r w:rsidRPr="0042196C">
        <w:rPr>
          <w:noProof/>
        </w:rPr>
        <w:t>:365-+.</w:t>
      </w:r>
    </w:p>
    <w:p w14:paraId="53750510" w14:textId="77777777" w:rsidR="0042196C" w:rsidRPr="0042196C" w:rsidRDefault="0042196C" w:rsidP="0042196C">
      <w:pPr>
        <w:pStyle w:val="EndNoteBibliography"/>
        <w:ind w:left="720" w:hanging="720"/>
        <w:rPr>
          <w:noProof/>
        </w:rPr>
      </w:pPr>
      <w:r w:rsidRPr="0042196C">
        <w:rPr>
          <w:noProof/>
        </w:rPr>
        <w:t xml:space="preserve">Gehrt, S. D., E. C. Wilson, J. L. Brown, and C. Anchor. 2013. Population Ecology of Free-Roaming Cats and Interference Competition by Coyotes in Urban Parks. Plos One </w:t>
      </w:r>
      <w:r w:rsidRPr="0042196C">
        <w:rPr>
          <w:b/>
          <w:noProof/>
        </w:rPr>
        <w:t>8</w:t>
      </w:r>
      <w:r w:rsidRPr="0042196C">
        <w:rPr>
          <w:noProof/>
        </w:rPr>
        <w:t>:11.</w:t>
      </w:r>
    </w:p>
    <w:p w14:paraId="2C27A8B2" w14:textId="77777777" w:rsidR="0042196C" w:rsidRPr="0042196C" w:rsidRDefault="0042196C" w:rsidP="0042196C">
      <w:pPr>
        <w:pStyle w:val="EndNoteBibliography"/>
        <w:ind w:left="720" w:hanging="720"/>
        <w:rPr>
          <w:noProof/>
        </w:rPr>
      </w:pPr>
      <w:r w:rsidRPr="0042196C">
        <w:rPr>
          <w:noProof/>
        </w:rPr>
        <w:t xml:space="preserve">Jackman, J. L., and A. T. Rutberg. 2015. Shifts in Attitudes Toward Coyotes on the Urbanized East Coast: The Cape Cod Experience, 2005-2012. Human Dimensions of Wildlife </w:t>
      </w:r>
      <w:r w:rsidRPr="0042196C">
        <w:rPr>
          <w:b/>
          <w:noProof/>
        </w:rPr>
        <w:t>20</w:t>
      </w:r>
      <w:r w:rsidRPr="0042196C">
        <w:rPr>
          <w:noProof/>
        </w:rPr>
        <w:t>:333-348.</w:t>
      </w:r>
    </w:p>
    <w:p w14:paraId="1E8B138F" w14:textId="77777777" w:rsidR="0042196C" w:rsidRPr="0042196C" w:rsidRDefault="0042196C" w:rsidP="0042196C">
      <w:pPr>
        <w:pStyle w:val="EndNoteBibliography"/>
        <w:ind w:left="720" w:hanging="720"/>
        <w:rPr>
          <w:noProof/>
        </w:rPr>
      </w:pPr>
      <w:r w:rsidRPr="0042196C">
        <w:rPr>
          <w:noProof/>
        </w:rPr>
        <w:t xml:space="preserve">König, H. J., C. Kiffner, S. Kramer‐Schadt, C. Fürst, O. Keuling, and A. T. Ford. 2020. Human–wildlife coexistence in a changing world. Conservation Biology </w:t>
      </w:r>
      <w:r w:rsidRPr="0042196C">
        <w:rPr>
          <w:b/>
          <w:noProof/>
        </w:rPr>
        <w:t>34</w:t>
      </w:r>
      <w:r w:rsidRPr="0042196C">
        <w:rPr>
          <w:noProof/>
        </w:rPr>
        <w:t>:786-794.</w:t>
      </w:r>
    </w:p>
    <w:p w14:paraId="6F97CD55" w14:textId="77777777" w:rsidR="0042196C" w:rsidRPr="0042196C" w:rsidRDefault="0042196C" w:rsidP="0042196C">
      <w:pPr>
        <w:pStyle w:val="EndNoteBibliography"/>
        <w:ind w:left="720" w:hanging="720"/>
        <w:rPr>
          <w:noProof/>
        </w:rPr>
      </w:pPr>
      <w:r w:rsidRPr="0042196C">
        <w:rPr>
          <w:noProof/>
        </w:rPr>
        <w:t xml:space="preserve">Lawrence, S. E., and P. R. Krausman. 2011. REACTIONS OF THE PUBLIC TO URBAN COYOTES (CANIS LATRANS). Southwestern Naturalist </w:t>
      </w:r>
      <w:r w:rsidRPr="0042196C">
        <w:rPr>
          <w:b/>
          <w:noProof/>
        </w:rPr>
        <w:t>56</w:t>
      </w:r>
      <w:r w:rsidRPr="0042196C">
        <w:rPr>
          <w:noProof/>
        </w:rPr>
        <w:t>:404-409.</w:t>
      </w:r>
    </w:p>
    <w:p w14:paraId="64A82759" w14:textId="77777777" w:rsidR="0042196C" w:rsidRPr="0042196C" w:rsidRDefault="0042196C" w:rsidP="0042196C">
      <w:pPr>
        <w:pStyle w:val="EndNoteBibliography"/>
        <w:ind w:left="720" w:hanging="720"/>
        <w:rPr>
          <w:noProof/>
        </w:rPr>
      </w:pPr>
      <w:r w:rsidRPr="0042196C">
        <w:rPr>
          <w:noProof/>
        </w:rPr>
        <w:t xml:space="preserve">Lukasik, V. M., and S. M. Alexander. 2011. Human–Coyote Interactions in Calgary, Alberta. Human Dimensions of Wildlife </w:t>
      </w:r>
      <w:r w:rsidRPr="0042196C">
        <w:rPr>
          <w:b/>
          <w:noProof/>
        </w:rPr>
        <w:t>16</w:t>
      </w:r>
      <w:r w:rsidRPr="0042196C">
        <w:rPr>
          <w:noProof/>
        </w:rPr>
        <w:t>:114-127.</w:t>
      </w:r>
    </w:p>
    <w:p w14:paraId="5B7A550A" w14:textId="77777777" w:rsidR="0042196C" w:rsidRPr="0042196C" w:rsidRDefault="0042196C" w:rsidP="0042196C">
      <w:pPr>
        <w:pStyle w:val="EndNoteBibliography"/>
        <w:ind w:left="720" w:hanging="720"/>
        <w:rPr>
          <w:noProof/>
        </w:rPr>
      </w:pPr>
      <w:r w:rsidRPr="0042196C">
        <w:rPr>
          <w:noProof/>
        </w:rPr>
        <w:t xml:space="preserve">Macdonald, P. L., and R. C. Gardner. 2000. Type I Error Rate Comparisons of Post Hoc Procedures for I j Chi-Square Tables. Educational and Psychological Measurement </w:t>
      </w:r>
      <w:r w:rsidRPr="0042196C">
        <w:rPr>
          <w:b/>
          <w:noProof/>
        </w:rPr>
        <w:t>60</w:t>
      </w:r>
      <w:r w:rsidRPr="0042196C">
        <w:rPr>
          <w:noProof/>
        </w:rPr>
        <w:t>:735-754.</w:t>
      </w:r>
    </w:p>
    <w:p w14:paraId="7BA3AF09" w14:textId="77777777" w:rsidR="0042196C" w:rsidRPr="0042196C" w:rsidRDefault="0042196C" w:rsidP="0042196C">
      <w:pPr>
        <w:pStyle w:val="EndNoteBibliography"/>
        <w:ind w:left="720" w:hanging="720"/>
        <w:rPr>
          <w:noProof/>
        </w:rPr>
      </w:pPr>
      <w:r w:rsidRPr="0042196C">
        <w:rPr>
          <w:noProof/>
        </w:rPr>
        <w:t xml:space="preserve">Mcgarigal, K., H. Y. Wan, K. A. Zeller, B. C. Timm, and S. A. Cushman. 2016. Multi-scale habitat selection modeling: a review and outlook. Landscape Ecology </w:t>
      </w:r>
      <w:r w:rsidRPr="0042196C">
        <w:rPr>
          <w:b/>
          <w:noProof/>
        </w:rPr>
        <w:t>31</w:t>
      </w:r>
      <w:r w:rsidRPr="0042196C">
        <w:rPr>
          <w:noProof/>
        </w:rPr>
        <w:t>:1161-1175.</w:t>
      </w:r>
    </w:p>
    <w:p w14:paraId="667B3B38" w14:textId="77777777" w:rsidR="0042196C" w:rsidRPr="0042196C" w:rsidRDefault="0042196C" w:rsidP="0042196C">
      <w:pPr>
        <w:pStyle w:val="EndNoteBibliography"/>
        <w:ind w:left="720" w:hanging="720"/>
        <w:rPr>
          <w:noProof/>
        </w:rPr>
      </w:pPr>
      <w:r w:rsidRPr="0042196C">
        <w:rPr>
          <w:noProof/>
        </w:rPr>
        <w:t xml:space="preserve">Merkle, J. A., P. R. Krausman, N. J. Decesare, and J. J. Jonkel. 2011. Predicting spatial distribution of human-black bear interactions in urban areas. The Journal of Wildlife Management </w:t>
      </w:r>
      <w:r w:rsidRPr="0042196C">
        <w:rPr>
          <w:b/>
          <w:noProof/>
        </w:rPr>
        <w:t>75</w:t>
      </w:r>
      <w:r w:rsidRPr="0042196C">
        <w:rPr>
          <w:noProof/>
        </w:rPr>
        <w:t>:1121-1127.</w:t>
      </w:r>
    </w:p>
    <w:p w14:paraId="10F362DE" w14:textId="77777777" w:rsidR="0042196C" w:rsidRPr="0042196C" w:rsidRDefault="0042196C" w:rsidP="0042196C">
      <w:pPr>
        <w:pStyle w:val="EndNoteBibliography"/>
        <w:ind w:left="720" w:hanging="720"/>
        <w:rPr>
          <w:noProof/>
        </w:rPr>
      </w:pPr>
      <w:r w:rsidRPr="0042196C">
        <w:rPr>
          <w:noProof/>
        </w:rPr>
        <w:t xml:space="preserve">Morehouse, A. T., and M. S. Boyce. 2017. Troublemaking carnivores: conflicts with humans in a diverse assemblage of large carnivores. Ecology and Society </w:t>
      </w:r>
      <w:r w:rsidRPr="0042196C">
        <w:rPr>
          <w:b/>
          <w:noProof/>
        </w:rPr>
        <w:t>22</w:t>
      </w:r>
      <w:r w:rsidRPr="0042196C">
        <w:rPr>
          <w:noProof/>
        </w:rPr>
        <w:t>:12.</w:t>
      </w:r>
    </w:p>
    <w:p w14:paraId="4F356EF1" w14:textId="77777777" w:rsidR="0042196C" w:rsidRPr="0042196C" w:rsidRDefault="0042196C" w:rsidP="0042196C">
      <w:pPr>
        <w:pStyle w:val="EndNoteBibliography"/>
        <w:ind w:left="720" w:hanging="720"/>
        <w:rPr>
          <w:noProof/>
        </w:rPr>
      </w:pPr>
      <w:r w:rsidRPr="0042196C">
        <w:rPr>
          <w:noProof/>
        </w:rPr>
        <w:t>Mowry, C. B., A. Lee, Z. P. Taylor, N. Hamid, S. Whitney, M. Heneghen, J. Russell, and L. A. Wilson. 2020. Using community science data to investigate urban Coyotes (Canis latrans) in Atlanta, Georgia, USA. Human Dimensions of Wildlife:16.</w:t>
      </w:r>
    </w:p>
    <w:p w14:paraId="6CDDEBEC" w14:textId="77777777" w:rsidR="0042196C" w:rsidRPr="0042196C" w:rsidRDefault="0042196C" w:rsidP="0042196C">
      <w:pPr>
        <w:pStyle w:val="EndNoteBibliography"/>
        <w:ind w:left="720" w:hanging="720"/>
        <w:rPr>
          <w:noProof/>
        </w:rPr>
      </w:pPr>
      <w:r w:rsidRPr="0042196C">
        <w:rPr>
          <w:noProof/>
        </w:rPr>
        <w:t xml:space="preserve">Mueller, M. A., D. Drake, and M. L. Allen. 2019. Using citizen science to inform urban canid management. Landscape and Urban Planning </w:t>
      </w:r>
      <w:r w:rsidRPr="0042196C">
        <w:rPr>
          <w:b/>
          <w:noProof/>
        </w:rPr>
        <w:t>189</w:t>
      </w:r>
      <w:r w:rsidRPr="0042196C">
        <w:rPr>
          <w:noProof/>
        </w:rPr>
        <w:t>:362-371.</w:t>
      </w:r>
    </w:p>
    <w:p w14:paraId="00C13FAF" w14:textId="77777777" w:rsidR="0042196C" w:rsidRPr="0042196C" w:rsidRDefault="0042196C" w:rsidP="0042196C">
      <w:pPr>
        <w:pStyle w:val="EndNoteBibliography"/>
        <w:ind w:left="720" w:hanging="720"/>
        <w:rPr>
          <w:noProof/>
        </w:rPr>
      </w:pPr>
      <w:r w:rsidRPr="0042196C">
        <w:rPr>
          <w:noProof/>
        </w:rPr>
        <w:lastRenderedPageBreak/>
        <w:t xml:space="preserve">Murray, M., A. Cembrowski, A. D. M. Latham, V. M. Lukasik, S. Pruss, and C. C. St. Clair. 2015a. Greater consumption of protein-poor anthropogenic food by urban relative to rural coyotes increases diet breadth and potential for human-wildlife conflict. Ecography </w:t>
      </w:r>
      <w:r w:rsidRPr="0042196C">
        <w:rPr>
          <w:b/>
          <w:noProof/>
        </w:rPr>
        <w:t>38</w:t>
      </w:r>
      <w:r w:rsidRPr="0042196C">
        <w:rPr>
          <w:noProof/>
        </w:rPr>
        <w:t>:1235-1242.</w:t>
      </w:r>
    </w:p>
    <w:p w14:paraId="3F22EB0B" w14:textId="77777777" w:rsidR="0042196C" w:rsidRPr="0042196C" w:rsidRDefault="0042196C" w:rsidP="0042196C">
      <w:pPr>
        <w:pStyle w:val="EndNoteBibliography"/>
        <w:ind w:left="720" w:hanging="720"/>
        <w:rPr>
          <w:noProof/>
        </w:rPr>
      </w:pPr>
      <w:r w:rsidRPr="0042196C">
        <w:rPr>
          <w:noProof/>
        </w:rPr>
        <w:t xml:space="preserve">Murray, M., M. A. Edwards, B. Abercrombie, and C. C. St. Clair. 2015b. Poor health is associated with use of anthropogenic resources in an urban carnivore. Proceedings of the Royal Society B-Biological Sciences </w:t>
      </w:r>
      <w:r w:rsidRPr="0042196C">
        <w:rPr>
          <w:b/>
          <w:noProof/>
        </w:rPr>
        <w:t>282</w:t>
      </w:r>
      <w:r w:rsidRPr="0042196C">
        <w:rPr>
          <w:noProof/>
        </w:rPr>
        <w:t>:8.</w:t>
      </w:r>
    </w:p>
    <w:p w14:paraId="472A2E59" w14:textId="77777777" w:rsidR="0042196C" w:rsidRPr="0042196C" w:rsidRDefault="0042196C" w:rsidP="0042196C">
      <w:pPr>
        <w:pStyle w:val="EndNoteBibliography"/>
        <w:ind w:left="720" w:hanging="720"/>
        <w:rPr>
          <w:noProof/>
        </w:rPr>
      </w:pPr>
      <w:r w:rsidRPr="0042196C">
        <w:rPr>
          <w:noProof/>
        </w:rPr>
        <w:t xml:space="preserve">Murray, M. H., and C. C. St. Clair. 2017. Predictable features attract urban coyotes to residential yards. Journal of Wildlife Management </w:t>
      </w:r>
      <w:r w:rsidRPr="0042196C">
        <w:rPr>
          <w:b/>
          <w:noProof/>
        </w:rPr>
        <w:t>81</w:t>
      </w:r>
      <w:r w:rsidRPr="0042196C">
        <w:rPr>
          <w:noProof/>
        </w:rPr>
        <w:t>:593-600.</w:t>
      </w:r>
    </w:p>
    <w:p w14:paraId="13263A6D" w14:textId="77777777" w:rsidR="0042196C" w:rsidRPr="0042196C" w:rsidRDefault="0042196C" w:rsidP="0042196C">
      <w:pPr>
        <w:pStyle w:val="EndNoteBibliography"/>
        <w:ind w:left="720" w:hanging="720"/>
        <w:rPr>
          <w:noProof/>
        </w:rPr>
      </w:pPr>
      <w:r w:rsidRPr="0042196C">
        <w:rPr>
          <w:noProof/>
        </w:rPr>
        <w:t xml:space="preserve">Nation, P. N., and C. C. St. Clair. 2019. A Forensic Pathology Investigation of Dismembered Domestic Cats: Coyotes or Cults? Veterinary Pathology </w:t>
      </w:r>
      <w:r w:rsidRPr="0042196C">
        <w:rPr>
          <w:b/>
          <w:noProof/>
        </w:rPr>
        <w:t>56</w:t>
      </w:r>
      <w:r w:rsidRPr="0042196C">
        <w:rPr>
          <w:noProof/>
        </w:rPr>
        <w:t>:444-451.</w:t>
      </w:r>
    </w:p>
    <w:p w14:paraId="51F215C0" w14:textId="77777777" w:rsidR="0042196C" w:rsidRPr="0042196C" w:rsidRDefault="0042196C" w:rsidP="0042196C">
      <w:pPr>
        <w:pStyle w:val="EndNoteBibliography"/>
        <w:ind w:left="720" w:hanging="720"/>
        <w:rPr>
          <w:noProof/>
        </w:rPr>
      </w:pPr>
      <w:r w:rsidRPr="0042196C">
        <w:rPr>
          <w:noProof/>
        </w:rPr>
        <w:t>Nielsen, S. E., G. B. Stenhouse, and J. Cranston. 2009. Identification of priority areas for Grizzly bear conservation and recovery in Alberta, Canada. Pages 38-60. Journal of Conservation Planning.</w:t>
      </w:r>
    </w:p>
    <w:p w14:paraId="6435DE18" w14:textId="77777777" w:rsidR="0042196C" w:rsidRPr="0042196C" w:rsidRDefault="0042196C" w:rsidP="0042196C">
      <w:pPr>
        <w:pStyle w:val="EndNoteBibliography"/>
        <w:ind w:left="720" w:hanging="720"/>
        <w:rPr>
          <w:noProof/>
        </w:rPr>
      </w:pPr>
      <w:r w:rsidRPr="0042196C">
        <w:rPr>
          <w:noProof/>
        </w:rPr>
        <w:t xml:space="preserve">Olson, E. R., T. R. Van Deelen, A. P. Wydeven, S. J. Ventura, and D. M. MacFarland. 2015. Characterizing Wolf-human Conflicts in Wisconsin, USA. Wildlife Society Bulletin </w:t>
      </w:r>
      <w:r w:rsidRPr="0042196C">
        <w:rPr>
          <w:b/>
          <w:noProof/>
        </w:rPr>
        <w:t>39</w:t>
      </w:r>
      <w:r w:rsidRPr="0042196C">
        <w:rPr>
          <w:noProof/>
        </w:rPr>
        <w:t>:676-688.</w:t>
      </w:r>
    </w:p>
    <w:p w14:paraId="74B3B746" w14:textId="77777777" w:rsidR="0042196C" w:rsidRPr="0042196C" w:rsidRDefault="0042196C" w:rsidP="0042196C">
      <w:pPr>
        <w:pStyle w:val="EndNoteBibliography"/>
        <w:ind w:left="720" w:hanging="720"/>
        <w:rPr>
          <w:noProof/>
        </w:rPr>
      </w:pPr>
      <w:r w:rsidRPr="0042196C">
        <w:rPr>
          <w:noProof/>
        </w:rPr>
        <w:t xml:space="preserve">Poessel, S. A., S. W. Breck, T. L. Teel, S. Shwiff, K. R. Crooks, and L. Angeloni. 2013. Patterns of human-coyote conflicts in the Denver Metropolitan Area. Journal of Wildlife Management </w:t>
      </w:r>
      <w:r w:rsidRPr="0042196C">
        <w:rPr>
          <w:b/>
          <w:noProof/>
        </w:rPr>
        <w:t>77</w:t>
      </w:r>
      <w:r w:rsidRPr="0042196C">
        <w:rPr>
          <w:noProof/>
        </w:rPr>
        <w:t>:297-305.</w:t>
      </w:r>
    </w:p>
    <w:p w14:paraId="1762C992" w14:textId="77777777" w:rsidR="0042196C" w:rsidRPr="0042196C" w:rsidRDefault="0042196C" w:rsidP="0042196C">
      <w:pPr>
        <w:pStyle w:val="EndNoteBibliography"/>
        <w:ind w:left="720" w:hanging="720"/>
        <w:rPr>
          <w:noProof/>
        </w:rPr>
      </w:pPr>
      <w:r w:rsidRPr="0042196C">
        <w:rPr>
          <w:noProof/>
        </w:rPr>
        <w:t xml:space="preserve">Poessel, S. A., E. M. Gese, and J. K. Young. 2017. Environmental factors influencing the occurrence of coyotes and conflicts in urban areas. Landscape and Urban Planning </w:t>
      </w:r>
      <w:r w:rsidRPr="0042196C">
        <w:rPr>
          <w:b/>
          <w:noProof/>
        </w:rPr>
        <w:t>157</w:t>
      </w:r>
      <w:r w:rsidRPr="0042196C">
        <w:rPr>
          <w:noProof/>
        </w:rPr>
        <w:t>:259-269.</w:t>
      </w:r>
    </w:p>
    <w:p w14:paraId="0C52669C" w14:textId="77777777" w:rsidR="0042196C" w:rsidRPr="0042196C" w:rsidRDefault="0042196C" w:rsidP="0042196C">
      <w:pPr>
        <w:pStyle w:val="EndNoteBibliography"/>
        <w:ind w:left="720" w:hanging="720"/>
        <w:rPr>
          <w:noProof/>
        </w:rPr>
      </w:pPr>
      <w:r w:rsidRPr="0042196C">
        <w:rPr>
          <w:noProof/>
        </w:rPr>
        <w:t xml:space="preserve">Prugh, L. R., C. J. Stoner, C. W. Epps, W. T. Bean, W. J. Ripple, A. S. Laliberte, and J. S. Brashares. 2009. The Rise of the Mesopredator. Bioscience </w:t>
      </w:r>
      <w:r w:rsidRPr="0042196C">
        <w:rPr>
          <w:b/>
          <w:noProof/>
        </w:rPr>
        <w:t>59</w:t>
      </w:r>
      <w:r w:rsidRPr="0042196C">
        <w:rPr>
          <w:noProof/>
        </w:rPr>
        <w:t>:779-791.</w:t>
      </w:r>
    </w:p>
    <w:p w14:paraId="719855C5" w14:textId="77777777" w:rsidR="0042196C" w:rsidRPr="0042196C" w:rsidRDefault="0042196C" w:rsidP="0042196C">
      <w:pPr>
        <w:pStyle w:val="EndNoteBibliography"/>
        <w:ind w:left="720" w:hanging="720"/>
        <w:rPr>
          <w:noProof/>
        </w:rPr>
      </w:pPr>
      <w:r w:rsidRPr="0042196C">
        <w:rPr>
          <w:noProof/>
        </w:rPr>
        <w:t xml:space="preserve">Quinn, T. 1995. USING PUBLIC SIGHTING INFORMATION TO INVESTIGATE COYOTE USE OF URBAN HABITAT. Journal of Wildlife Management </w:t>
      </w:r>
      <w:r w:rsidRPr="0042196C">
        <w:rPr>
          <w:b/>
          <w:noProof/>
        </w:rPr>
        <w:t>59</w:t>
      </w:r>
      <w:r w:rsidRPr="0042196C">
        <w:rPr>
          <w:noProof/>
        </w:rPr>
        <w:t>:238-245.</w:t>
      </w:r>
    </w:p>
    <w:p w14:paraId="26B6C014" w14:textId="77777777" w:rsidR="0042196C" w:rsidRPr="0042196C" w:rsidRDefault="0042196C" w:rsidP="0042196C">
      <w:pPr>
        <w:pStyle w:val="EndNoteBibliography"/>
        <w:ind w:left="720" w:hanging="720"/>
        <w:rPr>
          <w:noProof/>
        </w:rPr>
      </w:pPr>
      <w:r w:rsidRPr="0042196C">
        <w:rPr>
          <w:noProof/>
        </w:rPr>
        <w:t xml:space="preserve">Quinn, T. P., I. Erb, G. Gloor, C. Notredame, M. F. Richardson, and T. M. Crowley. 2019. A field guide for the compositional analysis of any-omics data. GigaScience </w:t>
      </w:r>
      <w:r w:rsidRPr="0042196C">
        <w:rPr>
          <w:b/>
          <w:noProof/>
        </w:rPr>
        <w:t>8</w:t>
      </w:r>
      <w:r w:rsidRPr="0042196C">
        <w:rPr>
          <w:noProof/>
        </w:rPr>
        <w:t>.</w:t>
      </w:r>
    </w:p>
    <w:p w14:paraId="5ADB1744" w14:textId="77777777" w:rsidR="0042196C" w:rsidRPr="0042196C" w:rsidRDefault="0042196C" w:rsidP="0042196C">
      <w:pPr>
        <w:pStyle w:val="EndNoteBibliography"/>
        <w:ind w:left="720" w:hanging="720"/>
        <w:rPr>
          <w:noProof/>
        </w:rPr>
      </w:pPr>
      <w:r w:rsidRPr="0042196C">
        <w:rPr>
          <w:noProof/>
        </w:rPr>
        <w:t>R Core Team. 2022. R: A language and environment for statistical computing. R Foundation for Statistical Computing. Vienna, Austria.</w:t>
      </w:r>
    </w:p>
    <w:p w14:paraId="686F0A16" w14:textId="77777777" w:rsidR="0042196C" w:rsidRPr="0042196C" w:rsidRDefault="0042196C" w:rsidP="0042196C">
      <w:pPr>
        <w:pStyle w:val="EndNoteBibliography"/>
        <w:ind w:left="720" w:hanging="720"/>
        <w:rPr>
          <w:noProof/>
        </w:rPr>
      </w:pPr>
      <w:r w:rsidRPr="0042196C">
        <w:rPr>
          <w:noProof/>
        </w:rPr>
        <w:t xml:space="preserve">Schell, C. J., J. K. Young, E. V. Lonsdorf, R. M. Santymire, and J. M. Mateo. 2018. Parental habituation to human disturbance over time reduces fear of humans in coyote offspring. Ecology and Evolution </w:t>
      </w:r>
      <w:r w:rsidRPr="0042196C">
        <w:rPr>
          <w:b/>
          <w:noProof/>
        </w:rPr>
        <w:t>8</w:t>
      </w:r>
      <w:r w:rsidRPr="0042196C">
        <w:rPr>
          <w:noProof/>
        </w:rPr>
        <w:t>:12965-12980.</w:t>
      </w:r>
    </w:p>
    <w:p w14:paraId="48671377" w14:textId="77777777" w:rsidR="0042196C" w:rsidRPr="0042196C" w:rsidRDefault="0042196C" w:rsidP="0042196C">
      <w:pPr>
        <w:pStyle w:val="EndNoteBibliography"/>
        <w:ind w:left="720" w:hanging="720"/>
        <w:rPr>
          <w:noProof/>
        </w:rPr>
      </w:pPr>
      <w:r w:rsidRPr="0042196C">
        <w:rPr>
          <w:noProof/>
        </w:rPr>
        <w:t xml:space="preserve">Soulsbury, C. D. 2020. Temporal patterns of human-fox interactions as revealed from internet searches. Human Dimensions of Wildlife </w:t>
      </w:r>
      <w:r w:rsidRPr="0042196C">
        <w:rPr>
          <w:b/>
          <w:noProof/>
        </w:rPr>
        <w:t>25</w:t>
      </w:r>
      <w:r w:rsidRPr="0042196C">
        <w:rPr>
          <w:noProof/>
        </w:rPr>
        <w:t>:70-81.</w:t>
      </w:r>
    </w:p>
    <w:p w14:paraId="239C9145" w14:textId="77777777" w:rsidR="0042196C" w:rsidRPr="0042196C" w:rsidRDefault="0042196C" w:rsidP="0042196C">
      <w:pPr>
        <w:pStyle w:val="EndNoteBibliography"/>
        <w:ind w:left="720" w:hanging="720"/>
        <w:rPr>
          <w:noProof/>
        </w:rPr>
      </w:pPr>
      <w:r w:rsidRPr="0042196C">
        <w:rPr>
          <w:noProof/>
        </w:rPr>
        <w:t xml:space="preserve">Soulsbury, C. D., and P. C. L. White. 2015. Human-wildlife interactions in urban areas: a review of conflicts, benefits and opportunities. Wildlife Research </w:t>
      </w:r>
      <w:r w:rsidRPr="0042196C">
        <w:rPr>
          <w:b/>
          <w:noProof/>
        </w:rPr>
        <w:t>42</w:t>
      </w:r>
      <w:r w:rsidRPr="0042196C">
        <w:rPr>
          <w:noProof/>
        </w:rPr>
        <w:t>:541-553.</w:t>
      </w:r>
    </w:p>
    <w:p w14:paraId="3FC046BB" w14:textId="77777777" w:rsidR="0042196C" w:rsidRPr="0042196C" w:rsidRDefault="0042196C" w:rsidP="0042196C">
      <w:pPr>
        <w:pStyle w:val="EndNoteBibliography"/>
        <w:ind w:left="720" w:hanging="720"/>
        <w:rPr>
          <w:noProof/>
        </w:rPr>
      </w:pPr>
      <w:r w:rsidRPr="0042196C">
        <w:rPr>
          <w:noProof/>
        </w:rPr>
        <w:t xml:space="preserve">Sponarski, C. C., C. Miller, and J. J. Vaske. 2018. Perceived risks and coyote management in an urban setting. Journal of Urban Ecology </w:t>
      </w:r>
      <w:r w:rsidRPr="0042196C">
        <w:rPr>
          <w:b/>
          <w:noProof/>
        </w:rPr>
        <w:t>4</w:t>
      </w:r>
      <w:r w:rsidRPr="0042196C">
        <w:rPr>
          <w:noProof/>
        </w:rPr>
        <w:t>.</w:t>
      </w:r>
    </w:p>
    <w:p w14:paraId="475AA43D" w14:textId="77777777" w:rsidR="0042196C" w:rsidRPr="0042196C" w:rsidRDefault="0042196C" w:rsidP="0042196C">
      <w:pPr>
        <w:pStyle w:val="EndNoteBibliography"/>
        <w:ind w:left="720" w:hanging="720"/>
        <w:rPr>
          <w:noProof/>
        </w:rPr>
      </w:pPr>
      <w:r w:rsidRPr="0042196C">
        <w:rPr>
          <w:noProof/>
        </w:rPr>
        <w:t>Statistics Canada. 2019. The Open Database of Buildings. Government of Canada.</w:t>
      </w:r>
    </w:p>
    <w:p w14:paraId="241BEDE5" w14:textId="77777777" w:rsidR="0042196C" w:rsidRPr="0042196C" w:rsidRDefault="0042196C" w:rsidP="0042196C">
      <w:pPr>
        <w:pStyle w:val="EndNoteBibliography"/>
        <w:ind w:left="720" w:hanging="720"/>
        <w:rPr>
          <w:noProof/>
        </w:rPr>
      </w:pPr>
      <w:bookmarkStart w:id="2" w:name="_Hlk101782038"/>
      <w:r w:rsidRPr="0042196C">
        <w:rPr>
          <w:noProof/>
        </w:rPr>
        <w:t xml:space="preserve">Sugden, S., M. Murray, M. A. Edwards, and C. C. St. Clair. 2021. Inter-population differences in coyote diet and niche width along an urban–suburban–rural gradient. Journal of Urban Ecology </w:t>
      </w:r>
      <w:r w:rsidRPr="0042196C">
        <w:rPr>
          <w:b/>
          <w:noProof/>
        </w:rPr>
        <w:t>7</w:t>
      </w:r>
      <w:r w:rsidRPr="0042196C">
        <w:rPr>
          <w:noProof/>
        </w:rPr>
        <w:t>.</w:t>
      </w:r>
    </w:p>
    <w:bookmarkEnd w:id="2"/>
    <w:p w14:paraId="41D9D221" w14:textId="77777777" w:rsidR="0042196C" w:rsidRPr="0042196C" w:rsidRDefault="0042196C" w:rsidP="0042196C">
      <w:pPr>
        <w:pStyle w:val="EndNoteBibliography"/>
        <w:ind w:left="720" w:hanging="720"/>
        <w:rPr>
          <w:noProof/>
        </w:rPr>
      </w:pPr>
      <w:r w:rsidRPr="0042196C">
        <w:rPr>
          <w:noProof/>
        </w:rPr>
        <w:t xml:space="preserve">Sullivan, B. L., J. L. Aycrigg, J. H. Barry, R. E. Bonney, N. Bruns, C. B. Cooper, T. Damoulas, A. A. Dhondt, T. Dietterich, A. Farnsworth, D. Fink, J. W. Fitzpatrick, T. Fredericks, J. </w:t>
      </w:r>
      <w:r w:rsidRPr="0042196C">
        <w:rPr>
          <w:noProof/>
        </w:rPr>
        <w:lastRenderedPageBreak/>
        <w:t xml:space="preserve">Gerbracht, C. Gomes, W. M. Hochachka, M. J. Iliff, C. Lagoze, F. A. La Sorte, M. Merrifield, W. Morris, T. B. Phillips, M. Reynolds, A. D. Rodewald, K. V. Rosenberg, N. M. Trautmann, A. Wiggins, D. W. Winkler, W. K. Wong, C. L. Wood, J. Yu, and S. Kelling. 2014. The eBird enterprise: An integrated approach to development and application of citizen science. Biological Conservation </w:t>
      </w:r>
      <w:r w:rsidRPr="0042196C">
        <w:rPr>
          <w:b/>
          <w:noProof/>
        </w:rPr>
        <w:t>169</w:t>
      </w:r>
      <w:r w:rsidRPr="0042196C">
        <w:rPr>
          <w:noProof/>
        </w:rPr>
        <w:t>:31-40.</w:t>
      </w:r>
    </w:p>
    <w:p w14:paraId="0480E1B1" w14:textId="77777777" w:rsidR="0042196C" w:rsidRPr="0042196C" w:rsidRDefault="0042196C" w:rsidP="0042196C">
      <w:pPr>
        <w:pStyle w:val="EndNoteBibliography"/>
        <w:ind w:left="720" w:hanging="720"/>
        <w:rPr>
          <w:noProof/>
        </w:rPr>
      </w:pPr>
      <w:r w:rsidRPr="0042196C">
        <w:rPr>
          <w:noProof/>
        </w:rPr>
        <w:t xml:space="preserve">van Bommel, J. K., M. Badry, A. T. Ford, T. Golumbia, and A. C. Burton. 2020. Predicting human-carnivore conflict at the urban-wildland interface. Global Ecology and Conservation </w:t>
      </w:r>
      <w:r w:rsidRPr="0042196C">
        <w:rPr>
          <w:b/>
          <w:noProof/>
        </w:rPr>
        <w:t>24</w:t>
      </w:r>
      <w:r w:rsidRPr="0042196C">
        <w:rPr>
          <w:noProof/>
        </w:rPr>
        <w:t>:12.</w:t>
      </w:r>
    </w:p>
    <w:p w14:paraId="37117FE1" w14:textId="77777777" w:rsidR="0042196C" w:rsidRPr="0042196C" w:rsidRDefault="0042196C" w:rsidP="0042196C">
      <w:pPr>
        <w:pStyle w:val="EndNoteBibliography"/>
        <w:ind w:left="720" w:hanging="720"/>
        <w:rPr>
          <w:noProof/>
        </w:rPr>
      </w:pPr>
      <w:r w:rsidRPr="0042196C">
        <w:rPr>
          <w:noProof/>
        </w:rPr>
        <w:t xml:space="preserve">Weckel, M. E., D. Mack, C. Nagy, R. Christie, and A. Wincorn. 2010. Using Citizen Science to Map Human-Coyote Interaction in Suburban New York, USA. Journal of Wildlife Management </w:t>
      </w:r>
      <w:r w:rsidRPr="0042196C">
        <w:rPr>
          <w:b/>
          <w:noProof/>
        </w:rPr>
        <w:t>74</w:t>
      </w:r>
      <w:r w:rsidRPr="0042196C">
        <w:rPr>
          <w:noProof/>
        </w:rPr>
        <w:t>:1163-1171.</w:t>
      </w:r>
    </w:p>
    <w:p w14:paraId="4D4FC0B9" w14:textId="77777777" w:rsidR="0042196C" w:rsidRPr="0042196C" w:rsidRDefault="0042196C" w:rsidP="0042196C">
      <w:pPr>
        <w:pStyle w:val="EndNoteBibliography"/>
        <w:ind w:left="720" w:hanging="720"/>
        <w:rPr>
          <w:noProof/>
        </w:rPr>
      </w:pPr>
      <w:r w:rsidRPr="0042196C">
        <w:rPr>
          <w:noProof/>
        </w:rPr>
        <w:t>White, L. A., and S. D. Gehrt. 2009. Coyote Attacks on Humans in the United States and Canada. Pages 419-432. Human Dimensions of Wildlife.</w:t>
      </w:r>
    </w:p>
    <w:p w14:paraId="1C13F247" w14:textId="77777777" w:rsidR="0042196C" w:rsidRPr="0042196C" w:rsidRDefault="0042196C" w:rsidP="0042196C">
      <w:pPr>
        <w:pStyle w:val="EndNoteBibliography"/>
        <w:ind w:left="720" w:hanging="720"/>
        <w:rPr>
          <w:noProof/>
        </w:rPr>
      </w:pPr>
      <w:r w:rsidRPr="0042196C">
        <w:rPr>
          <w:noProof/>
        </w:rPr>
        <w:t xml:space="preserve">Wine, S., S. A. Gagne, and R. K. Meentemeyer. 2015. Understanding Human-Coyote Encounters in Urban Ecosystems Using Citizen Science Data: What Do Socioeconomics Tell Us? Environmental Management </w:t>
      </w:r>
      <w:r w:rsidRPr="0042196C">
        <w:rPr>
          <w:b/>
          <w:noProof/>
        </w:rPr>
        <w:t>55</w:t>
      </w:r>
      <w:r w:rsidRPr="0042196C">
        <w:rPr>
          <w:noProof/>
        </w:rPr>
        <w:t>:159-170.</w:t>
      </w:r>
    </w:p>
    <w:p w14:paraId="2620D8EF" w14:textId="77777777" w:rsidR="0042196C" w:rsidRPr="0042196C" w:rsidRDefault="0042196C" w:rsidP="0042196C">
      <w:pPr>
        <w:pStyle w:val="EndNoteBibliography"/>
        <w:ind w:left="720" w:hanging="720"/>
        <w:rPr>
          <w:noProof/>
        </w:rPr>
      </w:pPr>
      <w:r w:rsidRPr="0042196C">
        <w:rPr>
          <w:noProof/>
        </w:rPr>
        <w:t xml:space="preserve">Young, J. K., E. Hammill, and S. W. Breck. 2019. Interactions with humans shape coyote responses to hazing. Scientific Reports </w:t>
      </w:r>
      <w:r w:rsidRPr="0042196C">
        <w:rPr>
          <w:b/>
          <w:noProof/>
        </w:rPr>
        <w:t>9</w:t>
      </w:r>
      <w:r w:rsidRPr="0042196C">
        <w:rPr>
          <w:noProof/>
        </w:rPr>
        <w:t>:9.</w:t>
      </w:r>
    </w:p>
    <w:p w14:paraId="3C8AFCE0" w14:textId="3EDFADF1" w:rsidR="00397D18" w:rsidRPr="003A5E82" w:rsidRDefault="00717648" w:rsidP="00BA0A2E">
      <w:pPr>
        <w:spacing w:line="480" w:lineRule="auto"/>
        <w:rPr>
          <w:rFonts w:ascii="Times New Roman" w:hAnsi="Times New Roman" w:cs="Times New Roman"/>
          <w:lang w:val="en-CA"/>
        </w:rPr>
      </w:pPr>
      <w:r w:rsidRPr="003A5E82">
        <w:rPr>
          <w:rFonts w:ascii="Times New Roman" w:hAnsi="Times New Roman" w:cs="Times New Roman"/>
          <w:lang w:val="en-CA"/>
        </w:rPr>
        <w:fldChar w:fldCharType="end"/>
      </w:r>
    </w:p>
    <w:p w14:paraId="71AF701C" w14:textId="46124670" w:rsidR="00DE2A10" w:rsidRPr="003A5E82" w:rsidRDefault="00DE2A10" w:rsidP="00BA0A2E">
      <w:pPr>
        <w:spacing w:line="480" w:lineRule="auto"/>
        <w:rPr>
          <w:rFonts w:ascii="Times New Roman" w:hAnsi="Times New Roman" w:cs="Times New Roman"/>
          <w:lang w:val="en-CA"/>
        </w:rPr>
      </w:pPr>
    </w:p>
    <w:sectPr w:rsidR="00DE2A10" w:rsidRPr="003A5E82" w:rsidSect="0078506C">
      <w:pgSz w:w="12240" w:h="15840" w:code="1"/>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than Farr" w:date="2022-04-25T12:15:00Z" w:initials="JF">
    <w:p w14:paraId="4C25B380" w14:textId="77777777" w:rsidR="00943BC8" w:rsidRDefault="00943BC8" w:rsidP="003D4809">
      <w:pPr>
        <w:pStyle w:val="CommentText"/>
      </w:pPr>
      <w:r>
        <w:rPr>
          <w:rStyle w:val="CommentReference"/>
        </w:rPr>
        <w:annotationRef/>
      </w:r>
      <w:r>
        <w:rPr>
          <w:lang w:val="en-CA"/>
        </w:rPr>
        <w:t xml:space="preserve">Scott figured that the first paragraph of the discussion is kind of redundant, and could probably be removed or seriously shortened. While I agree with him, I also think it's valuable as a "road map" of what's to follow in the discussion. Let me know what you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25B3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10F78" w16cex:dateUtc="2022-04-25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25B380" w16cid:durableId="26110F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A3BE78" w14:textId="77777777" w:rsidR="00081BA2" w:rsidRDefault="00081BA2" w:rsidP="00BB1689">
      <w:r>
        <w:separator/>
      </w:r>
    </w:p>
  </w:endnote>
  <w:endnote w:type="continuationSeparator" w:id="0">
    <w:p w14:paraId="288EE7FC" w14:textId="77777777" w:rsidR="00081BA2" w:rsidRDefault="00081BA2" w:rsidP="00BB1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2D9230" w14:textId="77777777" w:rsidR="00081BA2" w:rsidRDefault="00081BA2" w:rsidP="00BB1689">
      <w:r>
        <w:separator/>
      </w:r>
    </w:p>
  </w:footnote>
  <w:footnote w:type="continuationSeparator" w:id="0">
    <w:p w14:paraId="61252D56" w14:textId="77777777" w:rsidR="00081BA2" w:rsidRDefault="00081BA2" w:rsidP="00BB1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F73D7"/>
    <w:multiLevelType w:val="hybridMultilevel"/>
    <w:tmpl w:val="9A2E824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C8908E1"/>
    <w:multiLevelType w:val="hybridMultilevel"/>
    <w:tmpl w:val="BCC693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E904973"/>
    <w:multiLevelType w:val="hybridMultilevel"/>
    <w:tmpl w:val="FA063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851143"/>
    <w:multiLevelType w:val="hybridMultilevel"/>
    <w:tmpl w:val="B700F746"/>
    <w:lvl w:ilvl="0" w:tplc="10090011">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7820A77"/>
    <w:multiLevelType w:val="hybridMultilevel"/>
    <w:tmpl w:val="4CE2D1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6D7A8C"/>
    <w:multiLevelType w:val="hybridMultilevel"/>
    <w:tmpl w:val="285EE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F771B2"/>
    <w:multiLevelType w:val="hybridMultilevel"/>
    <w:tmpl w:val="2DF0D3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A343E1"/>
    <w:multiLevelType w:val="hybridMultilevel"/>
    <w:tmpl w:val="2D08110E"/>
    <w:lvl w:ilvl="0" w:tplc="3168BF5E">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AC560E4"/>
    <w:multiLevelType w:val="hybridMultilevel"/>
    <w:tmpl w:val="AD7AD1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74483313">
    <w:abstractNumId w:val="6"/>
  </w:num>
  <w:num w:numId="2" w16cid:durableId="1475875688">
    <w:abstractNumId w:val="2"/>
  </w:num>
  <w:num w:numId="3" w16cid:durableId="850804366">
    <w:abstractNumId w:val="5"/>
  </w:num>
  <w:num w:numId="4" w16cid:durableId="676880635">
    <w:abstractNumId w:val="8"/>
  </w:num>
  <w:num w:numId="5" w16cid:durableId="783883899">
    <w:abstractNumId w:val="4"/>
  </w:num>
  <w:num w:numId="6" w16cid:durableId="477112966">
    <w:abstractNumId w:val="7"/>
  </w:num>
  <w:num w:numId="7" w16cid:durableId="1280914284">
    <w:abstractNumId w:val="1"/>
  </w:num>
  <w:num w:numId="8" w16cid:durableId="1748264663">
    <w:abstractNumId w:val="0"/>
  </w:num>
  <w:num w:numId="9" w16cid:durableId="11693645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None" w15:userId="Jonathan F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33157"/>
    <w:rsid w:val="000002E4"/>
    <w:rsid w:val="000003BB"/>
    <w:rsid w:val="000004ED"/>
    <w:rsid w:val="00000542"/>
    <w:rsid w:val="00000B0B"/>
    <w:rsid w:val="00000CC7"/>
    <w:rsid w:val="00000F0B"/>
    <w:rsid w:val="00000F1B"/>
    <w:rsid w:val="000010A9"/>
    <w:rsid w:val="000011F5"/>
    <w:rsid w:val="00001837"/>
    <w:rsid w:val="000018B0"/>
    <w:rsid w:val="000019A9"/>
    <w:rsid w:val="00001A73"/>
    <w:rsid w:val="000021AC"/>
    <w:rsid w:val="00002667"/>
    <w:rsid w:val="00002C02"/>
    <w:rsid w:val="00002C1D"/>
    <w:rsid w:val="00002CEF"/>
    <w:rsid w:val="00002E63"/>
    <w:rsid w:val="0000364F"/>
    <w:rsid w:val="0000365A"/>
    <w:rsid w:val="000038F2"/>
    <w:rsid w:val="00003A33"/>
    <w:rsid w:val="00003DF3"/>
    <w:rsid w:val="000047D1"/>
    <w:rsid w:val="000049EF"/>
    <w:rsid w:val="00004AD8"/>
    <w:rsid w:val="00004C09"/>
    <w:rsid w:val="00004C9C"/>
    <w:rsid w:val="00004F88"/>
    <w:rsid w:val="00004FE6"/>
    <w:rsid w:val="0000557E"/>
    <w:rsid w:val="000056DA"/>
    <w:rsid w:val="0000579B"/>
    <w:rsid w:val="0000643B"/>
    <w:rsid w:val="0000646C"/>
    <w:rsid w:val="000066B7"/>
    <w:rsid w:val="00006814"/>
    <w:rsid w:val="00006CF1"/>
    <w:rsid w:val="00006ED1"/>
    <w:rsid w:val="0000776C"/>
    <w:rsid w:val="00007932"/>
    <w:rsid w:val="00007A11"/>
    <w:rsid w:val="000101B4"/>
    <w:rsid w:val="000102C3"/>
    <w:rsid w:val="000105C1"/>
    <w:rsid w:val="000106D4"/>
    <w:rsid w:val="00010A4F"/>
    <w:rsid w:val="00010B7C"/>
    <w:rsid w:val="00010C16"/>
    <w:rsid w:val="00010C34"/>
    <w:rsid w:val="00010DEA"/>
    <w:rsid w:val="0001175E"/>
    <w:rsid w:val="00011CB6"/>
    <w:rsid w:val="00011D04"/>
    <w:rsid w:val="00011DF0"/>
    <w:rsid w:val="00011EF7"/>
    <w:rsid w:val="00012061"/>
    <w:rsid w:val="000121C9"/>
    <w:rsid w:val="000122FE"/>
    <w:rsid w:val="00012320"/>
    <w:rsid w:val="0001257F"/>
    <w:rsid w:val="00012B5B"/>
    <w:rsid w:val="00012BCD"/>
    <w:rsid w:val="000130C0"/>
    <w:rsid w:val="0001335D"/>
    <w:rsid w:val="00013446"/>
    <w:rsid w:val="000138E8"/>
    <w:rsid w:val="00013B6A"/>
    <w:rsid w:val="00013CBB"/>
    <w:rsid w:val="000144F7"/>
    <w:rsid w:val="00014B8C"/>
    <w:rsid w:val="00014E64"/>
    <w:rsid w:val="00014EC2"/>
    <w:rsid w:val="00014F14"/>
    <w:rsid w:val="00015535"/>
    <w:rsid w:val="00015A42"/>
    <w:rsid w:val="00015A88"/>
    <w:rsid w:val="00015D76"/>
    <w:rsid w:val="00015EC6"/>
    <w:rsid w:val="0001628B"/>
    <w:rsid w:val="0001643F"/>
    <w:rsid w:val="00016E17"/>
    <w:rsid w:val="00016E65"/>
    <w:rsid w:val="0001730D"/>
    <w:rsid w:val="0001731F"/>
    <w:rsid w:val="00017B43"/>
    <w:rsid w:val="00017BAB"/>
    <w:rsid w:val="00017D08"/>
    <w:rsid w:val="00017D6B"/>
    <w:rsid w:val="0002004E"/>
    <w:rsid w:val="000200B3"/>
    <w:rsid w:val="00020250"/>
    <w:rsid w:val="0002034E"/>
    <w:rsid w:val="00020350"/>
    <w:rsid w:val="00020367"/>
    <w:rsid w:val="0002051D"/>
    <w:rsid w:val="000205ED"/>
    <w:rsid w:val="0002074E"/>
    <w:rsid w:val="000208C5"/>
    <w:rsid w:val="000209C1"/>
    <w:rsid w:val="00020A73"/>
    <w:rsid w:val="00020C14"/>
    <w:rsid w:val="00020D29"/>
    <w:rsid w:val="00020D61"/>
    <w:rsid w:val="00020DD1"/>
    <w:rsid w:val="0002103D"/>
    <w:rsid w:val="00021113"/>
    <w:rsid w:val="000211EC"/>
    <w:rsid w:val="00021475"/>
    <w:rsid w:val="000216A9"/>
    <w:rsid w:val="00021934"/>
    <w:rsid w:val="00022A28"/>
    <w:rsid w:val="00022A79"/>
    <w:rsid w:val="00022CE4"/>
    <w:rsid w:val="000230F2"/>
    <w:rsid w:val="000238BB"/>
    <w:rsid w:val="0002399F"/>
    <w:rsid w:val="00023EBA"/>
    <w:rsid w:val="00023F73"/>
    <w:rsid w:val="000242BE"/>
    <w:rsid w:val="00024470"/>
    <w:rsid w:val="0002448D"/>
    <w:rsid w:val="00024635"/>
    <w:rsid w:val="00024651"/>
    <w:rsid w:val="000247A1"/>
    <w:rsid w:val="00024AAE"/>
    <w:rsid w:val="00024C56"/>
    <w:rsid w:val="00024CD2"/>
    <w:rsid w:val="000253FC"/>
    <w:rsid w:val="00025677"/>
    <w:rsid w:val="000262E0"/>
    <w:rsid w:val="000262FE"/>
    <w:rsid w:val="000268DE"/>
    <w:rsid w:val="00026B4F"/>
    <w:rsid w:val="00026C98"/>
    <w:rsid w:val="00026FA5"/>
    <w:rsid w:val="0002709E"/>
    <w:rsid w:val="000273A3"/>
    <w:rsid w:val="000275B0"/>
    <w:rsid w:val="00030337"/>
    <w:rsid w:val="00030742"/>
    <w:rsid w:val="000309E8"/>
    <w:rsid w:val="00030F7E"/>
    <w:rsid w:val="00030FA9"/>
    <w:rsid w:val="000310B7"/>
    <w:rsid w:val="00031175"/>
    <w:rsid w:val="000317FA"/>
    <w:rsid w:val="000319EF"/>
    <w:rsid w:val="00031ABC"/>
    <w:rsid w:val="00031E5B"/>
    <w:rsid w:val="00031F39"/>
    <w:rsid w:val="000327E8"/>
    <w:rsid w:val="00032862"/>
    <w:rsid w:val="00032A00"/>
    <w:rsid w:val="00032EDC"/>
    <w:rsid w:val="0003311F"/>
    <w:rsid w:val="0003334E"/>
    <w:rsid w:val="000333CC"/>
    <w:rsid w:val="0003387B"/>
    <w:rsid w:val="00033EE5"/>
    <w:rsid w:val="00034317"/>
    <w:rsid w:val="00034AE0"/>
    <w:rsid w:val="00034EB3"/>
    <w:rsid w:val="000350FB"/>
    <w:rsid w:val="000353CC"/>
    <w:rsid w:val="00035462"/>
    <w:rsid w:val="000354CA"/>
    <w:rsid w:val="0003561E"/>
    <w:rsid w:val="00036253"/>
    <w:rsid w:val="000363F7"/>
    <w:rsid w:val="00036768"/>
    <w:rsid w:val="000369D9"/>
    <w:rsid w:val="00036BCA"/>
    <w:rsid w:val="00036C52"/>
    <w:rsid w:val="00036FA4"/>
    <w:rsid w:val="0003710B"/>
    <w:rsid w:val="000377B5"/>
    <w:rsid w:val="0003782E"/>
    <w:rsid w:val="000378B6"/>
    <w:rsid w:val="00037B49"/>
    <w:rsid w:val="00037B5F"/>
    <w:rsid w:val="00037BEC"/>
    <w:rsid w:val="00037D0A"/>
    <w:rsid w:val="00040091"/>
    <w:rsid w:val="000401FC"/>
    <w:rsid w:val="0004042B"/>
    <w:rsid w:val="0004073E"/>
    <w:rsid w:val="00040882"/>
    <w:rsid w:val="00040A41"/>
    <w:rsid w:val="00040F26"/>
    <w:rsid w:val="000410F3"/>
    <w:rsid w:val="00041DC5"/>
    <w:rsid w:val="000422FA"/>
    <w:rsid w:val="00042438"/>
    <w:rsid w:val="00042505"/>
    <w:rsid w:val="0004254B"/>
    <w:rsid w:val="000426EF"/>
    <w:rsid w:val="0004271E"/>
    <w:rsid w:val="00042865"/>
    <w:rsid w:val="00042899"/>
    <w:rsid w:val="00042A61"/>
    <w:rsid w:val="00042ABF"/>
    <w:rsid w:val="00042B7B"/>
    <w:rsid w:val="00042D3D"/>
    <w:rsid w:val="0004309E"/>
    <w:rsid w:val="00043658"/>
    <w:rsid w:val="00043804"/>
    <w:rsid w:val="0004384A"/>
    <w:rsid w:val="00043A3B"/>
    <w:rsid w:val="000441E4"/>
    <w:rsid w:val="00044405"/>
    <w:rsid w:val="0004471C"/>
    <w:rsid w:val="00044843"/>
    <w:rsid w:val="00044E96"/>
    <w:rsid w:val="000456D8"/>
    <w:rsid w:val="00045B4E"/>
    <w:rsid w:val="00045C5C"/>
    <w:rsid w:val="00045F68"/>
    <w:rsid w:val="00046914"/>
    <w:rsid w:val="00046A6B"/>
    <w:rsid w:val="00046D1A"/>
    <w:rsid w:val="00047410"/>
    <w:rsid w:val="00047872"/>
    <w:rsid w:val="00047DD1"/>
    <w:rsid w:val="00047E4B"/>
    <w:rsid w:val="00047F09"/>
    <w:rsid w:val="00047FAD"/>
    <w:rsid w:val="000502C9"/>
    <w:rsid w:val="00050398"/>
    <w:rsid w:val="000503A9"/>
    <w:rsid w:val="000506FE"/>
    <w:rsid w:val="00050E69"/>
    <w:rsid w:val="000512B3"/>
    <w:rsid w:val="0005139D"/>
    <w:rsid w:val="00051479"/>
    <w:rsid w:val="00051728"/>
    <w:rsid w:val="0005187E"/>
    <w:rsid w:val="00051E08"/>
    <w:rsid w:val="00051E2A"/>
    <w:rsid w:val="00052FB3"/>
    <w:rsid w:val="00053239"/>
    <w:rsid w:val="00054004"/>
    <w:rsid w:val="0005428B"/>
    <w:rsid w:val="00054338"/>
    <w:rsid w:val="000543E1"/>
    <w:rsid w:val="000547AB"/>
    <w:rsid w:val="00054A14"/>
    <w:rsid w:val="00054CF1"/>
    <w:rsid w:val="00054F2B"/>
    <w:rsid w:val="000550DA"/>
    <w:rsid w:val="00055165"/>
    <w:rsid w:val="00055182"/>
    <w:rsid w:val="000553F5"/>
    <w:rsid w:val="0005561D"/>
    <w:rsid w:val="00055979"/>
    <w:rsid w:val="00055EA9"/>
    <w:rsid w:val="00056118"/>
    <w:rsid w:val="0005620A"/>
    <w:rsid w:val="00056410"/>
    <w:rsid w:val="00056412"/>
    <w:rsid w:val="000567EE"/>
    <w:rsid w:val="00056A5A"/>
    <w:rsid w:val="00056AA8"/>
    <w:rsid w:val="00056C7E"/>
    <w:rsid w:val="00056CC8"/>
    <w:rsid w:val="00057153"/>
    <w:rsid w:val="0005747F"/>
    <w:rsid w:val="00057ECE"/>
    <w:rsid w:val="00057F96"/>
    <w:rsid w:val="00060227"/>
    <w:rsid w:val="000602FC"/>
    <w:rsid w:val="000604BD"/>
    <w:rsid w:val="0006066C"/>
    <w:rsid w:val="000609E9"/>
    <w:rsid w:val="00061000"/>
    <w:rsid w:val="00061806"/>
    <w:rsid w:val="00061886"/>
    <w:rsid w:val="00061A06"/>
    <w:rsid w:val="00062031"/>
    <w:rsid w:val="0006293A"/>
    <w:rsid w:val="00062CDE"/>
    <w:rsid w:val="00062E28"/>
    <w:rsid w:val="00062EAE"/>
    <w:rsid w:val="00062F00"/>
    <w:rsid w:val="00063059"/>
    <w:rsid w:val="0006343F"/>
    <w:rsid w:val="000637A7"/>
    <w:rsid w:val="00063A95"/>
    <w:rsid w:val="00063B85"/>
    <w:rsid w:val="00063E7C"/>
    <w:rsid w:val="000640C3"/>
    <w:rsid w:val="00064D51"/>
    <w:rsid w:val="00064EFB"/>
    <w:rsid w:val="0006506F"/>
    <w:rsid w:val="000654A6"/>
    <w:rsid w:val="000655EA"/>
    <w:rsid w:val="00065759"/>
    <w:rsid w:val="00065899"/>
    <w:rsid w:val="00065C9C"/>
    <w:rsid w:val="000660A8"/>
    <w:rsid w:val="000660F5"/>
    <w:rsid w:val="0006619E"/>
    <w:rsid w:val="0006640E"/>
    <w:rsid w:val="00066485"/>
    <w:rsid w:val="0006653F"/>
    <w:rsid w:val="0006683E"/>
    <w:rsid w:val="00066B19"/>
    <w:rsid w:val="00066C3A"/>
    <w:rsid w:val="00066F43"/>
    <w:rsid w:val="00067364"/>
    <w:rsid w:val="00067751"/>
    <w:rsid w:val="00067BD5"/>
    <w:rsid w:val="00067DA5"/>
    <w:rsid w:val="0007002B"/>
    <w:rsid w:val="0007010D"/>
    <w:rsid w:val="00070352"/>
    <w:rsid w:val="000703C9"/>
    <w:rsid w:val="00070415"/>
    <w:rsid w:val="0007054B"/>
    <w:rsid w:val="00070576"/>
    <w:rsid w:val="0007077F"/>
    <w:rsid w:val="0007078E"/>
    <w:rsid w:val="00070CF0"/>
    <w:rsid w:val="000711FC"/>
    <w:rsid w:val="00071376"/>
    <w:rsid w:val="000714AF"/>
    <w:rsid w:val="00071981"/>
    <w:rsid w:val="00071B92"/>
    <w:rsid w:val="0007284F"/>
    <w:rsid w:val="00072CB3"/>
    <w:rsid w:val="00072EAE"/>
    <w:rsid w:val="0007302B"/>
    <w:rsid w:val="0007312C"/>
    <w:rsid w:val="000733BC"/>
    <w:rsid w:val="000734C0"/>
    <w:rsid w:val="00073676"/>
    <w:rsid w:val="0007376F"/>
    <w:rsid w:val="00073C79"/>
    <w:rsid w:val="00073CFB"/>
    <w:rsid w:val="00073F37"/>
    <w:rsid w:val="00074081"/>
    <w:rsid w:val="000750E5"/>
    <w:rsid w:val="000752B8"/>
    <w:rsid w:val="00075AB6"/>
    <w:rsid w:val="00075F2A"/>
    <w:rsid w:val="000762CC"/>
    <w:rsid w:val="00076319"/>
    <w:rsid w:val="00076780"/>
    <w:rsid w:val="0007680B"/>
    <w:rsid w:val="00076B0C"/>
    <w:rsid w:val="00076D2A"/>
    <w:rsid w:val="00076EBD"/>
    <w:rsid w:val="00076F6B"/>
    <w:rsid w:val="000770AB"/>
    <w:rsid w:val="0007715B"/>
    <w:rsid w:val="0007724F"/>
    <w:rsid w:val="000773E6"/>
    <w:rsid w:val="00077633"/>
    <w:rsid w:val="000779FD"/>
    <w:rsid w:val="00077A54"/>
    <w:rsid w:val="00080032"/>
    <w:rsid w:val="0008022D"/>
    <w:rsid w:val="00080865"/>
    <w:rsid w:val="00080A79"/>
    <w:rsid w:val="00080AE1"/>
    <w:rsid w:val="00080D14"/>
    <w:rsid w:val="00080DC8"/>
    <w:rsid w:val="00080E2A"/>
    <w:rsid w:val="00081020"/>
    <w:rsid w:val="000810FF"/>
    <w:rsid w:val="0008111B"/>
    <w:rsid w:val="000811FE"/>
    <w:rsid w:val="0008158F"/>
    <w:rsid w:val="0008174A"/>
    <w:rsid w:val="00081825"/>
    <w:rsid w:val="00081A1A"/>
    <w:rsid w:val="00081BA2"/>
    <w:rsid w:val="00081C68"/>
    <w:rsid w:val="00081D3C"/>
    <w:rsid w:val="00081ECA"/>
    <w:rsid w:val="0008214B"/>
    <w:rsid w:val="000823D9"/>
    <w:rsid w:val="00082719"/>
    <w:rsid w:val="000829B5"/>
    <w:rsid w:val="00082CC1"/>
    <w:rsid w:val="00082F22"/>
    <w:rsid w:val="0008332E"/>
    <w:rsid w:val="0008369F"/>
    <w:rsid w:val="000837B2"/>
    <w:rsid w:val="00083CA1"/>
    <w:rsid w:val="00083D68"/>
    <w:rsid w:val="00084163"/>
    <w:rsid w:val="0008431A"/>
    <w:rsid w:val="0008439D"/>
    <w:rsid w:val="000845C5"/>
    <w:rsid w:val="00084A18"/>
    <w:rsid w:val="00084B06"/>
    <w:rsid w:val="00084B4E"/>
    <w:rsid w:val="00084B99"/>
    <w:rsid w:val="00085046"/>
    <w:rsid w:val="0008506A"/>
    <w:rsid w:val="000853C7"/>
    <w:rsid w:val="00085436"/>
    <w:rsid w:val="0008555F"/>
    <w:rsid w:val="00085CCC"/>
    <w:rsid w:val="00086324"/>
    <w:rsid w:val="00086B64"/>
    <w:rsid w:val="00086BCE"/>
    <w:rsid w:val="00086F2E"/>
    <w:rsid w:val="00087007"/>
    <w:rsid w:val="00087058"/>
    <w:rsid w:val="00087277"/>
    <w:rsid w:val="00087573"/>
    <w:rsid w:val="000879CB"/>
    <w:rsid w:val="00087A3E"/>
    <w:rsid w:val="00087CF5"/>
    <w:rsid w:val="000900EC"/>
    <w:rsid w:val="00090286"/>
    <w:rsid w:val="000903DF"/>
    <w:rsid w:val="000908B2"/>
    <w:rsid w:val="00090F25"/>
    <w:rsid w:val="00090F4A"/>
    <w:rsid w:val="00091331"/>
    <w:rsid w:val="000917CB"/>
    <w:rsid w:val="00091805"/>
    <w:rsid w:val="00091978"/>
    <w:rsid w:val="000919EE"/>
    <w:rsid w:val="00091A47"/>
    <w:rsid w:val="00091AF5"/>
    <w:rsid w:val="00091CB2"/>
    <w:rsid w:val="00091D60"/>
    <w:rsid w:val="00091E7F"/>
    <w:rsid w:val="000923AD"/>
    <w:rsid w:val="000924B9"/>
    <w:rsid w:val="00092731"/>
    <w:rsid w:val="0009283C"/>
    <w:rsid w:val="0009344F"/>
    <w:rsid w:val="0009373E"/>
    <w:rsid w:val="00093807"/>
    <w:rsid w:val="00093DA3"/>
    <w:rsid w:val="00093EAB"/>
    <w:rsid w:val="00094129"/>
    <w:rsid w:val="0009424D"/>
    <w:rsid w:val="0009451C"/>
    <w:rsid w:val="000947BD"/>
    <w:rsid w:val="0009494A"/>
    <w:rsid w:val="00094E1E"/>
    <w:rsid w:val="0009513B"/>
    <w:rsid w:val="000954EB"/>
    <w:rsid w:val="00095FA8"/>
    <w:rsid w:val="0009600A"/>
    <w:rsid w:val="0009631F"/>
    <w:rsid w:val="00096686"/>
    <w:rsid w:val="0009685D"/>
    <w:rsid w:val="00096883"/>
    <w:rsid w:val="00096B55"/>
    <w:rsid w:val="00096FB3"/>
    <w:rsid w:val="000970B9"/>
    <w:rsid w:val="000970DD"/>
    <w:rsid w:val="000973DA"/>
    <w:rsid w:val="00097EA5"/>
    <w:rsid w:val="00097FF8"/>
    <w:rsid w:val="000A00A6"/>
    <w:rsid w:val="000A0340"/>
    <w:rsid w:val="000A08E1"/>
    <w:rsid w:val="000A0A1A"/>
    <w:rsid w:val="000A0B60"/>
    <w:rsid w:val="000A0C9D"/>
    <w:rsid w:val="000A0DAA"/>
    <w:rsid w:val="000A0ECB"/>
    <w:rsid w:val="000A1177"/>
    <w:rsid w:val="000A11B9"/>
    <w:rsid w:val="000A1203"/>
    <w:rsid w:val="000A12FB"/>
    <w:rsid w:val="000A1BC6"/>
    <w:rsid w:val="000A1EAD"/>
    <w:rsid w:val="000A26BD"/>
    <w:rsid w:val="000A2826"/>
    <w:rsid w:val="000A28D8"/>
    <w:rsid w:val="000A2E05"/>
    <w:rsid w:val="000A3135"/>
    <w:rsid w:val="000A35F5"/>
    <w:rsid w:val="000A3740"/>
    <w:rsid w:val="000A3F68"/>
    <w:rsid w:val="000A40EE"/>
    <w:rsid w:val="000A4185"/>
    <w:rsid w:val="000A41D8"/>
    <w:rsid w:val="000A469C"/>
    <w:rsid w:val="000A4789"/>
    <w:rsid w:val="000A4D55"/>
    <w:rsid w:val="000A5360"/>
    <w:rsid w:val="000A5367"/>
    <w:rsid w:val="000A540B"/>
    <w:rsid w:val="000A56D5"/>
    <w:rsid w:val="000A5A11"/>
    <w:rsid w:val="000A5B4D"/>
    <w:rsid w:val="000A5D62"/>
    <w:rsid w:val="000A5EB2"/>
    <w:rsid w:val="000A5FAD"/>
    <w:rsid w:val="000A5FD1"/>
    <w:rsid w:val="000A6284"/>
    <w:rsid w:val="000A628D"/>
    <w:rsid w:val="000A6A05"/>
    <w:rsid w:val="000A6A3B"/>
    <w:rsid w:val="000A6CCE"/>
    <w:rsid w:val="000A6EC0"/>
    <w:rsid w:val="000A722B"/>
    <w:rsid w:val="000A75C5"/>
    <w:rsid w:val="000A7B17"/>
    <w:rsid w:val="000A7B78"/>
    <w:rsid w:val="000A7CD8"/>
    <w:rsid w:val="000B0039"/>
    <w:rsid w:val="000B00CE"/>
    <w:rsid w:val="000B00D4"/>
    <w:rsid w:val="000B00F6"/>
    <w:rsid w:val="000B09B3"/>
    <w:rsid w:val="000B0ABC"/>
    <w:rsid w:val="000B0B36"/>
    <w:rsid w:val="000B0BC0"/>
    <w:rsid w:val="000B0BC7"/>
    <w:rsid w:val="000B0D46"/>
    <w:rsid w:val="000B0E4E"/>
    <w:rsid w:val="000B0F6C"/>
    <w:rsid w:val="000B1026"/>
    <w:rsid w:val="000B10E5"/>
    <w:rsid w:val="000B12E3"/>
    <w:rsid w:val="000B18C9"/>
    <w:rsid w:val="000B18DE"/>
    <w:rsid w:val="000B1D0A"/>
    <w:rsid w:val="000B1D33"/>
    <w:rsid w:val="000B1FA0"/>
    <w:rsid w:val="000B24DD"/>
    <w:rsid w:val="000B28EB"/>
    <w:rsid w:val="000B2995"/>
    <w:rsid w:val="000B2A27"/>
    <w:rsid w:val="000B2EA4"/>
    <w:rsid w:val="000B3585"/>
    <w:rsid w:val="000B385D"/>
    <w:rsid w:val="000B388D"/>
    <w:rsid w:val="000B39B8"/>
    <w:rsid w:val="000B3AB6"/>
    <w:rsid w:val="000B3F16"/>
    <w:rsid w:val="000B402D"/>
    <w:rsid w:val="000B44FD"/>
    <w:rsid w:val="000B482F"/>
    <w:rsid w:val="000B4DCD"/>
    <w:rsid w:val="000B5188"/>
    <w:rsid w:val="000B5386"/>
    <w:rsid w:val="000B53C7"/>
    <w:rsid w:val="000B53D4"/>
    <w:rsid w:val="000B54F2"/>
    <w:rsid w:val="000B57FA"/>
    <w:rsid w:val="000B5AD3"/>
    <w:rsid w:val="000B5C06"/>
    <w:rsid w:val="000B5F53"/>
    <w:rsid w:val="000B60CE"/>
    <w:rsid w:val="000B6865"/>
    <w:rsid w:val="000B6892"/>
    <w:rsid w:val="000B6C64"/>
    <w:rsid w:val="000B6E64"/>
    <w:rsid w:val="000B7228"/>
    <w:rsid w:val="000B7363"/>
    <w:rsid w:val="000B7640"/>
    <w:rsid w:val="000B772F"/>
    <w:rsid w:val="000B7969"/>
    <w:rsid w:val="000B7C06"/>
    <w:rsid w:val="000C07B8"/>
    <w:rsid w:val="000C0ECC"/>
    <w:rsid w:val="000C1045"/>
    <w:rsid w:val="000C166C"/>
    <w:rsid w:val="000C1B5E"/>
    <w:rsid w:val="000C1EEB"/>
    <w:rsid w:val="000C1FB8"/>
    <w:rsid w:val="000C23B3"/>
    <w:rsid w:val="000C250B"/>
    <w:rsid w:val="000C263D"/>
    <w:rsid w:val="000C2ABD"/>
    <w:rsid w:val="000C2C69"/>
    <w:rsid w:val="000C318B"/>
    <w:rsid w:val="000C31C4"/>
    <w:rsid w:val="000C3396"/>
    <w:rsid w:val="000C3712"/>
    <w:rsid w:val="000C3F0E"/>
    <w:rsid w:val="000C44C8"/>
    <w:rsid w:val="000C4545"/>
    <w:rsid w:val="000C45FD"/>
    <w:rsid w:val="000C4A92"/>
    <w:rsid w:val="000C4C63"/>
    <w:rsid w:val="000C4CDA"/>
    <w:rsid w:val="000C51C8"/>
    <w:rsid w:val="000C5260"/>
    <w:rsid w:val="000C574B"/>
    <w:rsid w:val="000C574E"/>
    <w:rsid w:val="000C5A21"/>
    <w:rsid w:val="000C5A80"/>
    <w:rsid w:val="000C5B66"/>
    <w:rsid w:val="000C5E17"/>
    <w:rsid w:val="000C63F3"/>
    <w:rsid w:val="000C66FE"/>
    <w:rsid w:val="000C6907"/>
    <w:rsid w:val="000C6C1B"/>
    <w:rsid w:val="000C72B0"/>
    <w:rsid w:val="000C7370"/>
    <w:rsid w:val="000C73CC"/>
    <w:rsid w:val="000C750B"/>
    <w:rsid w:val="000C79D5"/>
    <w:rsid w:val="000C7B84"/>
    <w:rsid w:val="000D005D"/>
    <w:rsid w:val="000D01B0"/>
    <w:rsid w:val="000D032A"/>
    <w:rsid w:val="000D0510"/>
    <w:rsid w:val="000D0646"/>
    <w:rsid w:val="000D0737"/>
    <w:rsid w:val="000D074A"/>
    <w:rsid w:val="000D09F2"/>
    <w:rsid w:val="000D0A7E"/>
    <w:rsid w:val="000D0C7A"/>
    <w:rsid w:val="000D0D2E"/>
    <w:rsid w:val="000D105B"/>
    <w:rsid w:val="000D11AA"/>
    <w:rsid w:val="000D1580"/>
    <w:rsid w:val="000D1A36"/>
    <w:rsid w:val="000D1BAE"/>
    <w:rsid w:val="000D22A2"/>
    <w:rsid w:val="000D23B0"/>
    <w:rsid w:val="000D258C"/>
    <w:rsid w:val="000D262E"/>
    <w:rsid w:val="000D2681"/>
    <w:rsid w:val="000D28C8"/>
    <w:rsid w:val="000D2AF3"/>
    <w:rsid w:val="000D2E20"/>
    <w:rsid w:val="000D30B9"/>
    <w:rsid w:val="000D3375"/>
    <w:rsid w:val="000D38CE"/>
    <w:rsid w:val="000D406D"/>
    <w:rsid w:val="000D413E"/>
    <w:rsid w:val="000D421F"/>
    <w:rsid w:val="000D4353"/>
    <w:rsid w:val="000D45D4"/>
    <w:rsid w:val="000D4815"/>
    <w:rsid w:val="000D487F"/>
    <w:rsid w:val="000D4DBD"/>
    <w:rsid w:val="000D501F"/>
    <w:rsid w:val="000D514D"/>
    <w:rsid w:val="000D59D3"/>
    <w:rsid w:val="000D5AD5"/>
    <w:rsid w:val="000D5BD5"/>
    <w:rsid w:val="000D5ED7"/>
    <w:rsid w:val="000D5F7A"/>
    <w:rsid w:val="000D6031"/>
    <w:rsid w:val="000D6369"/>
    <w:rsid w:val="000D6411"/>
    <w:rsid w:val="000D6480"/>
    <w:rsid w:val="000D6793"/>
    <w:rsid w:val="000D6845"/>
    <w:rsid w:val="000D6857"/>
    <w:rsid w:val="000D6DC2"/>
    <w:rsid w:val="000D7C73"/>
    <w:rsid w:val="000E0089"/>
    <w:rsid w:val="000E0433"/>
    <w:rsid w:val="000E07E9"/>
    <w:rsid w:val="000E0D16"/>
    <w:rsid w:val="000E0F2D"/>
    <w:rsid w:val="000E0FAB"/>
    <w:rsid w:val="000E107C"/>
    <w:rsid w:val="000E1135"/>
    <w:rsid w:val="000E11AA"/>
    <w:rsid w:val="000E1340"/>
    <w:rsid w:val="000E14D3"/>
    <w:rsid w:val="000E1565"/>
    <w:rsid w:val="000E1713"/>
    <w:rsid w:val="000E1727"/>
    <w:rsid w:val="000E18A0"/>
    <w:rsid w:val="000E19DD"/>
    <w:rsid w:val="000E24DF"/>
    <w:rsid w:val="000E2537"/>
    <w:rsid w:val="000E281A"/>
    <w:rsid w:val="000E2A73"/>
    <w:rsid w:val="000E2E71"/>
    <w:rsid w:val="000E2EFA"/>
    <w:rsid w:val="000E31BE"/>
    <w:rsid w:val="000E3226"/>
    <w:rsid w:val="000E3227"/>
    <w:rsid w:val="000E3514"/>
    <w:rsid w:val="000E3628"/>
    <w:rsid w:val="000E3D24"/>
    <w:rsid w:val="000E3DA9"/>
    <w:rsid w:val="000E3DC3"/>
    <w:rsid w:val="000E4745"/>
    <w:rsid w:val="000E4D22"/>
    <w:rsid w:val="000E4D32"/>
    <w:rsid w:val="000E53E6"/>
    <w:rsid w:val="000E53F1"/>
    <w:rsid w:val="000E54F7"/>
    <w:rsid w:val="000E59C6"/>
    <w:rsid w:val="000E5CDA"/>
    <w:rsid w:val="000E623C"/>
    <w:rsid w:val="000E645B"/>
    <w:rsid w:val="000E67AE"/>
    <w:rsid w:val="000E6AEE"/>
    <w:rsid w:val="000E6C20"/>
    <w:rsid w:val="000E6E13"/>
    <w:rsid w:val="000E7577"/>
    <w:rsid w:val="000E7851"/>
    <w:rsid w:val="000E7A62"/>
    <w:rsid w:val="000E7CAF"/>
    <w:rsid w:val="000E7FD8"/>
    <w:rsid w:val="000F0689"/>
    <w:rsid w:val="000F06ED"/>
    <w:rsid w:val="000F0959"/>
    <w:rsid w:val="000F0EF1"/>
    <w:rsid w:val="000F1165"/>
    <w:rsid w:val="000F1386"/>
    <w:rsid w:val="000F1388"/>
    <w:rsid w:val="000F13FB"/>
    <w:rsid w:val="000F140D"/>
    <w:rsid w:val="000F14CB"/>
    <w:rsid w:val="000F19A3"/>
    <w:rsid w:val="000F1AAE"/>
    <w:rsid w:val="000F1B92"/>
    <w:rsid w:val="000F1D89"/>
    <w:rsid w:val="000F213F"/>
    <w:rsid w:val="000F299C"/>
    <w:rsid w:val="000F2B52"/>
    <w:rsid w:val="000F2DDB"/>
    <w:rsid w:val="000F2DEB"/>
    <w:rsid w:val="000F3079"/>
    <w:rsid w:val="000F3CF4"/>
    <w:rsid w:val="000F3DC6"/>
    <w:rsid w:val="000F4813"/>
    <w:rsid w:val="000F4946"/>
    <w:rsid w:val="000F4A8E"/>
    <w:rsid w:val="000F4ABD"/>
    <w:rsid w:val="000F4D3B"/>
    <w:rsid w:val="000F4E0E"/>
    <w:rsid w:val="000F4E27"/>
    <w:rsid w:val="000F500F"/>
    <w:rsid w:val="000F50D0"/>
    <w:rsid w:val="000F53CE"/>
    <w:rsid w:val="000F551C"/>
    <w:rsid w:val="000F5AA0"/>
    <w:rsid w:val="000F5EA8"/>
    <w:rsid w:val="000F60B5"/>
    <w:rsid w:val="000F6A73"/>
    <w:rsid w:val="000F6DE5"/>
    <w:rsid w:val="000F6F07"/>
    <w:rsid w:val="000F6FDA"/>
    <w:rsid w:val="000F72B6"/>
    <w:rsid w:val="000F734E"/>
    <w:rsid w:val="000F7486"/>
    <w:rsid w:val="000F779D"/>
    <w:rsid w:val="000F77E2"/>
    <w:rsid w:val="000F7BDF"/>
    <w:rsid w:val="000F7C7F"/>
    <w:rsid w:val="001002CC"/>
    <w:rsid w:val="00100648"/>
    <w:rsid w:val="00100881"/>
    <w:rsid w:val="00100A08"/>
    <w:rsid w:val="00100AD0"/>
    <w:rsid w:val="00100CE9"/>
    <w:rsid w:val="00100E85"/>
    <w:rsid w:val="00100F70"/>
    <w:rsid w:val="00100FBE"/>
    <w:rsid w:val="00101133"/>
    <w:rsid w:val="00101878"/>
    <w:rsid w:val="00101AD7"/>
    <w:rsid w:val="00101B04"/>
    <w:rsid w:val="00101DE4"/>
    <w:rsid w:val="00101F7C"/>
    <w:rsid w:val="00101F87"/>
    <w:rsid w:val="001024DF"/>
    <w:rsid w:val="0010279B"/>
    <w:rsid w:val="00102D8A"/>
    <w:rsid w:val="00102DAB"/>
    <w:rsid w:val="00102F34"/>
    <w:rsid w:val="00103245"/>
    <w:rsid w:val="00103491"/>
    <w:rsid w:val="00103670"/>
    <w:rsid w:val="00103910"/>
    <w:rsid w:val="00103B13"/>
    <w:rsid w:val="00103D3D"/>
    <w:rsid w:val="00103F21"/>
    <w:rsid w:val="00103FCB"/>
    <w:rsid w:val="001040F6"/>
    <w:rsid w:val="00104365"/>
    <w:rsid w:val="00104698"/>
    <w:rsid w:val="001049E5"/>
    <w:rsid w:val="00104AA5"/>
    <w:rsid w:val="00104F36"/>
    <w:rsid w:val="00105306"/>
    <w:rsid w:val="00105C4F"/>
    <w:rsid w:val="00105D8C"/>
    <w:rsid w:val="00106154"/>
    <w:rsid w:val="001065C9"/>
    <w:rsid w:val="001066C3"/>
    <w:rsid w:val="00106D63"/>
    <w:rsid w:val="00106D90"/>
    <w:rsid w:val="00106E64"/>
    <w:rsid w:val="00107039"/>
    <w:rsid w:val="0010721E"/>
    <w:rsid w:val="001074CB"/>
    <w:rsid w:val="0010767A"/>
    <w:rsid w:val="00107707"/>
    <w:rsid w:val="0010787A"/>
    <w:rsid w:val="00107FE2"/>
    <w:rsid w:val="0011031C"/>
    <w:rsid w:val="00110833"/>
    <w:rsid w:val="00110850"/>
    <w:rsid w:val="00110974"/>
    <w:rsid w:val="00110A2D"/>
    <w:rsid w:val="00110BDC"/>
    <w:rsid w:val="00111207"/>
    <w:rsid w:val="001113DA"/>
    <w:rsid w:val="001113EA"/>
    <w:rsid w:val="00111477"/>
    <w:rsid w:val="001114D8"/>
    <w:rsid w:val="00111D23"/>
    <w:rsid w:val="00111F27"/>
    <w:rsid w:val="00112049"/>
    <w:rsid w:val="00112579"/>
    <w:rsid w:val="0011301B"/>
    <w:rsid w:val="00113E27"/>
    <w:rsid w:val="00113F91"/>
    <w:rsid w:val="001140F1"/>
    <w:rsid w:val="00114560"/>
    <w:rsid w:val="001148E7"/>
    <w:rsid w:val="00114C0A"/>
    <w:rsid w:val="00114FF2"/>
    <w:rsid w:val="00115432"/>
    <w:rsid w:val="00115C61"/>
    <w:rsid w:val="0011607E"/>
    <w:rsid w:val="0011615D"/>
    <w:rsid w:val="0011642E"/>
    <w:rsid w:val="0011692D"/>
    <w:rsid w:val="00116F61"/>
    <w:rsid w:val="00117169"/>
    <w:rsid w:val="0011717E"/>
    <w:rsid w:val="00117551"/>
    <w:rsid w:val="00117961"/>
    <w:rsid w:val="00120171"/>
    <w:rsid w:val="00120175"/>
    <w:rsid w:val="0012088D"/>
    <w:rsid w:val="00120AEF"/>
    <w:rsid w:val="00120BB9"/>
    <w:rsid w:val="00120C22"/>
    <w:rsid w:val="00120CF6"/>
    <w:rsid w:val="001211B1"/>
    <w:rsid w:val="00121217"/>
    <w:rsid w:val="001212D3"/>
    <w:rsid w:val="001213D2"/>
    <w:rsid w:val="00121447"/>
    <w:rsid w:val="00121597"/>
    <w:rsid w:val="00121967"/>
    <w:rsid w:val="00121A68"/>
    <w:rsid w:val="00121B54"/>
    <w:rsid w:val="00121FBE"/>
    <w:rsid w:val="0012215E"/>
    <w:rsid w:val="001222A1"/>
    <w:rsid w:val="00122556"/>
    <w:rsid w:val="00122637"/>
    <w:rsid w:val="00122793"/>
    <w:rsid w:val="0012289B"/>
    <w:rsid w:val="0012297B"/>
    <w:rsid w:val="00122FCD"/>
    <w:rsid w:val="001231FA"/>
    <w:rsid w:val="00123268"/>
    <w:rsid w:val="001233C8"/>
    <w:rsid w:val="001235C2"/>
    <w:rsid w:val="0012374C"/>
    <w:rsid w:val="0012378C"/>
    <w:rsid w:val="00123858"/>
    <w:rsid w:val="00123DB1"/>
    <w:rsid w:val="001244E8"/>
    <w:rsid w:val="001249A9"/>
    <w:rsid w:val="00124CF1"/>
    <w:rsid w:val="00124DD2"/>
    <w:rsid w:val="00124FEE"/>
    <w:rsid w:val="001250CA"/>
    <w:rsid w:val="00125251"/>
    <w:rsid w:val="001254A7"/>
    <w:rsid w:val="001255B6"/>
    <w:rsid w:val="00126246"/>
    <w:rsid w:val="001265CD"/>
    <w:rsid w:val="001266F7"/>
    <w:rsid w:val="00126BDE"/>
    <w:rsid w:val="00126F4D"/>
    <w:rsid w:val="00127132"/>
    <w:rsid w:val="001275A8"/>
    <w:rsid w:val="00127756"/>
    <w:rsid w:val="00127772"/>
    <w:rsid w:val="00127B75"/>
    <w:rsid w:val="00127C20"/>
    <w:rsid w:val="00127E8F"/>
    <w:rsid w:val="00127EBE"/>
    <w:rsid w:val="00130005"/>
    <w:rsid w:val="0013001B"/>
    <w:rsid w:val="00130586"/>
    <w:rsid w:val="00131025"/>
    <w:rsid w:val="00131061"/>
    <w:rsid w:val="00131BA2"/>
    <w:rsid w:val="00131EB7"/>
    <w:rsid w:val="00131F05"/>
    <w:rsid w:val="00131F31"/>
    <w:rsid w:val="001320EF"/>
    <w:rsid w:val="0013223A"/>
    <w:rsid w:val="00132C8D"/>
    <w:rsid w:val="0013303D"/>
    <w:rsid w:val="001333A8"/>
    <w:rsid w:val="00133402"/>
    <w:rsid w:val="00133593"/>
    <w:rsid w:val="001336D9"/>
    <w:rsid w:val="00133A3E"/>
    <w:rsid w:val="00133D27"/>
    <w:rsid w:val="00133D97"/>
    <w:rsid w:val="00133E36"/>
    <w:rsid w:val="00134126"/>
    <w:rsid w:val="00134229"/>
    <w:rsid w:val="00134369"/>
    <w:rsid w:val="00134A6B"/>
    <w:rsid w:val="00134CF1"/>
    <w:rsid w:val="0013524F"/>
    <w:rsid w:val="0013568A"/>
    <w:rsid w:val="001356CB"/>
    <w:rsid w:val="00135A23"/>
    <w:rsid w:val="00135E4B"/>
    <w:rsid w:val="00135F26"/>
    <w:rsid w:val="001360DC"/>
    <w:rsid w:val="00136187"/>
    <w:rsid w:val="00136347"/>
    <w:rsid w:val="00136545"/>
    <w:rsid w:val="001366D7"/>
    <w:rsid w:val="00136744"/>
    <w:rsid w:val="00136836"/>
    <w:rsid w:val="00136864"/>
    <w:rsid w:val="00136897"/>
    <w:rsid w:val="00136B1E"/>
    <w:rsid w:val="00136CF0"/>
    <w:rsid w:val="00136DBD"/>
    <w:rsid w:val="001373D3"/>
    <w:rsid w:val="001374A1"/>
    <w:rsid w:val="001374AF"/>
    <w:rsid w:val="0013754C"/>
    <w:rsid w:val="00137705"/>
    <w:rsid w:val="001378C2"/>
    <w:rsid w:val="001378DC"/>
    <w:rsid w:val="00137EFF"/>
    <w:rsid w:val="00137FC2"/>
    <w:rsid w:val="0014056B"/>
    <w:rsid w:val="001405E7"/>
    <w:rsid w:val="001406B2"/>
    <w:rsid w:val="00140721"/>
    <w:rsid w:val="00140833"/>
    <w:rsid w:val="00140E4A"/>
    <w:rsid w:val="0014124C"/>
    <w:rsid w:val="00141317"/>
    <w:rsid w:val="0014133B"/>
    <w:rsid w:val="00141998"/>
    <w:rsid w:val="001420D1"/>
    <w:rsid w:val="00142616"/>
    <w:rsid w:val="0014284F"/>
    <w:rsid w:val="00142AD5"/>
    <w:rsid w:val="00142FAC"/>
    <w:rsid w:val="001431B2"/>
    <w:rsid w:val="00143394"/>
    <w:rsid w:val="001434E0"/>
    <w:rsid w:val="00143520"/>
    <w:rsid w:val="00143534"/>
    <w:rsid w:val="0014365D"/>
    <w:rsid w:val="00143932"/>
    <w:rsid w:val="00143A53"/>
    <w:rsid w:val="00143ACC"/>
    <w:rsid w:val="00143B2E"/>
    <w:rsid w:val="00143B74"/>
    <w:rsid w:val="00143FB6"/>
    <w:rsid w:val="00144111"/>
    <w:rsid w:val="00144119"/>
    <w:rsid w:val="0014429B"/>
    <w:rsid w:val="00144632"/>
    <w:rsid w:val="0014493B"/>
    <w:rsid w:val="00144C26"/>
    <w:rsid w:val="00144D66"/>
    <w:rsid w:val="00144F7A"/>
    <w:rsid w:val="00145465"/>
    <w:rsid w:val="0014577D"/>
    <w:rsid w:val="00145826"/>
    <w:rsid w:val="00145970"/>
    <w:rsid w:val="00145C56"/>
    <w:rsid w:val="00145F05"/>
    <w:rsid w:val="00146392"/>
    <w:rsid w:val="001466B5"/>
    <w:rsid w:val="001467E5"/>
    <w:rsid w:val="001468E1"/>
    <w:rsid w:val="0014695A"/>
    <w:rsid w:val="0014699E"/>
    <w:rsid w:val="00146BFC"/>
    <w:rsid w:val="00146EED"/>
    <w:rsid w:val="0014740A"/>
    <w:rsid w:val="001477B4"/>
    <w:rsid w:val="00147848"/>
    <w:rsid w:val="00147910"/>
    <w:rsid w:val="00147A25"/>
    <w:rsid w:val="00147B05"/>
    <w:rsid w:val="00147B71"/>
    <w:rsid w:val="00147BFE"/>
    <w:rsid w:val="00147EAD"/>
    <w:rsid w:val="00150971"/>
    <w:rsid w:val="00150C2D"/>
    <w:rsid w:val="00151007"/>
    <w:rsid w:val="0015102D"/>
    <w:rsid w:val="001510DF"/>
    <w:rsid w:val="00151530"/>
    <w:rsid w:val="00151713"/>
    <w:rsid w:val="00151804"/>
    <w:rsid w:val="00151819"/>
    <w:rsid w:val="00151A81"/>
    <w:rsid w:val="00151D8D"/>
    <w:rsid w:val="00151FE9"/>
    <w:rsid w:val="0015203B"/>
    <w:rsid w:val="001524D5"/>
    <w:rsid w:val="001526AD"/>
    <w:rsid w:val="00152FDD"/>
    <w:rsid w:val="00153236"/>
    <w:rsid w:val="00153337"/>
    <w:rsid w:val="0015384B"/>
    <w:rsid w:val="001539C6"/>
    <w:rsid w:val="00153C68"/>
    <w:rsid w:val="00153D6F"/>
    <w:rsid w:val="00153E85"/>
    <w:rsid w:val="00153EBA"/>
    <w:rsid w:val="00153FEC"/>
    <w:rsid w:val="0015405A"/>
    <w:rsid w:val="0015419D"/>
    <w:rsid w:val="00154230"/>
    <w:rsid w:val="0015456B"/>
    <w:rsid w:val="001545D6"/>
    <w:rsid w:val="00154644"/>
    <w:rsid w:val="00154C45"/>
    <w:rsid w:val="00154E32"/>
    <w:rsid w:val="00154E5B"/>
    <w:rsid w:val="00154F34"/>
    <w:rsid w:val="0015560E"/>
    <w:rsid w:val="0015575B"/>
    <w:rsid w:val="001557BA"/>
    <w:rsid w:val="00155909"/>
    <w:rsid w:val="00155AA2"/>
    <w:rsid w:val="00155B25"/>
    <w:rsid w:val="0015626B"/>
    <w:rsid w:val="00156562"/>
    <w:rsid w:val="001565A3"/>
    <w:rsid w:val="001567B4"/>
    <w:rsid w:val="001567BE"/>
    <w:rsid w:val="001569F2"/>
    <w:rsid w:val="00156BAC"/>
    <w:rsid w:val="00156E6C"/>
    <w:rsid w:val="00156FC4"/>
    <w:rsid w:val="0015705D"/>
    <w:rsid w:val="001578CB"/>
    <w:rsid w:val="00157D92"/>
    <w:rsid w:val="00157FD0"/>
    <w:rsid w:val="001601C5"/>
    <w:rsid w:val="001602A6"/>
    <w:rsid w:val="00160457"/>
    <w:rsid w:val="00160503"/>
    <w:rsid w:val="00160524"/>
    <w:rsid w:val="00160732"/>
    <w:rsid w:val="00160A4D"/>
    <w:rsid w:val="00161099"/>
    <w:rsid w:val="001615A1"/>
    <w:rsid w:val="001616FC"/>
    <w:rsid w:val="001618B9"/>
    <w:rsid w:val="00161B30"/>
    <w:rsid w:val="00161F85"/>
    <w:rsid w:val="00162018"/>
    <w:rsid w:val="001621F1"/>
    <w:rsid w:val="001624AB"/>
    <w:rsid w:val="00162535"/>
    <w:rsid w:val="00162716"/>
    <w:rsid w:val="00162780"/>
    <w:rsid w:val="00162B7B"/>
    <w:rsid w:val="001630B3"/>
    <w:rsid w:val="00163136"/>
    <w:rsid w:val="001631C9"/>
    <w:rsid w:val="0016323B"/>
    <w:rsid w:val="0016398D"/>
    <w:rsid w:val="00163A65"/>
    <w:rsid w:val="00163CAE"/>
    <w:rsid w:val="00163D26"/>
    <w:rsid w:val="00163D50"/>
    <w:rsid w:val="00163DBA"/>
    <w:rsid w:val="00163E21"/>
    <w:rsid w:val="00163F5C"/>
    <w:rsid w:val="00164244"/>
    <w:rsid w:val="0016476A"/>
    <w:rsid w:val="00164B4D"/>
    <w:rsid w:val="00165021"/>
    <w:rsid w:val="0016516C"/>
    <w:rsid w:val="00165203"/>
    <w:rsid w:val="001657F8"/>
    <w:rsid w:val="00165B22"/>
    <w:rsid w:val="00165B35"/>
    <w:rsid w:val="00165E5F"/>
    <w:rsid w:val="00165FD4"/>
    <w:rsid w:val="00166014"/>
    <w:rsid w:val="0016622A"/>
    <w:rsid w:val="00166D45"/>
    <w:rsid w:val="001672BA"/>
    <w:rsid w:val="001672F7"/>
    <w:rsid w:val="0016740B"/>
    <w:rsid w:val="0016773A"/>
    <w:rsid w:val="00167D9F"/>
    <w:rsid w:val="00167E14"/>
    <w:rsid w:val="0017002B"/>
    <w:rsid w:val="00170040"/>
    <w:rsid w:val="001700EB"/>
    <w:rsid w:val="001702B6"/>
    <w:rsid w:val="001706A1"/>
    <w:rsid w:val="001708E8"/>
    <w:rsid w:val="00170A9C"/>
    <w:rsid w:val="00170D15"/>
    <w:rsid w:val="0017130A"/>
    <w:rsid w:val="001714E1"/>
    <w:rsid w:val="001715CD"/>
    <w:rsid w:val="001718D1"/>
    <w:rsid w:val="00171BAD"/>
    <w:rsid w:val="00171E59"/>
    <w:rsid w:val="001722F8"/>
    <w:rsid w:val="00172767"/>
    <w:rsid w:val="00172B35"/>
    <w:rsid w:val="00172BC4"/>
    <w:rsid w:val="00172DBA"/>
    <w:rsid w:val="00172F4D"/>
    <w:rsid w:val="001731E2"/>
    <w:rsid w:val="0017332E"/>
    <w:rsid w:val="00173380"/>
    <w:rsid w:val="00173874"/>
    <w:rsid w:val="001738EA"/>
    <w:rsid w:val="00173D2C"/>
    <w:rsid w:val="00173DA5"/>
    <w:rsid w:val="00173F6A"/>
    <w:rsid w:val="00173F9E"/>
    <w:rsid w:val="00174293"/>
    <w:rsid w:val="001744EC"/>
    <w:rsid w:val="00174AAE"/>
    <w:rsid w:val="00174EC4"/>
    <w:rsid w:val="0017526E"/>
    <w:rsid w:val="0017599D"/>
    <w:rsid w:val="00175B22"/>
    <w:rsid w:val="00175C37"/>
    <w:rsid w:val="00175D96"/>
    <w:rsid w:val="00175EDA"/>
    <w:rsid w:val="00175EDE"/>
    <w:rsid w:val="00175EF2"/>
    <w:rsid w:val="001760F4"/>
    <w:rsid w:val="001761E7"/>
    <w:rsid w:val="00176593"/>
    <w:rsid w:val="00176A56"/>
    <w:rsid w:val="00176E23"/>
    <w:rsid w:val="00176EE7"/>
    <w:rsid w:val="0017700E"/>
    <w:rsid w:val="0017761A"/>
    <w:rsid w:val="001779D3"/>
    <w:rsid w:val="00177CBF"/>
    <w:rsid w:val="00177CC5"/>
    <w:rsid w:val="00177F42"/>
    <w:rsid w:val="00180218"/>
    <w:rsid w:val="0018042F"/>
    <w:rsid w:val="001805CA"/>
    <w:rsid w:val="0018076D"/>
    <w:rsid w:val="00180E92"/>
    <w:rsid w:val="0018111A"/>
    <w:rsid w:val="001812E2"/>
    <w:rsid w:val="00181348"/>
    <w:rsid w:val="001815F8"/>
    <w:rsid w:val="0018174F"/>
    <w:rsid w:val="00181BFA"/>
    <w:rsid w:val="00181E88"/>
    <w:rsid w:val="00181F6F"/>
    <w:rsid w:val="00181FC5"/>
    <w:rsid w:val="00182223"/>
    <w:rsid w:val="001822C4"/>
    <w:rsid w:val="001823C4"/>
    <w:rsid w:val="00182528"/>
    <w:rsid w:val="00182773"/>
    <w:rsid w:val="001829FD"/>
    <w:rsid w:val="00182BA2"/>
    <w:rsid w:val="00182C20"/>
    <w:rsid w:val="00183187"/>
    <w:rsid w:val="00183852"/>
    <w:rsid w:val="0018389B"/>
    <w:rsid w:val="0018399D"/>
    <w:rsid w:val="00183D15"/>
    <w:rsid w:val="00183ED1"/>
    <w:rsid w:val="00183F2F"/>
    <w:rsid w:val="00183FEB"/>
    <w:rsid w:val="00184039"/>
    <w:rsid w:val="001843C5"/>
    <w:rsid w:val="00184522"/>
    <w:rsid w:val="00184C5D"/>
    <w:rsid w:val="00184C80"/>
    <w:rsid w:val="00184F6C"/>
    <w:rsid w:val="00184FF7"/>
    <w:rsid w:val="0018517C"/>
    <w:rsid w:val="001852F5"/>
    <w:rsid w:val="00185472"/>
    <w:rsid w:val="00185659"/>
    <w:rsid w:val="001860D0"/>
    <w:rsid w:val="00186311"/>
    <w:rsid w:val="001869E1"/>
    <w:rsid w:val="00186AB2"/>
    <w:rsid w:val="00186E09"/>
    <w:rsid w:val="00186E8B"/>
    <w:rsid w:val="00186F42"/>
    <w:rsid w:val="00186FA7"/>
    <w:rsid w:val="001871CA"/>
    <w:rsid w:val="0018726B"/>
    <w:rsid w:val="001873FE"/>
    <w:rsid w:val="001875DB"/>
    <w:rsid w:val="00190418"/>
    <w:rsid w:val="0019059A"/>
    <w:rsid w:val="0019061A"/>
    <w:rsid w:val="00190924"/>
    <w:rsid w:val="001909DC"/>
    <w:rsid w:val="00190D23"/>
    <w:rsid w:val="00190FB2"/>
    <w:rsid w:val="0019107E"/>
    <w:rsid w:val="00191111"/>
    <w:rsid w:val="001912AE"/>
    <w:rsid w:val="00191446"/>
    <w:rsid w:val="00191555"/>
    <w:rsid w:val="001915CF"/>
    <w:rsid w:val="00191A1A"/>
    <w:rsid w:val="00191AB9"/>
    <w:rsid w:val="00191CF6"/>
    <w:rsid w:val="00191D0A"/>
    <w:rsid w:val="00191E82"/>
    <w:rsid w:val="0019207A"/>
    <w:rsid w:val="0019229A"/>
    <w:rsid w:val="00192487"/>
    <w:rsid w:val="00192503"/>
    <w:rsid w:val="0019254B"/>
    <w:rsid w:val="001925AF"/>
    <w:rsid w:val="00193146"/>
    <w:rsid w:val="001931AB"/>
    <w:rsid w:val="00193436"/>
    <w:rsid w:val="001937C1"/>
    <w:rsid w:val="001937C4"/>
    <w:rsid w:val="00193AE3"/>
    <w:rsid w:val="00193B00"/>
    <w:rsid w:val="00193FD5"/>
    <w:rsid w:val="001945D1"/>
    <w:rsid w:val="00194769"/>
    <w:rsid w:val="001949E5"/>
    <w:rsid w:val="001957A0"/>
    <w:rsid w:val="0019604C"/>
    <w:rsid w:val="001961A6"/>
    <w:rsid w:val="001965A2"/>
    <w:rsid w:val="00196B7E"/>
    <w:rsid w:val="00196F72"/>
    <w:rsid w:val="00197059"/>
    <w:rsid w:val="00197086"/>
    <w:rsid w:val="001972E0"/>
    <w:rsid w:val="001976A3"/>
    <w:rsid w:val="00197763"/>
    <w:rsid w:val="00197911"/>
    <w:rsid w:val="0019795A"/>
    <w:rsid w:val="001979A4"/>
    <w:rsid w:val="00197B39"/>
    <w:rsid w:val="00197CFC"/>
    <w:rsid w:val="00197EFB"/>
    <w:rsid w:val="001A008F"/>
    <w:rsid w:val="001A01FA"/>
    <w:rsid w:val="001A040F"/>
    <w:rsid w:val="001A0FF0"/>
    <w:rsid w:val="001A126D"/>
    <w:rsid w:val="001A134A"/>
    <w:rsid w:val="001A13DF"/>
    <w:rsid w:val="001A160E"/>
    <w:rsid w:val="001A1778"/>
    <w:rsid w:val="001A18E4"/>
    <w:rsid w:val="001A1DE3"/>
    <w:rsid w:val="001A2036"/>
    <w:rsid w:val="001A24FA"/>
    <w:rsid w:val="001A2994"/>
    <w:rsid w:val="001A2A51"/>
    <w:rsid w:val="001A2CE0"/>
    <w:rsid w:val="001A3433"/>
    <w:rsid w:val="001A348A"/>
    <w:rsid w:val="001A34CA"/>
    <w:rsid w:val="001A3722"/>
    <w:rsid w:val="001A3AB9"/>
    <w:rsid w:val="001A3BB6"/>
    <w:rsid w:val="001A3CD1"/>
    <w:rsid w:val="001A3D61"/>
    <w:rsid w:val="001A3E9C"/>
    <w:rsid w:val="001A3EB3"/>
    <w:rsid w:val="001A3FF4"/>
    <w:rsid w:val="001A42F5"/>
    <w:rsid w:val="001A480C"/>
    <w:rsid w:val="001A4EE5"/>
    <w:rsid w:val="001A54E3"/>
    <w:rsid w:val="001A5576"/>
    <w:rsid w:val="001A5652"/>
    <w:rsid w:val="001A5A60"/>
    <w:rsid w:val="001A5B4C"/>
    <w:rsid w:val="001A5C61"/>
    <w:rsid w:val="001A5D13"/>
    <w:rsid w:val="001A5D2C"/>
    <w:rsid w:val="001A5DC3"/>
    <w:rsid w:val="001A60BE"/>
    <w:rsid w:val="001A6198"/>
    <w:rsid w:val="001A65CF"/>
    <w:rsid w:val="001A68FF"/>
    <w:rsid w:val="001A696A"/>
    <w:rsid w:val="001A6DD8"/>
    <w:rsid w:val="001A6DEE"/>
    <w:rsid w:val="001A6E6E"/>
    <w:rsid w:val="001A6F74"/>
    <w:rsid w:val="001A7078"/>
    <w:rsid w:val="001A709E"/>
    <w:rsid w:val="001A7287"/>
    <w:rsid w:val="001A7498"/>
    <w:rsid w:val="001A7569"/>
    <w:rsid w:val="001A7593"/>
    <w:rsid w:val="001A7926"/>
    <w:rsid w:val="001A7A98"/>
    <w:rsid w:val="001A7D15"/>
    <w:rsid w:val="001B0154"/>
    <w:rsid w:val="001B031E"/>
    <w:rsid w:val="001B07D4"/>
    <w:rsid w:val="001B0931"/>
    <w:rsid w:val="001B0BD2"/>
    <w:rsid w:val="001B0E17"/>
    <w:rsid w:val="001B1558"/>
    <w:rsid w:val="001B1728"/>
    <w:rsid w:val="001B1C37"/>
    <w:rsid w:val="001B1E68"/>
    <w:rsid w:val="001B2446"/>
    <w:rsid w:val="001B2BA4"/>
    <w:rsid w:val="001B2E70"/>
    <w:rsid w:val="001B2E9C"/>
    <w:rsid w:val="001B3305"/>
    <w:rsid w:val="001B34A8"/>
    <w:rsid w:val="001B379D"/>
    <w:rsid w:val="001B38C2"/>
    <w:rsid w:val="001B39FB"/>
    <w:rsid w:val="001B3B3F"/>
    <w:rsid w:val="001B3BA4"/>
    <w:rsid w:val="001B43C4"/>
    <w:rsid w:val="001B446F"/>
    <w:rsid w:val="001B4840"/>
    <w:rsid w:val="001B4C01"/>
    <w:rsid w:val="001B4C9C"/>
    <w:rsid w:val="001B4F11"/>
    <w:rsid w:val="001B5153"/>
    <w:rsid w:val="001B5190"/>
    <w:rsid w:val="001B5352"/>
    <w:rsid w:val="001B5544"/>
    <w:rsid w:val="001B5ECF"/>
    <w:rsid w:val="001B6F0F"/>
    <w:rsid w:val="001B7146"/>
    <w:rsid w:val="001B7342"/>
    <w:rsid w:val="001B73F6"/>
    <w:rsid w:val="001B769E"/>
    <w:rsid w:val="001B7BD5"/>
    <w:rsid w:val="001B7C17"/>
    <w:rsid w:val="001B7DB4"/>
    <w:rsid w:val="001C0057"/>
    <w:rsid w:val="001C005D"/>
    <w:rsid w:val="001C015D"/>
    <w:rsid w:val="001C01FD"/>
    <w:rsid w:val="001C05E7"/>
    <w:rsid w:val="001C07E3"/>
    <w:rsid w:val="001C0B3A"/>
    <w:rsid w:val="001C0F68"/>
    <w:rsid w:val="001C0FF1"/>
    <w:rsid w:val="001C1371"/>
    <w:rsid w:val="001C1412"/>
    <w:rsid w:val="001C1674"/>
    <w:rsid w:val="001C16DC"/>
    <w:rsid w:val="001C1946"/>
    <w:rsid w:val="001C1BD8"/>
    <w:rsid w:val="001C1D3A"/>
    <w:rsid w:val="001C1ECE"/>
    <w:rsid w:val="001C21B1"/>
    <w:rsid w:val="001C226B"/>
    <w:rsid w:val="001C235B"/>
    <w:rsid w:val="001C2459"/>
    <w:rsid w:val="001C2555"/>
    <w:rsid w:val="001C25C2"/>
    <w:rsid w:val="001C291E"/>
    <w:rsid w:val="001C2BA4"/>
    <w:rsid w:val="001C2DAB"/>
    <w:rsid w:val="001C2F2B"/>
    <w:rsid w:val="001C2F58"/>
    <w:rsid w:val="001C31FF"/>
    <w:rsid w:val="001C3331"/>
    <w:rsid w:val="001C3B57"/>
    <w:rsid w:val="001C3B76"/>
    <w:rsid w:val="001C3DE6"/>
    <w:rsid w:val="001C4188"/>
    <w:rsid w:val="001C4257"/>
    <w:rsid w:val="001C431A"/>
    <w:rsid w:val="001C4506"/>
    <w:rsid w:val="001C4848"/>
    <w:rsid w:val="001C4ADD"/>
    <w:rsid w:val="001C4B75"/>
    <w:rsid w:val="001C4CAD"/>
    <w:rsid w:val="001C4E9A"/>
    <w:rsid w:val="001C4F55"/>
    <w:rsid w:val="001C4F81"/>
    <w:rsid w:val="001C507B"/>
    <w:rsid w:val="001C50BA"/>
    <w:rsid w:val="001C51F1"/>
    <w:rsid w:val="001C532B"/>
    <w:rsid w:val="001C54B0"/>
    <w:rsid w:val="001C56B8"/>
    <w:rsid w:val="001C5C56"/>
    <w:rsid w:val="001C68EE"/>
    <w:rsid w:val="001C6F72"/>
    <w:rsid w:val="001C729A"/>
    <w:rsid w:val="001C7391"/>
    <w:rsid w:val="001C7446"/>
    <w:rsid w:val="001C758F"/>
    <w:rsid w:val="001C7B97"/>
    <w:rsid w:val="001C7D37"/>
    <w:rsid w:val="001D0047"/>
    <w:rsid w:val="001D024C"/>
    <w:rsid w:val="001D060C"/>
    <w:rsid w:val="001D0C73"/>
    <w:rsid w:val="001D0D8A"/>
    <w:rsid w:val="001D0E94"/>
    <w:rsid w:val="001D0F66"/>
    <w:rsid w:val="001D0FC7"/>
    <w:rsid w:val="001D14F4"/>
    <w:rsid w:val="001D16D2"/>
    <w:rsid w:val="001D1CEE"/>
    <w:rsid w:val="001D2700"/>
    <w:rsid w:val="001D28C7"/>
    <w:rsid w:val="001D2966"/>
    <w:rsid w:val="001D2C37"/>
    <w:rsid w:val="001D301E"/>
    <w:rsid w:val="001D30E8"/>
    <w:rsid w:val="001D3158"/>
    <w:rsid w:val="001D3292"/>
    <w:rsid w:val="001D32D9"/>
    <w:rsid w:val="001D345E"/>
    <w:rsid w:val="001D3741"/>
    <w:rsid w:val="001D3EBF"/>
    <w:rsid w:val="001D4092"/>
    <w:rsid w:val="001D4382"/>
    <w:rsid w:val="001D4521"/>
    <w:rsid w:val="001D48C2"/>
    <w:rsid w:val="001D494F"/>
    <w:rsid w:val="001D4961"/>
    <w:rsid w:val="001D4CF5"/>
    <w:rsid w:val="001D4F3A"/>
    <w:rsid w:val="001D4FD3"/>
    <w:rsid w:val="001D54C4"/>
    <w:rsid w:val="001D5679"/>
    <w:rsid w:val="001D577B"/>
    <w:rsid w:val="001D57F8"/>
    <w:rsid w:val="001D5971"/>
    <w:rsid w:val="001D5CD8"/>
    <w:rsid w:val="001D5E96"/>
    <w:rsid w:val="001D5F70"/>
    <w:rsid w:val="001D6290"/>
    <w:rsid w:val="001D638C"/>
    <w:rsid w:val="001D6431"/>
    <w:rsid w:val="001D6973"/>
    <w:rsid w:val="001D6AF3"/>
    <w:rsid w:val="001D6B3B"/>
    <w:rsid w:val="001D6EF1"/>
    <w:rsid w:val="001D72F6"/>
    <w:rsid w:val="001D73FA"/>
    <w:rsid w:val="001D753E"/>
    <w:rsid w:val="001D7635"/>
    <w:rsid w:val="001D7806"/>
    <w:rsid w:val="001D78F2"/>
    <w:rsid w:val="001D7933"/>
    <w:rsid w:val="001D79AA"/>
    <w:rsid w:val="001D7A48"/>
    <w:rsid w:val="001D7C6C"/>
    <w:rsid w:val="001E0626"/>
    <w:rsid w:val="001E0818"/>
    <w:rsid w:val="001E0A47"/>
    <w:rsid w:val="001E0AA0"/>
    <w:rsid w:val="001E0D91"/>
    <w:rsid w:val="001E0D96"/>
    <w:rsid w:val="001E108A"/>
    <w:rsid w:val="001E10C0"/>
    <w:rsid w:val="001E10C5"/>
    <w:rsid w:val="001E10C8"/>
    <w:rsid w:val="001E114E"/>
    <w:rsid w:val="001E11AE"/>
    <w:rsid w:val="001E1670"/>
    <w:rsid w:val="001E1750"/>
    <w:rsid w:val="001E18AF"/>
    <w:rsid w:val="001E18CA"/>
    <w:rsid w:val="001E19A4"/>
    <w:rsid w:val="001E1A17"/>
    <w:rsid w:val="001E1A6F"/>
    <w:rsid w:val="001E1C12"/>
    <w:rsid w:val="001E201E"/>
    <w:rsid w:val="001E2D44"/>
    <w:rsid w:val="001E2D47"/>
    <w:rsid w:val="001E2E6E"/>
    <w:rsid w:val="001E30C0"/>
    <w:rsid w:val="001E30E9"/>
    <w:rsid w:val="001E311A"/>
    <w:rsid w:val="001E3784"/>
    <w:rsid w:val="001E39F5"/>
    <w:rsid w:val="001E3E27"/>
    <w:rsid w:val="001E411B"/>
    <w:rsid w:val="001E47E6"/>
    <w:rsid w:val="001E4F63"/>
    <w:rsid w:val="001E503B"/>
    <w:rsid w:val="001E52CB"/>
    <w:rsid w:val="001E53F2"/>
    <w:rsid w:val="001E553A"/>
    <w:rsid w:val="001E5600"/>
    <w:rsid w:val="001E5608"/>
    <w:rsid w:val="001E5A47"/>
    <w:rsid w:val="001E5B75"/>
    <w:rsid w:val="001E5F24"/>
    <w:rsid w:val="001E5FA1"/>
    <w:rsid w:val="001E607A"/>
    <w:rsid w:val="001E6157"/>
    <w:rsid w:val="001E6255"/>
    <w:rsid w:val="001E6966"/>
    <w:rsid w:val="001E6D02"/>
    <w:rsid w:val="001E7184"/>
    <w:rsid w:val="001E7C67"/>
    <w:rsid w:val="001E7C74"/>
    <w:rsid w:val="001E7FE1"/>
    <w:rsid w:val="001F0056"/>
    <w:rsid w:val="001F0283"/>
    <w:rsid w:val="001F0517"/>
    <w:rsid w:val="001F06F7"/>
    <w:rsid w:val="001F0BFC"/>
    <w:rsid w:val="001F0FC0"/>
    <w:rsid w:val="001F1086"/>
    <w:rsid w:val="001F11AB"/>
    <w:rsid w:val="001F11E2"/>
    <w:rsid w:val="001F12C9"/>
    <w:rsid w:val="001F15B5"/>
    <w:rsid w:val="001F1646"/>
    <w:rsid w:val="001F1704"/>
    <w:rsid w:val="001F1967"/>
    <w:rsid w:val="001F1E4A"/>
    <w:rsid w:val="001F1F80"/>
    <w:rsid w:val="001F2171"/>
    <w:rsid w:val="001F2563"/>
    <w:rsid w:val="001F2BD9"/>
    <w:rsid w:val="001F2D41"/>
    <w:rsid w:val="001F36E8"/>
    <w:rsid w:val="001F3D41"/>
    <w:rsid w:val="001F3DAC"/>
    <w:rsid w:val="001F3DEE"/>
    <w:rsid w:val="001F3ED2"/>
    <w:rsid w:val="001F3FF0"/>
    <w:rsid w:val="001F4105"/>
    <w:rsid w:val="001F42D5"/>
    <w:rsid w:val="001F4774"/>
    <w:rsid w:val="001F4ABA"/>
    <w:rsid w:val="001F5069"/>
    <w:rsid w:val="001F50C2"/>
    <w:rsid w:val="001F52FC"/>
    <w:rsid w:val="001F583F"/>
    <w:rsid w:val="001F5895"/>
    <w:rsid w:val="001F596D"/>
    <w:rsid w:val="001F66E4"/>
    <w:rsid w:val="001F6715"/>
    <w:rsid w:val="001F68B9"/>
    <w:rsid w:val="001F692E"/>
    <w:rsid w:val="001F6A52"/>
    <w:rsid w:val="001F71D7"/>
    <w:rsid w:val="001F743D"/>
    <w:rsid w:val="001F7476"/>
    <w:rsid w:val="001F752A"/>
    <w:rsid w:val="001F778B"/>
    <w:rsid w:val="001F78CE"/>
    <w:rsid w:val="001F7BB6"/>
    <w:rsid w:val="001F7D40"/>
    <w:rsid w:val="001F7E87"/>
    <w:rsid w:val="001F7F55"/>
    <w:rsid w:val="00200029"/>
    <w:rsid w:val="00200113"/>
    <w:rsid w:val="00200166"/>
    <w:rsid w:val="00200328"/>
    <w:rsid w:val="00200402"/>
    <w:rsid w:val="00200AE5"/>
    <w:rsid w:val="0020103B"/>
    <w:rsid w:val="00201223"/>
    <w:rsid w:val="00201335"/>
    <w:rsid w:val="0020146F"/>
    <w:rsid w:val="00201862"/>
    <w:rsid w:val="002020AB"/>
    <w:rsid w:val="002023A5"/>
    <w:rsid w:val="00202727"/>
    <w:rsid w:val="00202996"/>
    <w:rsid w:val="00202BD2"/>
    <w:rsid w:val="00203085"/>
    <w:rsid w:val="002030A1"/>
    <w:rsid w:val="00203134"/>
    <w:rsid w:val="0020366B"/>
    <w:rsid w:val="00203E99"/>
    <w:rsid w:val="00203F7C"/>
    <w:rsid w:val="0020456F"/>
    <w:rsid w:val="00204743"/>
    <w:rsid w:val="00204A46"/>
    <w:rsid w:val="00204DA1"/>
    <w:rsid w:val="00204F0C"/>
    <w:rsid w:val="00205317"/>
    <w:rsid w:val="00205400"/>
    <w:rsid w:val="0020544A"/>
    <w:rsid w:val="002055D4"/>
    <w:rsid w:val="002055E6"/>
    <w:rsid w:val="00205A33"/>
    <w:rsid w:val="00205BC3"/>
    <w:rsid w:val="00205F92"/>
    <w:rsid w:val="0020662C"/>
    <w:rsid w:val="00206652"/>
    <w:rsid w:val="00206A6E"/>
    <w:rsid w:val="00206CEA"/>
    <w:rsid w:val="00206D0B"/>
    <w:rsid w:val="00207067"/>
    <w:rsid w:val="0020747F"/>
    <w:rsid w:val="0020762A"/>
    <w:rsid w:val="0020769B"/>
    <w:rsid w:val="002076F7"/>
    <w:rsid w:val="00207A24"/>
    <w:rsid w:val="00207F32"/>
    <w:rsid w:val="00207FEB"/>
    <w:rsid w:val="002100CD"/>
    <w:rsid w:val="00210918"/>
    <w:rsid w:val="00210B31"/>
    <w:rsid w:val="00211145"/>
    <w:rsid w:val="00211C78"/>
    <w:rsid w:val="00211FBC"/>
    <w:rsid w:val="00212007"/>
    <w:rsid w:val="0021206E"/>
    <w:rsid w:val="002120F7"/>
    <w:rsid w:val="00212173"/>
    <w:rsid w:val="002129A1"/>
    <w:rsid w:val="00212ABB"/>
    <w:rsid w:val="00212C79"/>
    <w:rsid w:val="002134F2"/>
    <w:rsid w:val="00213917"/>
    <w:rsid w:val="00213A0E"/>
    <w:rsid w:val="00213A5F"/>
    <w:rsid w:val="00213B8E"/>
    <w:rsid w:val="00213CA9"/>
    <w:rsid w:val="00213CD1"/>
    <w:rsid w:val="00213D84"/>
    <w:rsid w:val="00213DDE"/>
    <w:rsid w:val="00213E86"/>
    <w:rsid w:val="00213FC3"/>
    <w:rsid w:val="0021406B"/>
    <w:rsid w:val="002140BC"/>
    <w:rsid w:val="00214225"/>
    <w:rsid w:val="002142EE"/>
    <w:rsid w:val="0021438C"/>
    <w:rsid w:val="0021447B"/>
    <w:rsid w:val="002148E9"/>
    <w:rsid w:val="00214C31"/>
    <w:rsid w:val="00214F1A"/>
    <w:rsid w:val="00214FCF"/>
    <w:rsid w:val="00215193"/>
    <w:rsid w:val="0021565F"/>
    <w:rsid w:val="0021578B"/>
    <w:rsid w:val="00215845"/>
    <w:rsid w:val="00215927"/>
    <w:rsid w:val="0021667A"/>
    <w:rsid w:val="00216950"/>
    <w:rsid w:val="002179B0"/>
    <w:rsid w:val="00217A01"/>
    <w:rsid w:val="00217AE1"/>
    <w:rsid w:val="00217CF7"/>
    <w:rsid w:val="00217EE1"/>
    <w:rsid w:val="00217F45"/>
    <w:rsid w:val="00220528"/>
    <w:rsid w:val="002209A2"/>
    <w:rsid w:val="00220A20"/>
    <w:rsid w:val="00220D1A"/>
    <w:rsid w:val="00220E39"/>
    <w:rsid w:val="0022109F"/>
    <w:rsid w:val="00221355"/>
    <w:rsid w:val="00221410"/>
    <w:rsid w:val="00221949"/>
    <w:rsid w:val="00221A97"/>
    <w:rsid w:val="00221C28"/>
    <w:rsid w:val="0022221A"/>
    <w:rsid w:val="00222352"/>
    <w:rsid w:val="0022241E"/>
    <w:rsid w:val="00222520"/>
    <w:rsid w:val="0022273F"/>
    <w:rsid w:val="002229D3"/>
    <w:rsid w:val="00222AD4"/>
    <w:rsid w:val="00222BE5"/>
    <w:rsid w:val="00222C1B"/>
    <w:rsid w:val="00222DC7"/>
    <w:rsid w:val="00223015"/>
    <w:rsid w:val="00223390"/>
    <w:rsid w:val="00223840"/>
    <w:rsid w:val="00223A05"/>
    <w:rsid w:val="00223A33"/>
    <w:rsid w:val="002241B4"/>
    <w:rsid w:val="002244D9"/>
    <w:rsid w:val="00224BD6"/>
    <w:rsid w:val="00224E9E"/>
    <w:rsid w:val="0022511B"/>
    <w:rsid w:val="00225255"/>
    <w:rsid w:val="002253A1"/>
    <w:rsid w:val="0022543E"/>
    <w:rsid w:val="002254EE"/>
    <w:rsid w:val="00225616"/>
    <w:rsid w:val="0022570E"/>
    <w:rsid w:val="002257FD"/>
    <w:rsid w:val="002259AE"/>
    <w:rsid w:val="00225ADB"/>
    <w:rsid w:val="00225C0F"/>
    <w:rsid w:val="00225D8E"/>
    <w:rsid w:val="0022685F"/>
    <w:rsid w:val="00226989"/>
    <w:rsid w:val="00226DC6"/>
    <w:rsid w:val="002271EC"/>
    <w:rsid w:val="0022736E"/>
    <w:rsid w:val="002273F1"/>
    <w:rsid w:val="002274B6"/>
    <w:rsid w:val="00227515"/>
    <w:rsid w:val="0022758F"/>
    <w:rsid w:val="00227879"/>
    <w:rsid w:val="002279B8"/>
    <w:rsid w:val="00227F0C"/>
    <w:rsid w:val="00227F48"/>
    <w:rsid w:val="00230142"/>
    <w:rsid w:val="002301CE"/>
    <w:rsid w:val="00230916"/>
    <w:rsid w:val="00230C64"/>
    <w:rsid w:val="00231112"/>
    <w:rsid w:val="00231343"/>
    <w:rsid w:val="0023139F"/>
    <w:rsid w:val="00231444"/>
    <w:rsid w:val="00231817"/>
    <w:rsid w:val="00231842"/>
    <w:rsid w:val="00231BF9"/>
    <w:rsid w:val="00231C81"/>
    <w:rsid w:val="00231E40"/>
    <w:rsid w:val="002320E5"/>
    <w:rsid w:val="00232490"/>
    <w:rsid w:val="0023279E"/>
    <w:rsid w:val="002329BF"/>
    <w:rsid w:val="002332A4"/>
    <w:rsid w:val="002334FE"/>
    <w:rsid w:val="0023356E"/>
    <w:rsid w:val="002337D3"/>
    <w:rsid w:val="00233C24"/>
    <w:rsid w:val="00233CF0"/>
    <w:rsid w:val="00234381"/>
    <w:rsid w:val="00234A6C"/>
    <w:rsid w:val="00234B33"/>
    <w:rsid w:val="00234E7B"/>
    <w:rsid w:val="00234F69"/>
    <w:rsid w:val="0023501A"/>
    <w:rsid w:val="002351BA"/>
    <w:rsid w:val="002351C6"/>
    <w:rsid w:val="0023530E"/>
    <w:rsid w:val="00235754"/>
    <w:rsid w:val="002357B6"/>
    <w:rsid w:val="00235BB5"/>
    <w:rsid w:val="00235D21"/>
    <w:rsid w:val="0023606B"/>
    <w:rsid w:val="002361C7"/>
    <w:rsid w:val="00236519"/>
    <w:rsid w:val="00236549"/>
    <w:rsid w:val="0023664E"/>
    <w:rsid w:val="002368DF"/>
    <w:rsid w:val="00236B3F"/>
    <w:rsid w:val="00237576"/>
    <w:rsid w:val="0023757C"/>
    <w:rsid w:val="002377CE"/>
    <w:rsid w:val="00237E3A"/>
    <w:rsid w:val="00240754"/>
    <w:rsid w:val="002409AC"/>
    <w:rsid w:val="002409F4"/>
    <w:rsid w:val="00240A1B"/>
    <w:rsid w:val="00240BFD"/>
    <w:rsid w:val="00240DB2"/>
    <w:rsid w:val="00240DDF"/>
    <w:rsid w:val="00241356"/>
    <w:rsid w:val="002417FF"/>
    <w:rsid w:val="00241898"/>
    <w:rsid w:val="00241A08"/>
    <w:rsid w:val="00241B4A"/>
    <w:rsid w:val="00241E26"/>
    <w:rsid w:val="00241ED5"/>
    <w:rsid w:val="002420F5"/>
    <w:rsid w:val="002427D2"/>
    <w:rsid w:val="002428BA"/>
    <w:rsid w:val="00242964"/>
    <w:rsid w:val="0024299C"/>
    <w:rsid w:val="0024321F"/>
    <w:rsid w:val="002440B0"/>
    <w:rsid w:val="0024413B"/>
    <w:rsid w:val="00244174"/>
    <w:rsid w:val="0024451A"/>
    <w:rsid w:val="00244666"/>
    <w:rsid w:val="00244728"/>
    <w:rsid w:val="002449E2"/>
    <w:rsid w:val="00244C6C"/>
    <w:rsid w:val="00244CFC"/>
    <w:rsid w:val="00244D07"/>
    <w:rsid w:val="002451B6"/>
    <w:rsid w:val="002451DA"/>
    <w:rsid w:val="00245262"/>
    <w:rsid w:val="00245358"/>
    <w:rsid w:val="002453F8"/>
    <w:rsid w:val="0024557B"/>
    <w:rsid w:val="0024558B"/>
    <w:rsid w:val="002456D2"/>
    <w:rsid w:val="00245714"/>
    <w:rsid w:val="00245B65"/>
    <w:rsid w:val="00245BE1"/>
    <w:rsid w:val="00245CAF"/>
    <w:rsid w:val="00245FD3"/>
    <w:rsid w:val="002463F3"/>
    <w:rsid w:val="0024652C"/>
    <w:rsid w:val="002468E2"/>
    <w:rsid w:val="00246AAB"/>
    <w:rsid w:val="00246B78"/>
    <w:rsid w:val="00247858"/>
    <w:rsid w:val="00247895"/>
    <w:rsid w:val="00247A82"/>
    <w:rsid w:val="00247EF5"/>
    <w:rsid w:val="002502BB"/>
    <w:rsid w:val="00250366"/>
    <w:rsid w:val="0025067A"/>
    <w:rsid w:val="00250813"/>
    <w:rsid w:val="0025094F"/>
    <w:rsid w:val="00250AAE"/>
    <w:rsid w:val="00250DCA"/>
    <w:rsid w:val="00250DD2"/>
    <w:rsid w:val="0025110E"/>
    <w:rsid w:val="002519DE"/>
    <w:rsid w:val="00251F0D"/>
    <w:rsid w:val="002520E9"/>
    <w:rsid w:val="0025257D"/>
    <w:rsid w:val="00252693"/>
    <w:rsid w:val="0025291E"/>
    <w:rsid w:val="0025294F"/>
    <w:rsid w:val="00252953"/>
    <w:rsid w:val="00252CC6"/>
    <w:rsid w:val="00253478"/>
    <w:rsid w:val="00253901"/>
    <w:rsid w:val="00253AF4"/>
    <w:rsid w:val="00253D51"/>
    <w:rsid w:val="00254203"/>
    <w:rsid w:val="00254549"/>
    <w:rsid w:val="002547B5"/>
    <w:rsid w:val="00254885"/>
    <w:rsid w:val="0025501C"/>
    <w:rsid w:val="0025507A"/>
    <w:rsid w:val="0025530A"/>
    <w:rsid w:val="00255C16"/>
    <w:rsid w:val="002560AA"/>
    <w:rsid w:val="00256106"/>
    <w:rsid w:val="002561EA"/>
    <w:rsid w:val="002565A4"/>
    <w:rsid w:val="002567BD"/>
    <w:rsid w:val="002568B3"/>
    <w:rsid w:val="00256ADA"/>
    <w:rsid w:val="00256B1F"/>
    <w:rsid w:val="00256F6E"/>
    <w:rsid w:val="0025726A"/>
    <w:rsid w:val="0025736F"/>
    <w:rsid w:val="0025753E"/>
    <w:rsid w:val="0025791A"/>
    <w:rsid w:val="00257937"/>
    <w:rsid w:val="00257B10"/>
    <w:rsid w:val="00257E49"/>
    <w:rsid w:val="00257EA9"/>
    <w:rsid w:val="002600AC"/>
    <w:rsid w:val="00260203"/>
    <w:rsid w:val="00260538"/>
    <w:rsid w:val="0026067D"/>
    <w:rsid w:val="00260E14"/>
    <w:rsid w:val="00261199"/>
    <w:rsid w:val="002611A4"/>
    <w:rsid w:val="002612D6"/>
    <w:rsid w:val="002615F9"/>
    <w:rsid w:val="002617B0"/>
    <w:rsid w:val="00261B77"/>
    <w:rsid w:val="00261C83"/>
    <w:rsid w:val="00261FEF"/>
    <w:rsid w:val="002622B0"/>
    <w:rsid w:val="00262767"/>
    <w:rsid w:val="00262CA1"/>
    <w:rsid w:val="00262D12"/>
    <w:rsid w:val="00262D6F"/>
    <w:rsid w:val="00262F02"/>
    <w:rsid w:val="00263198"/>
    <w:rsid w:val="00263694"/>
    <w:rsid w:val="002638AC"/>
    <w:rsid w:val="00263A17"/>
    <w:rsid w:val="00263D87"/>
    <w:rsid w:val="0026412C"/>
    <w:rsid w:val="00264672"/>
    <w:rsid w:val="0026474E"/>
    <w:rsid w:val="002649C4"/>
    <w:rsid w:val="00264E2D"/>
    <w:rsid w:val="00264F86"/>
    <w:rsid w:val="00265249"/>
    <w:rsid w:val="00265817"/>
    <w:rsid w:val="0026581C"/>
    <w:rsid w:val="00265894"/>
    <w:rsid w:val="002658AB"/>
    <w:rsid w:val="00265E56"/>
    <w:rsid w:val="00265EE2"/>
    <w:rsid w:val="00266027"/>
    <w:rsid w:val="002661E7"/>
    <w:rsid w:val="002663A1"/>
    <w:rsid w:val="00266466"/>
    <w:rsid w:val="00266AE5"/>
    <w:rsid w:val="00266AF4"/>
    <w:rsid w:val="00267012"/>
    <w:rsid w:val="0026701C"/>
    <w:rsid w:val="00267204"/>
    <w:rsid w:val="002672DB"/>
    <w:rsid w:val="00267EAE"/>
    <w:rsid w:val="00270055"/>
    <w:rsid w:val="0027005F"/>
    <w:rsid w:val="00270307"/>
    <w:rsid w:val="002704BE"/>
    <w:rsid w:val="00270A10"/>
    <w:rsid w:val="00270D21"/>
    <w:rsid w:val="00270D64"/>
    <w:rsid w:val="00270D7B"/>
    <w:rsid w:val="00270F99"/>
    <w:rsid w:val="0027153D"/>
    <w:rsid w:val="002715CB"/>
    <w:rsid w:val="00271821"/>
    <w:rsid w:val="00271AA5"/>
    <w:rsid w:val="00271CDF"/>
    <w:rsid w:val="00271D76"/>
    <w:rsid w:val="00271E37"/>
    <w:rsid w:val="0027205C"/>
    <w:rsid w:val="00272228"/>
    <w:rsid w:val="00272372"/>
    <w:rsid w:val="002725DF"/>
    <w:rsid w:val="00272705"/>
    <w:rsid w:val="00272EC4"/>
    <w:rsid w:val="00272F05"/>
    <w:rsid w:val="00273063"/>
    <w:rsid w:val="002736BF"/>
    <w:rsid w:val="00273949"/>
    <w:rsid w:val="002739A9"/>
    <w:rsid w:val="00273D77"/>
    <w:rsid w:val="00273E92"/>
    <w:rsid w:val="0027407E"/>
    <w:rsid w:val="002743FB"/>
    <w:rsid w:val="002744B2"/>
    <w:rsid w:val="0027493E"/>
    <w:rsid w:val="00274A3B"/>
    <w:rsid w:val="00274C62"/>
    <w:rsid w:val="00274D89"/>
    <w:rsid w:val="00274FBC"/>
    <w:rsid w:val="0027545D"/>
    <w:rsid w:val="002754DB"/>
    <w:rsid w:val="0027569C"/>
    <w:rsid w:val="002758E0"/>
    <w:rsid w:val="00275FF8"/>
    <w:rsid w:val="0027621E"/>
    <w:rsid w:val="00276283"/>
    <w:rsid w:val="0027658E"/>
    <w:rsid w:val="00276CBB"/>
    <w:rsid w:val="002771E5"/>
    <w:rsid w:val="00277270"/>
    <w:rsid w:val="0027737A"/>
    <w:rsid w:val="0027759F"/>
    <w:rsid w:val="00277653"/>
    <w:rsid w:val="00277BC5"/>
    <w:rsid w:val="00277C4E"/>
    <w:rsid w:val="00277F24"/>
    <w:rsid w:val="0028005C"/>
    <w:rsid w:val="00280217"/>
    <w:rsid w:val="002803B0"/>
    <w:rsid w:val="002806CA"/>
    <w:rsid w:val="002807E5"/>
    <w:rsid w:val="00280A1E"/>
    <w:rsid w:val="00281105"/>
    <w:rsid w:val="002812E4"/>
    <w:rsid w:val="002814B3"/>
    <w:rsid w:val="002815DF"/>
    <w:rsid w:val="00281831"/>
    <w:rsid w:val="00281DBE"/>
    <w:rsid w:val="00282195"/>
    <w:rsid w:val="00282200"/>
    <w:rsid w:val="0028231C"/>
    <w:rsid w:val="0028250C"/>
    <w:rsid w:val="00282671"/>
    <w:rsid w:val="0028284C"/>
    <w:rsid w:val="002829DE"/>
    <w:rsid w:val="00282FE9"/>
    <w:rsid w:val="0028305F"/>
    <w:rsid w:val="0028362C"/>
    <w:rsid w:val="00283834"/>
    <w:rsid w:val="00283B42"/>
    <w:rsid w:val="00283BBE"/>
    <w:rsid w:val="00283D8D"/>
    <w:rsid w:val="00283E5D"/>
    <w:rsid w:val="00283EB9"/>
    <w:rsid w:val="00283F4A"/>
    <w:rsid w:val="0028441B"/>
    <w:rsid w:val="002846C5"/>
    <w:rsid w:val="00284D1B"/>
    <w:rsid w:val="00284DF4"/>
    <w:rsid w:val="00285C13"/>
    <w:rsid w:val="002860E7"/>
    <w:rsid w:val="002861AC"/>
    <w:rsid w:val="0028625B"/>
    <w:rsid w:val="00286A49"/>
    <w:rsid w:val="00286A86"/>
    <w:rsid w:val="00286B93"/>
    <w:rsid w:val="00286C2E"/>
    <w:rsid w:val="00286EB3"/>
    <w:rsid w:val="00286F63"/>
    <w:rsid w:val="00287022"/>
    <w:rsid w:val="00287044"/>
    <w:rsid w:val="002871C6"/>
    <w:rsid w:val="00287475"/>
    <w:rsid w:val="00287508"/>
    <w:rsid w:val="00287703"/>
    <w:rsid w:val="00287793"/>
    <w:rsid w:val="00287A09"/>
    <w:rsid w:val="00287D80"/>
    <w:rsid w:val="00287EDB"/>
    <w:rsid w:val="00287F4F"/>
    <w:rsid w:val="00290298"/>
    <w:rsid w:val="00290C51"/>
    <w:rsid w:val="0029117A"/>
    <w:rsid w:val="002919DE"/>
    <w:rsid w:val="00291B2B"/>
    <w:rsid w:val="00291E05"/>
    <w:rsid w:val="00291FF7"/>
    <w:rsid w:val="0029207E"/>
    <w:rsid w:val="002922DE"/>
    <w:rsid w:val="002924B7"/>
    <w:rsid w:val="00292589"/>
    <w:rsid w:val="002927FE"/>
    <w:rsid w:val="00292810"/>
    <w:rsid w:val="00292902"/>
    <w:rsid w:val="00292A24"/>
    <w:rsid w:val="00293080"/>
    <w:rsid w:val="00293894"/>
    <w:rsid w:val="00293A89"/>
    <w:rsid w:val="00293A93"/>
    <w:rsid w:val="002942FB"/>
    <w:rsid w:val="002947DE"/>
    <w:rsid w:val="00294B24"/>
    <w:rsid w:val="00294CF0"/>
    <w:rsid w:val="00294EFC"/>
    <w:rsid w:val="00295015"/>
    <w:rsid w:val="002951CC"/>
    <w:rsid w:val="0029531A"/>
    <w:rsid w:val="0029558B"/>
    <w:rsid w:val="002956AF"/>
    <w:rsid w:val="00295922"/>
    <w:rsid w:val="00295A4D"/>
    <w:rsid w:val="00295A5F"/>
    <w:rsid w:val="00295C94"/>
    <w:rsid w:val="00295FED"/>
    <w:rsid w:val="00296190"/>
    <w:rsid w:val="002961DC"/>
    <w:rsid w:val="00296921"/>
    <w:rsid w:val="00296B5E"/>
    <w:rsid w:val="002972A2"/>
    <w:rsid w:val="002972FC"/>
    <w:rsid w:val="00297392"/>
    <w:rsid w:val="00297684"/>
    <w:rsid w:val="00297B61"/>
    <w:rsid w:val="00297D8F"/>
    <w:rsid w:val="002A0144"/>
    <w:rsid w:val="002A0187"/>
    <w:rsid w:val="002A03EA"/>
    <w:rsid w:val="002A0421"/>
    <w:rsid w:val="002A0462"/>
    <w:rsid w:val="002A057B"/>
    <w:rsid w:val="002A0E2C"/>
    <w:rsid w:val="002A0F45"/>
    <w:rsid w:val="002A0F46"/>
    <w:rsid w:val="002A100D"/>
    <w:rsid w:val="002A109E"/>
    <w:rsid w:val="002A1119"/>
    <w:rsid w:val="002A14BF"/>
    <w:rsid w:val="002A17D3"/>
    <w:rsid w:val="002A1AAC"/>
    <w:rsid w:val="002A1C5C"/>
    <w:rsid w:val="002A1EE9"/>
    <w:rsid w:val="002A2078"/>
    <w:rsid w:val="002A2406"/>
    <w:rsid w:val="002A2863"/>
    <w:rsid w:val="002A2CFB"/>
    <w:rsid w:val="002A3130"/>
    <w:rsid w:val="002A31B3"/>
    <w:rsid w:val="002A374F"/>
    <w:rsid w:val="002A393B"/>
    <w:rsid w:val="002A3C59"/>
    <w:rsid w:val="002A3E3B"/>
    <w:rsid w:val="002A3E70"/>
    <w:rsid w:val="002A3F07"/>
    <w:rsid w:val="002A42D7"/>
    <w:rsid w:val="002A4313"/>
    <w:rsid w:val="002A4626"/>
    <w:rsid w:val="002A4652"/>
    <w:rsid w:val="002A4C2A"/>
    <w:rsid w:val="002A4CEB"/>
    <w:rsid w:val="002A5287"/>
    <w:rsid w:val="002A5304"/>
    <w:rsid w:val="002A5328"/>
    <w:rsid w:val="002A552B"/>
    <w:rsid w:val="002A56FD"/>
    <w:rsid w:val="002A5A73"/>
    <w:rsid w:val="002A5C34"/>
    <w:rsid w:val="002A5F52"/>
    <w:rsid w:val="002A5F7B"/>
    <w:rsid w:val="002A606C"/>
    <w:rsid w:val="002A6270"/>
    <w:rsid w:val="002A692A"/>
    <w:rsid w:val="002A6FBF"/>
    <w:rsid w:val="002A70A2"/>
    <w:rsid w:val="002A73DF"/>
    <w:rsid w:val="002A7A49"/>
    <w:rsid w:val="002B01DD"/>
    <w:rsid w:val="002B042C"/>
    <w:rsid w:val="002B0440"/>
    <w:rsid w:val="002B063E"/>
    <w:rsid w:val="002B064E"/>
    <w:rsid w:val="002B09B2"/>
    <w:rsid w:val="002B0AF2"/>
    <w:rsid w:val="002B0B67"/>
    <w:rsid w:val="002B0FB4"/>
    <w:rsid w:val="002B1381"/>
    <w:rsid w:val="002B19A3"/>
    <w:rsid w:val="002B1C28"/>
    <w:rsid w:val="002B1DC0"/>
    <w:rsid w:val="002B203A"/>
    <w:rsid w:val="002B229A"/>
    <w:rsid w:val="002B22BF"/>
    <w:rsid w:val="002B273F"/>
    <w:rsid w:val="002B285B"/>
    <w:rsid w:val="002B2925"/>
    <w:rsid w:val="002B2B21"/>
    <w:rsid w:val="002B2C76"/>
    <w:rsid w:val="002B3300"/>
    <w:rsid w:val="002B3464"/>
    <w:rsid w:val="002B384B"/>
    <w:rsid w:val="002B39EA"/>
    <w:rsid w:val="002B3B1A"/>
    <w:rsid w:val="002B3E0E"/>
    <w:rsid w:val="002B3F46"/>
    <w:rsid w:val="002B3FD6"/>
    <w:rsid w:val="002B4014"/>
    <w:rsid w:val="002B4284"/>
    <w:rsid w:val="002B467D"/>
    <w:rsid w:val="002B4967"/>
    <w:rsid w:val="002B520B"/>
    <w:rsid w:val="002B5960"/>
    <w:rsid w:val="002B59F9"/>
    <w:rsid w:val="002B605D"/>
    <w:rsid w:val="002B63A9"/>
    <w:rsid w:val="002B65E2"/>
    <w:rsid w:val="002B6609"/>
    <w:rsid w:val="002B6620"/>
    <w:rsid w:val="002B6838"/>
    <w:rsid w:val="002B69DF"/>
    <w:rsid w:val="002B69E4"/>
    <w:rsid w:val="002B6B09"/>
    <w:rsid w:val="002B6B7B"/>
    <w:rsid w:val="002B6C89"/>
    <w:rsid w:val="002B7207"/>
    <w:rsid w:val="002B7711"/>
    <w:rsid w:val="002C0057"/>
    <w:rsid w:val="002C01F8"/>
    <w:rsid w:val="002C025C"/>
    <w:rsid w:val="002C05CC"/>
    <w:rsid w:val="002C0B41"/>
    <w:rsid w:val="002C0B82"/>
    <w:rsid w:val="002C0C7E"/>
    <w:rsid w:val="002C0F75"/>
    <w:rsid w:val="002C1682"/>
    <w:rsid w:val="002C1AAF"/>
    <w:rsid w:val="002C1B37"/>
    <w:rsid w:val="002C1C1E"/>
    <w:rsid w:val="002C24FC"/>
    <w:rsid w:val="002C250B"/>
    <w:rsid w:val="002C26FF"/>
    <w:rsid w:val="002C2C4E"/>
    <w:rsid w:val="002C2DB6"/>
    <w:rsid w:val="002C2E4B"/>
    <w:rsid w:val="002C2FB2"/>
    <w:rsid w:val="002C312D"/>
    <w:rsid w:val="002C31A0"/>
    <w:rsid w:val="002C352E"/>
    <w:rsid w:val="002C36AB"/>
    <w:rsid w:val="002C3C73"/>
    <w:rsid w:val="002C3CDB"/>
    <w:rsid w:val="002C3ED1"/>
    <w:rsid w:val="002C4137"/>
    <w:rsid w:val="002C41F0"/>
    <w:rsid w:val="002C440B"/>
    <w:rsid w:val="002C4431"/>
    <w:rsid w:val="002C473C"/>
    <w:rsid w:val="002C4A6C"/>
    <w:rsid w:val="002C4AD2"/>
    <w:rsid w:val="002C520B"/>
    <w:rsid w:val="002C524C"/>
    <w:rsid w:val="002C5312"/>
    <w:rsid w:val="002C6451"/>
    <w:rsid w:val="002C668F"/>
    <w:rsid w:val="002C6926"/>
    <w:rsid w:val="002C6A2D"/>
    <w:rsid w:val="002C6D53"/>
    <w:rsid w:val="002C6EA5"/>
    <w:rsid w:val="002C6F7A"/>
    <w:rsid w:val="002C708B"/>
    <w:rsid w:val="002C7295"/>
    <w:rsid w:val="002C732F"/>
    <w:rsid w:val="002C7489"/>
    <w:rsid w:val="002C7727"/>
    <w:rsid w:val="002C7B99"/>
    <w:rsid w:val="002C7BF2"/>
    <w:rsid w:val="002C7D3F"/>
    <w:rsid w:val="002C7EBA"/>
    <w:rsid w:val="002C7ED1"/>
    <w:rsid w:val="002D001B"/>
    <w:rsid w:val="002D037D"/>
    <w:rsid w:val="002D03BA"/>
    <w:rsid w:val="002D043C"/>
    <w:rsid w:val="002D07F5"/>
    <w:rsid w:val="002D08FB"/>
    <w:rsid w:val="002D09CD"/>
    <w:rsid w:val="002D0CC4"/>
    <w:rsid w:val="002D0CED"/>
    <w:rsid w:val="002D0D37"/>
    <w:rsid w:val="002D11C0"/>
    <w:rsid w:val="002D128F"/>
    <w:rsid w:val="002D138E"/>
    <w:rsid w:val="002D1811"/>
    <w:rsid w:val="002D1834"/>
    <w:rsid w:val="002D1938"/>
    <w:rsid w:val="002D2611"/>
    <w:rsid w:val="002D2807"/>
    <w:rsid w:val="002D2B41"/>
    <w:rsid w:val="002D2FDF"/>
    <w:rsid w:val="002D3503"/>
    <w:rsid w:val="002D356D"/>
    <w:rsid w:val="002D37C1"/>
    <w:rsid w:val="002D3AAE"/>
    <w:rsid w:val="002D3DD8"/>
    <w:rsid w:val="002D46B0"/>
    <w:rsid w:val="002D495F"/>
    <w:rsid w:val="002D4C0B"/>
    <w:rsid w:val="002D4DF0"/>
    <w:rsid w:val="002D55DC"/>
    <w:rsid w:val="002D5D6C"/>
    <w:rsid w:val="002D6522"/>
    <w:rsid w:val="002D6B02"/>
    <w:rsid w:val="002D6E26"/>
    <w:rsid w:val="002D701A"/>
    <w:rsid w:val="002D7370"/>
    <w:rsid w:val="002D7371"/>
    <w:rsid w:val="002D7423"/>
    <w:rsid w:val="002D75B7"/>
    <w:rsid w:val="002D7AAB"/>
    <w:rsid w:val="002D7EDF"/>
    <w:rsid w:val="002E03EB"/>
    <w:rsid w:val="002E03F8"/>
    <w:rsid w:val="002E0675"/>
    <w:rsid w:val="002E0B65"/>
    <w:rsid w:val="002E0CF8"/>
    <w:rsid w:val="002E0F6C"/>
    <w:rsid w:val="002E130E"/>
    <w:rsid w:val="002E135E"/>
    <w:rsid w:val="002E13BD"/>
    <w:rsid w:val="002E16E1"/>
    <w:rsid w:val="002E174D"/>
    <w:rsid w:val="002E178C"/>
    <w:rsid w:val="002E1797"/>
    <w:rsid w:val="002E19E7"/>
    <w:rsid w:val="002E1A02"/>
    <w:rsid w:val="002E1BDC"/>
    <w:rsid w:val="002E1F65"/>
    <w:rsid w:val="002E2061"/>
    <w:rsid w:val="002E22CD"/>
    <w:rsid w:val="002E2864"/>
    <w:rsid w:val="002E2A14"/>
    <w:rsid w:val="002E2B93"/>
    <w:rsid w:val="002E337E"/>
    <w:rsid w:val="002E33BF"/>
    <w:rsid w:val="002E37B9"/>
    <w:rsid w:val="002E37FB"/>
    <w:rsid w:val="002E3ACB"/>
    <w:rsid w:val="002E3B8A"/>
    <w:rsid w:val="002E400D"/>
    <w:rsid w:val="002E40E8"/>
    <w:rsid w:val="002E412A"/>
    <w:rsid w:val="002E4614"/>
    <w:rsid w:val="002E469F"/>
    <w:rsid w:val="002E4706"/>
    <w:rsid w:val="002E486F"/>
    <w:rsid w:val="002E4919"/>
    <w:rsid w:val="002E4B32"/>
    <w:rsid w:val="002E4C79"/>
    <w:rsid w:val="002E5399"/>
    <w:rsid w:val="002E548E"/>
    <w:rsid w:val="002E55DB"/>
    <w:rsid w:val="002E58F3"/>
    <w:rsid w:val="002E5923"/>
    <w:rsid w:val="002E5AF8"/>
    <w:rsid w:val="002E5BF4"/>
    <w:rsid w:val="002E5EF0"/>
    <w:rsid w:val="002E6485"/>
    <w:rsid w:val="002E6690"/>
    <w:rsid w:val="002E6BC4"/>
    <w:rsid w:val="002E78B1"/>
    <w:rsid w:val="002E798F"/>
    <w:rsid w:val="002E79F0"/>
    <w:rsid w:val="002E7CA7"/>
    <w:rsid w:val="002F013C"/>
    <w:rsid w:val="002F0569"/>
    <w:rsid w:val="002F0585"/>
    <w:rsid w:val="002F0B69"/>
    <w:rsid w:val="002F0BC9"/>
    <w:rsid w:val="002F0D0C"/>
    <w:rsid w:val="002F10D6"/>
    <w:rsid w:val="002F1163"/>
    <w:rsid w:val="002F1327"/>
    <w:rsid w:val="002F148D"/>
    <w:rsid w:val="002F1787"/>
    <w:rsid w:val="002F1903"/>
    <w:rsid w:val="002F19CC"/>
    <w:rsid w:val="002F1AEE"/>
    <w:rsid w:val="002F1DC8"/>
    <w:rsid w:val="002F26A1"/>
    <w:rsid w:val="002F26E8"/>
    <w:rsid w:val="002F26FD"/>
    <w:rsid w:val="002F2814"/>
    <w:rsid w:val="002F28CD"/>
    <w:rsid w:val="002F2AB1"/>
    <w:rsid w:val="002F2E5C"/>
    <w:rsid w:val="002F2F8F"/>
    <w:rsid w:val="002F3B72"/>
    <w:rsid w:val="002F3C55"/>
    <w:rsid w:val="002F3D8B"/>
    <w:rsid w:val="002F40EA"/>
    <w:rsid w:val="002F439B"/>
    <w:rsid w:val="002F485F"/>
    <w:rsid w:val="002F4F83"/>
    <w:rsid w:val="002F50FB"/>
    <w:rsid w:val="002F53E2"/>
    <w:rsid w:val="002F5C30"/>
    <w:rsid w:val="002F5C8D"/>
    <w:rsid w:val="002F5E9C"/>
    <w:rsid w:val="002F5F6C"/>
    <w:rsid w:val="002F6437"/>
    <w:rsid w:val="002F65D2"/>
    <w:rsid w:val="002F67D7"/>
    <w:rsid w:val="002F68EE"/>
    <w:rsid w:val="002F69EB"/>
    <w:rsid w:val="002F6A1B"/>
    <w:rsid w:val="002F6FF7"/>
    <w:rsid w:val="002F70ED"/>
    <w:rsid w:val="002F7827"/>
    <w:rsid w:val="002F7A32"/>
    <w:rsid w:val="00300030"/>
    <w:rsid w:val="003001D4"/>
    <w:rsid w:val="00300347"/>
    <w:rsid w:val="003004B0"/>
    <w:rsid w:val="003006A6"/>
    <w:rsid w:val="00300CFA"/>
    <w:rsid w:val="00300F42"/>
    <w:rsid w:val="003010AC"/>
    <w:rsid w:val="00301164"/>
    <w:rsid w:val="003013ED"/>
    <w:rsid w:val="0030148D"/>
    <w:rsid w:val="003014D3"/>
    <w:rsid w:val="003015D2"/>
    <w:rsid w:val="00301A87"/>
    <w:rsid w:val="00301B48"/>
    <w:rsid w:val="00301BA1"/>
    <w:rsid w:val="00301CE0"/>
    <w:rsid w:val="00301D2D"/>
    <w:rsid w:val="00301EF1"/>
    <w:rsid w:val="00302101"/>
    <w:rsid w:val="003022EE"/>
    <w:rsid w:val="003023D3"/>
    <w:rsid w:val="003029A6"/>
    <w:rsid w:val="00302BA1"/>
    <w:rsid w:val="00302CF4"/>
    <w:rsid w:val="00302D56"/>
    <w:rsid w:val="00302D67"/>
    <w:rsid w:val="00303042"/>
    <w:rsid w:val="00303765"/>
    <w:rsid w:val="003041F4"/>
    <w:rsid w:val="003044C1"/>
    <w:rsid w:val="003049F0"/>
    <w:rsid w:val="00304AFC"/>
    <w:rsid w:val="00304C0B"/>
    <w:rsid w:val="00304CD7"/>
    <w:rsid w:val="00304D54"/>
    <w:rsid w:val="00304DC0"/>
    <w:rsid w:val="00304F12"/>
    <w:rsid w:val="00305217"/>
    <w:rsid w:val="00305287"/>
    <w:rsid w:val="0030544D"/>
    <w:rsid w:val="0030568A"/>
    <w:rsid w:val="003059D0"/>
    <w:rsid w:val="00305A71"/>
    <w:rsid w:val="00305B45"/>
    <w:rsid w:val="00305D2B"/>
    <w:rsid w:val="00305E8C"/>
    <w:rsid w:val="003064D4"/>
    <w:rsid w:val="003065ED"/>
    <w:rsid w:val="003066EA"/>
    <w:rsid w:val="00306912"/>
    <w:rsid w:val="00306C2C"/>
    <w:rsid w:val="00306CB0"/>
    <w:rsid w:val="00306EAB"/>
    <w:rsid w:val="0030711A"/>
    <w:rsid w:val="003072F8"/>
    <w:rsid w:val="0030773D"/>
    <w:rsid w:val="00307B53"/>
    <w:rsid w:val="0031091D"/>
    <w:rsid w:val="00310B2F"/>
    <w:rsid w:val="00310E6E"/>
    <w:rsid w:val="003110D6"/>
    <w:rsid w:val="00311508"/>
    <w:rsid w:val="00311ABB"/>
    <w:rsid w:val="00311D11"/>
    <w:rsid w:val="00311E63"/>
    <w:rsid w:val="00311E6D"/>
    <w:rsid w:val="00311F82"/>
    <w:rsid w:val="00311F94"/>
    <w:rsid w:val="00312713"/>
    <w:rsid w:val="00312A86"/>
    <w:rsid w:val="00312B57"/>
    <w:rsid w:val="00312C09"/>
    <w:rsid w:val="00312C77"/>
    <w:rsid w:val="003134C7"/>
    <w:rsid w:val="00313944"/>
    <w:rsid w:val="003139FE"/>
    <w:rsid w:val="00313B05"/>
    <w:rsid w:val="00313E7F"/>
    <w:rsid w:val="003142F1"/>
    <w:rsid w:val="003143FB"/>
    <w:rsid w:val="00314E7E"/>
    <w:rsid w:val="00314EBD"/>
    <w:rsid w:val="0031504B"/>
    <w:rsid w:val="00315090"/>
    <w:rsid w:val="00315395"/>
    <w:rsid w:val="0031565D"/>
    <w:rsid w:val="00315A9F"/>
    <w:rsid w:val="00315C27"/>
    <w:rsid w:val="00315CF6"/>
    <w:rsid w:val="00315DF6"/>
    <w:rsid w:val="00315F9A"/>
    <w:rsid w:val="00315FC1"/>
    <w:rsid w:val="003160A9"/>
    <w:rsid w:val="003163E1"/>
    <w:rsid w:val="00316D8D"/>
    <w:rsid w:val="00316EE5"/>
    <w:rsid w:val="0031722C"/>
    <w:rsid w:val="00317259"/>
    <w:rsid w:val="003179DD"/>
    <w:rsid w:val="00317A6F"/>
    <w:rsid w:val="00317FB6"/>
    <w:rsid w:val="003201ED"/>
    <w:rsid w:val="003205A9"/>
    <w:rsid w:val="003206D3"/>
    <w:rsid w:val="00320B49"/>
    <w:rsid w:val="0032162C"/>
    <w:rsid w:val="00321730"/>
    <w:rsid w:val="00321758"/>
    <w:rsid w:val="003218D3"/>
    <w:rsid w:val="00321A03"/>
    <w:rsid w:val="00322518"/>
    <w:rsid w:val="0032254B"/>
    <w:rsid w:val="003225EC"/>
    <w:rsid w:val="0032282B"/>
    <w:rsid w:val="00322BAD"/>
    <w:rsid w:val="00323314"/>
    <w:rsid w:val="00323397"/>
    <w:rsid w:val="003237D8"/>
    <w:rsid w:val="00323A5F"/>
    <w:rsid w:val="00323BF9"/>
    <w:rsid w:val="00323C4D"/>
    <w:rsid w:val="00324159"/>
    <w:rsid w:val="0032416F"/>
    <w:rsid w:val="003243A5"/>
    <w:rsid w:val="0032444C"/>
    <w:rsid w:val="00324BFE"/>
    <w:rsid w:val="00324DBD"/>
    <w:rsid w:val="00325272"/>
    <w:rsid w:val="0032534E"/>
    <w:rsid w:val="00325657"/>
    <w:rsid w:val="003256E8"/>
    <w:rsid w:val="00325E88"/>
    <w:rsid w:val="00326258"/>
    <w:rsid w:val="0032647F"/>
    <w:rsid w:val="00326575"/>
    <w:rsid w:val="0032681F"/>
    <w:rsid w:val="00326C0A"/>
    <w:rsid w:val="00326CC8"/>
    <w:rsid w:val="0032723C"/>
    <w:rsid w:val="00327361"/>
    <w:rsid w:val="00327458"/>
    <w:rsid w:val="00327511"/>
    <w:rsid w:val="00327615"/>
    <w:rsid w:val="003277CD"/>
    <w:rsid w:val="00327DE6"/>
    <w:rsid w:val="00327ECF"/>
    <w:rsid w:val="00330100"/>
    <w:rsid w:val="003302C6"/>
    <w:rsid w:val="00330603"/>
    <w:rsid w:val="00330B65"/>
    <w:rsid w:val="00330B72"/>
    <w:rsid w:val="00330E2E"/>
    <w:rsid w:val="00330EF4"/>
    <w:rsid w:val="003314CE"/>
    <w:rsid w:val="003314D7"/>
    <w:rsid w:val="003319AA"/>
    <w:rsid w:val="00331C36"/>
    <w:rsid w:val="00331F82"/>
    <w:rsid w:val="00332088"/>
    <w:rsid w:val="00332120"/>
    <w:rsid w:val="003322F5"/>
    <w:rsid w:val="00332340"/>
    <w:rsid w:val="003323D5"/>
    <w:rsid w:val="003327E5"/>
    <w:rsid w:val="003328B3"/>
    <w:rsid w:val="00332A87"/>
    <w:rsid w:val="00332BC0"/>
    <w:rsid w:val="00332CA0"/>
    <w:rsid w:val="00332CED"/>
    <w:rsid w:val="00332CEE"/>
    <w:rsid w:val="0033334A"/>
    <w:rsid w:val="00333581"/>
    <w:rsid w:val="003337C5"/>
    <w:rsid w:val="00333805"/>
    <w:rsid w:val="0033385C"/>
    <w:rsid w:val="0033397F"/>
    <w:rsid w:val="00333D88"/>
    <w:rsid w:val="003340FA"/>
    <w:rsid w:val="0033453F"/>
    <w:rsid w:val="003345AD"/>
    <w:rsid w:val="0033463E"/>
    <w:rsid w:val="003347F6"/>
    <w:rsid w:val="00334B11"/>
    <w:rsid w:val="00334C56"/>
    <w:rsid w:val="00334D5C"/>
    <w:rsid w:val="003351FD"/>
    <w:rsid w:val="00335205"/>
    <w:rsid w:val="0033561B"/>
    <w:rsid w:val="00335A5C"/>
    <w:rsid w:val="00335B82"/>
    <w:rsid w:val="00335CEB"/>
    <w:rsid w:val="00335F40"/>
    <w:rsid w:val="003361A8"/>
    <w:rsid w:val="003362FE"/>
    <w:rsid w:val="00336456"/>
    <w:rsid w:val="003366EC"/>
    <w:rsid w:val="00336880"/>
    <w:rsid w:val="003369C8"/>
    <w:rsid w:val="00336A24"/>
    <w:rsid w:val="00336C8E"/>
    <w:rsid w:val="00336F4D"/>
    <w:rsid w:val="00336F7C"/>
    <w:rsid w:val="0033788F"/>
    <w:rsid w:val="00337FE4"/>
    <w:rsid w:val="00340331"/>
    <w:rsid w:val="0034045D"/>
    <w:rsid w:val="00340614"/>
    <w:rsid w:val="0034075E"/>
    <w:rsid w:val="00340899"/>
    <w:rsid w:val="00340B32"/>
    <w:rsid w:val="00341060"/>
    <w:rsid w:val="00341449"/>
    <w:rsid w:val="00341853"/>
    <w:rsid w:val="00341DF4"/>
    <w:rsid w:val="00342419"/>
    <w:rsid w:val="0034245C"/>
    <w:rsid w:val="003425EF"/>
    <w:rsid w:val="0034293F"/>
    <w:rsid w:val="0034296A"/>
    <w:rsid w:val="00342A88"/>
    <w:rsid w:val="00343278"/>
    <w:rsid w:val="0034336E"/>
    <w:rsid w:val="00343407"/>
    <w:rsid w:val="00343487"/>
    <w:rsid w:val="003435D2"/>
    <w:rsid w:val="00343772"/>
    <w:rsid w:val="0034381B"/>
    <w:rsid w:val="00343C80"/>
    <w:rsid w:val="00343DC5"/>
    <w:rsid w:val="00344042"/>
    <w:rsid w:val="0034432A"/>
    <w:rsid w:val="00344A4F"/>
    <w:rsid w:val="00344F09"/>
    <w:rsid w:val="00345071"/>
    <w:rsid w:val="00345073"/>
    <w:rsid w:val="0034517D"/>
    <w:rsid w:val="00345326"/>
    <w:rsid w:val="00345AF4"/>
    <w:rsid w:val="00345D24"/>
    <w:rsid w:val="00345E2B"/>
    <w:rsid w:val="003460A0"/>
    <w:rsid w:val="00346476"/>
    <w:rsid w:val="00346698"/>
    <w:rsid w:val="00346B77"/>
    <w:rsid w:val="00346B86"/>
    <w:rsid w:val="00346BAD"/>
    <w:rsid w:val="00346DFD"/>
    <w:rsid w:val="00347346"/>
    <w:rsid w:val="0034760D"/>
    <w:rsid w:val="0034761E"/>
    <w:rsid w:val="003476E9"/>
    <w:rsid w:val="0034775D"/>
    <w:rsid w:val="00347B09"/>
    <w:rsid w:val="003501E5"/>
    <w:rsid w:val="00350201"/>
    <w:rsid w:val="00350288"/>
    <w:rsid w:val="0035033A"/>
    <w:rsid w:val="00350674"/>
    <w:rsid w:val="0035068D"/>
    <w:rsid w:val="003506C1"/>
    <w:rsid w:val="003507FE"/>
    <w:rsid w:val="00350FA2"/>
    <w:rsid w:val="00351036"/>
    <w:rsid w:val="003510C1"/>
    <w:rsid w:val="003513EF"/>
    <w:rsid w:val="003516C2"/>
    <w:rsid w:val="00351900"/>
    <w:rsid w:val="00351D68"/>
    <w:rsid w:val="00351E72"/>
    <w:rsid w:val="00351FA7"/>
    <w:rsid w:val="0035205B"/>
    <w:rsid w:val="00352228"/>
    <w:rsid w:val="00352348"/>
    <w:rsid w:val="00352E80"/>
    <w:rsid w:val="0035339E"/>
    <w:rsid w:val="0035341F"/>
    <w:rsid w:val="00353831"/>
    <w:rsid w:val="00353A0B"/>
    <w:rsid w:val="00353C31"/>
    <w:rsid w:val="00353F19"/>
    <w:rsid w:val="00353FDD"/>
    <w:rsid w:val="00354243"/>
    <w:rsid w:val="003545C8"/>
    <w:rsid w:val="0035461D"/>
    <w:rsid w:val="003547C5"/>
    <w:rsid w:val="00354A8E"/>
    <w:rsid w:val="00354D54"/>
    <w:rsid w:val="003553E3"/>
    <w:rsid w:val="00355537"/>
    <w:rsid w:val="003555AC"/>
    <w:rsid w:val="003555B1"/>
    <w:rsid w:val="003560F2"/>
    <w:rsid w:val="0035611B"/>
    <w:rsid w:val="00356799"/>
    <w:rsid w:val="00356DCF"/>
    <w:rsid w:val="00356F45"/>
    <w:rsid w:val="00357563"/>
    <w:rsid w:val="00357A03"/>
    <w:rsid w:val="00357A61"/>
    <w:rsid w:val="00357C2D"/>
    <w:rsid w:val="00357E03"/>
    <w:rsid w:val="00357ED5"/>
    <w:rsid w:val="003600FC"/>
    <w:rsid w:val="003605AB"/>
    <w:rsid w:val="0036074E"/>
    <w:rsid w:val="0036081C"/>
    <w:rsid w:val="00360A08"/>
    <w:rsid w:val="00360DD9"/>
    <w:rsid w:val="003610CE"/>
    <w:rsid w:val="0036157F"/>
    <w:rsid w:val="00362147"/>
    <w:rsid w:val="003622A3"/>
    <w:rsid w:val="003622FA"/>
    <w:rsid w:val="00362C7E"/>
    <w:rsid w:val="00362E11"/>
    <w:rsid w:val="00363342"/>
    <w:rsid w:val="003639D1"/>
    <w:rsid w:val="00363A7B"/>
    <w:rsid w:val="003641C3"/>
    <w:rsid w:val="003642A0"/>
    <w:rsid w:val="0036459D"/>
    <w:rsid w:val="0036459F"/>
    <w:rsid w:val="00364623"/>
    <w:rsid w:val="0036464A"/>
    <w:rsid w:val="00364864"/>
    <w:rsid w:val="0036498C"/>
    <w:rsid w:val="00364A76"/>
    <w:rsid w:val="00364AEC"/>
    <w:rsid w:val="00364BB4"/>
    <w:rsid w:val="00364D2B"/>
    <w:rsid w:val="00365A05"/>
    <w:rsid w:val="00365A72"/>
    <w:rsid w:val="00365AE7"/>
    <w:rsid w:val="00365F0E"/>
    <w:rsid w:val="0036604E"/>
    <w:rsid w:val="00366073"/>
    <w:rsid w:val="00366253"/>
    <w:rsid w:val="003662EB"/>
    <w:rsid w:val="003664F9"/>
    <w:rsid w:val="00366570"/>
    <w:rsid w:val="0036657F"/>
    <w:rsid w:val="0036675E"/>
    <w:rsid w:val="003667A9"/>
    <w:rsid w:val="003670DD"/>
    <w:rsid w:val="003670E2"/>
    <w:rsid w:val="003672DE"/>
    <w:rsid w:val="003673EF"/>
    <w:rsid w:val="00367540"/>
    <w:rsid w:val="003675B5"/>
    <w:rsid w:val="00367A41"/>
    <w:rsid w:val="00367F84"/>
    <w:rsid w:val="0037029D"/>
    <w:rsid w:val="0037053C"/>
    <w:rsid w:val="00370FF5"/>
    <w:rsid w:val="00370FFA"/>
    <w:rsid w:val="0037100D"/>
    <w:rsid w:val="00371468"/>
    <w:rsid w:val="00371772"/>
    <w:rsid w:val="003718F4"/>
    <w:rsid w:val="00371911"/>
    <w:rsid w:val="00371940"/>
    <w:rsid w:val="00371A5D"/>
    <w:rsid w:val="00371E98"/>
    <w:rsid w:val="00371ECB"/>
    <w:rsid w:val="00372207"/>
    <w:rsid w:val="00372892"/>
    <w:rsid w:val="003729D1"/>
    <w:rsid w:val="00372ECF"/>
    <w:rsid w:val="0037328C"/>
    <w:rsid w:val="0037359B"/>
    <w:rsid w:val="00373710"/>
    <w:rsid w:val="00373783"/>
    <w:rsid w:val="00373BB3"/>
    <w:rsid w:val="003740FF"/>
    <w:rsid w:val="003742B2"/>
    <w:rsid w:val="00374D0B"/>
    <w:rsid w:val="00374F26"/>
    <w:rsid w:val="00374F2A"/>
    <w:rsid w:val="0037508A"/>
    <w:rsid w:val="003750C1"/>
    <w:rsid w:val="00375145"/>
    <w:rsid w:val="00375279"/>
    <w:rsid w:val="003756DC"/>
    <w:rsid w:val="00375817"/>
    <w:rsid w:val="00375945"/>
    <w:rsid w:val="00375AA4"/>
    <w:rsid w:val="00375D22"/>
    <w:rsid w:val="00375DB3"/>
    <w:rsid w:val="00375E92"/>
    <w:rsid w:val="003760A9"/>
    <w:rsid w:val="00376259"/>
    <w:rsid w:val="00376322"/>
    <w:rsid w:val="0037682C"/>
    <w:rsid w:val="0037694A"/>
    <w:rsid w:val="00377059"/>
    <w:rsid w:val="0037731A"/>
    <w:rsid w:val="003779DC"/>
    <w:rsid w:val="003803AF"/>
    <w:rsid w:val="003808F6"/>
    <w:rsid w:val="00380B72"/>
    <w:rsid w:val="00380D91"/>
    <w:rsid w:val="00380E9C"/>
    <w:rsid w:val="0038161F"/>
    <w:rsid w:val="0038197B"/>
    <w:rsid w:val="00381D14"/>
    <w:rsid w:val="003820FB"/>
    <w:rsid w:val="003822C0"/>
    <w:rsid w:val="00382614"/>
    <w:rsid w:val="003826FF"/>
    <w:rsid w:val="003827B0"/>
    <w:rsid w:val="00382867"/>
    <w:rsid w:val="00382AFA"/>
    <w:rsid w:val="0038326C"/>
    <w:rsid w:val="003833B6"/>
    <w:rsid w:val="00383429"/>
    <w:rsid w:val="00383A2A"/>
    <w:rsid w:val="00383ABB"/>
    <w:rsid w:val="00383FB8"/>
    <w:rsid w:val="0038437A"/>
    <w:rsid w:val="003845E1"/>
    <w:rsid w:val="00384F40"/>
    <w:rsid w:val="003851B1"/>
    <w:rsid w:val="00385606"/>
    <w:rsid w:val="00385728"/>
    <w:rsid w:val="00385A78"/>
    <w:rsid w:val="00385B1A"/>
    <w:rsid w:val="0038667B"/>
    <w:rsid w:val="00386761"/>
    <w:rsid w:val="003867F6"/>
    <w:rsid w:val="003868CC"/>
    <w:rsid w:val="00386D34"/>
    <w:rsid w:val="00386EDF"/>
    <w:rsid w:val="003870E0"/>
    <w:rsid w:val="00387627"/>
    <w:rsid w:val="00387A2D"/>
    <w:rsid w:val="00387FF7"/>
    <w:rsid w:val="00390012"/>
    <w:rsid w:val="0039019D"/>
    <w:rsid w:val="0039046F"/>
    <w:rsid w:val="00390567"/>
    <w:rsid w:val="00390F43"/>
    <w:rsid w:val="00390F7A"/>
    <w:rsid w:val="0039141A"/>
    <w:rsid w:val="00391AC0"/>
    <w:rsid w:val="00391E21"/>
    <w:rsid w:val="003920D8"/>
    <w:rsid w:val="003923B2"/>
    <w:rsid w:val="00392B0B"/>
    <w:rsid w:val="00392BD9"/>
    <w:rsid w:val="00392DBD"/>
    <w:rsid w:val="00392FE5"/>
    <w:rsid w:val="00393854"/>
    <w:rsid w:val="003939B4"/>
    <w:rsid w:val="00393F50"/>
    <w:rsid w:val="0039405B"/>
    <w:rsid w:val="003940C6"/>
    <w:rsid w:val="0039431C"/>
    <w:rsid w:val="003945A6"/>
    <w:rsid w:val="00394614"/>
    <w:rsid w:val="00394A3A"/>
    <w:rsid w:val="003951DB"/>
    <w:rsid w:val="00395207"/>
    <w:rsid w:val="003952DE"/>
    <w:rsid w:val="00395630"/>
    <w:rsid w:val="00395A7B"/>
    <w:rsid w:val="00395E37"/>
    <w:rsid w:val="00395FA5"/>
    <w:rsid w:val="003961CB"/>
    <w:rsid w:val="00396239"/>
    <w:rsid w:val="00396258"/>
    <w:rsid w:val="0039663C"/>
    <w:rsid w:val="00396939"/>
    <w:rsid w:val="00397026"/>
    <w:rsid w:val="00397268"/>
    <w:rsid w:val="00397435"/>
    <w:rsid w:val="003974CC"/>
    <w:rsid w:val="003976D2"/>
    <w:rsid w:val="00397894"/>
    <w:rsid w:val="00397906"/>
    <w:rsid w:val="00397A69"/>
    <w:rsid w:val="00397ADE"/>
    <w:rsid w:val="00397BE5"/>
    <w:rsid w:val="00397C20"/>
    <w:rsid w:val="00397C2B"/>
    <w:rsid w:val="00397D18"/>
    <w:rsid w:val="003A04E4"/>
    <w:rsid w:val="003A0933"/>
    <w:rsid w:val="003A095F"/>
    <w:rsid w:val="003A09B1"/>
    <w:rsid w:val="003A0AAF"/>
    <w:rsid w:val="003A0AE7"/>
    <w:rsid w:val="003A0B56"/>
    <w:rsid w:val="003A112A"/>
    <w:rsid w:val="003A13EF"/>
    <w:rsid w:val="003A1A4F"/>
    <w:rsid w:val="003A1D1C"/>
    <w:rsid w:val="003A1EA0"/>
    <w:rsid w:val="003A2075"/>
    <w:rsid w:val="003A227E"/>
    <w:rsid w:val="003A2296"/>
    <w:rsid w:val="003A2419"/>
    <w:rsid w:val="003A2585"/>
    <w:rsid w:val="003A2701"/>
    <w:rsid w:val="003A299F"/>
    <w:rsid w:val="003A2B17"/>
    <w:rsid w:val="003A2D79"/>
    <w:rsid w:val="003A2DDB"/>
    <w:rsid w:val="003A39F6"/>
    <w:rsid w:val="003A4043"/>
    <w:rsid w:val="003A440A"/>
    <w:rsid w:val="003A44AB"/>
    <w:rsid w:val="003A4791"/>
    <w:rsid w:val="003A5018"/>
    <w:rsid w:val="003A5467"/>
    <w:rsid w:val="003A566C"/>
    <w:rsid w:val="003A5BC5"/>
    <w:rsid w:val="003A5D12"/>
    <w:rsid w:val="003A5DB2"/>
    <w:rsid w:val="003A5E82"/>
    <w:rsid w:val="003A60E3"/>
    <w:rsid w:val="003A6247"/>
    <w:rsid w:val="003A631F"/>
    <w:rsid w:val="003A6354"/>
    <w:rsid w:val="003A6391"/>
    <w:rsid w:val="003A6A80"/>
    <w:rsid w:val="003A6AB7"/>
    <w:rsid w:val="003A6E99"/>
    <w:rsid w:val="003A71D8"/>
    <w:rsid w:val="003A7A79"/>
    <w:rsid w:val="003A7D45"/>
    <w:rsid w:val="003A7D4D"/>
    <w:rsid w:val="003A7DAA"/>
    <w:rsid w:val="003A7F48"/>
    <w:rsid w:val="003B025F"/>
    <w:rsid w:val="003B07F0"/>
    <w:rsid w:val="003B0901"/>
    <w:rsid w:val="003B0B57"/>
    <w:rsid w:val="003B0D37"/>
    <w:rsid w:val="003B1048"/>
    <w:rsid w:val="003B111E"/>
    <w:rsid w:val="003B12FF"/>
    <w:rsid w:val="003B1467"/>
    <w:rsid w:val="003B14FD"/>
    <w:rsid w:val="003B1751"/>
    <w:rsid w:val="003B18AA"/>
    <w:rsid w:val="003B250F"/>
    <w:rsid w:val="003B2661"/>
    <w:rsid w:val="003B2683"/>
    <w:rsid w:val="003B2906"/>
    <w:rsid w:val="003B2C9E"/>
    <w:rsid w:val="003B2E0F"/>
    <w:rsid w:val="003B2FE5"/>
    <w:rsid w:val="003B30B6"/>
    <w:rsid w:val="003B3631"/>
    <w:rsid w:val="003B36E3"/>
    <w:rsid w:val="003B399A"/>
    <w:rsid w:val="003B401E"/>
    <w:rsid w:val="003B401F"/>
    <w:rsid w:val="003B40C4"/>
    <w:rsid w:val="003B4206"/>
    <w:rsid w:val="003B4691"/>
    <w:rsid w:val="003B4723"/>
    <w:rsid w:val="003B52A7"/>
    <w:rsid w:val="003B5614"/>
    <w:rsid w:val="003B58B2"/>
    <w:rsid w:val="003B5C12"/>
    <w:rsid w:val="003B5E7D"/>
    <w:rsid w:val="003B6157"/>
    <w:rsid w:val="003B6490"/>
    <w:rsid w:val="003B6759"/>
    <w:rsid w:val="003B6765"/>
    <w:rsid w:val="003B6777"/>
    <w:rsid w:val="003B68E4"/>
    <w:rsid w:val="003B6A0B"/>
    <w:rsid w:val="003B6D5A"/>
    <w:rsid w:val="003B703F"/>
    <w:rsid w:val="003B71D7"/>
    <w:rsid w:val="003B71FE"/>
    <w:rsid w:val="003B7281"/>
    <w:rsid w:val="003B7329"/>
    <w:rsid w:val="003B74CC"/>
    <w:rsid w:val="003B7B37"/>
    <w:rsid w:val="003B7C39"/>
    <w:rsid w:val="003B7FF6"/>
    <w:rsid w:val="003C02A2"/>
    <w:rsid w:val="003C0583"/>
    <w:rsid w:val="003C066D"/>
    <w:rsid w:val="003C06A4"/>
    <w:rsid w:val="003C0875"/>
    <w:rsid w:val="003C0A81"/>
    <w:rsid w:val="003C0C32"/>
    <w:rsid w:val="003C0F3D"/>
    <w:rsid w:val="003C11FF"/>
    <w:rsid w:val="003C1765"/>
    <w:rsid w:val="003C1B89"/>
    <w:rsid w:val="003C1E33"/>
    <w:rsid w:val="003C1EC6"/>
    <w:rsid w:val="003C1F30"/>
    <w:rsid w:val="003C1FB9"/>
    <w:rsid w:val="003C262C"/>
    <w:rsid w:val="003C27FC"/>
    <w:rsid w:val="003C2E61"/>
    <w:rsid w:val="003C34CB"/>
    <w:rsid w:val="003C35EA"/>
    <w:rsid w:val="003C377F"/>
    <w:rsid w:val="003C3BD5"/>
    <w:rsid w:val="003C3BEE"/>
    <w:rsid w:val="003C3FBF"/>
    <w:rsid w:val="003C425E"/>
    <w:rsid w:val="003C4450"/>
    <w:rsid w:val="003C4457"/>
    <w:rsid w:val="003C4A80"/>
    <w:rsid w:val="003C4AD6"/>
    <w:rsid w:val="003C4B70"/>
    <w:rsid w:val="003C4C54"/>
    <w:rsid w:val="003C4E11"/>
    <w:rsid w:val="003C4FED"/>
    <w:rsid w:val="003C518D"/>
    <w:rsid w:val="003C557D"/>
    <w:rsid w:val="003C5F54"/>
    <w:rsid w:val="003C6181"/>
    <w:rsid w:val="003C6406"/>
    <w:rsid w:val="003C6823"/>
    <w:rsid w:val="003C6D74"/>
    <w:rsid w:val="003C70A0"/>
    <w:rsid w:val="003C72AB"/>
    <w:rsid w:val="003C735E"/>
    <w:rsid w:val="003C776F"/>
    <w:rsid w:val="003C7F97"/>
    <w:rsid w:val="003D0673"/>
    <w:rsid w:val="003D0CD0"/>
    <w:rsid w:val="003D0D95"/>
    <w:rsid w:val="003D0EDB"/>
    <w:rsid w:val="003D1227"/>
    <w:rsid w:val="003D1573"/>
    <w:rsid w:val="003D1600"/>
    <w:rsid w:val="003D1784"/>
    <w:rsid w:val="003D185E"/>
    <w:rsid w:val="003D1ABC"/>
    <w:rsid w:val="003D1C5A"/>
    <w:rsid w:val="003D1CAD"/>
    <w:rsid w:val="003D254C"/>
    <w:rsid w:val="003D28FB"/>
    <w:rsid w:val="003D2971"/>
    <w:rsid w:val="003D2C4D"/>
    <w:rsid w:val="003D2CA8"/>
    <w:rsid w:val="003D2D3F"/>
    <w:rsid w:val="003D2DD2"/>
    <w:rsid w:val="003D2E4D"/>
    <w:rsid w:val="003D312D"/>
    <w:rsid w:val="003D3189"/>
    <w:rsid w:val="003D3398"/>
    <w:rsid w:val="003D367C"/>
    <w:rsid w:val="003D3A20"/>
    <w:rsid w:val="003D3AB5"/>
    <w:rsid w:val="003D3AF9"/>
    <w:rsid w:val="003D3C28"/>
    <w:rsid w:val="003D3D96"/>
    <w:rsid w:val="003D3DA6"/>
    <w:rsid w:val="003D3DDF"/>
    <w:rsid w:val="003D43C5"/>
    <w:rsid w:val="003D4479"/>
    <w:rsid w:val="003D483E"/>
    <w:rsid w:val="003D4BA1"/>
    <w:rsid w:val="003D4D11"/>
    <w:rsid w:val="003D4ECF"/>
    <w:rsid w:val="003D5260"/>
    <w:rsid w:val="003D53CE"/>
    <w:rsid w:val="003D5436"/>
    <w:rsid w:val="003D55D8"/>
    <w:rsid w:val="003D5826"/>
    <w:rsid w:val="003D58B6"/>
    <w:rsid w:val="003D592A"/>
    <w:rsid w:val="003D5986"/>
    <w:rsid w:val="003D5A92"/>
    <w:rsid w:val="003D665A"/>
    <w:rsid w:val="003D676D"/>
    <w:rsid w:val="003D73B0"/>
    <w:rsid w:val="003D7431"/>
    <w:rsid w:val="003D76BA"/>
    <w:rsid w:val="003D7716"/>
    <w:rsid w:val="003D77D9"/>
    <w:rsid w:val="003D79D8"/>
    <w:rsid w:val="003D7C63"/>
    <w:rsid w:val="003D7E91"/>
    <w:rsid w:val="003E02DB"/>
    <w:rsid w:val="003E0320"/>
    <w:rsid w:val="003E07E6"/>
    <w:rsid w:val="003E10AE"/>
    <w:rsid w:val="003E119D"/>
    <w:rsid w:val="003E11F4"/>
    <w:rsid w:val="003E1205"/>
    <w:rsid w:val="003E13BC"/>
    <w:rsid w:val="003E1713"/>
    <w:rsid w:val="003E171D"/>
    <w:rsid w:val="003E1A27"/>
    <w:rsid w:val="003E1AE9"/>
    <w:rsid w:val="003E1FF4"/>
    <w:rsid w:val="003E20A9"/>
    <w:rsid w:val="003E25DD"/>
    <w:rsid w:val="003E2621"/>
    <w:rsid w:val="003E2657"/>
    <w:rsid w:val="003E3198"/>
    <w:rsid w:val="003E31BA"/>
    <w:rsid w:val="003E3245"/>
    <w:rsid w:val="003E328A"/>
    <w:rsid w:val="003E33DA"/>
    <w:rsid w:val="003E34FF"/>
    <w:rsid w:val="003E386E"/>
    <w:rsid w:val="003E3A35"/>
    <w:rsid w:val="003E3BD1"/>
    <w:rsid w:val="003E3E96"/>
    <w:rsid w:val="003E3FB0"/>
    <w:rsid w:val="003E423D"/>
    <w:rsid w:val="003E45C5"/>
    <w:rsid w:val="003E4722"/>
    <w:rsid w:val="003E4832"/>
    <w:rsid w:val="003E4F90"/>
    <w:rsid w:val="003E50AC"/>
    <w:rsid w:val="003E50E6"/>
    <w:rsid w:val="003E5118"/>
    <w:rsid w:val="003E5876"/>
    <w:rsid w:val="003E58ED"/>
    <w:rsid w:val="003E5968"/>
    <w:rsid w:val="003E5992"/>
    <w:rsid w:val="003E5BF9"/>
    <w:rsid w:val="003E5EAB"/>
    <w:rsid w:val="003E5F5C"/>
    <w:rsid w:val="003E60B7"/>
    <w:rsid w:val="003E6642"/>
    <w:rsid w:val="003E6AFB"/>
    <w:rsid w:val="003E6ECE"/>
    <w:rsid w:val="003E72F5"/>
    <w:rsid w:val="003E73DD"/>
    <w:rsid w:val="003F045C"/>
    <w:rsid w:val="003F0535"/>
    <w:rsid w:val="003F0C41"/>
    <w:rsid w:val="003F10F4"/>
    <w:rsid w:val="003F1460"/>
    <w:rsid w:val="003F1487"/>
    <w:rsid w:val="003F15EE"/>
    <w:rsid w:val="003F1773"/>
    <w:rsid w:val="003F192D"/>
    <w:rsid w:val="003F1DC8"/>
    <w:rsid w:val="003F2322"/>
    <w:rsid w:val="003F249C"/>
    <w:rsid w:val="003F284A"/>
    <w:rsid w:val="003F293C"/>
    <w:rsid w:val="003F2B7E"/>
    <w:rsid w:val="003F2EE1"/>
    <w:rsid w:val="003F2FD1"/>
    <w:rsid w:val="003F2FDE"/>
    <w:rsid w:val="003F30A2"/>
    <w:rsid w:val="003F33BC"/>
    <w:rsid w:val="003F36C5"/>
    <w:rsid w:val="003F3D8E"/>
    <w:rsid w:val="003F3E65"/>
    <w:rsid w:val="003F40EF"/>
    <w:rsid w:val="003F4769"/>
    <w:rsid w:val="003F4B12"/>
    <w:rsid w:val="003F4D72"/>
    <w:rsid w:val="003F502A"/>
    <w:rsid w:val="003F5490"/>
    <w:rsid w:val="003F5A6F"/>
    <w:rsid w:val="003F5AF0"/>
    <w:rsid w:val="003F622B"/>
    <w:rsid w:val="003F6433"/>
    <w:rsid w:val="003F64C0"/>
    <w:rsid w:val="003F6541"/>
    <w:rsid w:val="003F66F1"/>
    <w:rsid w:val="003F691B"/>
    <w:rsid w:val="003F6A75"/>
    <w:rsid w:val="003F6A84"/>
    <w:rsid w:val="003F6E44"/>
    <w:rsid w:val="003F7232"/>
    <w:rsid w:val="003F78A7"/>
    <w:rsid w:val="003F78B1"/>
    <w:rsid w:val="003F78C7"/>
    <w:rsid w:val="003F7AA1"/>
    <w:rsid w:val="003F7B9B"/>
    <w:rsid w:val="003F7CC2"/>
    <w:rsid w:val="004002DA"/>
    <w:rsid w:val="004003D9"/>
    <w:rsid w:val="004003F1"/>
    <w:rsid w:val="0040060D"/>
    <w:rsid w:val="00400675"/>
    <w:rsid w:val="00400992"/>
    <w:rsid w:val="004009C5"/>
    <w:rsid w:val="00400A2A"/>
    <w:rsid w:val="00400E41"/>
    <w:rsid w:val="004011F7"/>
    <w:rsid w:val="00401411"/>
    <w:rsid w:val="00401574"/>
    <w:rsid w:val="00401577"/>
    <w:rsid w:val="00401767"/>
    <w:rsid w:val="00401BE9"/>
    <w:rsid w:val="00401C36"/>
    <w:rsid w:val="004021BB"/>
    <w:rsid w:val="00402683"/>
    <w:rsid w:val="00402722"/>
    <w:rsid w:val="0040272A"/>
    <w:rsid w:val="00402961"/>
    <w:rsid w:val="00402C4A"/>
    <w:rsid w:val="00402C7E"/>
    <w:rsid w:val="00402E43"/>
    <w:rsid w:val="00403006"/>
    <w:rsid w:val="0040311C"/>
    <w:rsid w:val="004031F2"/>
    <w:rsid w:val="004035F1"/>
    <w:rsid w:val="00403684"/>
    <w:rsid w:val="0040398E"/>
    <w:rsid w:val="00403A29"/>
    <w:rsid w:val="00403DB4"/>
    <w:rsid w:val="00403FE4"/>
    <w:rsid w:val="004044AC"/>
    <w:rsid w:val="004044F0"/>
    <w:rsid w:val="00404788"/>
    <w:rsid w:val="00404BB8"/>
    <w:rsid w:val="00404CD6"/>
    <w:rsid w:val="0040543F"/>
    <w:rsid w:val="00405CA3"/>
    <w:rsid w:val="00405E44"/>
    <w:rsid w:val="00405ED1"/>
    <w:rsid w:val="00405F3D"/>
    <w:rsid w:val="004062CE"/>
    <w:rsid w:val="00406719"/>
    <w:rsid w:val="00406C1F"/>
    <w:rsid w:val="00406F75"/>
    <w:rsid w:val="00407808"/>
    <w:rsid w:val="00407D41"/>
    <w:rsid w:val="00407F2D"/>
    <w:rsid w:val="004109B5"/>
    <w:rsid w:val="00410A41"/>
    <w:rsid w:val="00410A71"/>
    <w:rsid w:val="00410EE7"/>
    <w:rsid w:val="00410F0D"/>
    <w:rsid w:val="004110AA"/>
    <w:rsid w:val="00411307"/>
    <w:rsid w:val="00411634"/>
    <w:rsid w:val="00411657"/>
    <w:rsid w:val="004116FC"/>
    <w:rsid w:val="00412098"/>
    <w:rsid w:val="00412269"/>
    <w:rsid w:val="004122FA"/>
    <w:rsid w:val="0041243D"/>
    <w:rsid w:val="0041259A"/>
    <w:rsid w:val="0041296C"/>
    <w:rsid w:val="00412B38"/>
    <w:rsid w:val="00412BA1"/>
    <w:rsid w:val="00412DF8"/>
    <w:rsid w:val="004131C6"/>
    <w:rsid w:val="004133FB"/>
    <w:rsid w:val="00413636"/>
    <w:rsid w:val="0041370F"/>
    <w:rsid w:val="00413879"/>
    <w:rsid w:val="00413EC3"/>
    <w:rsid w:val="004140EE"/>
    <w:rsid w:val="00414441"/>
    <w:rsid w:val="004144F6"/>
    <w:rsid w:val="0041496C"/>
    <w:rsid w:val="004149A7"/>
    <w:rsid w:val="004149AF"/>
    <w:rsid w:val="00414A93"/>
    <w:rsid w:val="00414D5E"/>
    <w:rsid w:val="00414EFE"/>
    <w:rsid w:val="0041523E"/>
    <w:rsid w:val="004153AC"/>
    <w:rsid w:val="004153D7"/>
    <w:rsid w:val="004154E7"/>
    <w:rsid w:val="004155A0"/>
    <w:rsid w:val="00415C3F"/>
    <w:rsid w:val="00415D72"/>
    <w:rsid w:val="00416A86"/>
    <w:rsid w:val="00416A89"/>
    <w:rsid w:val="00416BC6"/>
    <w:rsid w:val="00416C9C"/>
    <w:rsid w:val="0041722F"/>
    <w:rsid w:val="0041778C"/>
    <w:rsid w:val="004178B8"/>
    <w:rsid w:val="00420073"/>
    <w:rsid w:val="004204BA"/>
    <w:rsid w:val="0042051D"/>
    <w:rsid w:val="0042072E"/>
    <w:rsid w:val="00420E7D"/>
    <w:rsid w:val="00421007"/>
    <w:rsid w:val="004211D0"/>
    <w:rsid w:val="004215B1"/>
    <w:rsid w:val="004217B6"/>
    <w:rsid w:val="0042196C"/>
    <w:rsid w:val="004219E5"/>
    <w:rsid w:val="00421A47"/>
    <w:rsid w:val="00421ACA"/>
    <w:rsid w:val="00421E8A"/>
    <w:rsid w:val="0042232B"/>
    <w:rsid w:val="00422366"/>
    <w:rsid w:val="004225F4"/>
    <w:rsid w:val="00422605"/>
    <w:rsid w:val="00422851"/>
    <w:rsid w:val="004228C9"/>
    <w:rsid w:val="00422B25"/>
    <w:rsid w:val="00422BBA"/>
    <w:rsid w:val="00422F41"/>
    <w:rsid w:val="00423356"/>
    <w:rsid w:val="0042336B"/>
    <w:rsid w:val="004234F9"/>
    <w:rsid w:val="00423A41"/>
    <w:rsid w:val="00424206"/>
    <w:rsid w:val="00424AA8"/>
    <w:rsid w:val="00424C90"/>
    <w:rsid w:val="00424DFD"/>
    <w:rsid w:val="00424ECB"/>
    <w:rsid w:val="00425024"/>
    <w:rsid w:val="0042517F"/>
    <w:rsid w:val="004252BC"/>
    <w:rsid w:val="00425690"/>
    <w:rsid w:val="004256AD"/>
    <w:rsid w:val="00425803"/>
    <w:rsid w:val="004258DC"/>
    <w:rsid w:val="00425B92"/>
    <w:rsid w:val="0042600B"/>
    <w:rsid w:val="004262CD"/>
    <w:rsid w:val="0042635F"/>
    <w:rsid w:val="004263F7"/>
    <w:rsid w:val="0042648D"/>
    <w:rsid w:val="004264BA"/>
    <w:rsid w:val="00426798"/>
    <w:rsid w:val="00426934"/>
    <w:rsid w:val="00426ACE"/>
    <w:rsid w:val="00426B8E"/>
    <w:rsid w:val="00426D69"/>
    <w:rsid w:val="00426D8E"/>
    <w:rsid w:val="004271A7"/>
    <w:rsid w:val="00427743"/>
    <w:rsid w:val="004279D2"/>
    <w:rsid w:val="00427B23"/>
    <w:rsid w:val="00427C49"/>
    <w:rsid w:val="00427DB6"/>
    <w:rsid w:val="00427FF8"/>
    <w:rsid w:val="004301C1"/>
    <w:rsid w:val="0043071B"/>
    <w:rsid w:val="00430739"/>
    <w:rsid w:val="004308D6"/>
    <w:rsid w:val="0043126B"/>
    <w:rsid w:val="00431779"/>
    <w:rsid w:val="0043178E"/>
    <w:rsid w:val="004318AE"/>
    <w:rsid w:val="00431949"/>
    <w:rsid w:val="00431DAE"/>
    <w:rsid w:val="00431E00"/>
    <w:rsid w:val="00432021"/>
    <w:rsid w:val="004320B2"/>
    <w:rsid w:val="00432138"/>
    <w:rsid w:val="004321EF"/>
    <w:rsid w:val="00432213"/>
    <w:rsid w:val="004325CD"/>
    <w:rsid w:val="00432AC3"/>
    <w:rsid w:val="00433482"/>
    <w:rsid w:val="00433507"/>
    <w:rsid w:val="00433A6F"/>
    <w:rsid w:val="00433C7C"/>
    <w:rsid w:val="00433E8A"/>
    <w:rsid w:val="00433F3F"/>
    <w:rsid w:val="00433FF2"/>
    <w:rsid w:val="0043405D"/>
    <w:rsid w:val="004340F4"/>
    <w:rsid w:val="0043449D"/>
    <w:rsid w:val="00434714"/>
    <w:rsid w:val="00434920"/>
    <w:rsid w:val="0043498D"/>
    <w:rsid w:val="00434A86"/>
    <w:rsid w:val="00434C30"/>
    <w:rsid w:val="00434EEA"/>
    <w:rsid w:val="00434F11"/>
    <w:rsid w:val="00434F2B"/>
    <w:rsid w:val="00435220"/>
    <w:rsid w:val="004353DD"/>
    <w:rsid w:val="0043547B"/>
    <w:rsid w:val="00436387"/>
    <w:rsid w:val="004367A4"/>
    <w:rsid w:val="00436A49"/>
    <w:rsid w:val="0043742D"/>
    <w:rsid w:val="00437680"/>
    <w:rsid w:val="0043775B"/>
    <w:rsid w:val="004377BC"/>
    <w:rsid w:val="004377F0"/>
    <w:rsid w:val="00437C67"/>
    <w:rsid w:val="00437E39"/>
    <w:rsid w:val="00440159"/>
    <w:rsid w:val="0044019A"/>
    <w:rsid w:val="004405E3"/>
    <w:rsid w:val="00440605"/>
    <w:rsid w:val="00440751"/>
    <w:rsid w:val="004407AC"/>
    <w:rsid w:val="00440812"/>
    <w:rsid w:val="00440EBF"/>
    <w:rsid w:val="00440F13"/>
    <w:rsid w:val="00440F58"/>
    <w:rsid w:val="004412B5"/>
    <w:rsid w:val="004412F7"/>
    <w:rsid w:val="00441458"/>
    <w:rsid w:val="0044166B"/>
    <w:rsid w:val="004419A7"/>
    <w:rsid w:val="00441AA1"/>
    <w:rsid w:val="00441BDD"/>
    <w:rsid w:val="00441C44"/>
    <w:rsid w:val="0044220A"/>
    <w:rsid w:val="00442898"/>
    <w:rsid w:val="00442AC0"/>
    <w:rsid w:val="00442B94"/>
    <w:rsid w:val="00442FA0"/>
    <w:rsid w:val="0044349A"/>
    <w:rsid w:val="004434A5"/>
    <w:rsid w:val="00443B72"/>
    <w:rsid w:val="004441DF"/>
    <w:rsid w:val="004443F2"/>
    <w:rsid w:val="00444500"/>
    <w:rsid w:val="00444BA6"/>
    <w:rsid w:val="00444BF1"/>
    <w:rsid w:val="00444E02"/>
    <w:rsid w:val="00445678"/>
    <w:rsid w:val="00445E3F"/>
    <w:rsid w:val="00445F82"/>
    <w:rsid w:val="0044631E"/>
    <w:rsid w:val="00446339"/>
    <w:rsid w:val="00446644"/>
    <w:rsid w:val="00446685"/>
    <w:rsid w:val="004469F5"/>
    <w:rsid w:val="00447087"/>
    <w:rsid w:val="004472D4"/>
    <w:rsid w:val="00447474"/>
    <w:rsid w:val="004477E7"/>
    <w:rsid w:val="0044787F"/>
    <w:rsid w:val="00450062"/>
    <w:rsid w:val="004503B9"/>
    <w:rsid w:val="00450984"/>
    <w:rsid w:val="00450A01"/>
    <w:rsid w:val="00450A0B"/>
    <w:rsid w:val="00450AC7"/>
    <w:rsid w:val="004510C0"/>
    <w:rsid w:val="0045147F"/>
    <w:rsid w:val="00451660"/>
    <w:rsid w:val="004516DD"/>
    <w:rsid w:val="00451744"/>
    <w:rsid w:val="00451A99"/>
    <w:rsid w:val="00451B3F"/>
    <w:rsid w:val="0045207E"/>
    <w:rsid w:val="004521AC"/>
    <w:rsid w:val="004521BD"/>
    <w:rsid w:val="0045232B"/>
    <w:rsid w:val="004523BD"/>
    <w:rsid w:val="0045257D"/>
    <w:rsid w:val="0045288E"/>
    <w:rsid w:val="00452CE7"/>
    <w:rsid w:val="00452DD4"/>
    <w:rsid w:val="00452DFB"/>
    <w:rsid w:val="00452E1E"/>
    <w:rsid w:val="00452E41"/>
    <w:rsid w:val="00453061"/>
    <w:rsid w:val="004531DC"/>
    <w:rsid w:val="00453774"/>
    <w:rsid w:val="004537DC"/>
    <w:rsid w:val="00453B76"/>
    <w:rsid w:val="00453E66"/>
    <w:rsid w:val="00453F1B"/>
    <w:rsid w:val="004541B6"/>
    <w:rsid w:val="00454288"/>
    <w:rsid w:val="004543A3"/>
    <w:rsid w:val="004544FE"/>
    <w:rsid w:val="004545F3"/>
    <w:rsid w:val="00454664"/>
    <w:rsid w:val="0045483A"/>
    <w:rsid w:val="004548E9"/>
    <w:rsid w:val="00454A5B"/>
    <w:rsid w:val="00454B1C"/>
    <w:rsid w:val="00454BBB"/>
    <w:rsid w:val="00454BF1"/>
    <w:rsid w:val="00455126"/>
    <w:rsid w:val="00455553"/>
    <w:rsid w:val="0045590F"/>
    <w:rsid w:val="00455D34"/>
    <w:rsid w:val="00455F63"/>
    <w:rsid w:val="004560F3"/>
    <w:rsid w:val="004561C9"/>
    <w:rsid w:val="004564B1"/>
    <w:rsid w:val="004568BC"/>
    <w:rsid w:val="00456F59"/>
    <w:rsid w:val="0045716D"/>
    <w:rsid w:val="0045749D"/>
    <w:rsid w:val="004574A6"/>
    <w:rsid w:val="00457884"/>
    <w:rsid w:val="004579A0"/>
    <w:rsid w:val="00457B98"/>
    <w:rsid w:val="004600E1"/>
    <w:rsid w:val="004601DE"/>
    <w:rsid w:val="004603A9"/>
    <w:rsid w:val="00460A9E"/>
    <w:rsid w:val="00460E20"/>
    <w:rsid w:val="00460EF1"/>
    <w:rsid w:val="0046136F"/>
    <w:rsid w:val="004619DC"/>
    <w:rsid w:val="00461CCA"/>
    <w:rsid w:val="00461D12"/>
    <w:rsid w:val="00462741"/>
    <w:rsid w:val="00462779"/>
    <w:rsid w:val="00462969"/>
    <w:rsid w:val="00463219"/>
    <w:rsid w:val="004633A9"/>
    <w:rsid w:val="004639E6"/>
    <w:rsid w:val="00463A8B"/>
    <w:rsid w:val="00463EC7"/>
    <w:rsid w:val="0046417E"/>
    <w:rsid w:val="0046445A"/>
    <w:rsid w:val="00464E23"/>
    <w:rsid w:val="00465E2E"/>
    <w:rsid w:val="00465F5C"/>
    <w:rsid w:val="004661ED"/>
    <w:rsid w:val="00466266"/>
    <w:rsid w:val="004662B4"/>
    <w:rsid w:val="004663CA"/>
    <w:rsid w:val="00466460"/>
    <w:rsid w:val="004665C8"/>
    <w:rsid w:val="0046661C"/>
    <w:rsid w:val="004666CA"/>
    <w:rsid w:val="0046707E"/>
    <w:rsid w:val="00467151"/>
    <w:rsid w:val="00467254"/>
    <w:rsid w:val="0046730D"/>
    <w:rsid w:val="00467983"/>
    <w:rsid w:val="00470239"/>
    <w:rsid w:val="004705C4"/>
    <w:rsid w:val="0047081D"/>
    <w:rsid w:val="00470A7B"/>
    <w:rsid w:val="00470CFC"/>
    <w:rsid w:val="00470D66"/>
    <w:rsid w:val="00471693"/>
    <w:rsid w:val="0047186B"/>
    <w:rsid w:val="004718A5"/>
    <w:rsid w:val="00471A0B"/>
    <w:rsid w:val="00471B87"/>
    <w:rsid w:val="00471BC3"/>
    <w:rsid w:val="00471F65"/>
    <w:rsid w:val="004724CF"/>
    <w:rsid w:val="004725EB"/>
    <w:rsid w:val="00472B0A"/>
    <w:rsid w:val="00472EE6"/>
    <w:rsid w:val="00473113"/>
    <w:rsid w:val="004731B6"/>
    <w:rsid w:val="00473366"/>
    <w:rsid w:val="00473932"/>
    <w:rsid w:val="00473E1F"/>
    <w:rsid w:val="00474682"/>
    <w:rsid w:val="00474923"/>
    <w:rsid w:val="00474A71"/>
    <w:rsid w:val="00474E80"/>
    <w:rsid w:val="00475058"/>
    <w:rsid w:val="00475073"/>
    <w:rsid w:val="0047576A"/>
    <w:rsid w:val="004758E3"/>
    <w:rsid w:val="00475E31"/>
    <w:rsid w:val="00475EF5"/>
    <w:rsid w:val="00476384"/>
    <w:rsid w:val="004763B7"/>
    <w:rsid w:val="0047644C"/>
    <w:rsid w:val="00476F09"/>
    <w:rsid w:val="00477219"/>
    <w:rsid w:val="0047757A"/>
    <w:rsid w:val="0047778E"/>
    <w:rsid w:val="00477EDE"/>
    <w:rsid w:val="00477F9E"/>
    <w:rsid w:val="00477FB0"/>
    <w:rsid w:val="00480721"/>
    <w:rsid w:val="00480866"/>
    <w:rsid w:val="00480949"/>
    <w:rsid w:val="00480AD1"/>
    <w:rsid w:val="00480D56"/>
    <w:rsid w:val="00480DD2"/>
    <w:rsid w:val="00480FF8"/>
    <w:rsid w:val="0048107D"/>
    <w:rsid w:val="0048117E"/>
    <w:rsid w:val="0048144F"/>
    <w:rsid w:val="0048191A"/>
    <w:rsid w:val="00481960"/>
    <w:rsid w:val="004819BD"/>
    <w:rsid w:val="00481F41"/>
    <w:rsid w:val="004822E8"/>
    <w:rsid w:val="00482512"/>
    <w:rsid w:val="0048254F"/>
    <w:rsid w:val="004826A8"/>
    <w:rsid w:val="00482E5A"/>
    <w:rsid w:val="00482FBF"/>
    <w:rsid w:val="0048324B"/>
    <w:rsid w:val="004832F1"/>
    <w:rsid w:val="0048331F"/>
    <w:rsid w:val="004834A0"/>
    <w:rsid w:val="0048355D"/>
    <w:rsid w:val="004838F0"/>
    <w:rsid w:val="00483C0C"/>
    <w:rsid w:val="00483EA7"/>
    <w:rsid w:val="00484041"/>
    <w:rsid w:val="00484212"/>
    <w:rsid w:val="004846E4"/>
    <w:rsid w:val="0048478F"/>
    <w:rsid w:val="0048490D"/>
    <w:rsid w:val="0048494A"/>
    <w:rsid w:val="00484B7A"/>
    <w:rsid w:val="00484F2D"/>
    <w:rsid w:val="00484FC5"/>
    <w:rsid w:val="004857E5"/>
    <w:rsid w:val="0048584B"/>
    <w:rsid w:val="004859FB"/>
    <w:rsid w:val="00485B85"/>
    <w:rsid w:val="00485C7B"/>
    <w:rsid w:val="00485CFD"/>
    <w:rsid w:val="00485E0F"/>
    <w:rsid w:val="00485E2F"/>
    <w:rsid w:val="00486468"/>
    <w:rsid w:val="00486C1E"/>
    <w:rsid w:val="00486E2C"/>
    <w:rsid w:val="00486F73"/>
    <w:rsid w:val="00486FEB"/>
    <w:rsid w:val="004875D9"/>
    <w:rsid w:val="00487621"/>
    <w:rsid w:val="004876AD"/>
    <w:rsid w:val="00487956"/>
    <w:rsid w:val="004901B2"/>
    <w:rsid w:val="004902A0"/>
    <w:rsid w:val="0049034B"/>
    <w:rsid w:val="00490423"/>
    <w:rsid w:val="00490433"/>
    <w:rsid w:val="004905E0"/>
    <w:rsid w:val="004906E8"/>
    <w:rsid w:val="00490A86"/>
    <w:rsid w:val="00490C53"/>
    <w:rsid w:val="00490E79"/>
    <w:rsid w:val="004910BD"/>
    <w:rsid w:val="0049124E"/>
    <w:rsid w:val="0049143E"/>
    <w:rsid w:val="004914C9"/>
    <w:rsid w:val="004919AF"/>
    <w:rsid w:val="00491A4D"/>
    <w:rsid w:val="0049218C"/>
    <w:rsid w:val="004922FF"/>
    <w:rsid w:val="0049284D"/>
    <w:rsid w:val="00492949"/>
    <w:rsid w:val="00493468"/>
    <w:rsid w:val="004934EC"/>
    <w:rsid w:val="004936BE"/>
    <w:rsid w:val="00493745"/>
    <w:rsid w:val="00493763"/>
    <w:rsid w:val="004938C3"/>
    <w:rsid w:val="004938D7"/>
    <w:rsid w:val="00493A4A"/>
    <w:rsid w:val="00493B47"/>
    <w:rsid w:val="00493BAA"/>
    <w:rsid w:val="00493D66"/>
    <w:rsid w:val="00494A6B"/>
    <w:rsid w:val="00494B5F"/>
    <w:rsid w:val="00494D45"/>
    <w:rsid w:val="00495126"/>
    <w:rsid w:val="004951C0"/>
    <w:rsid w:val="0049525B"/>
    <w:rsid w:val="00495263"/>
    <w:rsid w:val="00495293"/>
    <w:rsid w:val="004952C3"/>
    <w:rsid w:val="00495539"/>
    <w:rsid w:val="00495549"/>
    <w:rsid w:val="00495BD9"/>
    <w:rsid w:val="00495BE4"/>
    <w:rsid w:val="00495F06"/>
    <w:rsid w:val="00496293"/>
    <w:rsid w:val="0049639B"/>
    <w:rsid w:val="0049644A"/>
    <w:rsid w:val="004965CC"/>
    <w:rsid w:val="00496A1A"/>
    <w:rsid w:val="00496B39"/>
    <w:rsid w:val="00496E5E"/>
    <w:rsid w:val="0049739F"/>
    <w:rsid w:val="00497520"/>
    <w:rsid w:val="004976C9"/>
    <w:rsid w:val="00497790"/>
    <w:rsid w:val="004979DF"/>
    <w:rsid w:val="00497C8F"/>
    <w:rsid w:val="004A00D2"/>
    <w:rsid w:val="004A01C1"/>
    <w:rsid w:val="004A0543"/>
    <w:rsid w:val="004A0544"/>
    <w:rsid w:val="004A05D4"/>
    <w:rsid w:val="004A0982"/>
    <w:rsid w:val="004A0E41"/>
    <w:rsid w:val="004A106E"/>
    <w:rsid w:val="004A1108"/>
    <w:rsid w:val="004A11EC"/>
    <w:rsid w:val="004A1206"/>
    <w:rsid w:val="004A1461"/>
    <w:rsid w:val="004A1F51"/>
    <w:rsid w:val="004A1FAE"/>
    <w:rsid w:val="004A2581"/>
    <w:rsid w:val="004A262B"/>
    <w:rsid w:val="004A2A21"/>
    <w:rsid w:val="004A3312"/>
    <w:rsid w:val="004A33D4"/>
    <w:rsid w:val="004A3411"/>
    <w:rsid w:val="004A35D8"/>
    <w:rsid w:val="004A3983"/>
    <w:rsid w:val="004A3AC1"/>
    <w:rsid w:val="004A3D1E"/>
    <w:rsid w:val="004A3E99"/>
    <w:rsid w:val="004A3F98"/>
    <w:rsid w:val="004A3FDB"/>
    <w:rsid w:val="004A424A"/>
    <w:rsid w:val="004A42C9"/>
    <w:rsid w:val="004A4319"/>
    <w:rsid w:val="004A4BC0"/>
    <w:rsid w:val="004A4DD4"/>
    <w:rsid w:val="004A5225"/>
    <w:rsid w:val="004A561C"/>
    <w:rsid w:val="004A599D"/>
    <w:rsid w:val="004A5A3E"/>
    <w:rsid w:val="004A5D5D"/>
    <w:rsid w:val="004A5F36"/>
    <w:rsid w:val="004A5F4B"/>
    <w:rsid w:val="004A6139"/>
    <w:rsid w:val="004A6382"/>
    <w:rsid w:val="004A6624"/>
    <w:rsid w:val="004A6D83"/>
    <w:rsid w:val="004A6EF0"/>
    <w:rsid w:val="004A6F4A"/>
    <w:rsid w:val="004A7530"/>
    <w:rsid w:val="004A7FE6"/>
    <w:rsid w:val="004B0017"/>
    <w:rsid w:val="004B0555"/>
    <w:rsid w:val="004B0692"/>
    <w:rsid w:val="004B0AB3"/>
    <w:rsid w:val="004B0E0C"/>
    <w:rsid w:val="004B12ED"/>
    <w:rsid w:val="004B13BF"/>
    <w:rsid w:val="004B1A5C"/>
    <w:rsid w:val="004B1AEA"/>
    <w:rsid w:val="004B1B00"/>
    <w:rsid w:val="004B2327"/>
    <w:rsid w:val="004B24CF"/>
    <w:rsid w:val="004B2738"/>
    <w:rsid w:val="004B2747"/>
    <w:rsid w:val="004B2784"/>
    <w:rsid w:val="004B2D72"/>
    <w:rsid w:val="004B319C"/>
    <w:rsid w:val="004B343C"/>
    <w:rsid w:val="004B382D"/>
    <w:rsid w:val="004B3BB9"/>
    <w:rsid w:val="004B3D63"/>
    <w:rsid w:val="004B3DFD"/>
    <w:rsid w:val="004B3E0A"/>
    <w:rsid w:val="004B41EE"/>
    <w:rsid w:val="004B4239"/>
    <w:rsid w:val="004B42D8"/>
    <w:rsid w:val="004B44E2"/>
    <w:rsid w:val="004B47DA"/>
    <w:rsid w:val="004B4846"/>
    <w:rsid w:val="004B4AB5"/>
    <w:rsid w:val="004B4AEF"/>
    <w:rsid w:val="004B4BB0"/>
    <w:rsid w:val="004B4E56"/>
    <w:rsid w:val="004B4F0C"/>
    <w:rsid w:val="004B5319"/>
    <w:rsid w:val="004B5344"/>
    <w:rsid w:val="004B54C9"/>
    <w:rsid w:val="004B56A0"/>
    <w:rsid w:val="004B5860"/>
    <w:rsid w:val="004B598B"/>
    <w:rsid w:val="004B5CFF"/>
    <w:rsid w:val="004B613C"/>
    <w:rsid w:val="004B614F"/>
    <w:rsid w:val="004B6432"/>
    <w:rsid w:val="004B6895"/>
    <w:rsid w:val="004B6C2A"/>
    <w:rsid w:val="004B6F5F"/>
    <w:rsid w:val="004B6FEF"/>
    <w:rsid w:val="004B7505"/>
    <w:rsid w:val="004B77A3"/>
    <w:rsid w:val="004B78BB"/>
    <w:rsid w:val="004B7B37"/>
    <w:rsid w:val="004C0470"/>
    <w:rsid w:val="004C0781"/>
    <w:rsid w:val="004C0E41"/>
    <w:rsid w:val="004C0F04"/>
    <w:rsid w:val="004C113E"/>
    <w:rsid w:val="004C11C1"/>
    <w:rsid w:val="004C1336"/>
    <w:rsid w:val="004C1565"/>
    <w:rsid w:val="004C19AA"/>
    <w:rsid w:val="004C2128"/>
    <w:rsid w:val="004C242A"/>
    <w:rsid w:val="004C27A8"/>
    <w:rsid w:val="004C2882"/>
    <w:rsid w:val="004C28BB"/>
    <w:rsid w:val="004C2BA1"/>
    <w:rsid w:val="004C2C7E"/>
    <w:rsid w:val="004C3081"/>
    <w:rsid w:val="004C3587"/>
    <w:rsid w:val="004C3825"/>
    <w:rsid w:val="004C39BE"/>
    <w:rsid w:val="004C3AEE"/>
    <w:rsid w:val="004C3E66"/>
    <w:rsid w:val="004C3EF0"/>
    <w:rsid w:val="004C4996"/>
    <w:rsid w:val="004C4A87"/>
    <w:rsid w:val="004C4B0E"/>
    <w:rsid w:val="004C4B9E"/>
    <w:rsid w:val="004C52D0"/>
    <w:rsid w:val="004C54D1"/>
    <w:rsid w:val="004C5804"/>
    <w:rsid w:val="004C58E2"/>
    <w:rsid w:val="004C5C03"/>
    <w:rsid w:val="004C5D13"/>
    <w:rsid w:val="004C5E21"/>
    <w:rsid w:val="004C5F3D"/>
    <w:rsid w:val="004C604B"/>
    <w:rsid w:val="004C62B7"/>
    <w:rsid w:val="004C63FA"/>
    <w:rsid w:val="004C641F"/>
    <w:rsid w:val="004C6B13"/>
    <w:rsid w:val="004C6FEE"/>
    <w:rsid w:val="004C70EB"/>
    <w:rsid w:val="004C726C"/>
    <w:rsid w:val="004C72D8"/>
    <w:rsid w:val="004C7779"/>
    <w:rsid w:val="004C7C1B"/>
    <w:rsid w:val="004C7C6C"/>
    <w:rsid w:val="004D0BA8"/>
    <w:rsid w:val="004D0F6C"/>
    <w:rsid w:val="004D1419"/>
    <w:rsid w:val="004D1425"/>
    <w:rsid w:val="004D18A5"/>
    <w:rsid w:val="004D1CFC"/>
    <w:rsid w:val="004D23EF"/>
    <w:rsid w:val="004D258B"/>
    <w:rsid w:val="004D2715"/>
    <w:rsid w:val="004D300F"/>
    <w:rsid w:val="004D350C"/>
    <w:rsid w:val="004D371B"/>
    <w:rsid w:val="004D384D"/>
    <w:rsid w:val="004D40BF"/>
    <w:rsid w:val="004D43EE"/>
    <w:rsid w:val="004D440A"/>
    <w:rsid w:val="004D44D0"/>
    <w:rsid w:val="004D4703"/>
    <w:rsid w:val="004D4B21"/>
    <w:rsid w:val="004D4CAA"/>
    <w:rsid w:val="004D4D60"/>
    <w:rsid w:val="004D5034"/>
    <w:rsid w:val="004D5989"/>
    <w:rsid w:val="004D5ADE"/>
    <w:rsid w:val="004D5D33"/>
    <w:rsid w:val="004D60F7"/>
    <w:rsid w:val="004D6102"/>
    <w:rsid w:val="004D6198"/>
    <w:rsid w:val="004D6392"/>
    <w:rsid w:val="004D63D9"/>
    <w:rsid w:val="004D6604"/>
    <w:rsid w:val="004D68F8"/>
    <w:rsid w:val="004D72A8"/>
    <w:rsid w:val="004D74FC"/>
    <w:rsid w:val="004D7693"/>
    <w:rsid w:val="004D7C06"/>
    <w:rsid w:val="004D7E95"/>
    <w:rsid w:val="004D7EC6"/>
    <w:rsid w:val="004E0062"/>
    <w:rsid w:val="004E0405"/>
    <w:rsid w:val="004E0EE9"/>
    <w:rsid w:val="004E1621"/>
    <w:rsid w:val="004E1640"/>
    <w:rsid w:val="004E1A37"/>
    <w:rsid w:val="004E1C16"/>
    <w:rsid w:val="004E1E47"/>
    <w:rsid w:val="004E1F1D"/>
    <w:rsid w:val="004E2112"/>
    <w:rsid w:val="004E216B"/>
    <w:rsid w:val="004E245C"/>
    <w:rsid w:val="004E2584"/>
    <w:rsid w:val="004E2857"/>
    <w:rsid w:val="004E2C3B"/>
    <w:rsid w:val="004E2E05"/>
    <w:rsid w:val="004E2E54"/>
    <w:rsid w:val="004E2E7F"/>
    <w:rsid w:val="004E2EFE"/>
    <w:rsid w:val="004E2F3A"/>
    <w:rsid w:val="004E3874"/>
    <w:rsid w:val="004E435F"/>
    <w:rsid w:val="004E4416"/>
    <w:rsid w:val="004E459D"/>
    <w:rsid w:val="004E47CA"/>
    <w:rsid w:val="004E49FA"/>
    <w:rsid w:val="004E4A3E"/>
    <w:rsid w:val="004E4D86"/>
    <w:rsid w:val="004E4E56"/>
    <w:rsid w:val="004E4E7F"/>
    <w:rsid w:val="004E5043"/>
    <w:rsid w:val="004E52A5"/>
    <w:rsid w:val="004E54DE"/>
    <w:rsid w:val="004E54F1"/>
    <w:rsid w:val="004E5656"/>
    <w:rsid w:val="004E58E1"/>
    <w:rsid w:val="004E5A42"/>
    <w:rsid w:val="004E5BF0"/>
    <w:rsid w:val="004E5F16"/>
    <w:rsid w:val="004E5FAE"/>
    <w:rsid w:val="004E6332"/>
    <w:rsid w:val="004E653A"/>
    <w:rsid w:val="004E66DD"/>
    <w:rsid w:val="004E6F2C"/>
    <w:rsid w:val="004E6FBE"/>
    <w:rsid w:val="004E743C"/>
    <w:rsid w:val="004E778B"/>
    <w:rsid w:val="004E78B2"/>
    <w:rsid w:val="004E7ABB"/>
    <w:rsid w:val="004F00B4"/>
    <w:rsid w:val="004F063C"/>
    <w:rsid w:val="004F072B"/>
    <w:rsid w:val="004F08DF"/>
    <w:rsid w:val="004F0EB1"/>
    <w:rsid w:val="004F113C"/>
    <w:rsid w:val="004F116E"/>
    <w:rsid w:val="004F15B8"/>
    <w:rsid w:val="004F18AD"/>
    <w:rsid w:val="004F1F20"/>
    <w:rsid w:val="004F1F2A"/>
    <w:rsid w:val="004F22B3"/>
    <w:rsid w:val="004F25FA"/>
    <w:rsid w:val="004F2810"/>
    <w:rsid w:val="004F30F1"/>
    <w:rsid w:val="004F346B"/>
    <w:rsid w:val="004F3891"/>
    <w:rsid w:val="004F40C4"/>
    <w:rsid w:val="004F41E9"/>
    <w:rsid w:val="004F4685"/>
    <w:rsid w:val="004F4814"/>
    <w:rsid w:val="004F4BEE"/>
    <w:rsid w:val="004F4E51"/>
    <w:rsid w:val="004F4E6F"/>
    <w:rsid w:val="004F4EC8"/>
    <w:rsid w:val="004F514F"/>
    <w:rsid w:val="004F54EF"/>
    <w:rsid w:val="004F59FB"/>
    <w:rsid w:val="004F5BF2"/>
    <w:rsid w:val="004F6396"/>
    <w:rsid w:val="004F64E0"/>
    <w:rsid w:val="004F6815"/>
    <w:rsid w:val="004F6DAD"/>
    <w:rsid w:val="004F7027"/>
    <w:rsid w:val="004F72FF"/>
    <w:rsid w:val="004F750C"/>
    <w:rsid w:val="004F7987"/>
    <w:rsid w:val="004F7D25"/>
    <w:rsid w:val="005002E2"/>
    <w:rsid w:val="0050068A"/>
    <w:rsid w:val="005008C2"/>
    <w:rsid w:val="005009FA"/>
    <w:rsid w:val="00500A9C"/>
    <w:rsid w:val="00500AAE"/>
    <w:rsid w:val="00500B59"/>
    <w:rsid w:val="00500CCB"/>
    <w:rsid w:val="00500D28"/>
    <w:rsid w:val="00500ED2"/>
    <w:rsid w:val="00501487"/>
    <w:rsid w:val="00501779"/>
    <w:rsid w:val="00501A56"/>
    <w:rsid w:val="00501F51"/>
    <w:rsid w:val="00502184"/>
    <w:rsid w:val="005021C4"/>
    <w:rsid w:val="005021FE"/>
    <w:rsid w:val="0050224A"/>
    <w:rsid w:val="0050225C"/>
    <w:rsid w:val="0050229E"/>
    <w:rsid w:val="005022B1"/>
    <w:rsid w:val="005022E7"/>
    <w:rsid w:val="0050236F"/>
    <w:rsid w:val="00502437"/>
    <w:rsid w:val="0050262C"/>
    <w:rsid w:val="005026A4"/>
    <w:rsid w:val="005027F2"/>
    <w:rsid w:val="00502D28"/>
    <w:rsid w:val="00503258"/>
    <w:rsid w:val="0050347E"/>
    <w:rsid w:val="0050371C"/>
    <w:rsid w:val="0050387C"/>
    <w:rsid w:val="00504077"/>
    <w:rsid w:val="0050412B"/>
    <w:rsid w:val="005042D1"/>
    <w:rsid w:val="005042D3"/>
    <w:rsid w:val="0050437F"/>
    <w:rsid w:val="005048EE"/>
    <w:rsid w:val="00504931"/>
    <w:rsid w:val="00504B0F"/>
    <w:rsid w:val="005050C1"/>
    <w:rsid w:val="00505413"/>
    <w:rsid w:val="0050559A"/>
    <w:rsid w:val="005055ED"/>
    <w:rsid w:val="005058BE"/>
    <w:rsid w:val="00505909"/>
    <w:rsid w:val="00505F60"/>
    <w:rsid w:val="0050601C"/>
    <w:rsid w:val="0050661C"/>
    <w:rsid w:val="00506770"/>
    <w:rsid w:val="00506B58"/>
    <w:rsid w:val="005075C5"/>
    <w:rsid w:val="005076B4"/>
    <w:rsid w:val="00507885"/>
    <w:rsid w:val="00507DC4"/>
    <w:rsid w:val="00507F3F"/>
    <w:rsid w:val="0051031B"/>
    <w:rsid w:val="005103FA"/>
    <w:rsid w:val="005104B0"/>
    <w:rsid w:val="00510580"/>
    <w:rsid w:val="005109F7"/>
    <w:rsid w:val="00510A5F"/>
    <w:rsid w:val="00510B6B"/>
    <w:rsid w:val="00510DD1"/>
    <w:rsid w:val="00510FC2"/>
    <w:rsid w:val="005110E2"/>
    <w:rsid w:val="0051132B"/>
    <w:rsid w:val="005116DE"/>
    <w:rsid w:val="00511A8E"/>
    <w:rsid w:val="00511BBB"/>
    <w:rsid w:val="00511FA3"/>
    <w:rsid w:val="005122D3"/>
    <w:rsid w:val="005123E4"/>
    <w:rsid w:val="00512685"/>
    <w:rsid w:val="00512C11"/>
    <w:rsid w:val="00512D52"/>
    <w:rsid w:val="00512DB0"/>
    <w:rsid w:val="00512EE4"/>
    <w:rsid w:val="005132AF"/>
    <w:rsid w:val="005135FB"/>
    <w:rsid w:val="005136C7"/>
    <w:rsid w:val="00513823"/>
    <w:rsid w:val="005139FA"/>
    <w:rsid w:val="00513DCF"/>
    <w:rsid w:val="00514307"/>
    <w:rsid w:val="005146CC"/>
    <w:rsid w:val="00514952"/>
    <w:rsid w:val="005149A3"/>
    <w:rsid w:val="00514C7A"/>
    <w:rsid w:val="00514CAE"/>
    <w:rsid w:val="00514DA3"/>
    <w:rsid w:val="00515186"/>
    <w:rsid w:val="0051520C"/>
    <w:rsid w:val="00515356"/>
    <w:rsid w:val="0051544D"/>
    <w:rsid w:val="005154F1"/>
    <w:rsid w:val="005158E6"/>
    <w:rsid w:val="005159EC"/>
    <w:rsid w:val="00515BA2"/>
    <w:rsid w:val="00515EC9"/>
    <w:rsid w:val="005163CD"/>
    <w:rsid w:val="005164EE"/>
    <w:rsid w:val="00516916"/>
    <w:rsid w:val="00516BD3"/>
    <w:rsid w:val="00516D0D"/>
    <w:rsid w:val="00516E81"/>
    <w:rsid w:val="005173D5"/>
    <w:rsid w:val="00517431"/>
    <w:rsid w:val="005175C5"/>
    <w:rsid w:val="005177B9"/>
    <w:rsid w:val="005178F2"/>
    <w:rsid w:val="00517A26"/>
    <w:rsid w:val="00517AB9"/>
    <w:rsid w:val="0052015E"/>
    <w:rsid w:val="00520241"/>
    <w:rsid w:val="005206D5"/>
    <w:rsid w:val="00520776"/>
    <w:rsid w:val="005207AC"/>
    <w:rsid w:val="00520B09"/>
    <w:rsid w:val="00520F90"/>
    <w:rsid w:val="00520FE8"/>
    <w:rsid w:val="00521570"/>
    <w:rsid w:val="0052169D"/>
    <w:rsid w:val="00521D49"/>
    <w:rsid w:val="00521E27"/>
    <w:rsid w:val="00521E60"/>
    <w:rsid w:val="0052237B"/>
    <w:rsid w:val="0052258F"/>
    <w:rsid w:val="005225BF"/>
    <w:rsid w:val="00522A69"/>
    <w:rsid w:val="00522E13"/>
    <w:rsid w:val="00523241"/>
    <w:rsid w:val="005233EF"/>
    <w:rsid w:val="005236A2"/>
    <w:rsid w:val="00523B5B"/>
    <w:rsid w:val="00523C12"/>
    <w:rsid w:val="00523D51"/>
    <w:rsid w:val="00523DB9"/>
    <w:rsid w:val="00523E0B"/>
    <w:rsid w:val="005240BB"/>
    <w:rsid w:val="00524183"/>
    <w:rsid w:val="00524203"/>
    <w:rsid w:val="00524367"/>
    <w:rsid w:val="00524378"/>
    <w:rsid w:val="00524482"/>
    <w:rsid w:val="0052475D"/>
    <w:rsid w:val="00524A8C"/>
    <w:rsid w:val="00524B57"/>
    <w:rsid w:val="00524DFD"/>
    <w:rsid w:val="00524F55"/>
    <w:rsid w:val="0052507A"/>
    <w:rsid w:val="00525160"/>
    <w:rsid w:val="005251C0"/>
    <w:rsid w:val="00525270"/>
    <w:rsid w:val="00525314"/>
    <w:rsid w:val="0052563A"/>
    <w:rsid w:val="00525A60"/>
    <w:rsid w:val="0052603F"/>
    <w:rsid w:val="00526186"/>
    <w:rsid w:val="00526413"/>
    <w:rsid w:val="005265D7"/>
    <w:rsid w:val="00526746"/>
    <w:rsid w:val="00526D5E"/>
    <w:rsid w:val="00526E01"/>
    <w:rsid w:val="00526EC8"/>
    <w:rsid w:val="00526F40"/>
    <w:rsid w:val="00527165"/>
    <w:rsid w:val="00527349"/>
    <w:rsid w:val="00527588"/>
    <w:rsid w:val="00527673"/>
    <w:rsid w:val="00527A19"/>
    <w:rsid w:val="005302A4"/>
    <w:rsid w:val="005304F3"/>
    <w:rsid w:val="005309D1"/>
    <w:rsid w:val="00530CAD"/>
    <w:rsid w:val="00530DA1"/>
    <w:rsid w:val="00531244"/>
    <w:rsid w:val="005314FB"/>
    <w:rsid w:val="00531663"/>
    <w:rsid w:val="005317F8"/>
    <w:rsid w:val="00531B7A"/>
    <w:rsid w:val="00531FA5"/>
    <w:rsid w:val="0053210F"/>
    <w:rsid w:val="0053215A"/>
    <w:rsid w:val="005321B2"/>
    <w:rsid w:val="0053282D"/>
    <w:rsid w:val="00532DEC"/>
    <w:rsid w:val="00533800"/>
    <w:rsid w:val="00533A65"/>
    <w:rsid w:val="00534942"/>
    <w:rsid w:val="0053499F"/>
    <w:rsid w:val="00534FBF"/>
    <w:rsid w:val="005350C8"/>
    <w:rsid w:val="00535225"/>
    <w:rsid w:val="0053543F"/>
    <w:rsid w:val="00535539"/>
    <w:rsid w:val="005355CC"/>
    <w:rsid w:val="00535C87"/>
    <w:rsid w:val="00536075"/>
    <w:rsid w:val="00536343"/>
    <w:rsid w:val="00536466"/>
    <w:rsid w:val="0053652B"/>
    <w:rsid w:val="005367C7"/>
    <w:rsid w:val="005369A5"/>
    <w:rsid w:val="005369C7"/>
    <w:rsid w:val="00536B71"/>
    <w:rsid w:val="00536C9A"/>
    <w:rsid w:val="00536D80"/>
    <w:rsid w:val="0053728F"/>
    <w:rsid w:val="0053794A"/>
    <w:rsid w:val="00537B9B"/>
    <w:rsid w:val="00537DBA"/>
    <w:rsid w:val="00537E6E"/>
    <w:rsid w:val="00540174"/>
    <w:rsid w:val="00540364"/>
    <w:rsid w:val="00540509"/>
    <w:rsid w:val="005406FF"/>
    <w:rsid w:val="00540AF4"/>
    <w:rsid w:val="00540F48"/>
    <w:rsid w:val="00540F7B"/>
    <w:rsid w:val="00541016"/>
    <w:rsid w:val="00541021"/>
    <w:rsid w:val="005411DB"/>
    <w:rsid w:val="005412CA"/>
    <w:rsid w:val="00541699"/>
    <w:rsid w:val="00541B75"/>
    <w:rsid w:val="00541BC0"/>
    <w:rsid w:val="00542136"/>
    <w:rsid w:val="005421D4"/>
    <w:rsid w:val="005426E2"/>
    <w:rsid w:val="0054282E"/>
    <w:rsid w:val="005429C6"/>
    <w:rsid w:val="00542D4C"/>
    <w:rsid w:val="00542FB6"/>
    <w:rsid w:val="005430AD"/>
    <w:rsid w:val="00543375"/>
    <w:rsid w:val="00543384"/>
    <w:rsid w:val="0054360B"/>
    <w:rsid w:val="00543B37"/>
    <w:rsid w:val="00543D64"/>
    <w:rsid w:val="00543F5A"/>
    <w:rsid w:val="005444BD"/>
    <w:rsid w:val="0054450B"/>
    <w:rsid w:val="00544D11"/>
    <w:rsid w:val="00544DC8"/>
    <w:rsid w:val="00544FA7"/>
    <w:rsid w:val="005451C5"/>
    <w:rsid w:val="00545312"/>
    <w:rsid w:val="005455E3"/>
    <w:rsid w:val="005457BF"/>
    <w:rsid w:val="005457E5"/>
    <w:rsid w:val="00545C00"/>
    <w:rsid w:val="0054661E"/>
    <w:rsid w:val="005466E9"/>
    <w:rsid w:val="00546F6B"/>
    <w:rsid w:val="00547767"/>
    <w:rsid w:val="00547814"/>
    <w:rsid w:val="00547905"/>
    <w:rsid w:val="0054790E"/>
    <w:rsid w:val="00547C08"/>
    <w:rsid w:val="005505F2"/>
    <w:rsid w:val="00550B3B"/>
    <w:rsid w:val="00551446"/>
    <w:rsid w:val="005518D8"/>
    <w:rsid w:val="00551ECF"/>
    <w:rsid w:val="00551F8C"/>
    <w:rsid w:val="005521D7"/>
    <w:rsid w:val="005522C8"/>
    <w:rsid w:val="00552339"/>
    <w:rsid w:val="005524C7"/>
    <w:rsid w:val="00552BBA"/>
    <w:rsid w:val="005533B6"/>
    <w:rsid w:val="0055375E"/>
    <w:rsid w:val="00553896"/>
    <w:rsid w:val="00553D09"/>
    <w:rsid w:val="0055421A"/>
    <w:rsid w:val="00554A53"/>
    <w:rsid w:val="00554AF3"/>
    <w:rsid w:val="00554B96"/>
    <w:rsid w:val="00554C01"/>
    <w:rsid w:val="00554DC0"/>
    <w:rsid w:val="00554E82"/>
    <w:rsid w:val="005554C4"/>
    <w:rsid w:val="005558B7"/>
    <w:rsid w:val="00555974"/>
    <w:rsid w:val="00555C6C"/>
    <w:rsid w:val="00555DA9"/>
    <w:rsid w:val="00556148"/>
    <w:rsid w:val="005561FD"/>
    <w:rsid w:val="00556610"/>
    <w:rsid w:val="005569A9"/>
    <w:rsid w:val="00556A29"/>
    <w:rsid w:val="00556C63"/>
    <w:rsid w:val="00556F24"/>
    <w:rsid w:val="00556F90"/>
    <w:rsid w:val="005571F1"/>
    <w:rsid w:val="0055764D"/>
    <w:rsid w:val="005577EE"/>
    <w:rsid w:val="00557829"/>
    <w:rsid w:val="00557C1E"/>
    <w:rsid w:val="00557D66"/>
    <w:rsid w:val="00557E0E"/>
    <w:rsid w:val="00557E1E"/>
    <w:rsid w:val="00557F7F"/>
    <w:rsid w:val="005601C3"/>
    <w:rsid w:val="00560291"/>
    <w:rsid w:val="00560677"/>
    <w:rsid w:val="00560777"/>
    <w:rsid w:val="005608BD"/>
    <w:rsid w:val="00560924"/>
    <w:rsid w:val="00560B56"/>
    <w:rsid w:val="00560C58"/>
    <w:rsid w:val="00560F2F"/>
    <w:rsid w:val="005610CC"/>
    <w:rsid w:val="00561203"/>
    <w:rsid w:val="005612E7"/>
    <w:rsid w:val="0056130E"/>
    <w:rsid w:val="00561993"/>
    <w:rsid w:val="00561A51"/>
    <w:rsid w:val="00561B67"/>
    <w:rsid w:val="00561E41"/>
    <w:rsid w:val="00562067"/>
    <w:rsid w:val="0056245E"/>
    <w:rsid w:val="0056273A"/>
    <w:rsid w:val="005627A5"/>
    <w:rsid w:val="00562977"/>
    <w:rsid w:val="00562A71"/>
    <w:rsid w:val="00562DD4"/>
    <w:rsid w:val="00562E8A"/>
    <w:rsid w:val="005630B0"/>
    <w:rsid w:val="005631A6"/>
    <w:rsid w:val="00563218"/>
    <w:rsid w:val="00563395"/>
    <w:rsid w:val="005633AE"/>
    <w:rsid w:val="005639E9"/>
    <w:rsid w:val="005642D0"/>
    <w:rsid w:val="00564627"/>
    <w:rsid w:val="00564B6E"/>
    <w:rsid w:val="00564DE2"/>
    <w:rsid w:val="00564F3B"/>
    <w:rsid w:val="00565163"/>
    <w:rsid w:val="005652A1"/>
    <w:rsid w:val="00565336"/>
    <w:rsid w:val="00566262"/>
    <w:rsid w:val="005664F4"/>
    <w:rsid w:val="005666EA"/>
    <w:rsid w:val="0056712D"/>
    <w:rsid w:val="0056790F"/>
    <w:rsid w:val="00567912"/>
    <w:rsid w:val="00567AC0"/>
    <w:rsid w:val="00567D82"/>
    <w:rsid w:val="005701F2"/>
    <w:rsid w:val="005702ED"/>
    <w:rsid w:val="00570667"/>
    <w:rsid w:val="00570787"/>
    <w:rsid w:val="00570A75"/>
    <w:rsid w:val="00570C80"/>
    <w:rsid w:val="00570D28"/>
    <w:rsid w:val="00570E47"/>
    <w:rsid w:val="00571255"/>
    <w:rsid w:val="0057147F"/>
    <w:rsid w:val="00571C7E"/>
    <w:rsid w:val="00571E4F"/>
    <w:rsid w:val="0057237F"/>
    <w:rsid w:val="0057267D"/>
    <w:rsid w:val="00572767"/>
    <w:rsid w:val="00572983"/>
    <w:rsid w:val="00572D06"/>
    <w:rsid w:val="005730D5"/>
    <w:rsid w:val="005731E0"/>
    <w:rsid w:val="0057382E"/>
    <w:rsid w:val="00573DE4"/>
    <w:rsid w:val="005742D5"/>
    <w:rsid w:val="005742F8"/>
    <w:rsid w:val="005745F2"/>
    <w:rsid w:val="00574758"/>
    <w:rsid w:val="00574803"/>
    <w:rsid w:val="00574847"/>
    <w:rsid w:val="0057488E"/>
    <w:rsid w:val="00574EB8"/>
    <w:rsid w:val="00574F94"/>
    <w:rsid w:val="0057565E"/>
    <w:rsid w:val="00575A8D"/>
    <w:rsid w:val="00575BDA"/>
    <w:rsid w:val="00575DC5"/>
    <w:rsid w:val="00576048"/>
    <w:rsid w:val="00576100"/>
    <w:rsid w:val="00576483"/>
    <w:rsid w:val="0057654F"/>
    <w:rsid w:val="00576658"/>
    <w:rsid w:val="0057678B"/>
    <w:rsid w:val="005769C9"/>
    <w:rsid w:val="00576E80"/>
    <w:rsid w:val="005771EB"/>
    <w:rsid w:val="00577390"/>
    <w:rsid w:val="00577467"/>
    <w:rsid w:val="005775FF"/>
    <w:rsid w:val="00577646"/>
    <w:rsid w:val="0057794D"/>
    <w:rsid w:val="00580520"/>
    <w:rsid w:val="005805EF"/>
    <w:rsid w:val="005806A1"/>
    <w:rsid w:val="005808AE"/>
    <w:rsid w:val="00580B27"/>
    <w:rsid w:val="00580D26"/>
    <w:rsid w:val="00580FBC"/>
    <w:rsid w:val="00581377"/>
    <w:rsid w:val="005817FB"/>
    <w:rsid w:val="00581B37"/>
    <w:rsid w:val="00581F62"/>
    <w:rsid w:val="00582328"/>
    <w:rsid w:val="005824BD"/>
    <w:rsid w:val="00582632"/>
    <w:rsid w:val="005833ED"/>
    <w:rsid w:val="005833EE"/>
    <w:rsid w:val="00583C5F"/>
    <w:rsid w:val="00583F5A"/>
    <w:rsid w:val="00584033"/>
    <w:rsid w:val="005841DE"/>
    <w:rsid w:val="00584213"/>
    <w:rsid w:val="00584226"/>
    <w:rsid w:val="0058436B"/>
    <w:rsid w:val="005848F6"/>
    <w:rsid w:val="00584973"/>
    <w:rsid w:val="00584A58"/>
    <w:rsid w:val="00584FA7"/>
    <w:rsid w:val="0058595F"/>
    <w:rsid w:val="0058617B"/>
    <w:rsid w:val="00586284"/>
    <w:rsid w:val="005864D5"/>
    <w:rsid w:val="00586500"/>
    <w:rsid w:val="005865EF"/>
    <w:rsid w:val="0058669D"/>
    <w:rsid w:val="00586734"/>
    <w:rsid w:val="005868C0"/>
    <w:rsid w:val="005868E7"/>
    <w:rsid w:val="0058691A"/>
    <w:rsid w:val="00586943"/>
    <w:rsid w:val="005869CC"/>
    <w:rsid w:val="00586A27"/>
    <w:rsid w:val="00586AF2"/>
    <w:rsid w:val="00586BBA"/>
    <w:rsid w:val="0058784E"/>
    <w:rsid w:val="00587897"/>
    <w:rsid w:val="00587B30"/>
    <w:rsid w:val="00587FC0"/>
    <w:rsid w:val="0059002B"/>
    <w:rsid w:val="0059023D"/>
    <w:rsid w:val="00590982"/>
    <w:rsid w:val="00590A4C"/>
    <w:rsid w:val="00590D60"/>
    <w:rsid w:val="00591336"/>
    <w:rsid w:val="005915AA"/>
    <w:rsid w:val="005915B9"/>
    <w:rsid w:val="005916AB"/>
    <w:rsid w:val="00591816"/>
    <w:rsid w:val="005919E3"/>
    <w:rsid w:val="00591B7F"/>
    <w:rsid w:val="00591C4F"/>
    <w:rsid w:val="0059226D"/>
    <w:rsid w:val="005925F4"/>
    <w:rsid w:val="005926AD"/>
    <w:rsid w:val="00592D6A"/>
    <w:rsid w:val="00592F9B"/>
    <w:rsid w:val="00593118"/>
    <w:rsid w:val="00593368"/>
    <w:rsid w:val="00593A43"/>
    <w:rsid w:val="00593DEA"/>
    <w:rsid w:val="0059431E"/>
    <w:rsid w:val="00594594"/>
    <w:rsid w:val="00594989"/>
    <w:rsid w:val="00594FA7"/>
    <w:rsid w:val="005953AE"/>
    <w:rsid w:val="0059558B"/>
    <w:rsid w:val="005957ED"/>
    <w:rsid w:val="00596213"/>
    <w:rsid w:val="00596ECB"/>
    <w:rsid w:val="00596F2F"/>
    <w:rsid w:val="00596F93"/>
    <w:rsid w:val="0059725F"/>
    <w:rsid w:val="00597305"/>
    <w:rsid w:val="005975D9"/>
    <w:rsid w:val="005976C7"/>
    <w:rsid w:val="0059775F"/>
    <w:rsid w:val="00597AEC"/>
    <w:rsid w:val="00597CD8"/>
    <w:rsid w:val="00597DBC"/>
    <w:rsid w:val="005A02C5"/>
    <w:rsid w:val="005A05CC"/>
    <w:rsid w:val="005A065F"/>
    <w:rsid w:val="005A07AB"/>
    <w:rsid w:val="005A0894"/>
    <w:rsid w:val="005A0971"/>
    <w:rsid w:val="005A0B3A"/>
    <w:rsid w:val="005A0BE8"/>
    <w:rsid w:val="005A128C"/>
    <w:rsid w:val="005A133E"/>
    <w:rsid w:val="005A15CC"/>
    <w:rsid w:val="005A178B"/>
    <w:rsid w:val="005A1940"/>
    <w:rsid w:val="005A19E0"/>
    <w:rsid w:val="005A1CDA"/>
    <w:rsid w:val="005A1EEF"/>
    <w:rsid w:val="005A1FB6"/>
    <w:rsid w:val="005A1FE8"/>
    <w:rsid w:val="005A2020"/>
    <w:rsid w:val="005A23D6"/>
    <w:rsid w:val="005A249B"/>
    <w:rsid w:val="005A2599"/>
    <w:rsid w:val="005A27B1"/>
    <w:rsid w:val="005A2999"/>
    <w:rsid w:val="005A2B20"/>
    <w:rsid w:val="005A2C1F"/>
    <w:rsid w:val="005A2E2C"/>
    <w:rsid w:val="005A334B"/>
    <w:rsid w:val="005A376D"/>
    <w:rsid w:val="005A3C15"/>
    <w:rsid w:val="005A3C38"/>
    <w:rsid w:val="005A3F7E"/>
    <w:rsid w:val="005A41A6"/>
    <w:rsid w:val="005A4994"/>
    <w:rsid w:val="005A4B06"/>
    <w:rsid w:val="005A4B50"/>
    <w:rsid w:val="005A4D5C"/>
    <w:rsid w:val="005A4DD5"/>
    <w:rsid w:val="005A4EA6"/>
    <w:rsid w:val="005A55F9"/>
    <w:rsid w:val="005A5AE0"/>
    <w:rsid w:val="005A5ED7"/>
    <w:rsid w:val="005A5F3D"/>
    <w:rsid w:val="005A6069"/>
    <w:rsid w:val="005A6409"/>
    <w:rsid w:val="005A65A0"/>
    <w:rsid w:val="005A663E"/>
    <w:rsid w:val="005A67D4"/>
    <w:rsid w:val="005A6F37"/>
    <w:rsid w:val="005A7AF1"/>
    <w:rsid w:val="005A7D49"/>
    <w:rsid w:val="005A7F37"/>
    <w:rsid w:val="005B00A6"/>
    <w:rsid w:val="005B0110"/>
    <w:rsid w:val="005B0469"/>
    <w:rsid w:val="005B0471"/>
    <w:rsid w:val="005B047A"/>
    <w:rsid w:val="005B04F6"/>
    <w:rsid w:val="005B0543"/>
    <w:rsid w:val="005B064C"/>
    <w:rsid w:val="005B0723"/>
    <w:rsid w:val="005B0C76"/>
    <w:rsid w:val="005B13E6"/>
    <w:rsid w:val="005B176B"/>
    <w:rsid w:val="005B1A28"/>
    <w:rsid w:val="005B1B2B"/>
    <w:rsid w:val="005B1E97"/>
    <w:rsid w:val="005B20B8"/>
    <w:rsid w:val="005B2172"/>
    <w:rsid w:val="005B21DC"/>
    <w:rsid w:val="005B22CE"/>
    <w:rsid w:val="005B25B3"/>
    <w:rsid w:val="005B2987"/>
    <w:rsid w:val="005B29AD"/>
    <w:rsid w:val="005B2C46"/>
    <w:rsid w:val="005B2C53"/>
    <w:rsid w:val="005B3089"/>
    <w:rsid w:val="005B3871"/>
    <w:rsid w:val="005B3AE6"/>
    <w:rsid w:val="005B3C97"/>
    <w:rsid w:val="005B3C9D"/>
    <w:rsid w:val="005B3CEF"/>
    <w:rsid w:val="005B3DFA"/>
    <w:rsid w:val="005B440C"/>
    <w:rsid w:val="005B48E5"/>
    <w:rsid w:val="005B531B"/>
    <w:rsid w:val="005B565D"/>
    <w:rsid w:val="005B5B46"/>
    <w:rsid w:val="005B5FB7"/>
    <w:rsid w:val="005B60B2"/>
    <w:rsid w:val="005B63CB"/>
    <w:rsid w:val="005B6EC3"/>
    <w:rsid w:val="005B73E4"/>
    <w:rsid w:val="005B74EE"/>
    <w:rsid w:val="005B757A"/>
    <w:rsid w:val="005B75BA"/>
    <w:rsid w:val="005B75C6"/>
    <w:rsid w:val="005B7857"/>
    <w:rsid w:val="005B7BC9"/>
    <w:rsid w:val="005B7C5C"/>
    <w:rsid w:val="005B7F96"/>
    <w:rsid w:val="005C0A42"/>
    <w:rsid w:val="005C0DF3"/>
    <w:rsid w:val="005C1161"/>
    <w:rsid w:val="005C1192"/>
    <w:rsid w:val="005C143B"/>
    <w:rsid w:val="005C14BE"/>
    <w:rsid w:val="005C16FB"/>
    <w:rsid w:val="005C1739"/>
    <w:rsid w:val="005C1804"/>
    <w:rsid w:val="005C196B"/>
    <w:rsid w:val="005C1FA5"/>
    <w:rsid w:val="005C2026"/>
    <w:rsid w:val="005C20F7"/>
    <w:rsid w:val="005C22EA"/>
    <w:rsid w:val="005C2303"/>
    <w:rsid w:val="005C236B"/>
    <w:rsid w:val="005C24A0"/>
    <w:rsid w:val="005C27DC"/>
    <w:rsid w:val="005C2AC8"/>
    <w:rsid w:val="005C2BED"/>
    <w:rsid w:val="005C2C79"/>
    <w:rsid w:val="005C2DFF"/>
    <w:rsid w:val="005C2E54"/>
    <w:rsid w:val="005C3314"/>
    <w:rsid w:val="005C3463"/>
    <w:rsid w:val="005C348B"/>
    <w:rsid w:val="005C3514"/>
    <w:rsid w:val="005C35F6"/>
    <w:rsid w:val="005C37FA"/>
    <w:rsid w:val="005C39AA"/>
    <w:rsid w:val="005C3C73"/>
    <w:rsid w:val="005C3E9A"/>
    <w:rsid w:val="005C49E3"/>
    <w:rsid w:val="005C4A8F"/>
    <w:rsid w:val="005C4CCC"/>
    <w:rsid w:val="005C4F9D"/>
    <w:rsid w:val="005C553A"/>
    <w:rsid w:val="005C5B0F"/>
    <w:rsid w:val="005C5E07"/>
    <w:rsid w:val="005C5EA6"/>
    <w:rsid w:val="005C5F31"/>
    <w:rsid w:val="005C629F"/>
    <w:rsid w:val="005C6AA0"/>
    <w:rsid w:val="005C6C0C"/>
    <w:rsid w:val="005C6FD8"/>
    <w:rsid w:val="005C7320"/>
    <w:rsid w:val="005C7442"/>
    <w:rsid w:val="005C7724"/>
    <w:rsid w:val="005C7DEB"/>
    <w:rsid w:val="005C7E32"/>
    <w:rsid w:val="005C7FE4"/>
    <w:rsid w:val="005D0572"/>
    <w:rsid w:val="005D0731"/>
    <w:rsid w:val="005D0952"/>
    <w:rsid w:val="005D09BA"/>
    <w:rsid w:val="005D0B67"/>
    <w:rsid w:val="005D1267"/>
    <w:rsid w:val="005D142A"/>
    <w:rsid w:val="005D169F"/>
    <w:rsid w:val="005D1B59"/>
    <w:rsid w:val="005D1B76"/>
    <w:rsid w:val="005D1D0F"/>
    <w:rsid w:val="005D1E17"/>
    <w:rsid w:val="005D1E62"/>
    <w:rsid w:val="005D1ED3"/>
    <w:rsid w:val="005D2147"/>
    <w:rsid w:val="005D2414"/>
    <w:rsid w:val="005D2AE9"/>
    <w:rsid w:val="005D2F1B"/>
    <w:rsid w:val="005D325E"/>
    <w:rsid w:val="005D331A"/>
    <w:rsid w:val="005D33C3"/>
    <w:rsid w:val="005D3598"/>
    <w:rsid w:val="005D3681"/>
    <w:rsid w:val="005D3906"/>
    <w:rsid w:val="005D3A20"/>
    <w:rsid w:val="005D3F9E"/>
    <w:rsid w:val="005D3FA5"/>
    <w:rsid w:val="005D4561"/>
    <w:rsid w:val="005D4755"/>
    <w:rsid w:val="005D51E6"/>
    <w:rsid w:val="005D52C4"/>
    <w:rsid w:val="005D5348"/>
    <w:rsid w:val="005D56EA"/>
    <w:rsid w:val="005D579B"/>
    <w:rsid w:val="005D5B80"/>
    <w:rsid w:val="005D5EAD"/>
    <w:rsid w:val="005D66ED"/>
    <w:rsid w:val="005D6A0B"/>
    <w:rsid w:val="005D6A79"/>
    <w:rsid w:val="005D6C31"/>
    <w:rsid w:val="005D6EEC"/>
    <w:rsid w:val="005D720B"/>
    <w:rsid w:val="005D7264"/>
    <w:rsid w:val="005D7635"/>
    <w:rsid w:val="005D79B7"/>
    <w:rsid w:val="005D7C97"/>
    <w:rsid w:val="005D7D74"/>
    <w:rsid w:val="005D7DD5"/>
    <w:rsid w:val="005E0047"/>
    <w:rsid w:val="005E00B9"/>
    <w:rsid w:val="005E0210"/>
    <w:rsid w:val="005E060F"/>
    <w:rsid w:val="005E0636"/>
    <w:rsid w:val="005E0A16"/>
    <w:rsid w:val="005E0F6E"/>
    <w:rsid w:val="005E110D"/>
    <w:rsid w:val="005E133D"/>
    <w:rsid w:val="005E16DC"/>
    <w:rsid w:val="005E1AC0"/>
    <w:rsid w:val="005E1B57"/>
    <w:rsid w:val="005E1CB4"/>
    <w:rsid w:val="005E1EA7"/>
    <w:rsid w:val="005E1F12"/>
    <w:rsid w:val="005E20DD"/>
    <w:rsid w:val="005E21C0"/>
    <w:rsid w:val="005E24C0"/>
    <w:rsid w:val="005E28CE"/>
    <w:rsid w:val="005E2C31"/>
    <w:rsid w:val="005E2DDC"/>
    <w:rsid w:val="005E3435"/>
    <w:rsid w:val="005E3754"/>
    <w:rsid w:val="005E3B2A"/>
    <w:rsid w:val="005E3C00"/>
    <w:rsid w:val="005E3F79"/>
    <w:rsid w:val="005E41C5"/>
    <w:rsid w:val="005E4298"/>
    <w:rsid w:val="005E48E9"/>
    <w:rsid w:val="005E4C1F"/>
    <w:rsid w:val="005E4E53"/>
    <w:rsid w:val="005E4E76"/>
    <w:rsid w:val="005E4F18"/>
    <w:rsid w:val="005E511E"/>
    <w:rsid w:val="005E547F"/>
    <w:rsid w:val="005E549E"/>
    <w:rsid w:val="005E5777"/>
    <w:rsid w:val="005E5F61"/>
    <w:rsid w:val="005E60E0"/>
    <w:rsid w:val="005E65D2"/>
    <w:rsid w:val="005E6FDD"/>
    <w:rsid w:val="005E79E0"/>
    <w:rsid w:val="005E7D87"/>
    <w:rsid w:val="005E7E39"/>
    <w:rsid w:val="005E7EA6"/>
    <w:rsid w:val="005E7EF8"/>
    <w:rsid w:val="005F006A"/>
    <w:rsid w:val="005F0301"/>
    <w:rsid w:val="005F08BE"/>
    <w:rsid w:val="005F0D51"/>
    <w:rsid w:val="005F10F5"/>
    <w:rsid w:val="005F13C3"/>
    <w:rsid w:val="005F1527"/>
    <w:rsid w:val="005F1956"/>
    <w:rsid w:val="005F1C8B"/>
    <w:rsid w:val="005F1F41"/>
    <w:rsid w:val="005F1FCC"/>
    <w:rsid w:val="005F21D8"/>
    <w:rsid w:val="005F245C"/>
    <w:rsid w:val="005F26BA"/>
    <w:rsid w:val="005F2873"/>
    <w:rsid w:val="005F28A7"/>
    <w:rsid w:val="005F29AD"/>
    <w:rsid w:val="005F2F11"/>
    <w:rsid w:val="005F3391"/>
    <w:rsid w:val="005F3631"/>
    <w:rsid w:val="005F3781"/>
    <w:rsid w:val="005F3A22"/>
    <w:rsid w:val="005F3CF1"/>
    <w:rsid w:val="005F3FC9"/>
    <w:rsid w:val="005F4398"/>
    <w:rsid w:val="005F43EC"/>
    <w:rsid w:val="005F445C"/>
    <w:rsid w:val="005F4598"/>
    <w:rsid w:val="005F4631"/>
    <w:rsid w:val="005F47FE"/>
    <w:rsid w:val="005F497E"/>
    <w:rsid w:val="005F4E8A"/>
    <w:rsid w:val="005F520E"/>
    <w:rsid w:val="005F5219"/>
    <w:rsid w:val="005F527E"/>
    <w:rsid w:val="005F5578"/>
    <w:rsid w:val="005F5904"/>
    <w:rsid w:val="005F59D3"/>
    <w:rsid w:val="005F5D93"/>
    <w:rsid w:val="005F5E2D"/>
    <w:rsid w:val="005F610A"/>
    <w:rsid w:val="005F67D1"/>
    <w:rsid w:val="005F71FF"/>
    <w:rsid w:val="005F7CA3"/>
    <w:rsid w:val="005F7E62"/>
    <w:rsid w:val="0060068C"/>
    <w:rsid w:val="00601024"/>
    <w:rsid w:val="00601137"/>
    <w:rsid w:val="006012B2"/>
    <w:rsid w:val="00601330"/>
    <w:rsid w:val="00601713"/>
    <w:rsid w:val="0060182C"/>
    <w:rsid w:val="00601971"/>
    <w:rsid w:val="00601F6A"/>
    <w:rsid w:val="00602048"/>
    <w:rsid w:val="00602515"/>
    <w:rsid w:val="0060283C"/>
    <w:rsid w:val="00602D35"/>
    <w:rsid w:val="00602EB2"/>
    <w:rsid w:val="006030D7"/>
    <w:rsid w:val="0060385F"/>
    <w:rsid w:val="006038CE"/>
    <w:rsid w:val="00603AB0"/>
    <w:rsid w:val="00603C26"/>
    <w:rsid w:val="00604173"/>
    <w:rsid w:val="0060462D"/>
    <w:rsid w:val="00604E98"/>
    <w:rsid w:val="00604EF7"/>
    <w:rsid w:val="006055B0"/>
    <w:rsid w:val="00605B03"/>
    <w:rsid w:val="00605C51"/>
    <w:rsid w:val="00605CD6"/>
    <w:rsid w:val="00605D6A"/>
    <w:rsid w:val="00605DE0"/>
    <w:rsid w:val="00606186"/>
    <w:rsid w:val="006061B4"/>
    <w:rsid w:val="0060632B"/>
    <w:rsid w:val="00607280"/>
    <w:rsid w:val="00607447"/>
    <w:rsid w:val="00607498"/>
    <w:rsid w:val="0060757C"/>
    <w:rsid w:val="00607629"/>
    <w:rsid w:val="00607800"/>
    <w:rsid w:val="006079D8"/>
    <w:rsid w:val="00607D8D"/>
    <w:rsid w:val="00607DC6"/>
    <w:rsid w:val="00607E2D"/>
    <w:rsid w:val="00607EA6"/>
    <w:rsid w:val="00610557"/>
    <w:rsid w:val="006107FC"/>
    <w:rsid w:val="00610CFA"/>
    <w:rsid w:val="006113B0"/>
    <w:rsid w:val="006113FB"/>
    <w:rsid w:val="00611597"/>
    <w:rsid w:val="0061186C"/>
    <w:rsid w:val="00611904"/>
    <w:rsid w:val="00611E47"/>
    <w:rsid w:val="00611F92"/>
    <w:rsid w:val="00611FFB"/>
    <w:rsid w:val="00612022"/>
    <w:rsid w:val="0061206A"/>
    <w:rsid w:val="00612261"/>
    <w:rsid w:val="0061294F"/>
    <w:rsid w:val="00612F4C"/>
    <w:rsid w:val="00613060"/>
    <w:rsid w:val="00613241"/>
    <w:rsid w:val="006132AD"/>
    <w:rsid w:val="006133E0"/>
    <w:rsid w:val="00613473"/>
    <w:rsid w:val="0061366B"/>
    <w:rsid w:val="00613811"/>
    <w:rsid w:val="0061387E"/>
    <w:rsid w:val="00613930"/>
    <w:rsid w:val="00613AFE"/>
    <w:rsid w:val="00613C59"/>
    <w:rsid w:val="00613E46"/>
    <w:rsid w:val="006141AB"/>
    <w:rsid w:val="006143EE"/>
    <w:rsid w:val="006144DB"/>
    <w:rsid w:val="006145C1"/>
    <w:rsid w:val="0061462E"/>
    <w:rsid w:val="0061477F"/>
    <w:rsid w:val="00614D13"/>
    <w:rsid w:val="006150A6"/>
    <w:rsid w:val="00615336"/>
    <w:rsid w:val="00616150"/>
    <w:rsid w:val="006162A8"/>
    <w:rsid w:val="006162CA"/>
    <w:rsid w:val="00616302"/>
    <w:rsid w:val="00616547"/>
    <w:rsid w:val="00617232"/>
    <w:rsid w:val="006178CF"/>
    <w:rsid w:val="00617904"/>
    <w:rsid w:val="00617A8A"/>
    <w:rsid w:val="00617D3F"/>
    <w:rsid w:val="0062085A"/>
    <w:rsid w:val="00620875"/>
    <w:rsid w:val="00620B33"/>
    <w:rsid w:val="00621310"/>
    <w:rsid w:val="00621522"/>
    <w:rsid w:val="006217F2"/>
    <w:rsid w:val="00621803"/>
    <w:rsid w:val="00621AB2"/>
    <w:rsid w:val="00621C50"/>
    <w:rsid w:val="006222BB"/>
    <w:rsid w:val="0062231C"/>
    <w:rsid w:val="0062244B"/>
    <w:rsid w:val="00622653"/>
    <w:rsid w:val="00622C05"/>
    <w:rsid w:val="00622F72"/>
    <w:rsid w:val="00622FEE"/>
    <w:rsid w:val="00623689"/>
    <w:rsid w:val="006236F8"/>
    <w:rsid w:val="0062374A"/>
    <w:rsid w:val="00623874"/>
    <w:rsid w:val="00623A97"/>
    <w:rsid w:val="00623AB6"/>
    <w:rsid w:val="006244DB"/>
    <w:rsid w:val="00624B19"/>
    <w:rsid w:val="00624B40"/>
    <w:rsid w:val="00624B9B"/>
    <w:rsid w:val="00624BB8"/>
    <w:rsid w:val="00624E84"/>
    <w:rsid w:val="00624E8E"/>
    <w:rsid w:val="00625290"/>
    <w:rsid w:val="006252F1"/>
    <w:rsid w:val="00625461"/>
    <w:rsid w:val="00625595"/>
    <w:rsid w:val="0062573C"/>
    <w:rsid w:val="00625A1B"/>
    <w:rsid w:val="0062609D"/>
    <w:rsid w:val="006262AB"/>
    <w:rsid w:val="0062676F"/>
    <w:rsid w:val="00626966"/>
    <w:rsid w:val="00627192"/>
    <w:rsid w:val="006273A5"/>
    <w:rsid w:val="00627C30"/>
    <w:rsid w:val="00627C5F"/>
    <w:rsid w:val="00627C6E"/>
    <w:rsid w:val="00630234"/>
    <w:rsid w:val="006302E2"/>
    <w:rsid w:val="006307A5"/>
    <w:rsid w:val="00630B23"/>
    <w:rsid w:val="00630DC6"/>
    <w:rsid w:val="00630F03"/>
    <w:rsid w:val="00631091"/>
    <w:rsid w:val="00631506"/>
    <w:rsid w:val="006318B4"/>
    <w:rsid w:val="00631ABF"/>
    <w:rsid w:val="00631B5E"/>
    <w:rsid w:val="00632061"/>
    <w:rsid w:val="00632222"/>
    <w:rsid w:val="00632394"/>
    <w:rsid w:val="0063244A"/>
    <w:rsid w:val="00632B25"/>
    <w:rsid w:val="00632D3B"/>
    <w:rsid w:val="00632DC3"/>
    <w:rsid w:val="00633157"/>
    <w:rsid w:val="00633291"/>
    <w:rsid w:val="006334DF"/>
    <w:rsid w:val="00633725"/>
    <w:rsid w:val="006337D1"/>
    <w:rsid w:val="0063387C"/>
    <w:rsid w:val="00633D07"/>
    <w:rsid w:val="00634355"/>
    <w:rsid w:val="00634372"/>
    <w:rsid w:val="006345FF"/>
    <w:rsid w:val="0063468E"/>
    <w:rsid w:val="006346DC"/>
    <w:rsid w:val="006348E3"/>
    <w:rsid w:val="00634F35"/>
    <w:rsid w:val="0063504C"/>
    <w:rsid w:val="0063529E"/>
    <w:rsid w:val="0063533A"/>
    <w:rsid w:val="00635758"/>
    <w:rsid w:val="0063575B"/>
    <w:rsid w:val="00635A7E"/>
    <w:rsid w:val="00636367"/>
    <w:rsid w:val="00636690"/>
    <w:rsid w:val="0063684B"/>
    <w:rsid w:val="00636CFB"/>
    <w:rsid w:val="00636E7B"/>
    <w:rsid w:val="006370C7"/>
    <w:rsid w:val="0063719F"/>
    <w:rsid w:val="00637224"/>
    <w:rsid w:val="006372D8"/>
    <w:rsid w:val="006375F2"/>
    <w:rsid w:val="0063762A"/>
    <w:rsid w:val="00637746"/>
    <w:rsid w:val="00637D59"/>
    <w:rsid w:val="00637D80"/>
    <w:rsid w:val="00637F0C"/>
    <w:rsid w:val="00640BD2"/>
    <w:rsid w:val="00641526"/>
    <w:rsid w:val="0064154A"/>
    <w:rsid w:val="00641577"/>
    <w:rsid w:val="00641A1C"/>
    <w:rsid w:val="00641AFB"/>
    <w:rsid w:val="00641EDC"/>
    <w:rsid w:val="006424C7"/>
    <w:rsid w:val="006426BC"/>
    <w:rsid w:val="0064288D"/>
    <w:rsid w:val="0064289B"/>
    <w:rsid w:val="00642B92"/>
    <w:rsid w:val="00642DDE"/>
    <w:rsid w:val="00643185"/>
    <w:rsid w:val="006435B7"/>
    <w:rsid w:val="00643703"/>
    <w:rsid w:val="00643796"/>
    <w:rsid w:val="006437AE"/>
    <w:rsid w:val="00643851"/>
    <w:rsid w:val="00643A27"/>
    <w:rsid w:val="00643AE6"/>
    <w:rsid w:val="00643B4F"/>
    <w:rsid w:val="006440C5"/>
    <w:rsid w:val="00644786"/>
    <w:rsid w:val="0064492C"/>
    <w:rsid w:val="0064495F"/>
    <w:rsid w:val="006457A7"/>
    <w:rsid w:val="00645F3F"/>
    <w:rsid w:val="00645FB8"/>
    <w:rsid w:val="006463F8"/>
    <w:rsid w:val="006466F7"/>
    <w:rsid w:val="0064714E"/>
    <w:rsid w:val="00647177"/>
    <w:rsid w:val="0064744C"/>
    <w:rsid w:val="006474A2"/>
    <w:rsid w:val="0064769F"/>
    <w:rsid w:val="006478A1"/>
    <w:rsid w:val="006478F4"/>
    <w:rsid w:val="00647979"/>
    <w:rsid w:val="00647ADE"/>
    <w:rsid w:val="00647B80"/>
    <w:rsid w:val="00650146"/>
    <w:rsid w:val="00650685"/>
    <w:rsid w:val="00650A3C"/>
    <w:rsid w:val="00650D8D"/>
    <w:rsid w:val="006512B2"/>
    <w:rsid w:val="00651302"/>
    <w:rsid w:val="0065135E"/>
    <w:rsid w:val="0065140E"/>
    <w:rsid w:val="0065143F"/>
    <w:rsid w:val="006516C1"/>
    <w:rsid w:val="006517BD"/>
    <w:rsid w:val="00651842"/>
    <w:rsid w:val="00651A3E"/>
    <w:rsid w:val="00651A9E"/>
    <w:rsid w:val="0065208D"/>
    <w:rsid w:val="006524A7"/>
    <w:rsid w:val="00652737"/>
    <w:rsid w:val="00652D06"/>
    <w:rsid w:val="00652D28"/>
    <w:rsid w:val="006533E2"/>
    <w:rsid w:val="0065397C"/>
    <w:rsid w:val="006539FB"/>
    <w:rsid w:val="00653AF1"/>
    <w:rsid w:val="00653B73"/>
    <w:rsid w:val="00653D86"/>
    <w:rsid w:val="00653E88"/>
    <w:rsid w:val="00653ECD"/>
    <w:rsid w:val="00654256"/>
    <w:rsid w:val="006542AB"/>
    <w:rsid w:val="00654501"/>
    <w:rsid w:val="00654531"/>
    <w:rsid w:val="0065453A"/>
    <w:rsid w:val="006545DA"/>
    <w:rsid w:val="00654925"/>
    <w:rsid w:val="006549D5"/>
    <w:rsid w:val="00654C46"/>
    <w:rsid w:val="00654C8D"/>
    <w:rsid w:val="00654EC7"/>
    <w:rsid w:val="00655460"/>
    <w:rsid w:val="006555AA"/>
    <w:rsid w:val="00655737"/>
    <w:rsid w:val="00655743"/>
    <w:rsid w:val="0065597E"/>
    <w:rsid w:val="00655AA2"/>
    <w:rsid w:val="00655D69"/>
    <w:rsid w:val="00655ED6"/>
    <w:rsid w:val="0065608F"/>
    <w:rsid w:val="00656436"/>
    <w:rsid w:val="00656722"/>
    <w:rsid w:val="00656897"/>
    <w:rsid w:val="00656B40"/>
    <w:rsid w:val="00657053"/>
    <w:rsid w:val="0065767B"/>
    <w:rsid w:val="006578FD"/>
    <w:rsid w:val="00657D68"/>
    <w:rsid w:val="0066010C"/>
    <w:rsid w:val="0066018C"/>
    <w:rsid w:val="0066054D"/>
    <w:rsid w:val="006609EF"/>
    <w:rsid w:val="00660E1F"/>
    <w:rsid w:val="00660F95"/>
    <w:rsid w:val="00660F97"/>
    <w:rsid w:val="00660FD6"/>
    <w:rsid w:val="00661158"/>
    <w:rsid w:val="006611BA"/>
    <w:rsid w:val="006615B5"/>
    <w:rsid w:val="00661F87"/>
    <w:rsid w:val="006620B6"/>
    <w:rsid w:val="00662483"/>
    <w:rsid w:val="006627F1"/>
    <w:rsid w:val="00662AB8"/>
    <w:rsid w:val="00663232"/>
    <w:rsid w:val="00663386"/>
    <w:rsid w:val="00663579"/>
    <w:rsid w:val="006635FE"/>
    <w:rsid w:val="00663732"/>
    <w:rsid w:val="00663B20"/>
    <w:rsid w:val="00663E78"/>
    <w:rsid w:val="00663F7F"/>
    <w:rsid w:val="006642C4"/>
    <w:rsid w:val="00665685"/>
    <w:rsid w:val="00665BE7"/>
    <w:rsid w:val="00665C10"/>
    <w:rsid w:val="0066605D"/>
    <w:rsid w:val="006662AB"/>
    <w:rsid w:val="006662E5"/>
    <w:rsid w:val="00666731"/>
    <w:rsid w:val="006668AF"/>
    <w:rsid w:val="00666BD7"/>
    <w:rsid w:val="00666DE7"/>
    <w:rsid w:val="006670A9"/>
    <w:rsid w:val="00667114"/>
    <w:rsid w:val="0066727C"/>
    <w:rsid w:val="0066741C"/>
    <w:rsid w:val="006677B0"/>
    <w:rsid w:val="00667A32"/>
    <w:rsid w:val="00670511"/>
    <w:rsid w:val="0067133F"/>
    <w:rsid w:val="00671683"/>
    <w:rsid w:val="006718CF"/>
    <w:rsid w:val="00671DD7"/>
    <w:rsid w:val="00671DEF"/>
    <w:rsid w:val="00671E17"/>
    <w:rsid w:val="00671E5C"/>
    <w:rsid w:val="00672013"/>
    <w:rsid w:val="00672310"/>
    <w:rsid w:val="00672323"/>
    <w:rsid w:val="006724CD"/>
    <w:rsid w:val="0067250D"/>
    <w:rsid w:val="00672DCE"/>
    <w:rsid w:val="00672F14"/>
    <w:rsid w:val="006730F8"/>
    <w:rsid w:val="006731CC"/>
    <w:rsid w:val="00674060"/>
    <w:rsid w:val="006740C9"/>
    <w:rsid w:val="00674869"/>
    <w:rsid w:val="00674B5B"/>
    <w:rsid w:val="00674EE4"/>
    <w:rsid w:val="00674F8C"/>
    <w:rsid w:val="006753EE"/>
    <w:rsid w:val="00675AAD"/>
    <w:rsid w:val="00675E83"/>
    <w:rsid w:val="00675F2A"/>
    <w:rsid w:val="006764CF"/>
    <w:rsid w:val="00676544"/>
    <w:rsid w:val="006766C7"/>
    <w:rsid w:val="00676963"/>
    <w:rsid w:val="00676B4A"/>
    <w:rsid w:val="00676CBD"/>
    <w:rsid w:val="00676FB0"/>
    <w:rsid w:val="0067704B"/>
    <w:rsid w:val="006772F6"/>
    <w:rsid w:val="0067749C"/>
    <w:rsid w:val="006775B5"/>
    <w:rsid w:val="006776BE"/>
    <w:rsid w:val="00677781"/>
    <w:rsid w:val="00677931"/>
    <w:rsid w:val="006779C5"/>
    <w:rsid w:val="00677C01"/>
    <w:rsid w:val="00677DAA"/>
    <w:rsid w:val="00677DF7"/>
    <w:rsid w:val="00677E69"/>
    <w:rsid w:val="00680993"/>
    <w:rsid w:val="00680AA7"/>
    <w:rsid w:val="00680B2E"/>
    <w:rsid w:val="00680B7D"/>
    <w:rsid w:val="00680D8C"/>
    <w:rsid w:val="00681008"/>
    <w:rsid w:val="00681226"/>
    <w:rsid w:val="0068124D"/>
    <w:rsid w:val="0068126B"/>
    <w:rsid w:val="00681299"/>
    <w:rsid w:val="00681359"/>
    <w:rsid w:val="00681454"/>
    <w:rsid w:val="00681705"/>
    <w:rsid w:val="00681ABD"/>
    <w:rsid w:val="00681D09"/>
    <w:rsid w:val="00681F68"/>
    <w:rsid w:val="00682497"/>
    <w:rsid w:val="00682733"/>
    <w:rsid w:val="00682778"/>
    <w:rsid w:val="00682851"/>
    <w:rsid w:val="00683115"/>
    <w:rsid w:val="00683283"/>
    <w:rsid w:val="0068359F"/>
    <w:rsid w:val="006835BC"/>
    <w:rsid w:val="006837B8"/>
    <w:rsid w:val="00683995"/>
    <w:rsid w:val="00683A86"/>
    <w:rsid w:val="00683C15"/>
    <w:rsid w:val="00683E82"/>
    <w:rsid w:val="00683FE4"/>
    <w:rsid w:val="0068466B"/>
    <w:rsid w:val="006849F1"/>
    <w:rsid w:val="0068507D"/>
    <w:rsid w:val="00685690"/>
    <w:rsid w:val="006856B0"/>
    <w:rsid w:val="00685753"/>
    <w:rsid w:val="006859C9"/>
    <w:rsid w:val="00685D86"/>
    <w:rsid w:val="0068656D"/>
    <w:rsid w:val="0068685C"/>
    <w:rsid w:val="00686B7B"/>
    <w:rsid w:val="00686BA0"/>
    <w:rsid w:val="006874E2"/>
    <w:rsid w:val="00687699"/>
    <w:rsid w:val="00687BE3"/>
    <w:rsid w:val="00687C50"/>
    <w:rsid w:val="00687F0D"/>
    <w:rsid w:val="00687F9B"/>
    <w:rsid w:val="006903C6"/>
    <w:rsid w:val="00690A11"/>
    <w:rsid w:val="0069132B"/>
    <w:rsid w:val="0069137A"/>
    <w:rsid w:val="006915E4"/>
    <w:rsid w:val="0069164E"/>
    <w:rsid w:val="006918AD"/>
    <w:rsid w:val="00691959"/>
    <w:rsid w:val="00691C81"/>
    <w:rsid w:val="00691E3F"/>
    <w:rsid w:val="00691EEF"/>
    <w:rsid w:val="0069245B"/>
    <w:rsid w:val="00692661"/>
    <w:rsid w:val="006929C2"/>
    <w:rsid w:val="00692DA0"/>
    <w:rsid w:val="00693430"/>
    <w:rsid w:val="006936CE"/>
    <w:rsid w:val="0069381E"/>
    <w:rsid w:val="00693A82"/>
    <w:rsid w:val="0069409F"/>
    <w:rsid w:val="00694212"/>
    <w:rsid w:val="00694693"/>
    <w:rsid w:val="00694702"/>
    <w:rsid w:val="0069483B"/>
    <w:rsid w:val="00694B02"/>
    <w:rsid w:val="00695116"/>
    <w:rsid w:val="0069532A"/>
    <w:rsid w:val="006958AC"/>
    <w:rsid w:val="00695B02"/>
    <w:rsid w:val="00695EB3"/>
    <w:rsid w:val="006960B0"/>
    <w:rsid w:val="0069632D"/>
    <w:rsid w:val="0069651F"/>
    <w:rsid w:val="00696909"/>
    <w:rsid w:val="006974FD"/>
    <w:rsid w:val="00697662"/>
    <w:rsid w:val="0069775D"/>
    <w:rsid w:val="00697B84"/>
    <w:rsid w:val="00697DA4"/>
    <w:rsid w:val="006A013B"/>
    <w:rsid w:val="006A0164"/>
    <w:rsid w:val="006A018F"/>
    <w:rsid w:val="006A0C8F"/>
    <w:rsid w:val="006A0E80"/>
    <w:rsid w:val="006A100D"/>
    <w:rsid w:val="006A15DC"/>
    <w:rsid w:val="006A1F40"/>
    <w:rsid w:val="006A22CB"/>
    <w:rsid w:val="006A234A"/>
    <w:rsid w:val="006A281E"/>
    <w:rsid w:val="006A289B"/>
    <w:rsid w:val="006A2A44"/>
    <w:rsid w:val="006A2B2A"/>
    <w:rsid w:val="006A2C44"/>
    <w:rsid w:val="006A2C8C"/>
    <w:rsid w:val="006A2F97"/>
    <w:rsid w:val="006A3724"/>
    <w:rsid w:val="006A385B"/>
    <w:rsid w:val="006A388A"/>
    <w:rsid w:val="006A39EE"/>
    <w:rsid w:val="006A3FA6"/>
    <w:rsid w:val="006A40FB"/>
    <w:rsid w:val="006A4340"/>
    <w:rsid w:val="006A445E"/>
    <w:rsid w:val="006A4641"/>
    <w:rsid w:val="006A4727"/>
    <w:rsid w:val="006A4C7A"/>
    <w:rsid w:val="006A4CA5"/>
    <w:rsid w:val="006A4D68"/>
    <w:rsid w:val="006A51C1"/>
    <w:rsid w:val="006A52D8"/>
    <w:rsid w:val="006A535C"/>
    <w:rsid w:val="006A55BE"/>
    <w:rsid w:val="006A5704"/>
    <w:rsid w:val="006A59FD"/>
    <w:rsid w:val="006A5F93"/>
    <w:rsid w:val="006A620E"/>
    <w:rsid w:val="006A6474"/>
    <w:rsid w:val="006A65EA"/>
    <w:rsid w:val="006A7234"/>
    <w:rsid w:val="006A74ED"/>
    <w:rsid w:val="006A7749"/>
    <w:rsid w:val="006A7859"/>
    <w:rsid w:val="006A7958"/>
    <w:rsid w:val="006A7ECE"/>
    <w:rsid w:val="006A7F91"/>
    <w:rsid w:val="006A7FCC"/>
    <w:rsid w:val="006B02B5"/>
    <w:rsid w:val="006B03BB"/>
    <w:rsid w:val="006B045F"/>
    <w:rsid w:val="006B0761"/>
    <w:rsid w:val="006B0767"/>
    <w:rsid w:val="006B07A2"/>
    <w:rsid w:val="006B08AC"/>
    <w:rsid w:val="006B0C89"/>
    <w:rsid w:val="006B10DA"/>
    <w:rsid w:val="006B1206"/>
    <w:rsid w:val="006B16C7"/>
    <w:rsid w:val="006B17F8"/>
    <w:rsid w:val="006B1DD4"/>
    <w:rsid w:val="006B22C6"/>
    <w:rsid w:val="006B25AB"/>
    <w:rsid w:val="006B2625"/>
    <w:rsid w:val="006B27B1"/>
    <w:rsid w:val="006B2BF5"/>
    <w:rsid w:val="006B2C2C"/>
    <w:rsid w:val="006B2D89"/>
    <w:rsid w:val="006B2E24"/>
    <w:rsid w:val="006B30D9"/>
    <w:rsid w:val="006B32DC"/>
    <w:rsid w:val="006B337B"/>
    <w:rsid w:val="006B34AE"/>
    <w:rsid w:val="006B3776"/>
    <w:rsid w:val="006B3992"/>
    <w:rsid w:val="006B43F1"/>
    <w:rsid w:val="006B44AD"/>
    <w:rsid w:val="006B45A7"/>
    <w:rsid w:val="006B4910"/>
    <w:rsid w:val="006B4DBA"/>
    <w:rsid w:val="006B5000"/>
    <w:rsid w:val="006B5098"/>
    <w:rsid w:val="006B561F"/>
    <w:rsid w:val="006B5AFA"/>
    <w:rsid w:val="006B5C70"/>
    <w:rsid w:val="006B5E93"/>
    <w:rsid w:val="006B5FFA"/>
    <w:rsid w:val="006B6118"/>
    <w:rsid w:val="006B6D1E"/>
    <w:rsid w:val="006B6D45"/>
    <w:rsid w:val="006B6EC6"/>
    <w:rsid w:val="006B7278"/>
    <w:rsid w:val="006B7334"/>
    <w:rsid w:val="006B742B"/>
    <w:rsid w:val="006B775E"/>
    <w:rsid w:val="006B7EA0"/>
    <w:rsid w:val="006C0234"/>
    <w:rsid w:val="006C0C45"/>
    <w:rsid w:val="006C0D6E"/>
    <w:rsid w:val="006C0E6F"/>
    <w:rsid w:val="006C0EF9"/>
    <w:rsid w:val="006C0F79"/>
    <w:rsid w:val="006C1141"/>
    <w:rsid w:val="006C146B"/>
    <w:rsid w:val="006C14D4"/>
    <w:rsid w:val="006C1739"/>
    <w:rsid w:val="006C19CF"/>
    <w:rsid w:val="006C1D0B"/>
    <w:rsid w:val="006C1E73"/>
    <w:rsid w:val="006C1EBC"/>
    <w:rsid w:val="006C20E2"/>
    <w:rsid w:val="006C2840"/>
    <w:rsid w:val="006C2900"/>
    <w:rsid w:val="006C29EB"/>
    <w:rsid w:val="006C2BBB"/>
    <w:rsid w:val="006C2F40"/>
    <w:rsid w:val="006C333C"/>
    <w:rsid w:val="006C3389"/>
    <w:rsid w:val="006C34EE"/>
    <w:rsid w:val="006C3587"/>
    <w:rsid w:val="006C3A66"/>
    <w:rsid w:val="006C3D2F"/>
    <w:rsid w:val="006C48CD"/>
    <w:rsid w:val="006C4AE3"/>
    <w:rsid w:val="006C4B1A"/>
    <w:rsid w:val="006C4BF7"/>
    <w:rsid w:val="006C4E74"/>
    <w:rsid w:val="006C50FD"/>
    <w:rsid w:val="006C529B"/>
    <w:rsid w:val="006C5802"/>
    <w:rsid w:val="006C5940"/>
    <w:rsid w:val="006C5B10"/>
    <w:rsid w:val="006C5BAE"/>
    <w:rsid w:val="006C5CA4"/>
    <w:rsid w:val="006C5F5B"/>
    <w:rsid w:val="006C61ED"/>
    <w:rsid w:val="006C6204"/>
    <w:rsid w:val="006C6431"/>
    <w:rsid w:val="006C686B"/>
    <w:rsid w:val="006C6CD7"/>
    <w:rsid w:val="006C6E8D"/>
    <w:rsid w:val="006C7321"/>
    <w:rsid w:val="006C7347"/>
    <w:rsid w:val="006C743A"/>
    <w:rsid w:val="006C7591"/>
    <w:rsid w:val="006C75DF"/>
    <w:rsid w:val="006C7882"/>
    <w:rsid w:val="006C7A66"/>
    <w:rsid w:val="006C7A68"/>
    <w:rsid w:val="006C7FBD"/>
    <w:rsid w:val="006C7FE8"/>
    <w:rsid w:val="006D01F2"/>
    <w:rsid w:val="006D0313"/>
    <w:rsid w:val="006D0812"/>
    <w:rsid w:val="006D0846"/>
    <w:rsid w:val="006D08F6"/>
    <w:rsid w:val="006D09E3"/>
    <w:rsid w:val="006D0A2F"/>
    <w:rsid w:val="006D0A89"/>
    <w:rsid w:val="006D0B3E"/>
    <w:rsid w:val="006D0E11"/>
    <w:rsid w:val="006D10B3"/>
    <w:rsid w:val="006D1A78"/>
    <w:rsid w:val="006D2327"/>
    <w:rsid w:val="006D23B8"/>
    <w:rsid w:val="006D2923"/>
    <w:rsid w:val="006D2A24"/>
    <w:rsid w:val="006D2C56"/>
    <w:rsid w:val="006D2D2D"/>
    <w:rsid w:val="006D32C8"/>
    <w:rsid w:val="006D34CB"/>
    <w:rsid w:val="006D3503"/>
    <w:rsid w:val="006D3757"/>
    <w:rsid w:val="006D3DC8"/>
    <w:rsid w:val="006D3E5E"/>
    <w:rsid w:val="006D424C"/>
    <w:rsid w:val="006D42E0"/>
    <w:rsid w:val="006D45DF"/>
    <w:rsid w:val="006D46A3"/>
    <w:rsid w:val="006D4707"/>
    <w:rsid w:val="006D4873"/>
    <w:rsid w:val="006D4A11"/>
    <w:rsid w:val="006D4D95"/>
    <w:rsid w:val="006D4EC6"/>
    <w:rsid w:val="006D521A"/>
    <w:rsid w:val="006D5444"/>
    <w:rsid w:val="006D5489"/>
    <w:rsid w:val="006D5587"/>
    <w:rsid w:val="006D57CB"/>
    <w:rsid w:val="006D57D4"/>
    <w:rsid w:val="006D57F4"/>
    <w:rsid w:val="006D5836"/>
    <w:rsid w:val="006D5921"/>
    <w:rsid w:val="006D59B3"/>
    <w:rsid w:val="006D5A61"/>
    <w:rsid w:val="006D5C7E"/>
    <w:rsid w:val="006D5DB4"/>
    <w:rsid w:val="006D5E9A"/>
    <w:rsid w:val="006D60B3"/>
    <w:rsid w:val="006D63E2"/>
    <w:rsid w:val="006D6442"/>
    <w:rsid w:val="006D64AA"/>
    <w:rsid w:val="006D6714"/>
    <w:rsid w:val="006D68D3"/>
    <w:rsid w:val="006D69F2"/>
    <w:rsid w:val="006D6A87"/>
    <w:rsid w:val="006D6B47"/>
    <w:rsid w:val="006D6F81"/>
    <w:rsid w:val="006D714D"/>
    <w:rsid w:val="006D748B"/>
    <w:rsid w:val="006D7C3B"/>
    <w:rsid w:val="006D7C87"/>
    <w:rsid w:val="006E0475"/>
    <w:rsid w:val="006E047B"/>
    <w:rsid w:val="006E050E"/>
    <w:rsid w:val="006E0DAA"/>
    <w:rsid w:val="006E1595"/>
    <w:rsid w:val="006E1AE4"/>
    <w:rsid w:val="006E1D48"/>
    <w:rsid w:val="006E1F24"/>
    <w:rsid w:val="006E21DB"/>
    <w:rsid w:val="006E250E"/>
    <w:rsid w:val="006E263E"/>
    <w:rsid w:val="006E2720"/>
    <w:rsid w:val="006E2E0C"/>
    <w:rsid w:val="006E2EF0"/>
    <w:rsid w:val="006E2FA1"/>
    <w:rsid w:val="006E3150"/>
    <w:rsid w:val="006E32C4"/>
    <w:rsid w:val="006E3446"/>
    <w:rsid w:val="006E3496"/>
    <w:rsid w:val="006E35C1"/>
    <w:rsid w:val="006E3646"/>
    <w:rsid w:val="006E3BAD"/>
    <w:rsid w:val="006E483A"/>
    <w:rsid w:val="006E48D4"/>
    <w:rsid w:val="006E4949"/>
    <w:rsid w:val="006E4D25"/>
    <w:rsid w:val="006E4D39"/>
    <w:rsid w:val="006E4D94"/>
    <w:rsid w:val="006E4EDF"/>
    <w:rsid w:val="006E4F3F"/>
    <w:rsid w:val="006E5228"/>
    <w:rsid w:val="006E5496"/>
    <w:rsid w:val="006E57DC"/>
    <w:rsid w:val="006E5822"/>
    <w:rsid w:val="006E59CB"/>
    <w:rsid w:val="006E5AC2"/>
    <w:rsid w:val="006E5F4C"/>
    <w:rsid w:val="006E6064"/>
    <w:rsid w:val="006E61FF"/>
    <w:rsid w:val="006E64EA"/>
    <w:rsid w:val="006E67C3"/>
    <w:rsid w:val="006E685A"/>
    <w:rsid w:val="006E6A5C"/>
    <w:rsid w:val="006E6AED"/>
    <w:rsid w:val="006E6DE0"/>
    <w:rsid w:val="006E6E0C"/>
    <w:rsid w:val="006E73AE"/>
    <w:rsid w:val="006E7496"/>
    <w:rsid w:val="006E7951"/>
    <w:rsid w:val="006F01B3"/>
    <w:rsid w:val="006F0486"/>
    <w:rsid w:val="006F0611"/>
    <w:rsid w:val="006F06C5"/>
    <w:rsid w:val="006F07DB"/>
    <w:rsid w:val="006F0C03"/>
    <w:rsid w:val="006F0DED"/>
    <w:rsid w:val="006F1133"/>
    <w:rsid w:val="006F16EF"/>
    <w:rsid w:val="006F1C34"/>
    <w:rsid w:val="006F1C87"/>
    <w:rsid w:val="006F1D98"/>
    <w:rsid w:val="006F204A"/>
    <w:rsid w:val="006F20FF"/>
    <w:rsid w:val="006F2231"/>
    <w:rsid w:val="006F2241"/>
    <w:rsid w:val="006F249B"/>
    <w:rsid w:val="006F280B"/>
    <w:rsid w:val="006F2B22"/>
    <w:rsid w:val="006F2E7E"/>
    <w:rsid w:val="006F31AB"/>
    <w:rsid w:val="006F328C"/>
    <w:rsid w:val="006F36DF"/>
    <w:rsid w:val="006F3729"/>
    <w:rsid w:val="006F38A7"/>
    <w:rsid w:val="006F3A80"/>
    <w:rsid w:val="006F3DDC"/>
    <w:rsid w:val="006F4417"/>
    <w:rsid w:val="006F457C"/>
    <w:rsid w:val="006F4650"/>
    <w:rsid w:val="006F478F"/>
    <w:rsid w:val="006F4B20"/>
    <w:rsid w:val="006F4B61"/>
    <w:rsid w:val="006F4FD1"/>
    <w:rsid w:val="006F503F"/>
    <w:rsid w:val="006F5325"/>
    <w:rsid w:val="006F541F"/>
    <w:rsid w:val="006F5588"/>
    <w:rsid w:val="006F5996"/>
    <w:rsid w:val="006F5BD4"/>
    <w:rsid w:val="006F5C9F"/>
    <w:rsid w:val="006F5D8C"/>
    <w:rsid w:val="006F605B"/>
    <w:rsid w:val="006F6800"/>
    <w:rsid w:val="006F6AE4"/>
    <w:rsid w:val="006F6BCE"/>
    <w:rsid w:val="006F6CD4"/>
    <w:rsid w:val="006F6E2E"/>
    <w:rsid w:val="006F6EBE"/>
    <w:rsid w:val="006F7072"/>
    <w:rsid w:val="006F72C3"/>
    <w:rsid w:val="006F76C5"/>
    <w:rsid w:val="006F78C5"/>
    <w:rsid w:val="006F78F3"/>
    <w:rsid w:val="006F7E42"/>
    <w:rsid w:val="006F7F5F"/>
    <w:rsid w:val="007002B9"/>
    <w:rsid w:val="007002DB"/>
    <w:rsid w:val="007004E2"/>
    <w:rsid w:val="007005B8"/>
    <w:rsid w:val="00700A42"/>
    <w:rsid w:val="00700F22"/>
    <w:rsid w:val="00701145"/>
    <w:rsid w:val="007015DC"/>
    <w:rsid w:val="00701A96"/>
    <w:rsid w:val="007021AD"/>
    <w:rsid w:val="00702410"/>
    <w:rsid w:val="007028F8"/>
    <w:rsid w:val="007029F0"/>
    <w:rsid w:val="00702ABB"/>
    <w:rsid w:val="00702BC0"/>
    <w:rsid w:val="007032F6"/>
    <w:rsid w:val="007033C8"/>
    <w:rsid w:val="00703B67"/>
    <w:rsid w:val="007040FD"/>
    <w:rsid w:val="007042AA"/>
    <w:rsid w:val="007044EA"/>
    <w:rsid w:val="00704604"/>
    <w:rsid w:val="0070464F"/>
    <w:rsid w:val="00704A18"/>
    <w:rsid w:val="00704B52"/>
    <w:rsid w:val="00704F94"/>
    <w:rsid w:val="00704FE9"/>
    <w:rsid w:val="00705168"/>
    <w:rsid w:val="007057B5"/>
    <w:rsid w:val="007057D6"/>
    <w:rsid w:val="00705945"/>
    <w:rsid w:val="00706C43"/>
    <w:rsid w:val="00706E47"/>
    <w:rsid w:val="007070BA"/>
    <w:rsid w:val="00707586"/>
    <w:rsid w:val="00710537"/>
    <w:rsid w:val="007107A3"/>
    <w:rsid w:val="00710B32"/>
    <w:rsid w:val="00710D5F"/>
    <w:rsid w:val="0071109B"/>
    <w:rsid w:val="00711552"/>
    <w:rsid w:val="00711EB5"/>
    <w:rsid w:val="00712040"/>
    <w:rsid w:val="0071226B"/>
    <w:rsid w:val="00712328"/>
    <w:rsid w:val="007128D0"/>
    <w:rsid w:val="00712D67"/>
    <w:rsid w:val="00712EBE"/>
    <w:rsid w:val="0071313E"/>
    <w:rsid w:val="00713188"/>
    <w:rsid w:val="007131C3"/>
    <w:rsid w:val="00713491"/>
    <w:rsid w:val="00713590"/>
    <w:rsid w:val="00713722"/>
    <w:rsid w:val="00713997"/>
    <w:rsid w:val="00713AA9"/>
    <w:rsid w:val="00713C30"/>
    <w:rsid w:val="00713CBE"/>
    <w:rsid w:val="00713CFC"/>
    <w:rsid w:val="00713ECD"/>
    <w:rsid w:val="00713FA2"/>
    <w:rsid w:val="0071409E"/>
    <w:rsid w:val="007140C6"/>
    <w:rsid w:val="00714285"/>
    <w:rsid w:val="00714326"/>
    <w:rsid w:val="00714360"/>
    <w:rsid w:val="007146EE"/>
    <w:rsid w:val="00714F93"/>
    <w:rsid w:val="0071519B"/>
    <w:rsid w:val="00715663"/>
    <w:rsid w:val="007156A1"/>
    <w:rsid w:val="00715B46"/>
    <w:rsid w:val="00715BE5"/>
    <w:rsid w:val="00715C61"/>
    <w:rsid w:val="007163F6"/>
    <w:rsid w:val="00716E01"/>
    <w:rsid w:val="00716E0D"/>
    <w:rsid w:val="00717095"/>
    <w:rsid w:val="0071711C"/>
    <w:rsid w:val="0071715C"/>
    <w:rsid w:val="00717564"/>
    <w:rsid w:val="00717648"/>
    <w:rsid w:val="007177C9"/>
    <w:rsid w:val="00717875"/>
    <w:rsid w:val="007178AD"/>
    <w:rsid w:val="00717A3F"/>
    <w:rsid w:val="00717AED"/>
    <w:rsid w:val="00717D66"/>
    <w:rsid w:val="00717D83"/>
    <w:rsid w:val="007202F8"/>
    <w:rsid w:val="00720488"/>
    <w:rsid w:val="007208AA"/>
    <w:rsid w:val="00720A28"/>
    <w:rsid w:val="00720DE7"/>
    <w:rsid w:val="007210D2"/>
    <w:rsid w:val="00721796"/>
    <w:rsid w:val="00721BF2"/>
    <w:rsid w:val="00721D01"/>
    <w:rsid w:val="00721FF0"/>
    <w:rsid w:val="0072225B"/>
    <w:rsid w:val="0072268E"/>
    <w:rsid w:val="007226AC"/>
    <w:rsid w:val="007229F5"/>
    <w:rsid w:val="00722A75"/>
    <w:rsid w:val="00722B8B"/>
    <w:rsid w:val="00722BBD"/>
    <w:rsid w:val="007230AF"/>
    <w:rsid w:val="007232BA"/>
    <w:rsid w:val="0072367A"/>
    <w:rsid w:val="00723733"/>
    <w:rsid w:val="007238AD"/>
    <w:rsid w:val="00723AF4"/>
    <w:rsid w:val="00723D12"/>
    <w:rsid w:val="007240EB"/>
    <w:rsid w:val="00724214"/>
    <w:rsid w:val="007242C9"/>
    <w:rsid w:val="007243CB"/>
    <w:rsid w:val="00724A43"/>
    <w:rsid w:val="00724B91"/>
    <w:rsid w:val="00724C65"/>
    <w:rsid w:val="00724CA3"/>
    <w:rsid w:val="00724EF8"/>
    <w:rsid w:val="0072527F"/>
    <w:rsid w:val="00725706"/>
    <w:rsid w:val="00725784"/>
    <w:rsid w:val="00725961"/>
    <w:rsid w:val="00725BE3"/>
    <w:rsid w:val="00725C14"/>
    <w:rsid w:val="00725C88"/>
    <w:rsid w:val="00725E36"/>
    <w:rsid w:val="00725ED2"/>
    <w:rsid w:val="00726429"/>
    <w:rsid w:val="007264EA"/>
    <w:rsid w:val="00726550"/>
    <w:rsid w:val="007267F7"/>
    <w:rsid w:val="0072690E"/>
    <w:rsid w:val="0072697A"/>
    <w:rsid w:val="00726B53"/>
    <w:rsid w:val="00726FF9"/>
    <w:rsid w:val="00727239"/>
    <w:rsid w:val="00727753"/>
    <w:rsid w:val="007279D9"/>
    <w:rsid w:val="00727ECF"/>
    <w:rsid w:val="00727F16"/>
    <w:rsid w:val="00727F1C"/>
    <w:rsid w:val="007304F9"/>
    <w:rsid w:val="00730ADF"/>
    <w:rsid w:val="00731080"/>
    <w:rsid w:val="007310D0"/>
    <w:rsid w:val="0073112C"/>
    <w:rsid w:val="00731455"/>
    <w:rsid w:val="00731D2F"/>
    <w:rsid w:val="0073215C"/>
    <w:rsid w:val="0073217E"/>
    <w:rsid w:val="00732594"/>
    <w:rsid w:val="0073282A"/>
    <w:rsid w:val="00732B37"/>
    <w:rsid w:val="00732BD4"/>
    <w:rsid w:val="00732DB6"/>
    <w:rsid w:val="00733279"/>
    <w:rsid w:val="00733321"/>
    <w:rsid w:val="0073337D"/>
    <w:rsid w:val="007334DC"/>
    <w:rsid w:val="007335B8"/>
    <w:rsid w:val="0073404B"/>
    <w:rsid w:val="007345FF"/>
    <w:rsid w:val="0073465A"/>
    <w:rsid w:val="00734690"/>
    <w:rsid w:val="007348C4"/>
    <w:rsid w:val="0073499F"/>
    <w:rsid w:val="00734B05"/>
    <w:rsid w:val="00734E42"/>
    <w:rsid w:val="00734FCD"/>
    <w:rsid w:val="0073512D"/>
    <w:rsid w:val="007351AE"/>
    <w:rsid w:val="00735D4A"/>
    <w:rsid w:val="00735F07"/>
    <w:rsid w:val="0073651B"/>
    <w:rsid w:val="007365FC"/>
    <w:rsid w:val="007369B3"/>
    <w:rsid w:val="00736E6D"/>
    <w:rsid w:val="00736FCF"/>
    <w:rsid w:val="007372E4"/>
    <w:rsid w:val="00737435"/>
    <w:rsid w:val="00737959"/>
    <w:rsid w:val="00737AB5"/>
    <w:rsid w:val="00737B30"/>
    <w:rsid w:val="00737B93"/>
    <w:rsid w:val="00737F49"/>
    <w:rsid w:val="00741004"/>
    <w:rsid w:val="00741125"/>
    <w:rsid w:val="0074166C"/>
    <w:rsid w:val="007417DA"/>
    <w:rsid w:val="00742133"/>
    <w:rsid w:val="007422D9"/>
    <w:rsid w:val="00742518"/>
    <w:rsid w:val="00742522"/>
    <w:rsid w:val="00742557"/>
    <w:rsid w:val="00742D0F"/>
    <w:rsid w:val="00742D1C"/>
    <w:rsid w:val="00742DCB"/>
    <w:rsid w:val="00742E34"/>
    <w:rsid w:val="007430FC"/>
    <w:rsid w:val="007432CE"/>
    <w:rsid w:val="00743370"/>
    <w:rsid w:val="007433AD"/>
    <w:rsid w:val="0074404F"/>
    <w:rsid w:val="0074433A"/>
    <w:rsid w:val="007443CB"/>
    <w:rsid w:val="00744C4D"/>
    <w:rsid w:val="00744C5E"/>
    <w:rsid w:val="007450D9"/>
    <w:rsid w:val="00745374"/>
    <w:rsid w:val="007455EF"/>
    <w:rsid w:val="00745942"/>
    <w:rsid w:val="00745A00"/>
    <w:rsid w:val="00745C80"/>
    <w:rsid w:val="00745DF2"/>
    <w:rsid w:val="0074605A"/>
    <w:rsid w:val="007460C0"/>
    <w:rsid w:val="00746175"/>
    <w:rsid w:val="007461B4"/>
    <w:rsid w:val="0074650B"/>
    <w:rsid w:val="007465FB"/>
    <w:rsid w:val="0074689A"/>
    <w:rsid w:val="00746BF1"/>
    <w:rsid w:val="0074704C"/>
    <w:rsid w:val="007471FC"/>
    <w:rsid w:val="007477EC"/>
    <w:rsid w:val="00747854"/>
    <w:rsid w:val="00747A55"/>
    <w:rsid w:val="00747B6D"/>
    <w:rsid w:val="00747BEC"/>
    <w:rsid w:val="00750096"/>
    <w:rsid w:val="00750188"/>
    <w:rsid w:val="00750239"/>
    <w:rsid w:val="007503C1"/>
    <w:rsid w:val="007503FF"/>
    <w:rsid w:val="00750498"/>
    <w:rsid w:val="00750672"/>
    <w:rsid w:val="00750A8D"/>
    <w:rsid w:val="00750AFF"/>
    <w:rsid w:val="00750C17"/>
    <w:rsid w:val="00750CB6"/>
    <w:rsid w:val="00750D7F"/>
    <w:rsid w:val="007511C4"/>
    <w:rsid w:val="007511F1"/>
    <w:rsid w:val="007512CE"/>
    <w:rsid w:val="007514C1"/>
    <w:rsid w:val="00751511"/>
    <w:rsid w:val="007517F3"/>
    <w:rsid w:val="00751E65"/>
    <w:rsid w:val="00751ECA"/>
    <w:rsid w:val="00751F0F"/>
    <w:rsid w:val="00752026"/>
    <w:rsid w:val="0075209D"/>
    <w:rsid w:val="007520D9"/>
    <w:rsid w:val="00752CE4"/>
    <w:rsid w:val="00752FC9"/>
    <w:rsid w:val="0075353E"/>
    <w:rsid w:val="007535BE"/>
    <w:rsid w:val="00753C66"/>
    <w:rsid w:val="00753D8C"/>
    <w:rsid w:val="00753E93"/>
    <w:rsid w:val="00753F84"/>
    <w:rsid w:val="0075482C"/>
    <w:rsid w:val="00754C8C"/>
    <w:rsid w:val="00754D68"/>
    <w:rsid w:val="00754E80"/>
    <w:rsid w:val="00755036"/>
    <w:rsid w:val="00755112"/>
    <w:rsid w:val="0075525F"/>
    <w:rsid w:val="007552D2"/>
    <w:rsid w:val="007552DC"/>
    <w:rsid w:val="00755381"/>
    <w:rsid w:val="007556F1"/>
    <w:rsid w:val="00756248"/>
    <w:rsid w:val="0075626C"/>
    <w:rsid w:val="00756505"/>
    <w:rsid w:val="00756783"/>
    <w:rsid w:val="007569DF"/>
    <w:rsid w:val="00756A26"/>
    <w:rsid w:val="00756C46"/>
    <w:rsid w:val="007573CD"/>
    <w:rsid w:val="00757736"/>
    <w:rsid w:val="007577CD"/>
    <w:rsid w:val="00757C77"/>
    <w:rsid w:val="00760170"/>
    <w:rsid w:val="00760613"/>
    <w:rsid w:val="00760631"/>
    <w:rsid w:val="00760DF9"/>
    <w:rsid w:val="00760EC9"/>
    <w:rsid w:val="007618C8"/>
    <w:rsid w:val="00761C5B"/>
    <w:rsid w:val="00761D31"/>
    <w:rsid w:val="00761F19"/>
    <w:rsid w:val="007620BC"/>
    <w:rsid w:val="0076218B"/>
    <w:rsid w:val="0076235A"/>
    <w:rsid w:val="007623EB"/>
    <w:rsid w:val="00762694"/>
    <w:rsid w:val="007626AA"/>
    <w:rsid w:val="00762955"/>
    <w:rsid w:val="00762B41"/>
    <w:rsid w:val="007630AF"/>
    <w:rsid w:val="00763534"/>
    <w:rsid w:val="00763A4B"/>
    <w:rsid w:val="00763B9C"/>
    <w:rsid w:val="00763D85"/>
    <w:rsid w:val="00763E4F"/>
    <w:rsid w:val="007641A2"/>
    <w:rsid w:val="007642C5"/>
    <w:rsid w:val="007643F7"/>
    <w:rsid w:val="00764880"/>
    <w:rsid w:val="00764EB5"/>
    <w:rsid w:val="00765B06"/>
    <w:rsid w:val="00765D91"/>
    <w:rsid w:val="00765F79"/>
    <w:rsid w:val="007661C2"/>
    <w:rsid w:val="0076624E"/>
    <w:rsid w:val="00766707"/>
    <w:rsid w:val="00767321"/>
    <w:rsid w:val="0076736F"/>
    <w:rsid w:val="00767C7E"/>
    <w:rsid w:val="00767F75"/>
    <w:rsid w:val="00767FAD"/>
    <w:rsid w:val="00767FC0"/>
    <w:rsid w:val="00770132"/>
    <w:rsid w:val="00770838"/>
    <w:rsid w:val="00770A6C"/>
    <w:rsid w:val="0077120A"/>
    <w:rsid w:val="0077126F"/>
    <w:rsid w:val="007715BF"/>
    <w:rsid w:val="00771664"/>
    <w:rsid w:val="0077191B"/>
    <w:rsid w:val="00771C01"/>
    <w:rsid w:val="00771F47"/>
    <w:rsid w:val="007722C7"/>
    <w:rsid w:val="00772469"/>
    <w:rsid w:val="00772A0C"/>
    <w:rsid w:val="00772F68"/>
    <w:rsid w:val="007730F6"/>
    <w:rsid w:val="00773155"/>
    <w:rsid w:val="0077320A"/>
    <w:rsid w:val="00773497"/>
    <w:rsid w:val="00773823"/>
    <w:rsid w:val="007738E4"/>
    <w:rsid w:val="007738F7"/>
    <w:rsid w:val="00773C69"/>
    <w:rsid w:val="00773EE2"/>
    <w:rsid w:val="00774027"/>
    <w:rsid w:val="007740A5"/>
    <w:rsid w:val="007741B2"/>
    <w:rsid w:val="00774277"/>
    <w:rsid w:val="00774462"/>
    <w:rsid w:val="00774490"/>
    <w:rsid w:val="007746C2"/>
    <w:rsid w:val="00774817"/>
    <w:rsid w:val="00774A49"/>
    <w:rsid w:val="00774BBB"/>
    <w:rsid w:val="00774C02"/>
    <w:rsid w:val="00775298"/>
    <w:rsid w:val="007754FC"/>
    <w:rsid w:val="00775D86"/>
    <w:rsid w:val="007760A4"/>
    <w:rsid w:val="007761DB"/>
    <w:rsid w:val="007761EE"/>
    <w:rsid w:val="00776732"/>
    <w:rsid w:val="0077687C"/>
    <w:rsid w:val="007768A0"/>
    <w:rsid w:val="0077762C"/>
    <w:rsid w:val="0077765B"/>
    <w:rsid w:val="007776CF"/>
    <w:rsid w:val="00777770"/>
    <w:rsid w:val="00777BBD"/>
    <w:rsid w:val="00780492"/>
    <w:rsid w:val="007809E4"/>
    <w:rsid w:val="00780A27"/>
    <w:rsid w:val="00780AB9"/>
    <w:rsid w:val="00780B4F"/>
    <w:rsid w:val="00780D11"/>
    <w:rsid w:val="00780E3C"/>
    <w:rsid w:val="00780F44"/>
    <w:rsid w:val="0078111A"/>
    <w:rsid w:val="00781134"/>
    <w:rsid w:val="00781250"/>
    <w:rsid w:val="00781280"/>
    <w:rsid w:val="007814CF"/>
    <w:rsid w:val="007816FC"/>
    <w:rsid w:val="00781B46"/>
    <w:rsid w:val="0078217E"/>
    <w:rsid w:val="0078222E"/>
    <w:rsid w:val="007822F5"/>
    <w:rsid w:val="0078283C"/>
    <w:rsid w:val="0078290B"/>
    <w:rsid w:val="00782995"/>
    <w:rsid w:val="007829F8"/>
    <w:rsid w:val="00782A18"/>
    <w:rsid w:val="00782AB1"/>
    <w:rsid w:val="007830D5"/>
    <w:rsid w:val="00783B0A"/>
    <w:rsid w:val="007840BD"/>
    <w:rsid w:val="007844F9"/>
    <w:rsid w:val="007845D3"/>
    <w:rsid w:val="0078472D"/>
    <w:rsid w:val="0078494E"/>
    <w:rsid w:val="00784A75"/>
    <w:rsid w:val="00784E2A"/>
    <w:rsid w:val="00784F42"/>
    <w:rsid w:val="0078500B"/>
    <w:rsid w:val="0078506C"/>
    <w:rsid w:val="00785228"/>
    <w:rsid w:val="007854B8"/>
    <w:rsid w:val="007856BD"/>
    <w:rsid w:val="00785963"/>
    <w:rsid w:val="00785AEE"/>
    <w:rsid w:val="00785BC2"/>
    <w:rsid w:val="00785ED9"/>
    <w:rsid w:val="0078615D"/>
    <w:rsid w:val="00786276"/>
    <w:rsid w:val="007864B8"/>
    <w:rsid w:val="00786985"/>
    <w:rsid w:val="00786A7D"/>
    <w:rsid w:val="00786B41"/>
    <w:rsid w:val="00786E36"/>
    <w:rsid w:val="00787223"/>
    <w:rsid w:val="007874DE"/>
    <w:rsid w:val="00787575"/>
    <w:rsid w:val="00787645"/>
    <w:rsid w:val="00787B17"/>
    <w:rsid w:val="00787C22"/>
    <w:rsid w:val="00787DC7"/>
    <w:rsid w:val="00787E2F"/>
    <w:rsid w:val="00787FE3"/>
    <w:rsid w:val="0079004C"/>
    <w:rsid w:val="00790309"/>
    <w:rsid w:val="00790356"/>
    <w:rsid w:val="007904E2"/>
    <w:rsid w:val="00790822"/>
    <w:rsid w:val="0079093F"/>
    <w:rsid w:val="00790A60"/>
    <w:rsid w:val="00790B3F"/>
    <w:rsid w:val="00790F2D"/>
    <w:rsid w:val="007915C7"/>
    <w:rsid w:val="0079169B"/>
    <w:rsid w:val="00791722"/>
    <w:rsid w:val="00791B1C"/>
    <w:rsid w:val="007920E4"/>
    <w:rsid w:val="007924E7"/>
    <w:rsid w:val="0079253A"/>
    <w:rsid w:val="00792AEA"/>
    <w:rsid w:val="00792CAA"/>
    <w:rsid w:val="007931DE"/>
    <w:rsid w:val="00793371"/>
    <w:rsid w:val="0079340A"/>
    <w:rsid w:val="00793985"/>
    <w:rsid w:val="007939FB"/>
    <w:rsid w:val="00793BA7"/>
    <w:rsid w:val="00793BF6"/>
    <w:rsid w:val="00793D44"/>
    <w:rsid w:val="00794206"/>
    <w:rsid w:val="007947EB"/>
    <w:rsid w:val="00794BAD"/>
    <w:rsid w:val="00794C21"/>
    <w:rsid w:val="00795115"/>
    <w:rsid w:val="007952DC"/>
    <w:rsid w:val="0079545C"/>
    <w:rsid w:val="007954DC"/>
    <w:rsid w:val="00795682"/>
    <w:rsid w:val="00795897"/>
    <w:rsid w:val="00795972"/>
    <w:rsid w:val="00795A31"/>
    <w:rsid w:val="00795A32"/>
    <w:rsid w:val="00795EA6"/>
    <w:rsid w:val="00795F7D"/>
    <w:rsid w:val="00796019"/>
    <w:rsid w:val="007960D7"/>
    <w:rsid w:val="00796510"/>
    <w:rsid w:val="00796699"/>
    <w:rsid w:val="007968DA"/>
    <w:rsid w:val="007969B6"/>
    <w:rsid w:val="007969C7"/>
    <w:rsid w:val="00796EBB"/>
    <w:rsid w:val="00797223"/>
    <w:rsid w:val="00797303"/>
    <w:rsid w:val="007974D9"/>
    <w:rsid w:val="00797568"/>
    <w:rsid w:val="00797585"/>
    <w:rsid w:val="00797681"/>
    <w:rsid w:val="00797733"/>
    <w:rsid w:val="00797A6C"/>
    <w:rsid w:val="00797B01"/>
    <w:rsid w:val="00797C08"/>
    <w:rsid w:val="00797CFF"/>
    <w:rsid w:val="00797D2A"/>
    <w:rsid w:val="007A0073"/>
    <w:rsid w:val="007A041A"/>
    <w:rsid w:val="007A0552"/>
    <w:rsid w:val="007A07E4"/>
    <w:rsid w:val="007A0865"/>
    <w:rsid w:val="007A08A4"/>
    <w:rsid w:val="007A0979"/>
    <w:rsid w:val="007A0A90"/>
    <w:rsid w:val="007A0F52"/>
    <w:rsid w:val="007A10C9"/>
    <w:rsid w:val="007A1225"/>
    <w:rsid w:val="007A150E"/>
    <w:rsid w:val="007A15D8"/>
    <w:rsid w:val="007A1760"/>
    <w:rsid w:val="007A17CA"/>
    <w:rsid w:val="007A1B1B"/>
    <w:rsid w:val="007A1B89"/>
    <w:rsid w:val="007A1BD2"/>
    <w:rsid w:val="007A1F7F"/>
    <w:rsid w:val="007A1FF9"/>
    <w:rsid w:val="007A20C9"/>
    <w:rsid w:val="007A247C"/>
    <w:rsid w:val="007A2910"/>
    <w:rsid w:val="007A2B8C"/>
    <w:rsid w:val="007A2FD5"/>
    <w:rsid w:val="007A3083"/>
    <w:rsid w:val="007A30D4"/>
    <w:rsid w:val="007A3204"/>
    <w:rsid w:val="007A3306"/>
    <w:rsid w:val="007A37D2"/>
    <w:rsid w:val="007A3D88"/>
    <w:rsid w:val="007A3EF3"/>
    <w:rsid w:val="007A3FD3"/>
    <w:rsid w:val="007A4345"/>
    <w:rsid w:val="007A48B0"/>
    <w:rsid w:val="007A4D0C"/>
    <w:rsid w:val="007A4ECB"/>
    <w:rsid w:val="007A56CE"/>
    <w:rsid w:val="007A582A"/>
    <w:rsid w:val="007A5DA6"/>
    <w:rsid w:val="007A5FD6"/>
    <w:rsid w:val="007A5FF2"/>
    <w:rsid w:val="007A62DD"/>
    <w:rsid w:val="007A643C"/>
    <w:rsid w:val="007A652B"/>
    <w:rsid w:val="007A6754"/>
    <w:rsid w:val="007A6FE4"/>
    <w:rsid w:val="007A745D"/>
    <w:rsid w:val="007A7471"/>
    <w:rsid w:val="007A785E"/>
    <w:rsid w:val="007B00EA"/>
    <w:rsid w:val="007B014D"/>
    <w:rsid w:val="007B01FF"/>
    <w:rsid w:val="007B03B2"/>
    <w:rsid w:val="007B0479"/>
    <w:rsid w:val="007B0629"/>
    <w:rsid w:val="007B06D3"/>
    <w:rsid w:val="007B0A20"/>
    <w:rsid w:val="007B0B87"/>
    <w:rsid w:val="007B0C7A"/>
    <w:rsid w:val="007B0D03"/>
    <w:rsid w:val="007B0D04"/>
    <w:rsid w:val="007B0ED0"/>
    <w:rsid w:val="007B1082"/>
    <w:rsid w:val="007B14C3"/>
    <w:rsid w:val="007B1BC1"/>
    <w:rsid w:val="007B1EBC"/>
    <w:rsid w:val="007B21A1"/>
    <w:rsid w:val="007B2311"/>
    <w:rsid w:val="007B243D"/>
    <w:rsid w:val="007B291E"/>
    <w:rsid w:val="007B299C"/>
    <w:rsid w:val="007B29D5"/>
    <w:rsid w:val="007B2C77"/>
    <w:rsid w:val="007B3116"/>
    <w:rsid w:val="007B3167"/>
    <w:rsid w:val="007B3A6C"/>
    <w:rsid w:val="007B3B37"/>
    <w:rsid w:val="007B3E3B"/>
    <w:rsid w:val="007B40A6"/>
    <w:rsid w:val="007B46F0"/>
    <w:rsid w:val="007B483E"/>
    <w:rsid w:val="007B50AE"/>
    <w:rsid w:val="007B54D7"/>
    <w:rsid w:val="007B56F6"/>
    <w:rsid w:val="007B5B41"/>
    <w:rsid w:val="007B5C75"/>
    <w:rsid w:val="007B5E25"/>
    <w:rsid w:val="007B6083"/>
    <w:rsid w:val="007B61A6"/>
    <w:rsid w:val="007B662B"/>
    <w:rsid w:val="007B6A11"/>
    <w:rsid w:val="007B6BF3"/>
    <w:rsid w:val="007B6C79"/>
    <w:rsid w:val="007B6F7C"/>
    <w:rsid w:val="007B72C1"/>
    <w:rsid w:val="007B745E"/>
    <w:rsid w:val="007B7514"/>
    <w:rsid w:val="007B7E08"/>
    <w:rsid w:val="007B7E46"/>
    <w:rsid w:val="007B7E81"/>
    <w:rsid w:val="007B7EF7"/>
    <w:rsid w:val="007C0861"/>
    <w:rsid w:val="007C0AF1"/>
    <w:rsid w:val="007C0DAC"/>
    <w:rsid w:val="007C1282"/>
    <w:rsid w:val="007C150A"/>
    <w:rsid w:val="007C171F"/>
    <w:rsid w:val="007C18D8"/>
    <w:rsid w:val="007C1B4E"/>
    <w:rsid w:val="007C1CB1"/>
    <w:rsid w:val="007C1FF1"/>
    <w:rsid w:val="007C20C5"/>
    <w:rsid w:val="007C25A5"/>
    <w:rsid w:val="007C298E"/>
    <w:rsid w:val="007C304C"/>
    <w:rsid w:val="007C30CC"/>
    <w:rsid w:val="007C3159"/>
    <w:rsid w:val="007C31B6"/>
    <w:rsid w:val="007C3441"/>
    <w:rsid w:val="007C387E"/>
    <w:rsid w:val="007C3C91"/>
    <w:rsid w:val="007C3D7B"/>
    <w:rsid w:val="007C4172"/>
    <w:rsid w:val="007C4778"/>
    <w:rsid w:val="007C47CB"/>
    <w:rsid w:val="007C4B93"/>
    <w:rsid w:val="007C4BF2"/>
    <w:rsid w:val="007C4C1E"/>
    <w:rsid w:val="007C4CB1"/>
    <w:rsid w:val="007C4ECA"/>
    <w:rsid w:val="007C5074"/>
    <w:rsid w:val="007C540D"/>
    <w:rsid w:val="007C673E"/>
    <w:rsid w:val="007C6829"/>
    <w:rsid w:val="007C6900"/>
    <w:rsid w:val="007C6A9E"/>
    <w:rsid w:val="007C6FAE"/>
    <w:rsid w:val="007C72E8"/>
    <w:rsid w:val="007C7437"/>
    <w:rsid w:val="007C749A"/>
    <w:rsid w:val="007C77AF"/>
    <w:rsid w:val="007D033A"/>
    <w:rsid w:val="007D0930"/>
    <w:rsid w:val="007D0A3F"/>
    <w:rsid w:val="007D0DE4"/>
    <w:rsid w:val="007D116B"/>
    <w:rsid w:val="007D137C"/>
    <w:rsid w:val="007D1417"/>
    <w:rsid w:val="007D19B7"/>
    <w:rsid w:val="007D1B60"/>
    <w:rsid w:val="007D1B8F"/>
    <w:rsid w:val="007D1C30"/>
    <w:rsid w:val="007D1CD6"/>
    <w:rsid w:val="007D1EDD"/>
    <w:rsid w:val="007D1FE6"/>
    <w:rsid w:val="007D1FF8"/>
    <w:rsid w:val="007D21B2"/>
    <w:rsid w:val="007D245B"/>
    <w:rsid w:val="007D2707"/>
    <w:rsid w:val="007D2F58"/>
    <w:rsid w:val="007D31EB"/>
    <w:rsid w:val="007D353E"/>
    <w:rsid w:val="007D35F9"/>
    <w:rsid w:val="007D377A"/>
    <w:rsid w:val="007D37E3"/>
    <w:rsid w:val="007D4065"/>
    <w:rsid w:val="007D434E"/>
    <w:rsid w:val="007D4924"/>
    <w:rsid w:val="007D4968"/>
    <w:rsid w:val="007D4C4F"/>
    <w:rsid w:val="007D5356"/>
    <w:rsid w:val="007D539C"/>
    <w:rsid w:val="007D5637"/>
    <w:rsid w:val="007D5677"/>
    <w:rsid w:val="007D574B"/>
    <w:rsid w:val="007D5791"/>
    <w:rsid w:val="007D5AE7"/>
    <w:rsid w:val="007D6387"/>
    <w:rsid w:val="007D6481"/>
    <w:rsid w:val="007D67A3"/>
    <w:rsid w:val="007D692D"/>
    <w:rsid w:val="007D6993"/>
    <w:rsid w:val="007D6C40"/>
    <w:rsid w:val="007D6D2A"/>
    <w:rsid w:val="007D7385"/>
    <w:rsid w:val="007D74DA"/>
    <w:rsid w:val="007D7828"/>
    <w:rsid w:val="007D78B8"/>
    <w:rsid w:val="007D7E2E"/>
    <w:rsid w:val="007D7F26"/>
    <w:rsid w:val="007E00BC"/>
    <w:rsid w:val="007E06E0"/>
    <w:rsid w:val="007E0908"/>
    <w:rsid w:val="007E0AB8"/>
    <w:rsid w:val="007E0B63"/>
    <w:rsid w:val="007E13E0"/>
    <w:rsid w:val="007E14A5"/>
    <w:rsid w:val="007E158B"/>
    <w:rsid w:val="007E15BD"/>
    <w:rsid w:val="007E1769"/>
    <w:rsid w:val="007E193A"/>
    <w:rsid w:val="007E19B4"/>
    <w:rsid w:val="007E19D8"/>
    <w:rsid w:val="007E1FBF"/>
    <w:rsid w:val="007E22C0"/>
    <w:rsid w:val="007E2339"/>
    <w:rsid w:val="007E23C6"/>
    <w:rsid w:val="007E23EF"/>
    <w:rsid w:val="007E25A8"/>
    <w:rsid w:val="007E25F1"/>
    <w:rsid w:val="007E25F3"/>
    <w:rsid w:val="007E26C4"/>
    <w:rsid w:val="007E2988"/>
    <w:rsid w:val="007E2B22"/>
    <w:rsid w:val="007E2D20"/>
    <w:rsid w:val="007E2EBA"/>
    <w:rsid w:val="007E316A"/>
    <w:rsid w:val="007E32FB"/>
    <w:rsid w:val="007E33E4"/>
    <w:rsid w:val="007E3588"/>
    <w:rsid w:val="007E35AF"/>
    <w:rsid w:val="007E35B0"/>
    <w:rsid w:val="007E366B"/>
    <w:rsid w:val="007E37F4"/>
    <w:rsid w:val="007E3AA1"/>
    <w:rsid w:val="007E3B7F"/>
    <w:rsid w:val="007E414C"/>
    <w:rsid w:val="007E42C1"/>
    <w:rsid w:val="007E4457"/>
    <w:rsid w:val="007E44B3"/>
    <w:rsid w:val="007E46A7"/>
    <w:rsid w:val="007E4846"/>
    <w:rsid w:val="007E4958"/>
    <w:rsid w:val="007E4BE1"/>
    <w:rsid w:val="007E4EA5"/>
    <w:rsid w:val="007E4EE7"/>
    <w:rsid w:val="007E50CD"/>
    <w:rsid w:val="007E520B"/>
    <w:rsid w:val="007E5255"/>
    <w:rsid w:val="007E53BE"/>
    <w:rsid w:val="007E546F"/>
    <w:rsid w:val="007E574D"/>
    <w:rsid w:val="007E577E"/>
    <w:rsid w:val="007E5877"/>
    <w:rsid w:val="007E5966"/>
    <w:rsid w:val="007E5A39"/>
    <w:rsid w:val="007E614D"/>
    <w:rsid w:val="007E6566"/>
    <w:rsid w:val="007E6581"/>
    <w:rsid w:val="007E68CE"/>
    <w:rsid w:val="007E6A08"/>
    <w:rsid w:val="007E6A99"/>
    <w:rsid w:val="007E6DC3"/>
    <w:rsid w:val="007E6E63"/>
    <w:rsid w:val="007E7028"/>
    <w:rsid w:val="007E74AD"/>
    <w:rsid w:val="007E76A2"/>
    <w:rsid w:val="007E76BD"/>
    <w:rsid w:val="007E796D"/>
    <w:rsid w:val="007E7FB0"/>
    <w:rsid w:val="007F02A1"/>
    <w:rsid w:val="007F02BB"/>
    <w:rsid w:val="007F02F3"/>
    <w:rsid w:val="007F0523"/>
    <w:rsid w:val="007F05BA"/>
    <w:rsid w:val="007F05C2"/>
    <w:rsid w:val="007F0EA0"/>
    <w:rsid w:val="007F0F78"/>
    <w:rsid w:val="007F1634"/>
    <w:rsid w:val="007F165C"/>
    <w:rsid w:val="007F1830"/>
    <w:rsid w:val="007F1885"/>
    <w:rsid w:val="007F1B25"/>
    <w:rsid w:val="007F1C74"/>
    <w:rsid w:val="007F1D96"/>
    <w:rsid w:val="007F1E50"/>
    <w:rsid w:val="007F2021"/>
    <w:rsid w:val="007F2125"/>
    <w:rsid w:val="007F2512"/>
    <w:rsid w:val="007F2543"/>
    <w:rsid w:val="007F2714"/>
    <w:rsid w:val="007F2AB6"/>
    <w:rsid w:val="007F2C8F"/>
    <w:rsid w:val="007F2FE8"/>
    <w:rsid w:val="007F3503"/>
    <w:rsid w:val="007F3B40"/>
    <w:rsid w:val="007F3BFC"/>
    <w:rsid w:val="007F3FCE"/>
    <w:rsid w:val="007F42A1"/>
    <w:rsid w:val="007F436C"/>
    <w:rsid w:val="007F43BB"/>
    <w:rsid w:val="007F466A"/>
    <w:rsid w:val="007F49EF"/>
    <w:rsid w:val="007F4AE6"/>
    <w:rsid w:val="007F4C10"/>
    <w:rsid w:val="007F4C92"/>
    <w:rsid w:val="007F4D73"/>
    <w:rsid w:val="007F4DE5"/>
    <w:rsid w:val="007F50A0"/>
    <w:rsid w:val="007F53F9"/>
    <w:rsid w:val="007F555A"/>
    <w:rsid w:val="007F55C1"/>
    <w:rsid w:val="007F5D2B"/>
    <w:rsid w:val="007F5F04"/>
    <w:rsid w:val="007F6640"/>
    <w:rsid w:val="007F66A3"/>
    <w:rsid w:val="007F68F4"/>
    <w:rsid w:val="007F6A61"/>
    <w:rsid w:val="007F6C9E"/>
    <w:rsid w:val="007F7241"/>
    <w:rsid w:val="007F72CE"/>
    <w:rsid w:val="007F738A"/>
    <w:rsid w:val="007F7CF4"/>
    <w:rsid w:val="007F7E85"/>
    <w:rsid w:val="007F7F2D"/>
    <w:rsid w:val="007F7F84"/>
    <w:rsid w:val="00800194"/>
    <w:rsid w:val="008004A5"/>
    <w:rsid w:val="008008CB"/>
    <w:rsid w:val="00800942"/>
    <w:rsid w:val="00800AA5"/>
    <w:rsid w:val="00800B9D"/>
    <w:rsid w:val="00801137"/>
    <w:rsid w:val="008016C8"/>
    <w:rsid w:val="008018C4"/>
    <w:rsid w:val="00801A3E"/>
    <w:rsid w:val="00801DF6"/>
    <w:rsid w:val="00801FE8"/>
    <w:rsid w:val="0080205F"/>
    <w:rsid w:val="008021A9"/>
    <w:rsid w:val="008022A0"/>
    <w:rsid w:val="008022B3"/>
    <w:rsid w:val="00802475"/>
    <w:rsid w:val="008028A6"/>
    <w:rsid w:val="008029DC"/>
    <w:rsid w:val="00802CF5"/>
    <w:rsid w:val="00803041"/>
    <w:rsid w:val="008031B0"/>
    <w:rsid w:val="00803218"/>
    <w:rsid w:val="0080365A"/>
    <w:rsid w:val="00803760"/>
    <w:rsid w:val="0080386B"/>
    <w:rsid w:val="00803B56"/>
    <w:rsid w:val="00803F90"/>
    <w:rsid w:val="00804010"/>
    <w:rsid w:val="0080428B"/>
    <w:rsid w:val="008042AA"/>
    <w:rsid w:val="008043CF"/>
    <w:rsid w:val="00804A3E"/>
    <w:rsid w:val="00804EC8"/>
    <w:rsid w:val="00805012"/>
    <w:rsid w:val="0080535A"/>
    <w:rsid w:val="00805677"/>
    <w:rsid w:val="00805761"/>
    <w:rsid w:val="00805BC2"/>
    <w:rsid w:val="00805F20"/>
    <w:rsid w:val="0080620F"/>
    <w:rsid w:val="0080646F"/>
    <w:rsid w:val="008065C8"/>
    <w:rsid w:val="00807023"/>
    <w:rsid w:val="00807597"/>
    <w:rsid w:val="00807653"/>
    <w:rsid w:val="00807B69"/>
    <w:rsid w:val="00807E3E"/>
    <w:rsid w:val="0081025D"/>
    <w:rsid w:val="00810332"/>
    <w:rsid w:val="008105CB"/>
    <w:rsid w:val="008109D1"/>
    <w:rsid w:val="00810B20"/>
    <w:rsid w:val="008110CC"/>
    <w:rsid w:val="008113E9"/>
    <w:rsid w:val="00811599"/>
    <w:rsid w:val="0081184D"/>
    <w:rsid w:val="00811CA7"/>
    <w:rsid w:val="00811F1F"/>
    <w:rsid w:val="00811F52"/>
    <w:rsid w:val="00811F97"/>
    <w:rsid w:val="008124F9"/>
    <w:rsid w:val="008126AE"/>
    <w:rsid w:val="008127AB"/>
    <w:rsid w:val="0081292B"/>
    <w:rsid w:val="008129D6"/>
    <w:rsid w:val="00812ABD"/>
    <w:rsid w:val="00812ED0"/>
    <w:rsid w:val="00812F2F"/>
    <w:rsid w:val="008131E1"/>
    <w:rsid w:val="008134A6"/>
    <w:rsid w:val="00813673"/>
    <w:rsid w:val="00813BBD"/>
    <w:rsid w:val="00813D6E"/>
    <w:rsid w:val="00814043"/>
    <w:rsid w:val="0081429B"/>
    <w:rsid w:val="008142D4"/>
    <w:rsid w:val="00814637"/>
    <w:rsid w:val="00814BB3"/>
    <w:rsid w:val="00814F3A"/>
    <w:rsid w:val="0081506C"/>
    <w:rsid w:val="008153CE"/>
    <w:rsid w:val="008154F8"/>
    <w:rsid w:val="008156D9"/>
    <w:rsid w:val="00815897"/>
    <w:rsid w:val="00815934"/>
    <w:rsid w:val="00815AA7"/>
    <w:rsid w:val="008160E5"/>
    <w:rsid w:val="008165D0"/>
    <w:rsid w:val="00816744"/>
    <w:rsid w:val="00816776"/>
    <w:rsid w:val="00816871"/>
    <w:rsid w:val="00816892"/>
    <w:rsid w:val="00816A83"/>
    <w:rsid w:val="00816C48"/>
    <w:rsid w:val="00816CDC"/>
    <w:rsid w:val="00816EE6"/>
    <w:rsid w:val="00816F53"/>
    <w:rsid w:val="00817232"/>
    <w:rsid w:val="00817A9B"/>
    <w:rsid w:val="00817E9B"/>
    <w:rsid w:val="00817FD0"/>
    <w:rsid w:val="00820421"/>
    <w:rsid w:val="008204EE"/>
    <w:rsid w:val="008210B9"/>
    <w:rsid w:val="008210C9"/>
    <w:rsid w:val="00821273"/>
    <w:rsid w:val="0082133F"/>
    <w:rsid w:val="00821762"/>
    <w:rsid w:val="00821C68"/>
    <w:rsid w:val="00821E06"/>
    <w:rsid w:val="008225A9"/>
    <w:rsid w:val="008225BF"/>
    <w:rsid w:val="00822687"/>
    <w:rsid w:val="008226FB"/>
    <w:rsid w:val="008227DF"/>
    <w:rsid w:val="00822888"/>
    <w:rsid w:val="00822986"/>
    <w:rsid w:val="00823093"/>
    <w:rsid w:val="00823249"/>
    <w:rsid w:val="00823359"/>
    <w:rsid w:val="00823466"/>
    <w:rsid w:val="0082358F"/>
    <w:rsid w:val="00823FD5"/>
    <w:rsid w:val="0082413B"/>
    <w:rsid w:val="00824245"/>
    <w:rsid w:val="008244E0"/>
    <w:rsid w:val="0082466F"/>
    <w:rsid w:val="00824C03"/>
    <w:rsid w:val="00824D6B"/>
    <w:rsid w:val="00824FB8"/>
    <w:rsid w:val="0082581F"/>
    <w:rsid w:val="008259B2"/>
    <w:rsid w:val="00825CF6"/>
    <w:rsid w:val="00825E3D"/>
    <w:rsid w:val="0082606E"/>
    <w:rsid w:val="008268F9"/>
    <w:rsid w:val="0082695E"/>
    <w:rsid w:val="00826C1B"/>
    <w:rsid w:val="00826E1B"/>
    <w:rsid w:val="0082708A"/>
    <w:rsid w:val="008272C3"/>
    <w:rsid w:val="0082758A"/>
    <w:rsid w:val="008277A6"/>
    <w:rsid w:val="00827AF2"/>
    <w:rsid w:val="00827DCF"/>
    <w:rsid w:val="00827E81"/>
    <w:rsid w:val="0083073D"/>
    <w:rsid w:val="00830783"/>
    <w:rsid w:val="00830A39"/>
    <w:rsid w:val="00830A5C"/>
    <w:rsid w:val="00830E91"/>
    <w:rsid w:val="00830F42"/>
    <w:rsid w:val="00830FE3"/>
    <w:rsid w:val="00831014"/>
    <w:rsid w:val="0083117C"/>
    <w:rsid w:val="0083118E"/>
    <w:rsid w:val="008313F7"/>
    <w:rsid w:val="008317AE"/>
    <w:rsid w:val="00831B57"/>
    <w:rsid w:val="00831BE8"/>
    <w:rsid w:val="00831DA5"/>
    <w:rsid w:val="00831EF2"/>
    <w:rsid w:val="00832055"/>
    <w:rsid w:val="0083205F"/>
    <w:rsid w:val="00832162"/>
    <w:rsid w:val="00832466"/>
    <w:rsid w:val="00832642"/>
    <w:rsid w:val="0083278C"/>
    <w:rsid w:val="00832E77"/>
    <w:rsid w:val="00833080"/>
    <w:rsid w:val="00833157"/>
    <w:rsid w:val="00833269"/>
    <w:rsid w:val="00833323"/>
    <w:rsid w:val="008336F9"/>
    <w:rsid w:val="00833BFB"/>
    <w:rsid w:val="0083419D"/>
    <w:rsid w:val="0083430E"/>
    <w:rsid w:val="008343A1"/>
    <w:rsid w:val="00834459"/>
    <w:rsid w:val="00834654"/>
    <w:rsid w:val="00834783"/>
    <w:rsid w:val="008347C9"/>
    <w:rsid w:val="0083498B"/>
    <w:rsid w:val="00834B02"/>
    <w:rsid w:val="00834BAE"/>
    <w:rsid w:val="00834BB0"/>
    <w:rsid w:val="00834F22"/>
    <w:rsid w:val="00835279"/>
    <w:rsid w:val="008353D3"/>
    <w:rsid w:val="00835B9E"/>
    <w:rsid w:val="00835BA0"/>
    <w:rsid w:val="00835E2E"/>
    <w:rsid w:val="00835E54"/>
    <w:rsid w:val="00835E79"/>
    <w:rsid w:val="008361DD"/>
    <w:rsid w:val="008362A8"/>
    <w:rsid w:val="008364CA"/>
    <w:rsid w:val="008365ED"/>
    <w:rsid w:val="008365F3"/>
    <w:rsid w:val="008366B8"/>
    <w:rsid w:val="00836ABA"/>
    <w:rsid w:val="0083715C"/>
    <w:rsid w:val="0083736F"/>
    <w:rsid w:val="0083739C"/>
    <w:rsid w:val="008374C3"/>
    <w:rsid w:val="008375EB"/>
    <w:rsid w:val="008377E8"/>
    <w:rsid w:val="008378D0"/>
    <w:rsid w:val="00837ABF"/>
    <w:rsid w:val="00837B0F"/>
    <w:rsid w:val="00837D7E"/>
    <w:rsid w:val="00837F60"/>
    <w:rsid w:val="008405DE"/>
    <w:rsid w:val="0084060E"/>
    <w:rsid w:val="00840719"/>
    <w:rsid w:val="008408DF"/>
    <w:rsid w:val="00840A25"/>
    <w:rsid w:val="00840B51"/>
    <w:rsid w:val="00840D8E"/>
    <w:rsid w:val="00841227"/>
    <w:rsid w:val="00841706"/>
    <w:rsid w:val="00841921"/>
    <w:rsid w:val="00841CA6"/>
    <w:rsid w:val="00841CBF"/>
    <w:rsid w:val="0084211E"/>
    <w:rsid w:val="00842143"/>
    <w:rsid w:val="008422FD"/>
    <w:rsid w:val="008424CB"/>
    <w:rsid w:val="00842595"/>
    <w:rsid w:val="008427E9"/>
    <w:rsid w:val="00842E8C"/>
    <w:rsid w:val="00842FE8"/>
    <w:rsid w:val="008430F5"/>
    <w:rsid w:val="008437D2"/>
    <w:rsid w:val="008439AA"/>
    <w:rsid w:val="00843A58"/>
    <w:rsid w:val="00843D0C"/>
    <w:rsid w:val="0084401B"/>
    <w:rsid w:val="008440F3"/>
    <w:rsid w:val="00844481"/>
    <w:rsid w:val="008446B5"/>
    <w:rsid w:val="0084485B"/>
    <w:rsid w:val="00844B06"/>
    <w:rsid w:val="0084511A"/>
    <w:rsid w:val="008453FE"/>
    <w:rsid w:val="00845536"/>
    <w:rsid w:val="00845716"/>
    <w:rsid w:val="008458E4"/>
    <w:rsid w:val="00845AB1"/>
    <w:rsid w:val="00845C71"/>
    <w:rsid w:val="00846093"/>
    <w:rsid w:val="0084615D"/>
    <w:rsid w:val="0084617E"/>
    <w:rsid w:val="00846467"/>
    <w:rsid w:val="008464A4"/>
    <w:rsid w:val="00846D4B"/>
    <w:rsid w:val="00846F51"/>
    <w:rsid w:val="0084700F"/>
    <w:rsid w:val="00847028"/>
    <w:rsid w:val="00847328"/>
    <w:rsid w:val="00847458"/>
    <w:rsid w:val="00847686"/>
    <w:rsid w:val="00847989"/>
    <w:rsid w:val="00847B48"/>
    <w:rsid w:val="00847E3F"/>
    <w:rsid w:val="00850292"/>
    <w:rsid w:val="008503FB"/>
    <w:rsid w:val="008506CF"/>
    <w:rsid w:val="00850A5F"/>
    <w:rsid w:val="00850C82"/>
    <w:rsid w:val="00850CEC"/>
    <w:rsid w:val="008511B9"/>
    <w:rsid w:val="0085124E"/>
    <w:rsid w:val="00851590"/>
    <w:rsid w:val="008515B6"/>
    <w:rsid w:val="008516EF"/>
    <w:rsid w:val="00851740"/>
    <w:rsid w:val="008517CF"/>
    <w:rsid w:val="008517D0"/>
    <w:rsid w:val="00851841"/>
    <w:rsid w:val="0085185C"/>
    <w:rsid w:val="008518D6"/>
    <w:rsid w:val="008519B9"/>
    <w:rsid w:val="008519C9"/>
    <w:rsid w:val="00851A0C"/>
    <w:rsid w:val="00851B72"/>
    <w:rsid w:val="00851C26"/>
    <w:rsid w:val="00851CC0"/>
    <w:rsid w:val="00852377"/>
    <w:rsid w:val="00852441"/>
    <w:rsid w:val="00852723"/>
    <w:rsid w:val="008527E8"/>
    <w:rsid w:val="008529D7"/>
    <w:rsid w:val="00852D37"/>
    <w:rsid w:val="008530F0"/>
    <w:rsid w:val="0085318D"/>
    <w:rsid w:val="008531D0"/>
    <w:rsid w:val="00853218"/>
    <w:rsid w:val="00853538"/>
    <w:rsid w:val="00853681"/>
    <w:rsid w:val="00853856"/>
    <w:rsid w:val="00853EFF"/>
    <w:rsid w:val="008542BC"/>
    <w:rsid w:val="00854489"/>
    <w:rsid w:val="008546CC"/>
    <w:rsid w:val="00854DCE"/>
    <w:rsid w:val="00855231"/>
    <w:rsid w:val="008556E2"/>
    <w:rsid w:val="00855B51"/>
    <w:rsid w:val="00855CC1"/>
    <w:rsid w:val="00855DE7"/>
    <w:rsid w:val="00855E55"/>
    <w:rsid w:val="00855ED1"/>
    <w:rsid w:val="008560FF"/>
    <w:rsid w:val="008561AC"/>
    <w:rsid w:val="00856344"/>
    <w:rsid w:val="008565C7"/>
    <w:rsid w:val="00856B69"/>
    <w:rsid w:val="00856BB1"/>
    <w:rsid w:val="00856C66"/>
    <w:rsid w:val="00856F4B"/>
    <w:rsid w:val="00856FD1"/>
    <w:rsid w:val="00856FDC"/>
    <w:rsid w:val="008571A1"/>
    <w:rsid w:val="00857609"/>
    <w:rsid w:val="00857CB2"/>
    <w:rsid w:val="00857F67"/>
    <w:rsid w:val="0086052F"/>
    <w:rsid w:val="008606B3"/>
    <w:rsid w:val="00860AD4"/>
    <w:rsid w:val="00860FF3"/>
    <w:rsid w:val="00860FF5"/>
    <w:rsid w:val="008615C2"/>
    <w:rsid w:val="00861A96"/>
    <w:rsid w:val="00862255"/>
    <w:rsid w:val="008623F3"/>
    <w:rsid w:val="00862659"/>
    <w:rsid w:val="00862694"/>
    <w:rsid w:val="008626D4"/>
    <w:rsid w:val="00862797"/>
    <w:rsid w:val="008628D3"/>
    <w:rsid w:val="00862AD4"/>
    <w:rsid w:val="00862B58"/>
    <w:rsid w:val="00862BE1"/>
    <w:rsid w:val="00862CB5"/>
    <w:rsid w:val="00862CD7"/>
    <w:rsid w:val="00862D21"/>
    <w:rsid w:val="00862E28"/>
    <w:rsid w:val="0086316A"/>
    <w:rsid w:val="00863544"/>
    <w:rsid w:val="008636BD"/>
    <w:rsid w:val="0086376B"/>
    <w:rsid w:val="00863AD8"/>
    <w:rsid w:val="00863BDF"/>
    <w:rsid w:val="00863D40"/>
    <w:rsid w:val="00864315"/>
    <w:rsid w:val="0086450E"/>
    <w:rsid w:val="008645FA"/>
    <w:rsid w:val="00864637"/>
    <w:rsid w:val="00864673"/>
    <w:rsid w:val="00864D62"/>
    <w:rsid w:val="00864D7D"/>
    <w:rsid w:val="00864DF5"/>
    <w:rsid w:val="008653DC"/>
    <w:rsid w:val="0086544A"/>
    <w:rsid w:val="00865D31"/>
    <w:rsid w:val="00865DDA"/>
    <w:rsid w:val="00866383"/>
    <w:rsid w:val="00866952"/>
    <w:rsid w:val="00866D83"/>
    <w:rsid w:val="00866F67"/>
    <w:rsid w:val="008671F3"/>
    <w:rsid w:val="00867773"/>
    <w:rsid w:val="008677F6"/>
    <w:rsid w:val="00867A6B"/>
    <w:rsid w:val="00867C12"/>
    <w:rsid w:val="00867DCC"/>
    <w:rsid w:val="00867DCE"/>
    <w:rsid w:val="00867EBA"/>
    <w:rsid w:val="00870505"/>
    <w:rsid w:val="0087067E"/>
    <w:rsid w:val="0087069C"/>
    <w:rsid w:val="0087070E"/>
    <w:rsid w:val="008709C3"/>
    <w:rsid w:val="00870A4F"/>
    <w:rsid w:val="008711F7"/>
    <w:rsid w:val="00871327"/>
    <w:rsid w:val="00871AF8"/>
    <w:rsid w:val="0087264C"/>
    <w:rsid w:val="008727E8"/>
    <w:rsid w:val="0087293F"/>
    <w:rsid w:val="008729DC"/>
    <w:rsid w:val="00872C18"/>
    <w:rsid w:val="00872D40"/>
    <w:rsid w:val="00872F4C"/>
    <w:rsid w:val="008731EC"/>
    <w:rsid w:val="00873411"/>
    <w:rsid w:val="0087357E"/>
    <w:rsid w:val="008735B9"/>
    <w:rsid w:val="00873943"/>
    <w:rsid w:val="00873AF6"/>
    <w:rsid w:val="00873D0F"/>
    <w:rsid w:val="00873D95"/>
    <w:rsid w:val="0087404E"/>
    <w:rsid w:val="0087433E"/>
    <w:rsid w:val="0087498B"/>
    <w:rsid w:val="00875223"/>
    <w:rsid w:val="0087523A"/>
    <w:rsid w:val="008752EB"/>
    <w:rsid w:val="008755E1"/>
    <w:rsid w:val="00875C2F"/>
    <w:rsid w:val="00875C45"/>
    <w:rsid w:val="00876017"/>
    <w:rsid w:val="0087636D"/>
    <w:rsid w:val="0087665A"/>
    <w:rsid w:val="00876818"/>
    <w:rsid w:val="00876ACC"/>
    <w:rsid w:val="00876CB6"/>
    <w:rsid w:val="00877279"/>
    <w:rsid w:val="00877492"/>
    <w:rsid w:val="00877578"/>
    <w:rsid w:val="008775A4"/>
    <w:rsid w:val="008775D8"/>
    <w:rsid w:val="008779D3"/>
    <w:rsid w:val="00877B90"/>
    <w:rsid w:val="00877C35"/>
    <w:rsid w:val="0088006C"/>
    <w:rsid w:val="008803AD"/>
    <w:rsid w:val="00880663"/>
    <w:rsid w:val="00880A8A"/>
    <w:rsid w:val="00880BDA"/>
    <w:rsid w:val="00880D29"/>
    <w:rsid w:val="00880D4C"/>
    <w:rsid w:val="00880DF2"/>
    <w:rsid w:val="00881506"/>
    <w:rsid w:val="008815F4"/>
    <w:rsid w:val="008818E9"/>
    <w:rsid w:val="00881C14"/>
    <w:rsid w:val="00881D2D"/>
    <w:rsid w:val="00881DEB"/>
    <w:rsid w:val="00881EEE"/>
    <w:rsid w:val="00881F31"/>
    <w:rsid w:val="00882669"/>
    <w:rsid w:val="00882A68"/>
    <w:rsid w:val="00882D7B"/>
    <w:rsid w:val="00883840"/>
    <w:rsid w:val="008838F5"/>
    <w:rsid w:val="00883AE1"/>
    <w:rsid w:val="00883AFE"/>
    <w:rsid w:val="00883CA6"/>
    <w:rsid w:val="00883D30"/>
    <w:rsid w:val="0088408A"/>
    <w:rsid w:val="00884163"/>
    <w:rsid w:val="008843F8"/>
    <w:rsid w:val="008847E4"/>
    <w:rsid w:val="00884D58"/>
    <w:rsid w:val="00884FE9"/>
    <w:rsid w:val="008851E2"/>
    <w:rsid w:val="00886184"/>
    <w:rsid w:val="008868F8"/>
    <w:rsid w:val="00886A54"/>
    <w:rsid w:val="00886D1C"/>
    <w:rsid w:val="00886D29"/>
    <w:rsid w:val="00886E33"/>
    <w:rsid w:val="00887295"/>
    <w:rsid w:val="00887706"/>
    <w:rsid w:val="0088774D"/>
    <w:rsid w:val="00887A05"/>
    <w:rsid w:val="008901B8"/>
    <w:rsid w:val="0089059A"/>
    <w:rsid w:val="0089063D"/>
    <w:rsid w:val="008908E8"/>
    <w:rsid w:val="00890AD9"/>
    <w:rsid w:val="00890CB6"/>
    <w:rsid w:val="00890E99"/>
    <w:rsid w:val="0089104A"/>
    <w:rsid w:val="0089114B"/>
    <w:rsid w:val="00891372"/>
    <w:rsid w:val="00891608"/>
    <w:rsid w:val="00891768"/>
    <w:rsid w:val="00891CC8"/>
    <w:rsid w:val="008925D8"/>
    <w:rsid w:val="00892603"/>
    <w:rsid w:val="008927B9"/>
    <w:rsid w:val="008927DF"/>
    <w:rsid w:val="00892CF5"/>
    <w:rsid w:val="00892DA9"/>
    <w:rsid w:val="00892F6A"/>
    <w:rsid w:val="00893183"/>
    <w:rsid w:val="008936AF"/>
    <w:rsid w:val="008943FE"/>
    <w:rsid w:val="00894ABC"/>
    <w:rsid w:val="00894C9F"/>
    <w:rsid w:val="00895356"/>
    <w:rsid w:val="008954D7"/>
    <w:rsid w:val="0089595B"/>
    <w:rsid w:val="00895D32"/>
    <w:rsid w:val="00895E9E"/>
    <w:rsid w:val="008960E0"/>
    <w:rsid w:val="008962FE"/>
    <w:rsid w:val="00896CC9"/>
    <w:rsid w:val="008970FF"/>
    <w:rsid w:val="00897341"/>
    <w:rsid w:val="0089736C"/>
    <w:rsid w:val="0089761E"/>
    <w:rsid w:val="00897689"/>
    <w:rsid w:val="0089768B"/>
    <w:rsid w:val="00897719"/>
    <w:rsid w:val="00897C11"/>
    <w:rsid w:val="00897C41"/>
    <w:rsid w:val="00897C65"/>
    <w:rsid w:val="008A01A8"/>
    <w:rsid w:val="008A082B"/>
    <w:rsid w:val="008A0F87"/>
    <w:rsid w:val="008A11E8"/>
    <w:rsid w:val="008A11F8"/>
    <w:rsid w:val="008A1ADE"/>
    <w:rsid w:val="008A1D79"/>
    <w:rsid w:val="008A2809"/>
    <w:rsid w:val="008A2D77"/>
    <w:rsid w:val="008A3095"/>
    <w:rsid w:val="008A31BD"/>
    <w:rsid w:val="008A3FB9"/>
    <w:rsid w:val="008A4010"/>
    <w:rsid w:val="008A4143"/>
    <w:rsid w:val="008A4563"/>
    <w:rsid w:val="008A4584"/>
    <w:rsid w:val="008A493E"/>
    <w:rsid w:val="008A4CE3"/>
    <w:rsid w:val="008A4E4E"/>
    <w:rsid w:val="008A4EAA"/>
    <w:rsid w:val="008A513C"/>
    <w:rsid w:val="008A515A"/>
    <w:rsid w:val="008A51B2"/>
    <w:rsid w:val="008A52EB"/>
    <w:rsid w:val="008A5328"/>
    <w:rsid w:val="008A5419"/>
    <w:rsid w:val="008A56F7"/>
    <w:rsid w:val="008A577C"/>
    <w:rsid w:val="008A5856"/>
    <w:rsid w:val="008A58ED"/>
    <w:rsid w:val="008A595B"/>
    <w:rsid w:val="008A5C24"/>
    <w:rsid w:val="008A5F1B"/>
    <w:rsid w:val="008A5F7B"/>
    <w:rsid w:val="008A6039"/>
    <w:rsid w:val="008A6115"/>
    <w:rsid w:val="008A61FF"/>
    <w:rsid w:val="008A6710"/>
    <w:rsid w:val="008A690E"/>
    <w:rsid w:val="008A6CE3"/>
    <w:rsid w:val="008A7089"/>
    <w:rsid w:val="008A7149"/>
    <w:rsid w:val="008A7189"/>
    <w:rsid w:val="008A7867"/>
    <w:rsid w:val="008A7EF1"/>
    <w:rsid w:val="008B004C"/>
    <w:rsid w:val="008B02B0"/>
    <w:rsid w:val="008B03EB"/>
    <w:rsid w:val="008B0650"/>
    <w:rsid w:val="008B07F1"/>
    <w:rsid w:val="008B0AD7"/>
    <w:rsid w:val="008B0B47"/>
    <w:rsid w:val="008B0EDD"/>
    <w:rsid w:val="008B0FB9"/>
    <w:rsid w:val="008B10A3"/>
    <w:rsid w:val="008B1180"/>
    <w:rsid w:val="008B13A5"/>
    <w:rsid w:val="008B154D"/>
    <w:rsid w:val="008B1747"/>
    <w:rsid w:val="008B1941"/>
    <w:rsid w:val="008B1F54"/>
    <w:rsid w:val="008B1F70"/>
    <w:rsid w:val="008B26C1"/>
    <w:rsid w:val="008B2706"/>
    <w:rsid w:val="008B2B77"/>
    <w:rsid w:val="008B2C8C"/>
    <w:rsid w:val="008B2CE3"/>
    <w:rsid w:val="008B2F9F"/>
    <w:rsid w:val="008B320B"/>
    <w:rsid w:val="008B3228"/>
    <w:rsid w:val="008B3316"/>
    <w:rsid w:val="008B34D1"/>
    <w:rsid w:val="008B36B7"/>
    <w:rsid w:val="008B386D"/>
    <w:rsid w:val="008B38CF"/>
    <w:rsid w:val="008B3AC3"/>
    <w:rsid w:val="008B3CA7"/>
    <w:rsid w:val="008B3E1B"/>
    <w:rsid w:val="008B4329"/>
    <w:rsid w:val="008B4586"/>
    <w:rsid w:val="008B4725"/>
    <w:rsid w:val="008B4780"/>
    <w:rsid w:val="008B47C7"/>
    <w:rsid w:val="008B487A"/>
    <w:rsid w:val="008B4DCE"/>
    <w:rsid w:val="008B4F29"/>
    <w:rsid w:val="008B4F5F"/>
    <w:rsid w:val="008B5107"/>
    <w:rsid w:val="008B5A99"/>
    <w:rsid w:val="008B5AAF"/>
    <w:rsid w:val="008B5AEE"/>
    <w:rsid w:val="008B5C04"/>
    <w:rsid w:val="008B5F24"/>
    <w:rsid w:val="008B615C"/>
    <w:rsid w:val="008B655B"/>
    <w:rsid w:val="008B670F"/>
    <w:rsid w:val="008B6821"/>
    <w:rsid w:val="008B6892"/>
    <w:rsid w:val="008B6B31"/>
    <w:rsid w:val="008B6C4D"/>
    <w:rsid w:val="008B6D9F"/>
    <w:rsid w:val="008B6F68"/>
    <w:rsid w:val="008B7216"/>
    <w:rsid w:val="008B7338"/>
    <w:rsid w:val="008B7579"/>
    <w:rsid w:val="008B7708"/>
    <w:rsid w:val="008B7CC6"/>
    <w:rsid w:val="008C03F5"/>
    <w:rsid w:val="008C05A5"/>
    <w:rsid w:val="008C0603"/>
    <w:rsid w:val="008C0621"/>
    <w:rsid w:val="008C071D"/>
    <w:rsid w:val="008C075B"/>
    <w:rsid w:val="008C0BC7"/>
    <w:rsid w:val="008C10A0"/>
    <w:rsid w:val="008C1165"/>
    <w:rsid w:val="008C143A"/>
    <w:rsid w:val="008C1649"/>
    <w:rsid w:val="008C16A9"/>
    <w:rsid w:val="008C189D"/>
    <w:rsid w:val="008C1B0D"/>
    <w:rsid w:val="008C1C88"/>
    <w:rsid w:val="008C20E1"/>
    <w:rsid w:val="008C2345"/>
    <w:rsid w:val="008C262F"/>
    <w:rsid w:val="008C27B2"/>
    <w:rsid w:val="008C3401"/>
    <w:rsid w:val="008C358F"/>
    <w:rsid w:val="008C3BE6"/>
    <w:rsid w:val="008C4253"/>
    <w:rsid w:val="008C45A9"/>
    <w:rsid w:val="008C4742"/>
    <w:rsid w:val="008C4880"/>
    <w:rsid w:val="008C4CFC"/>
    <w:rsid w:val="008C4E57"/>
    <w:rsid w:val="008C4F17"/>
    <w:rsid w:val="008C53B5"/>
    <w:rsid w:val="008C590C"/>
    <w:rsid w:val="008C5921"/>
    <w:rsid w:val="008C5BD3"/>
    <w:rsid w:val="008C5C93"/>
    <w:rsid w:val="008C60CE"/>
    <w:rsid w:val="008C6130"/>
    <w:rsid w:val="008C6287"/>
    <w:rsid w:val="008C668B"/>
    <w:rsid w:val="008C6961"/>
    <w:rsid w:val="008C6CC7"/>
    <w:rsid w:val="008C7259"/>
    <w:rsid w:val="008C7846"/>
    <w:rsid w:val="008C7C2D"/>
    <w:rsid w:val="008C7C4C"/>
    <w:rsid w:val="008C7F0F"/>
    <w:rsid w:val="008C7FCF"/>
    <w:rsid w:val="008C7FF5"/>
    <w:rsid w:val="008D0020"/>
    <w:rsid w:val="008D0889"/>
    <w:rsid w:val="008D0953"/>
    <w:rsid w:val="008D0C1C"/>
    <w:rsid w:val="008D1198"/>
    <w:rsid w:val="008D1331"/>
    <w:rsid w:val="008D1666"/>
    <w:rsid w:val="008D1922"/>
    <w:rsid w:val="008D1A37"/>
    <w:rsid w:val="008D1CE7"/>
    <w:rsid w:val="008D1F68"/>
    <w:rsid w:val="008D209D"/>
    <w:rsid w:val="008D21FE"/>
    <w:rsid w:val="008D26F1"/>
    <w:rsid w:val="008D2CBE"/>
    <w:rsid w:val="008D2F37"/>
    <w:rsid w:val="008D31CD"/>
    <w:rsid w:val="008D3210"/>
    <w:rsid w:val="008D3300"/>
    <w:rsid w:val="008D33DD"/>
    <w:rsid w:val="008D3B42"/>
    <w:rsid w:val="008D3BD3"/>
    <w:rsid w:val="008D407C"/>
    <w:rsid w:val="008D40BC"/>
    <w:rsid w:val="008D454A"/>
    <w:rsid w:val="008D47A7"/>
    <w:rsid w:val="008D4948"/>
    <w:rsid w:val="008D4A8B"/>
    <w:rsid w:val="008D4B02"/>
    <w:rsid w:val="008D4BD7"/>
    <w:rsid w:val="008D4C05"/>
    <w:rsid w:val="008D4E19"/>
    <w:rsid w:val="008D4E49"/>
    <w:rsid w:val="008D524A"/>
    <w:rsid w:val="008D554A"/>
    <w:rsid w:val="008D58B4"/>
    <w:rsid w:val="008D5DFF"/>
    <w:rsid w:val="008D5FD6"/>
    <w:rsid w:val="008D5FE0"/>
    <w:rsid w:val="008D6112"/>
    <w:rsid w:val="008D6348"/>
    <w:rsid w:val="008D68F2"/>
    <w:rsid w:val="008D6AA6"/>
    <w:rsid w:val="008D6B63"/>
    <w:rsid w:val="008D6D21"/>
    <w:rsid w:val="008D6DF4"/>
    <w:rsid w:val="008D6EEC"/>
    <w:rsid w:val="008D74C2"/>
    <w:rsid w:val="008D7806"/>
    <w:rsid w:val="008D7E17"/>
    <w:rsid w:val="008D7E2A"/>
    <w:rsid w:val="008D7EB3"/>
    <w:rsid w:val="008D7FF4"/>
    <w:rsid w:val="008E07EA"/>
    <w:rsid w:val="008E1010"/>
    <w:rsid w:val="008E10D5"/>
    <w:rsid w:val="008E1855"/>
    <w:rsid w:val="008E18A2"/>
    <w:rsid w:val="008E18BB"/>
    <w:rsid w:val="008E19C6"/>
    <w:rsid w:val="008E1CEB"/>
    <w:rsid w:val="008E1D27"/>
    <w:rsid w:val="008E21A2"/>
    <w:rsid w:val="008E257E"/>
    <w:rsid w:val="008E2B5E"/>
    <w:rsid w:val="008E3013"/>
    <w:rsid w:val="008E3741"/>
    <w:rsid w:val="008E37F5"/>
    <w:rsid w:val="008E38C7"/>
    <w:rsid w:val="008E3E85"/>
    <w:rsid w:val="008E3E87"/>
    <w:rsid w:val="008E3F7E"/>
    <w:rsid w:val="008E40C6"/>
    <w:rsid w:val="008E41FB"/>
    <w:rsid w:val="008E452B"/>
    <w:rsid w:val="008E4CFF"/>
    <w:rsid w:val="008E4F80"/>
    <w:rsid w:val="008E5070"/>
    <w:rsid w:val="008E52ED"/>
    <w:rsid w:val="008E5416"/>
    <w:rsid w:val="008E5635"/>
    <w:rsid w:val="008E5C24"/>
    <w:rsid w:val="008E5E42"/>
    <w:rsid w:val="008E647A"/>
    <w:rsid w:val="008E6626"/>
    <w:rsid w:val="008E6642"/>
    <w:rsid w:val="008E6904"/>
    <w:rsid w:val="008E6C17"/>
    <w:rsid w:val="008E6C8E"/>
    <w:rsid w:val="008E6E13"/>
    <w:rsid w:val="008E6F8D"/>
    <w:rsid w:val="008E705E"/>
    <w:rsid w:val="008E7202"/>
    <w:rsid w:val="008E73C3"/>
    <w:rsid w:val="008E7478"/>
    <w:rsid w:val="008E78D3"/>
    <w:rsid w:val="008E7A98"/>
    <w:rsid w:val="008E7B8D"/>
    <w:rsid w:val="008E7C57"/>
    <w:rsid w:val="008E7D1C"/>
    <w:rsid w:val="008E7FDC"/>
    <w:rsid w:val="008F01DA"/>
    <w:rsid w:val="008F041C"/>
    <w:rsid w:val="008F068E"/>
    <w:rsid w:val="008F06CC"/>
    <w:rsid w:val="008F07A2"/>
    <w:rsid w:val="008F0C8E"/>
    <w:rsid w:val="008F0E99"/>
    <w:rsid w:val="008F11A3"/>
    <w:rsid w:val="008F1524"/>
    <w:rsid w:val="008F1ABC"/>
    <w:rsid w:val="008F1C47"/>
    <w:rsid w:val="008F1E35"/>
    <w:rsid w:val="008F24E9"/>
    <w:rsid w:val="008F261B"/>
    <w:rsid w:val="008F2651"/>
    <w:rsid w:val="008F2B6E"/>
    <w:rsid w:val="008F2B8F"/>
    <w:rsid w:val="008F2D58"/>
    <w:rsid w:val="008F331D"/>
    <w:rsid w:val="008F374D"/>
    <w:rsid w:val="008F376C"/>
    <w:rsid w:val="008F37A3"/>
    <w:rsid w:val="008F39DB"/>
    <w:rsid w:val="008F3D33"/>
    <w:rsid w:val="008F3E08"/>
    <w:rsid w:val="008F4008"/>
    <w:rsid w:val="008F47D8"/>
    <w:rsid w:val="008F48F8"/>
    <w:rsid w:val="008F4A6F"/>
    <w:rsid w:val="008F4B31"/>
    <w:rsid w:val="008F4B92"/>
    <w:rsid w:val="008F4BC4"/>
    <w:rsid w:val="008F4D77"/>
    <w:rsid w:val="008F52BB"/>
    <w:rsid w:val="008F52BE"/>
    <w:rsid w:val="008F52E0"/>
    <w:rsid w:val="008F5450"/>
    <w:rsid w:val="008F5481"/>
    <w:rsid w:val="008F5499"/>
    <w:rsid w:val="008F561D"/>
    <w:rsid w:val="008F569E"/>
    <w:rsid w:val="008F5A43"/>
    <w:rsid w:val="008F5E05"/>
    <w:rsid w:val="008F674D"/>
    <w:rsid w:val="008F7288"/>
    <w:rsid w:val="008F72A5"/>
    <w:rsid w:val="008F74FA"/>
    <w:rsid w:val="008F7615"/>
    <w:rsid w:val="008F7D8F"/>
    <w:rsid w:val="00900220"/>
    <w:rsid w:val="00900237"/>
    <w:rsid w:val="009005B9"/>
    <w:rsid w:val="00900AEB"/>
    <w:rsid w:val="00900B7A"/>
    <w:rsid w:val="00900D17"/>
    <w:rsid w:val="00900D2A"/>
    <w:rsid w:val="00900F46"/>
    <w:rsid w:val="0090112B"/>
    <w:rsid w:val="00901322"/>
    <w:rsid w:val="009013E6"/>
    <w:rsid w:val="00901455"/>
    <w:rsid w:val="009014FD"/>
    <w:rsid w:val="00901570"/>
    <w:rsid w:val="00901598"/>
    <w:rsid w:val="009016A6"/>
    <w:rsid w:val="00901A6B"/>
    <w:rsid w:val="00901DC1"/>
    <w:rsid w:val="00902364"/>
    <w:rsid w:val="0090237D"/>
    <w:rsid w:val="0090282C"/>
    <w:rsid w:val="009029ED"/>
    <w:rsid w:val="00902A99"/>
    <w:rsid w:val="009032D3"/>
    <w:rsid w:val="00903458"/>
    <w:rsid w:val="009034AB"/>
    <w:rsid w:val="009036F7"/>
    <w:rsid w:val="00903D7B"/>
    <w:rsid w:val="00903E28"/>
    <w:rsid w:val="00904498"/>
    <w:rsid w:val="009045B4"/>
    <w:rsid w:val="00904660"/>
    <w:rsid w:val="0090469F"/>
    <w:rsid w:val="0090472F"/>
    <w:rsid w:val="0090491B"/>
    <w:rsid w:val="00904B46"/>
    <w:rsid w:val="00904C25"/>
    <w:rsid w:val="00905036"/>
    <w:rsid w:val="00905529"/>
    <w:rsid w:val="009056D5"/>
    <w:rsid w:val="0090582B"/>
    <w:rsid w:val="00905C03"/>
    <w:rsid w:val="00905CDB"/>
    <w:rsid w:val="009064E6"/>
    <w:rsid w:val="0090667F"/>
    <w:rsid w:val="009066E3"/>
    <w:rsid w:val="00906C23"/>
    <w:rsid w:val="00906F81"/>
    <w:rsid w:val="00907074"/>
    <w:rsid w:val="00907104"/>
    <w:rsid w:val="00907607"/>
    <w:rsid w:val="009076DA"/>
    <w:rsid w:val="0090776D"/>
    <w:rsid w:val="00907CD7"/>
    <w:rsid w:val="00907CEB"/>
    <w:rsid w:val="00910037"/>
    <w:rsid w:val="00910C01"/>
    <w:rsid w:val="00910C87"/>
    <w:rsid w:val="00910D5A"/>
    <w:rsid w:val="00910EA2"/>
    <w:rsid w:val="009111B6"/>
    <w:rsid w:val="00911313"/>
    <w:rsid w:val="00911716"/>
    <w:rsid w:val="00911EE8"/>
    <w:rsid w:val="009124E1"/>
    <w:rsid w:val="00912566"/>
    <w:rsid w:val="00912EB4"/>
    <w:rsid w:val="00912F38"/>
    <w:rsid w:val="00912F52"/>
    <w:rsid w:val="0091371A"/>
    <w:rsid w:val="00913725"/>
    <w:rsid w:val="00913838"/>
    <w:rsid w:val="00913D17"/>
    <w:rsid w:val="00913EEB"/>
    <w:rsid w:val="0091428E"/>
    <w:rsid w:val="009148DB"/>
    <w:rsid w:val="00914927"/>
    <w:rsid w:val="00915408"/>
    <w:rsid w:val="00915692"/>
    <w:rsid w:val="00915A38"/>
    <w:rsid w:val="00915DC0"/>
    <w:rsid w:val="00916324"/>
    <w:rsid w:val="009163DC"/>
    <w:rsid w:val="009166E7"/>
    <w:rsid w:val="0091681D"/>
    <w:rsid w:val="009169C7"/>
    <w:rsid w:val="009169EC"/>
    <w:rsid w:val="00916DE6"/>
    <w:rsid w:val="00917115"/>
    <w:rsid w:val="00917180"/>
    <w:rsid w:val="00917737"/>
    <w:rsid w:val="00917944"/>
    <w:rsid w:val="00917B2E"/>
    <w:rsid w:val="00920774"/>
    <w:rsid w:val="00920E59"/>
    <w:rsid w:val="00920EE9"/>
    <w:rsid w:val="00920F35"/>
    <w:rsid w:val="009210CF"/>
    <w:rsid w:val="00921198"/>
    <w:rsid w:val="0092151B"/>
    <w:rsid w:val="00921580"/>
    <w:rsid w:val="00921A91"/>
    <w:rsid w:val="00921ED4"/>
    <w:rsid w:val="00921F4D"/>
    <w:rsid w:val="00921F7D"/>
    <w:rsid w:val="0092220E"/>
    <w:rsid w:val="00922644"/>
    <w:rsid w:val="00922730"/>
    <w:rsid w:val="00922A6A"/>
    <w:rsid w:val="00922C99"/>
    <w:rsid w:val="00922F3B"/>
    <w:rsid w:val="00922FF6"/>
    <w:rsid w:val="0092303B"/>
    <w:rsid w:val="00923372"/>
    <w:rsid w:val="00923715"/>
    <w:rsid w:val="00923924"/>
    <w:rsid w:val="009239D8"/>
    <w:rsid w:val="009240C5"/>
    <w:rsid w:val="009241C7"/>
    <w:rsid w:val="0092476E"/>
    <w:rsid w:val="0092490E"/>
    <w:rsid w:val="00924A8B"/>
    <w:rsid w:val="00925053"/>
    <w:rsid w:val="009256C0"/>
    <w:rsid w:val="0092581D"/>
    <w:rsid w:val="00925965"/>
    <w:rsid w:val="00925B7C"/>
    <w:rsid w:val="00925EDA"/>
    <w:rsid w:val="009260C6"/>
    <w:rsid w:val="0092611E"/>
    <w:rsid w:val="0092620A"/>
    <w:rsid w:val="00926224"/>
    <w:rsid w:val="0092637A"/>
    <w:rsid w:val="0092668D"/>
    <w:rsid w:val="009269AF"/>
    <w:rsid w:val="00926A78"/>
    <w:rsid w:val="00926CD1"/>
    <w:rsid w:val="00926F95"/>
    <w:rsid w:val="00927025"/>
    <w:rsid w:val="0092736A"/>
    <w:rsid w:val="009275C5"/>
    <w:rsid w:val="009279D1"/>
    <w:rsid w:val="00927DB1"/>
    <w:rsid w:val="00927E0B"/>
    <w:rsid w:val="00927E30"/>
    <w:rsid w:val="00927EE9"/>
    <w:rsid w:val="00930163"/>
    <w:rsid w:val="00930347"/>
    <w:rsid w:val="00930910"/>
    <w:rsid w:val="00930AAE"/>
    <w:rsid w:val="00930B71"/>
    <w:rsid w:val="00930BB9"/>
    <w:rsid w:val="00930D96"/>
    <w:rsid w:val="00930EB7"/>
    <w:rsid w:val="00931056"/>
    <w:rsid w:val="00931064"/>
    <w:rsid w:val="00931700"/>
    <w:rsid w:val="009318F2"/>
    <w:rsid w:val="00931ACF"/>
    <w:rsid w:val="00931BBE"/>
    <w:rsid w:val="00932085"/>
    <w:rsid w:val="00932326"/>
    <w:rsid w:val="0093243C"/>
    <w:rsid w:val="00932D67"/>
    <w:rsid w:val="00932EBF"/>
    <w:rsid w:val="0093314C"/>
    <w:rsid w:val="00933260"/>
    <w:rsid w:val="009339EC"/>
    <w:rsid w:val="00933B40"/>
    <w:rsid w:val="00933DBB"/>
    <w:rsid w:val="00934048"/>
    <w:rsid w:val="009344B7"/>
    <w:rsid w:val="00934836"/>
    <w:rsid w:val="00935492"/>
    <w:rsid w:val="0093551D"/>
    <w:rsid w:val="00935814"/>
    <w:rsid w:val="00935B39"/>
    <w:rsid w:val="00935D6F"/>
    <w:rsid w:val="00935E02"/>
    <w:rsid w:val="009366B1"/>
    <w:rsid w:val="0093690D"/>
    <w:rsid w:val="00936BFA"/>
    <w:rsid w:val="00936EC7"/>
    <w:rsid w:val="0093707A"/>
    <w:rsid w:val="00937276"/>
    <w:rsid w:val="009374D4"/>
    <w:rsid w:val="009376CD"/>
    <w:rsid w:val="009378F7"/>
    <w:rsid w:val="00937BFE"/>
    <w:rsid w:val="00937E72"/>
    <w:rsid w:val="00937FDF"/>
    <w:rsid w:val="009400E9"/>
    <w:rsid w:val="009402B6"/>
    <w:rsid w:val="00940430"/>
    <w:rsid w:val="00940458"/>
    <w:rsid w:val="00940651"/>
    <w:rsid w:val="00940F21"/>
    <w:rsid w:val="0094145D"/>
    <w:rsid w:val="0094146B"/>
    <w:rsid w:val="0094249C"/>
    <w:rsid w:val="0094288D"/>
    <w:rsid w:val="00942AF4"/>
    <w:rsid w:val="00942DA0"/>
    <w:rsid w:val="00942DD5"/>
    <w:rsid w:val="00942FB7"/>
    <w:rsid w:val="009430EF"/>
    <w:rsid w:val="009430F1"/>
    <w:rsid w:val="009431DC"/>
    <w:rsid w:val="0094368D"/>
    <w:rsid w:val="0094399A"/>
    <w:rsid w:val="00943BC8"/>
    <w:rsid w:val="00943E45"/>
    <w:rsid w:val="00943F34"/>
    <w:rsid w:val="0094405A"/>
    <w:rsid w:val="0094417D"/>
    <w:rsid w:val="009446E6"/>
    <w:rsid w:val="00944DF1"/>
    <w:rsid w:val="00944F66"/>
    <w:rsid w:val="009450D6"/>
    <w:rsid w:val="00945101"/>
    <w:rsid w:val="00945509"/>
    <w:rsid w:val="00945868"/>
    <w:rsid w:val="00945B7E"/>
    <w:rsid w:val="00945CE5"/>
    <w:rsid w:val="00945F83"/>
    <w:rsid w:val="00945FF9"/>
    <w:rsid w:val="0094600E"/>
    <w:rsid w:val="0094611A"/>
    <w:rsid w:val="00946BAC"/>
    <w:rsid w:val="009470AE"/>
    <w:rsid w:val="00947166"/>
    <w:rsid w:val="009477B9"/>
    <w:rsid w:val="009479DD"/>
    <w:rsid w:val="00947C38"/>
    <w:rsid w:val="00947C53"/>
    <w:rsid w:val="00950152"/>
    <w:rsid w:val="00950450"/>
    <w:rsid w:val="00950577"/>
    <w:rsid w:val="00950799"/>
    <w:rsid w:val="0095085B"/>
    <w:rsid w:val="00950B19"/>
    <w:rsid w:val="00950E0E"/>
    <w:rsid w:val="00950F4B"/>
    <w:rsid w:val="00950F80"/>
    <w:rsid w:val="00951B1E"/>
    <w:rsid w:val="00952278"/>
    <w:rsid w:val="00952434"/>
    <w:rsid w:val="009525C4"/>
    <w:rsid w:val="0095273C"/>
    <w:rsid w:val="00952C62"/>
    <w:rsid w:val="00952D31"/>
    <w:rsid w:val="009532CD"/>
    <w:rsid w:val="009532EF"/>
    <w:rsid w:val="00953699"/>
    <w:rsid w:val="009538F8"/>
    <w:rsid w:val="00953F1F"/>
    <w:rsid w:val="00953FA3"/>
    <w:rsid w:val="009541B9"/>
    <w:rsid w:val="009548EE"/>
    <w:rsid w:val="00954A3F"/>
    <w:rsid w:val="009555A8"/>
    <w:rsid w:val="00955917"/>
    <w:rsid w:val="009559E1"/>
    <w:rsid w:val="00955A33"/>
    <w:rsid w:val="00955EBD"/>
    <w:rsid w:val="00955EE9"/>
    <w:rsid w:val="00956390"/>
    <w:rsid w:val="009569AF"/>
    <w:rsid w:val="00956B33"/>
    <w:rsid w:val="00956BDE"/>
    <w:rsid w:val="00957034"/>
    <w:rsid w:val="009570F3"/>
    <w:rsid w:val="0095716F"/>
    <w:rsid w:val="009574FF"/>
    <w:rsid w:val="009575F9"/>
    <w:rsid w:val="009577B6"/>
    <w:rsid w:val="00957894"/>
    <w:rsid w:val="00957F5D"/>
    <w:rsid w:val="00960115"/>
    <w:rsid w:val="009602A0"/>
    <w:rsid w:val="0096068F"/>
    <w:rsid w:val="0096086E"/>
    <w:rsid w:val="0096098A"/>
    <w:rsid w:val="00960AE3"/>
    <w:rsid w:val="00960ED9"/>
    <w:rsid w:val="00960F8E"/>
    <w:rsid w:val="00960FBD"/>
    <w:rsid w:val="0096116A"/>
    <w:rsid w:val="00961630"/>
    <w:rsid w:val="009617E8"/>
    <w:rsid w:val="0096186C"/>
    <w:rsid w:val="00961CEA"/>
    <w:rsid w:val="0096232F"/>
    <w:rsid w:val="009625D7"/>
    <w:rsid w:val="0096289C"/>
    <w:rsid w:val="00962A9C"/>
    <w:rsid w:val="00962D9E"/>
    <w:rsid w:val="00962D9F"/>
    <w:rsid w:val="009632DB"/>
    <w:rsid w:val="0096351F"/>
    <w:rsid w:val="00963695"/>
    <w:rsid w:val="0096378E"/>
    <w:rsid w:val="009637B0"/>
    <w:rsid w:val="00963B23"/>
    <w:rsid w:val="00963BB1"/>
    <w:rsid w:val="0096447A"/>
    <w:rsid w:val="00964833"/>
    <w:rsid w:val="00964B9A"/>
    <w:rsid w:val="00964E74"/>
    <w:rsid w:val="00965005"/>
    <w:rsid w:val="00965114"/>
    <w:rsid w:val="0096565F"/>
    <w:rsid w:val="0096566A"/>
    <w:rsid w:val="00965ABD"/>
    <w:rsid w:val="00965CC8"/>
    <w:rsid w:val="009660A6"/>
    <w:rsid w:val="00966109"/>
    <w:rsid w:val="0096646C"/>
    <w:rsid w:val="0096665F"/>
    <w:rsid w:val="0096678A"/>
    <w:rsid w:val="00966937"/>
    <w:rsid w:val="009669A0"/>
    <w:rsid w:val="00966A0B"/>
    <w:rsid w:val="00966AC7"/>
    <w:rsid w:val="00966AD9"/>
    <w:rsid w:val="00967222"/>
    <w:rsid w:val="009673FC"/>
    <w:rsid w:val="00967721"/>
    <w:rsid w:val="00967867"/>
    <w:rsid w:val="00970500"/>
    <w:rsid w:val="00970769"/>
    <w:rsid w:val="009707A6"/>
    <w:rsid w:val="00970E9B"/>
    <w:rsid w:val="00971065"/>
    <w:rsid w:val="00971141"/>
    <w:rsid w:val="00971208"/>
    <w:rsid w:val="00971368"/>
    <w:rsid w:val="0097160A"/>
    <w:rsid w:val="00971764"/>
    <w:rsid w:val="00971CF3"/>
    <w:rsid w:val="00971F3A"/>
    <w:rsid w:val="00972266"/>
    <w:rsid w:val="00972353"/>
    <w:rsid w:val="0097250B"/>
    <w:rsid w:val="009725AA"/>
    <w:rsid w:val="00972AB6"/>
    <w:rsid w:val="00972B65"/>
    <w:rsid w:val="00972C55"/>
    <w:rsid w:val="009731D0"/>
    <w:rsid w:val="009735F9"/>
    <w:rsid w:val="0097364C"/>
    <w:rsid w:val="009739C1"/>
    <w:rsid w:val="00973BBF"/>
    <w:rsid w:val="00973FA9"/>
    <w:rsid w:val="00974B43"/>
    <w:rsid w:val="00974E52"/>
    <w:rsid w:val="00975225"/>
    <w:rsid w:val="00975269"/>
    <w:rsid w:val="00975538"/>
    <w:rsid w:val="00975C30"/>
    <w:rsid w:val="00975FD6"/>
    <w:rsid w:val="009764CF"/>
    <w:rsid w:val="00976770"/>
    <w:rsid w:val="009768C9"/>
    <w:rsid w:val="00977029"/>
    <w:rsid w:val="009770E3"/>
    <w:rsid w:val="009775C9"/>
    <w:rsid w:val="009776E0"/>
    <w:rsid w:val="0097786D"/>
    <w:rsid w:val="00977ABD"/>
    <w:rsid w:val="00977B55"/>
    <w:rsid w:val="00977BD3"/>
    <w:rsid w:val="009806A8"/>
    <w:rsid w:val="009806E7"/>
    <w:rsid w:val="00980885"/>
    <w:rsid w:val="009808D0"/>
    <w:rsid w:val="0098095B"/>
    <w:rsid w:val="00980BB5"/>
    <w:rsid w:val="00980F4A"/>
    <w:rsid w:val="0098127A"/>
    <w:rsid w:val="009819D7"/>
    <w:rsid w:val="00981BFF"/>
    <w:rsid w:val="00981CAC"/>
    <w:rsid w:val="00981E5D"/>
    <w:rsid w:val="00981FB1"/>
    <w:rsid w:val="00982192"/>
    <w:rsid w:val="00982193"/>
    <w:rsid w:val="0098230D"/>
    <w:rsid w:val="00982588"/>
    <w:rsid w:val="00982855"/>
    <w:rsid w:val="00982DB6"/>
    <w:rsid w:val="009830BD"/>
    <w:rsid w:val="00983885"/>
    <w:rsid w:val="00983C4F"/>
    <w:rsid w:val="00983EBC"/>
    <w:rsid w:val="00983F08"/>
    <w:rsid w:val="00984442"/>
    <w:rsid w:val="00984DA5"/>
    <w:rsid w:val="0098521F"/>
    <w:rsid w:val="009855DE"/>
    <w:rsid w:val="00985B1C"/>
    <w:rsid w:val="00985DDA"/>
    <w:rsid w:val="00985EE7"/>
    <w:rsid w:val="0098627F"/>
    <w:rsid w:val="009865F7"/>
    <w:rsid w:val="00986685"/>
    <w:rsid w:val="00986939"/>
    <w:rsid w:val="00986C27"/>
    <w:rsid w:val="00986C71"/>
    <w:rsid w:val="009870E8"/>
    <w:rsid w:val="009874FE"/>
    <w:rsid w:val="00987727"/>
    <w:rsid w:val="00987B15"/>
    <w:rsid w:val="00990009"/>
    <w:rsid w:val="009905FB"/>
    <w:rsid w:val="009909DF"/>
    <w:rsid w:val="00990B57"/>
    <w:rsid w:val="00990F08"/>
    <w:rsid w:val="00991591"/>
    <w:rsid w:val="009915C1"/>
    <w:rsid w:val="00991651"/>
    <w:rsid w:val="00991DC8"/>
    <w:rsid w:val="00992156"/>
    <w:rsid w:val="00992472"/>
    <w:rsid w:val="00992A98"/>
    <w:rsid w:val="00992E25"/>
    <w:rsid w:val="00993210"/>
    <w:rsid w:val="0099337A"/>
    <w:rsid w:val="00993921"/>
    <w:rsid w:val="009939AB"/>
    <w:rsid w:val="00993AF0"/>
    <w:rsid w:val="00993D6B"/>
    <w:rsid w:val="00994172"/>
    <w:rsid w:val="009946AA"/>
    <w:rsid w:val="009949A8"/>
    <w:rsid w:val="00994AA5"/>
    <w:rsid w:val="00994B7E"/>
    <w:rsid w:val="00995288"/>
    <w:rsid w:val="0099539F"/>
    <w:rsid w:val="00995767"/>
    <w:rsid w:val="00995922"/>
    <w:rsid w:val="00995C28"/>
    <w:rsid w:val="00995CE3"/>
    <w:rsid w:val="00995CFC"/>
    <w:rsid w:val="00996682"/>
    <w:rsid w:val="00996888"/>
    <w:rsid w:val="00996F02"/>
    <w:rsid w:val="009976E1"/>
    <w:rsid w:val="009979A2"/>
    <w:rsid w:val="009979FD"/>
    <w:rsid w:val="00997A38"/>
    <w:rsid w:val="009A00CF"/>
    <w:rsid w:val="009A0750"/>
    <w:rsid w:val="009A086E"/>
    <w:rsid w:val="009A0973"/>
    <w:rsid w:val="009A099B"/>
    <w:rsid w:val="009A09EE"/>
    <w:rsid w:val="009A0AD5"/>
    <w:rsid w:val="009A0F8B"/>
    <w:rsid w:val="009A1152"/>
    <w:rsid w:val="009A11EF"/>
    <w:rsid w:val="009A1273"/>
    <w:rsid w:val="009A13AA"/>
    <w:rsid w:val="009A152A"/>
    <w:rsid w:val="009A189C"/>
    <w:rsid w:val="009A191F"/>
    <w:rsid w:val="009A1D71"/>
    <w:rsid w:val="009A27B9"/>
    <w:rsid w:val="009A28D8"/>
    <w:rsid w:val="009A28F4"/>
    <w:rsid w:val="009A2C0A"/>
    <w:rsid w:val="009A2C32"/>
    <w:rsid w:val="009A2F45"/>
    <w:rsid w:val="009A2FCE"/>
    <w:rsid w:val="009A3067"/>
    <w:rsid w:val="009A317C"/>
    <w:rsid w:val="009A3244"/>
    <w:rsid w:val="009A3248"/>
    <w:rsid w:val="009A3645"/>
    <w:rsid w:val="009A3966"/>
    <w:rsid w:val="009A3C7C"/>
    <w:rsid w:val="009A4045"/>
    <w:rsid w:val="009A40A3"/>
    <w:rsid w:val="009A4173"/>
    <w:rsid w:val="009A42D2"/>
    <w:rsid w:val="009A458A"/>
    <w:rsid w:val="009A46E3"/>
    <w:rsid w:val="009A4C08"/>
    <w:rsid w:val="009A4CD2"/>
    <w:rsid w:val="009A517B"/>
    <w:rsid w:val="009A51B4"/>
    <w:rsid w:val="009A5387"/>
    <w:rsid w:val="009A541E"/>
    <w:rsid w:val="009A5642"/>
    <w:rsid w:val="009A578D"/>
    <w:rsid w:val="009A5837"/>
    <w:rsid w:val="009A5DE3"/>
    <w:rsid w:val="009A65E5"/>
    <w:rsid w:val="009A6647"/>
    <w:rsid w:val="009A68B7"/>
    <w:rsid w:val="009A6A58"/>
    <w:rsid w:val="009A6B41"/>
    <w:rsid w:val="009A6CAC"/>
    <w:rsid w:val="009A708E"/>
    <w:rsid w:val="009A7AA6"/>
    <w:rsid w:val="009B00CD"/>
    <w:rsid w:val="009B01A3"/>
    <w:rsid w:val="009B03EA"/>
    <w:rsid w:val="009B058D"/>
    <w:rsid w:val="009B06C0"/>
    <w:rsid w:val="009B07AA"/>
    <w:rsid w:val="009B0933"/>
    <w:rsid w:val="009B0937"/>
    <w:rsid w:val="009B12AC"/>
    <w:rsid w:val="009B16DA"/>
    <w:rsid w:val="009B1795"/>
    <w:rsid w:val="009B1873"/>
    <w:rsid w:val="009B1890"/>
    <w:rsid w:val="009B1B80"/>
    <w:rsid w:val="009B1B81"/>
    <w:rsid w:val="009B21E8"/>
    <w:rsid w:val="009B222A"/>
    <w:rsid w:val="009B2509"/>
    <w:rsid w:val="009B2619"/>
    <w:rsid w:val="009B298F"/>
    <w:rsid w:val="009B2A83"/>
    <w:rsid w:val="009B2CCE"/>
    <w:rsid w:val="009B2CE0"/>
    <w:rsid w:val="009B2E07"/>
    <w:rsid w:val="009B3008"/>
    <w:rsid w:val="009B3048"/>
    <w:rsid w:val="009B3231"/>
    <w:rsid w:val="009B3574"/>
    <w:rsid w:val="009B372B"/>
    <w:rsid w:val="009B3B05"/>
    <w:rsid w:val="009B3CC2"/>
    <w:rsid w:val="009B3D56"/>
    <w:rsid w:val="009B4086"/>
    <w:rsid w:val="009B4157"/>
    <w:rsid w:val="009B4220"/>
    <w:rsid w:val="009B43B2"/>
    <w:rsid w:val="009B4E10"/>
    <w:rsid w:val="009B51E7"/>
    <w:rsid w:val="009B522F"/>
    <w:rsid w:val="009B52A6"/>
    <w:rsid w:val="009B5389"/>
    <w:rsid w:val="009B5D22"/>
    <w:rsid w:val="009B5FC3"/>
    <w:rsid w:val="009B60D7"/>
    <w:rsid w:val="009B6C2E"/>
    <w:rsid w:val="009B7160"/>
    <w:rsid w:val="009B7A1F"/>
    <w:rsid w:val="009B7C39"/>
    <w:rsid w:val="009B7D95"/>
    <w:rsid w:val="009B7F33"/>
    <w:rsid w:val="009B7F99"/>
    <w:rsid w:val="009C006C"/>
    <w:rsid w:val="009C03DF"/>
    <w:rsid w:val="009C0519"/>
    <w:rsid w:val="009C0747"/>
    <w:rsid w:val="009C080E"/>
    <w:rsid w:val="009C11AA"/>
    <w:rsid w:val="009C123A"/>
    <w:rsid w:val="009C14C5"/>
    <w:rsid w:val="009C188D"/>
    <w:rsid w:val="009C1EAD"/>
    <w:rsid w:val="009C1EB0"/>
    <w:rsid w:val="009C1F59"/>
    <w:rsid w:val="009C1F90"/>
    <w:rsid w:val="009C21D0"/>
    <w:rsid w:val="009C237E"/>
    <w:rsid w:val="009C253E"/>
    <w:rsid w:val="009C29F3"/>
    <w:rsid w:val="009C2B39"/>
    <w:rsid w:val="009C2E06"/>
    <w:rsid w:val="009C32D3"/>
    <w:rsid w:val="009C33D6"/>
    <w:rsid w:val="009C354D"/>
    <w:rsid w:val="009C3C08"/>
    <w:rsid w:val="009C3E11"/>
    <w:rsid w:val="009C3F65"/>
    <w:rsid w:val="009C4262"/>
    <w:rsid w:val="009C4707"/>
    <w:rsid w:val="009C4C17"/>
    <w:rsid w:val="009C5696"/>
    <w:rsid w:val="009C58B5"/>
    <w:rsid w:val="009C59AC"/>
    <w:rsid w:val="009C59F7"/>
    <w:rsid w:val="009C5DD3"/>
    <w:rsid w:val="009C5E97"/>
    <w:rsid w:val="009C5F8D"/>
    <w:rsid w:val="009C65AA"/>
    <w:rsid w:val="009C6B71"/>
    <w:rsid w:val="009C6DE7"/>
    <w:rsid w:val="009C6F17"/>
    <w:rsid w:val="009C6F65"/>
    <w:rsid w:val="009C7442"/>
    <w:rsid w:val="009C7876"/>
    <w:rsid w:val="009C78EA"/>
    <w:rsid w:val="009C79DE"/>
    <w:rsid w:val="009C7B04"/>
    <w:rsid w:val="009D026F"/>
    <w:rsid w:val="009D0341"/>
    <w:rsid w:val="009D03D2"/>
    <w:rsid w:val="009D07E7"/>
    <w:rsid w:val="009D0ABE"/>
    <w:rsid w:val="009D0C84"/>
    <w:rsid w:val="009D14FC"/>
    <w:rsid w:val="009D1654"/>
    <w:rsid w:val="009D16D5"/>
    <w:rsid w:val="009D1AC7"/>
    <w:rsid w:val="009D1AF1"/>
    <w:rsid w:val="009D1C68"/>
    <w:rsid w:val="009D1DCD"/>
    <w:rsid w:val="009D1DFC"/>
    <w:rsid w:val="009D2026"/>
    <w:rsid w:val="009D214D"/>
    <w:rsid w:val="009D2297"/>
    <w:rsid w:val="009D3041"/>
    <w:rsid w:val="009D3326"/>
    <w:rsid w:val="009D38DF"/>
    <w:rsid w:val="009D39AC"/>
    <w:rsid w:val="009D3A10"/>
    <w:rsid w:val="009D3AC9"/>
    <w:rsid w:val="009D3AE0"/>
    <w:rsid w:val="009D3E39"/>
    <w:rsid w:val="009D3FAF"/>
    <w:rsid w:val="009D41F9"/>
    <w:rsid w:val="009D4275"/>
    <w:rsid w:val="009D42F8"/>
    <w:rsid w:val="009D4602"/>
    <w:rsid w:val="009D476A"/>
    <w:rsid w:val="009D4844"/>
    <w:rsid w:val="009D506D"/>
    <w:rsid w:val="009D52CE"/>
    <w:rsid w:val="009D5422"/>
    <w:rsid w:val="009D624F"/>
    <w:rsid w:val="009D64E0"/>
    <w:rsid w:val="009D6E80"/>
    <w:rsid w:val="009D6F11"/>
    <w:rsid w:val="009D700E"/>
    <w:rsid w:val="009D7CB2"/>
    <w:rsid w:val="009D7DD1"/>
    <w:rsid w:val="009D7F9A"/>
    <w:rsid w:val="009E0088"/>
    <w:rsid w:val="009E0222"/>
    <w:rsid w:val="009E0537"/>
    <w:rsid w:val="009E05A7"/>
    <w:rsid w:val="009E093E"/>
    <w:rsid w:val="009E0B0A"/>
    <w:rsid w:val="009E0FD9"/>
    <w:rsid w:val="009E12B0"/>
    <w:rsid w:val="009E1581"/>
    <w:rsid w:val="009E1C2D"/>
    <w:rsid w:val="009E1D48"/>
    <w:rsid w:val="009E2518"/>
    <w:rsid w:val="009E25C7"/>
    <w:rsid w:val="009E2706"/>
    <w:rsid w:val="009E278C"/>
    <w:rsid w:val="009E297B"/>
    <w:rsid w:val="009E29BE"/>
    <w:rsid w:val="009E29E7"/>
    <w:rsid w:val="009E2CE3"/>
    <w:rsid w:val="009E2FD2"/>
    <w:rsid w:val="009E37BC"/>
    <w:rsid w:val="009E3D3F"/>
    <w:rsid w:val="009E3DEF"/>
    <w:rsid w:val="009E3E19"/>
    <w:rsid w:val="009E478C"/>
    <w:rsid w:val="009E4BE6"/>
    <w:rsid w:val="009E4F54"/>
    <w:rsid w:val="009E51A5"/>
    <w:rsid w:val="009E562C"/>
    <w:rsid w:val="009E597F"/>
    <w:rsid w:val="009E5A9E"/>
    <w:rsid w:val="009E5FE1"/>
    <w:rsid w:val="009E6279"/>
    <w:rsid w:val="009E62AA"/>
    <w:rsid w:val="009E62F0"/>
    <w:rsid w:val="009E6883"/>
    <w:rsid w:val="009E6A6F"/>
    <w:rsid w:val="009E6E27"/>
    <w:rsid w:val="009E6E8C"/>
    <w:rsid w:val="009E70CE"/>
    <w:rsid w:val="009E70F3"/>
    <w:rsid w:val="009E7543"/>
    <w:rsid w:val="009E77F4"/>
    <w:rsid w:val="009E7C2F"/>
    <w:rsid w:val="009E7E29"/>
    <w:rsid w:val="009E7E72"/>
    <w:rsid w:val="009F0034"/>
    <w:rsid w:val="009F007C"/>
    <w:rsid w:val="009F0111"/>
    <w:rsid w:val="009F0155"/>
    <w:rsid w:val="009F0750"/>
    <w:rsid w:val="009F19DD"/>
    <w:rsid w:val="009F1C95"/>
    <w:rsid w:val="009F1F43"/>
    <w:rsid w:val="009F2222"/>
    <w:rsid w:val="009F24C6"/>
    <w:rsid w:val="009F2705"/>
    <w:rsid w:val="009F279F"/>
    <w:rsid w:val="009F28C9"/>
    <w:rsid w:val="009F29AE"/>
    <w:rsid w:val="009F31F6"/>
    <w:rsid w:val="009F329D"/>
    <w:rsid w:val="009F32C3"/>
    <w:rsid w:val="009F336C"/>
    <w:rsid w:val="009F3497"/>
    <w:rsid w:val="009F34E3"/>
    <w:rsid w:val="009F36DD"/>
    <w:rsid w:val="009F3AEE"/>
    <w:rsid w:val="009F3D00"/>
    <w:rsid w:val="009F3DA2"/>
    <w:rsid w:val="009F4174"/>
    <w:rsid w:val="009F4319"/>
    <w:rsid w:val="009F46AB"/>
    <w:rsid w:val="009F4841"/>
    <w:rsid w:val="009F4996"/>
    <w:rsid w:val="009F4E47"/>
    <w:rsid w:val="009F4EC5"/>
    <w:rsid w:val="009F5102"/>
    <w:rsid w:val="009F56F8"/>
    <w:rsid w:val="009F59AE"/>
    <w:rsid w:val="009F5AE6"/>
    <w:rsid w:val="009F61C7"/>
    <w:rsid w:val="009F6642"/>
    <w:rsid w:val="009F6828"/>
    <w:rsid w:val="009F6A04"/>
    <w:rsid w:val="009F6BAD"/>
    <w:rsid w:val="009F6D7E"/>
    <w:rsid w:val="009F6FA7"/>
    <w:rsid w:val="009F7254"/>
    <w:rsid w:val="009F7421"/>
    <w:rsid w:val="009F742A"/>
    <w:rsid w:val="009F7B71"/>
    <w:rsid w:val="00A00110"/>
    <w:rsid w:val="00A002E5"/>
    <w:rsid w:val="00A003CA"/>
    <w:rsid w:val="00A00A96"/>
    <w:rsid w:val="00A00F86"/>
    <w:rsid w:val="00A00F8E"/>
    <w:rsid w:val="00A01180"/>
    <w:rsid w:val="00A012B4"/>
    <w:rsid w:val="00A01440"/>
    <w:rsid w:val="00A01953"/>
    <w:rsid w:val="00A01A51"/>
    <w:rsid w:val="00A01C48"/>
    <w:rsid w:val="00A01D52"/>
    <w:rsid w:val="00A01EA4"/>
    <w:rsid w:val="00A01EE4"/>
    <w:rsid w:val="00A01FF1"/>
    <w:rsid w:val="00A0219D"/>
    <w:rsid w:val="00A0248D"/>
    <w:rsid w:val="00A0251B"/>
    <w:rsid w:val="00A025F0"/>
    <w:rsid w:val="00A0267F"/>
    <w:rsid w:val="00A02873"/>
    <w:rsid w:val="00A029D0"/>
    <w:rsid w:val="00A02AC6"/>
    <w:rsid w:val="00A02BA7"/>
    <w:rsid w:val="00A039AA"/>
    <w:rsid w:val="00A03D51"/>
    <w:rsid w:val="00A0423E"/>
    <w:rsid w:val="00A044A4"/>
    <w:rsid w:val="00A044AB"/>
    <w:rsid w:val="00A04964"/>
    <w:rsid w:val="00A04988"/>
    <w:rsid w:val="00A04F4E"/>
    <w:rsid w:val="00A05046"/>
    <w:rsid w:val="00A05120"/>
    <w:rsid w:val="00A05313"/>
    <w:rsid w:val="00A0554A"/>
    <w:rsid w:val="00A05A8B"/>
    <w:rsid w:val="00A05DF9"/>
    <w:rsid w:val="00A06006"/>
    <w:rsid w:val="00A0629E"/>
    <w:rsid w:val="00A06507"/>
    <w:rsid w:val="00A065AD"/>
    <w:rsid w:val="00A069A5"/>
    <w:rsid w:val="00A069D9"/>
    <w:rsid w:val="00A06D39"/>
    <w:rsid w:val="00A07038"/>
    <w:rsid w:val="00A072F8"/>
    <w:rsid w:val="00A07438"/>
    <w:rsid w:val="00A076F7"/>
    <w:rsid w:val="00A078DB"/>
    <w:rsid w:val="00A079BA"/>
    <w:rsid w:val="00A07AFD"/>
    <w:rsid w:val="00A101B9"/>
    <w:rsid w:val="00A104ED"/>
    <w:rsid w:val="00A1054F"/>
    <w:rsid w:val="00A1067A"/>
    <w:rsid w:val="00A106DC"/>
    <w:rsid w:val="00A11078"/>
    <w:rsid w:val="00A1110F"/>
    <w:rsid w:val="00A11274"/>
    <w:rsid w:val="00A113E2"/>
    <w:rsid w:val="00A11488"/>
    <w:rsid w:val="00A115B7"/>
    <w:rsid w:val="00A11747"/>
    <w:rsid w:val="00A119C1"/>
    <w:rsid w:val="00A11B86"/>
    <w:rsid w:val="00A11BE7"/>
    <w:rsid w:val="00A11C86"/>
    <w:rsid w:val="00A11EF7"/>
    <w:rsid w:val="00A12559"/>
    <w:rsid w:val="00A125E2"/>
    <w:rsid w:val="00A12B53"/>
    <w:rsid w:val="00A12B5E"/>
    <w:rsid w:val="00A12D27"/>
    <w:rsid w:val="00A12D43"/>
    <w:rsid w:val="00A1315C"/>
    <w:rsid w:val="00A131BF"/>
    <w:rsid w:val="00A135C6"/>
    <w:rsid w:val="00A13715"/>
    <w:rsid w:val="00A1378F"/>
    <w:rsid w:val="00A13F4B"/>
    <w:rsid w:val="00A13FB2"/>
    <w:rsid w:val="00A141EE"/>
    <w:rsid w:val="00A14372"/>
    <w:rsid w:val="00A1462A"/>
    <w:rsid w:val="00A14AA3"/>
    <w:rsid w:val="00A14AA5"/>
    <w:rsid w:val="00A14DCA"/>
    <w:rsid w:val="00A15362"/>
    <w:rsid w:val="00A1536C"/>
    <w:rsid w:val="00A1564D"/>
    <w:rsid w:val="00A158D6"/>
    <w:rsid w:val="00A15B46"/>
    <w:rsid w:val="00A15B68"/>
    <w:rsid w:val="00A15E3D"/>
    <w:rsid w:val="00A1646F"/>
    <w:rsid w:val="00A1650C"/>
    <w:rsid w:val="00A16691"/>
    <w:rsid w:val="00A16AB7"/>
    <w:rsid w:val="00A16C66"/>
    <w:rsid w:val="00A17397"/>
    <w:rsid w:val="00A178B2"/>
    <w:rsid w:val="00A17A8E"/>
    <w:rsid w:val="00A17C3E"/>
    <w:rsid w:val="00A17CA0"/>
    <w:rsid w:val="00A17D21"/>
    <w:rsid w:val="00A20298"/>
    <w:rsid w:val="00A2057B"/>
    <w:rsid w:val="00A20697"/>
    <w:rsid w:val="00A209A9"/>
    <w:rsid w:val="00A20AEC"/>
    <w:rsid w:val="00A20C83"/>
    <w:rsid w:val="00A2111C"/>
    <w:rsid w:val="00A21723"/>
    <w:rsid w:val="00A21AE7"/>
    <w:rsid w:val="00A2259A"/>
    <w:rsid w:val="00A22D0C"/>
    <w:rsid w:val="00A23726"/>
    <w:rsid w:val="00A23B27"/>
    <w:rsid w:val="00A23DE5"/>
    <w:rsid w:val="00A2410E"/>
    <w:rsid w:val="00A241EF"/>
    <w:rsid w:val="00A2439C"/>
    <w:rsid w:val="00A24420"/>
    <w:rsid w:val="00A2458B"/>
    <w:rsid w:val="00A247E1"/>
    <w:rsid w:val="00A24963"/>
    <w:rsid w:val="00A24CA8"/>
    <w:rsid w:val="00A25A03"/>
    <w:rsid w:val="00A25CAB"/>
    <w:rsid w:val="00A25F6A"/>
    <w:rsid w:val="00A262B1"/>
    <w:rsid w:val="00A2635B"/>
    <w:rsid w:val="00A268BE"/>
    <w:rsid w:val="00A26C0D"/>
    <w:rsid w:val="00A27058"/>
    <w:rsid w:val="00A27439"/>
    <w:rsid w:val="00A275E4"/>
    <w:rsid w:val="00A27F96"/>
    <w:rsid w:val="00A3021E"/>
    <w:rsid w:val="00A30288"/>
    <w:rsid w:val="00A30F48"/>
    <w:rsid w:val="00A310C7"/>
    <w:rsid w:val="00A31178"/>
    <w:rsid w:val="00A3118B"/>
    <w:rsid w:val="00A313FE"/>
    <w:rsid w:val="00A319A5"/>
    <w:rsid w:val="00A31F0C"/>
    <w:rsid w:val="00A322A1"/>
    <w:rsid w:val="00A32678"/>
    <w:rsid w:val="00A32A77"/>
    <w:rsid w:val="00A32CB9"/>
    <w:rsid w:val="00A33069"/>
    <w:rsid w:val="00A33152"/>
    <w:rsid w:val="00A33417"/>
    <w:rsid w:val="00A33751"/>
    <w:rsid w:val="00A33875"/>
    <w:rsid w:val="00A33B38"/>
    <w:rsid w:val="00A33DB1"/>
    <w:rsid w:val="00A33E3B"/>
    <w:rsid w:val="00A33F93"/>
    <w:rsid w:val="00A34390"/>
    <w:rsid w:val="00A34C16"/>
    <w:rsid w:val="00A34D6D"/>
    <w:rsid w:val="00A34DA3"/>
    <w:rsid w:val="00A34EB4"/>
    <w:rsid w:val="00A34F01"/>
    <w:rsid w:val="00A3511D"/>
    <w:rsid w:val="00A356F7"/>
    <w:rsid w:val="00A35876"/>
    <w:rsid w:val="00A35BFB"/>
    <w:rsid w:val="00A35CC3"/>
    <w:rsid w:val="00A35D97"/>
    <w:rsid w:val="00A35EB9"/>
    <w:rsid w:val="00A35EE4"/>
    <w:rsid w:val="00A35FA5"/>
    <w:rsid w:val="00A36763"/>
    <w:rsid w:val="00A36790"/>
    <w:rsid w:val="00A36B9C"/>
    <w:rsid w:val="00A36E4C"/>
    <w:rsid w:val="00A36EF9"/>
    <w:rsid w:val="00A36F0A"/>
    <w:rsid w:val="00A3717E"/>
    <w:rsid w:val="00A37867"/>
    <w:rsid w:val="00A37C62"/>
    <w:rsid w:val="00A37E40"/>
    <w:rsid w:val="00A37EF8"/>
    <w:rsid w:val="00A40351"/>
    <w:rsid w:val="00A40558"/>
    <w:rsid w:val="00A40960"/>
    <w:rsid w:val="00A40D6E"/>
    <w:rsid w:val="00A40F1E"/>
    <w:rsid w:val="00A4110C"/>
    <w:rsid w:val="00A4145A"/>
    <w:rsid w:val="00A4172B"/>
    <w:rsid w:val="00A41C00"/>
    <w:rsid w:val="00A422B9"/>
    <w:rsid w:val="00A428C3"/>
    <w:rsid w:val="00A42AE6"/>
    <w:rsid w:val="00A42BC3"/>
    <w:rsid w:val="00A42CB5"/>
    <w:rsid w:val="00A42E99"/>
    <w:rsid w:val="00A42FD8"/>
    <w:rsid w:val="00A436B9"/>
    <w:rsid w:val="00A43C1D"/>
    <w:rsid w:val="00A43E20"/>
    <w:rsid w:val="00A445FF"/>
    <w:rsid w:val="00A44800"/>
    <w:rsid w:val="00A449F8"/>
    <w:rsid w:val="00A44EB6"/>
    <w:rsid w:val="00A452E9"/>
    <w:rsid w:val="00A4555C"/>
    <w:rsid w:val="00A45947"/>
    <w:rsid w:val="00A45AB5"/>
    <w:rsid w:val="00A462B1"/>
    <w:rsid w:val="00A46FD5"/>
    <w:rsid w:val="00A4787E"/>
    <w:rsid w:val="00A478CE"/>
    <w:rsid w:val="00A47A29"/>
    <w:rsid w:val="00A47C5A"/>
    <w:rsid w:val="00A47EC1"/>
    <w:rsid w:val="00A50060"/>
    <w:rsid w:val="00A50216"/>
    <w:rsid w:val="00A5033E"/>
    <w:rsid w:val="00A504E2"/>
    <w:rsid w:val="00A505F7"/>
    <w:rsid w:val="00A5076F"/>
    <w:rsid w:val="00A50BB7"/>
    <w:rsid w:val="00A50F70"/>
    <w:rsid w:val="00A51404"/>
    <w:rsid w:val="00A51F28"/>
    <w:rsid w:val="00A524C9"/>
    <w:rsid w:val="00A5294D"/>
    <w:rsid w:val="00A52E17"/>
    <w:rsid w:val="00A52F99"/>
    <w:rsid w:val="00A53063"/>
    <w:rsid w:val="00A534D0"/>
    <w:rsid w:val="00A537BA"/>
    <w:rsid w:val="00A53E12"/>
    <w:rsid w:val="00A53E45"/>
    <w:rsid w:val="00A53E49"/>
    <w:rsid w:val="00A53FF1"/>
    <w:rsid w:val="00A540CF"/>
    <w:rsid w:val="00A54502"/>
    <w:rsid w:val="00A5487B"/>
    <w:rsid w:val="00A548D9"/>
    <w:rsid w:val="00A54D4E"/>
    <w:rsid w:val="00A55242"/>
    <w:rsid w:val="00A55892"/>
    <w:rsid w:val="00A55948"/>
    <w:rsid w:val="00A55A04"/>
    <w:rsid w:val="00A55AF1"/>
    <w:rsid w:val="00A55EE1"/>
    <w:rsid w:val="00A56470"/>
    <w:rsid w:val="00A56486"/>
    <w:rsid w:val="00A565F8"/>
    <w:rsid w:val="00A56871"/>
    <w:rsid w:val="00A56FD1"/>
    <w:rsid w:val="00A5728C"/>
    <w:rsid w:val="00A574C2"/>
    <w:rsid w:val="00A57738"/>
    <w:rsid w:val="00A57A37"/>
    <w:rsid w:val="00A57ABF"/>
    <w:rsid w:val="00A57B85"/>
    <w:rsid w:val="00A57D89"/>
    <w:rsid w:val="00A57EDF"/>
    <w:rsid w:val="00A60073"/>
    <w:rsid w:val="00A6031B"/>
    <w:rsid w:val="00A6034F"/>
    <w:rsid w:val="00A60798"/>
    <w:rsid w:val="00A607DE"/>
    <w:rsid w:val="00A60F3D"/>
    <w:rsid w:val="00A60F57"/>
    <w:rsid w:val="00A613D3"/>
    <w:rsid w:val="00A61476"/>
    <w:rsid w:val="00A61BCE"/>
    <w:rsid w:val="00A61E40"/>
    <w:rsid w:val="00A6225A"/>
    <w:rsid w:val="00A62314"/>
    <w:rsid w:val="00A62334"/>
    <w:rsid w:val="00A624C7"/>
    <w:rsid w:val="00A626C2"/>
    <w:rsid w:val="00A626F5"/>
    <w:rsid w:val="00A62D89"/>
    <w:rsid w:val="00A62EAA"/>
    <w:rsid w:val="00A62F05"/>
    <w:rsid w:val="00A62F08"/>
    <w:rsid w:val="00A62F73"/>
    <w:rsid w:val="00A63280"/>
    <w:rsid w:val="00A63810"/>
    <w:rsid w:val="00A6383E"/>
    <w:rsid w:val="00A63A9E"/>
    <w:rsid w:val="00A63F0D"/>
    <w:rsid w:val="00A64142"/>
    <w:rsid w:val="00A642DA"/>
    <w:rsid w:val="00A643D2"/>
    <w:rsid w:val="00A64809"/>
    <w:rsid w:val="00A64C14"/>
    <w:rsid w:val="00A64C53"/>
    <w:rsid w:val="00A650D7"/>
    <w:rsid w:val="00A651C3"/>
    <w:rsid w:val="00A652FB"/>
    <w:rsid w:val="00A653D4"/>
    <w:rsid w:val="00A658BE"/>
    <w:rsid w:val="00A65CDF"/>
    <w:rsid w:val="00A65D51"/>
    <w:rsid w:val="00A65DF2"/>
    <w:rsid w:val="00A66302"/>
    <w:rsid w:val="00A66799"/>
    <w:rsid w:val="00A6682D"/>
    <w:rsid w:val="00A66CBD"/>
    <w:rsid w:val="00A67063"/>
    <w:rsid w:val="00A673E2"/>
    <w:rsid w:val="00A678FB"/>
    <w:rsid w:val="00A67A29"/>
    <w:rsid w:val="00A67B2D"/>
    <w:rsid w:val="00A67BFC"/>
    <w:rsid w:val="00A67C67"/>
    <w:rsid w:val="00A67DA4"/>
    <w:rsid w:val="00A70000"/>
    <w:rsid w:val="00A70018"/>
    <w:rsid w:val="00A70132"/>
    <w:rsid w:val="00A70172"/>
    <w:rsid w:val="00A702BE"/>
    <w:rsid w:val="00A70343"/>
    <w:rsid w:val="00A71555"/>
    <w:rsid w:val="00A7188A"/>
    <w:rsid w:val="00A7191F"/>
    <w:rsid w:val="00A71997"/>
    <w:rsid w:val="00A71A26"/>
    <w:rsid w:val="00A71AD3"/>
    <w:rsid w:val="00A71C1E"/>
    <w:rsid w:val="00A71C64"/>
    <w:rsid w:val="00A72171"/>
    <w:rsid w:val="00A723B9"/>
    <w:rsid w:val="00A7253F"/>
    <w:rsid w:val="00A72559"/>
    <w:rsid w:val="00A725FD"/>
    <w:rsid w:val="00A72CEC"/>
    <w:rsid w:val="00A73482"/>
    <w:rsid w:val="00A73517"/>
    <w:rsid w:val="00A73734"/>
    <w:rsid w:val="00A73CC1"/>
    <w:rsid w:val="00A73D78"/>
    <w:rsid w:val="00A73DFD"/>
    <w:rsid w:val="00A73E69"/>
    <w:rsid w:val="00A73EC5"/>
    <w:rsid w:val="00A73FC7"/>
    <w:rsid w:val="00A7404F"/>
    <w:rsid w:val="00A74302"/>
    <w:rsid w:val="00A74BE5"/>
    <w:rsid w:val="00A74DA7"/>
    <w:rsid w:val="00A7504E"/>
    <w:rsid w:val="00A752C7"/>
    <w:rsid w:val="00A753C0"/>
    <w:rsid w:val="00A7541E"/>
    <w:rsid w:val="00A75581"/>
    <w:rsid w:val="00A755DF"/>
    <w:rsid w:val="00A758A1"/>
    <w:rsid w:val="00A75A89"/>
    <w:rsid w:val="00A760FD"/>
    <w:rsid w:val="00A7617E"/>
    <w:rsid w:val="00A761CC"/>
    <w:rsid w:val="00A7633A"/>
    <w:rsid w:val="00A76A7B"/>
    <w:rsid w:val="00A76B8E"/>
    <w:rsid w:val="00A7719F"/>
    <w:rsid w:val="00A77578"/>
    <w:rsid w:val="00A77B05"/>
    <w:rsid w:val="00A77D6B"/>
    <w:rsid w:val="00A77D79"/>
    <w:rsid w:val="00A77F70"/>
    <w:rsid w:val="00A80290"/>
    <w:rsid w:val="00A804F9"/>
    <w:rsid w:val="00A80CEA"/>
    <w:rsid w:val="00A80E9D"/>
    <w:rsid w:val="00A81152"/>
    <w:rsid w:val="00A8149A"/>
    <w:rsid w:val="00A81947"/>
    <w:rsid w:val="00A819A6"/>
    <w:rsid w:val="00A81A02"/>
    <w:rsid w:val="00A81A09"/>
    <w:rsid w:val="00A81B33"/>
    <w:rsid w:val="00A81E1C"/>
    <w:rsid w:val="00A81F8D"/>
    <w:rsid w:val="00A81F91"/>
    <w:rsid w:val="00A820AC"/>
    <w:rsid w:val="00A8221B"/>
    <w:rsid w:val="00A82636"/>
    <w:rsid w:val="00A827BF"/>
    <w:rsid w:val="00A828CC"/>
    <w:rsid w:val="00A830FA"/>
    <w:rsid w:val="00A832BD"/>
    <w:rsid w:val="00A8347A"/>
    <w:rsid w:val="00A834D7"/>
    <w:rsid w:val="00A8357F"/>
    <w:rsid w:val="00A83602"/>
    <w:rsid w:val="00A83D65"/>
    <w:rsid w:val="00A83F28"/>
    <w:rsid w:val="00A842FF"/>
    <w:rsid w:val="00A846BA"/>
    <w:rsid w:val="00A8487D"/>
    <w:rsid w:val="00A84B04"/>
    <w:rsid w:val="00A84D26"/>
    <w:rsid w:val="00A850FA"/>
    <w:rsid w:val="00A851B3"/>
    <w:rsid w:val="00A853CD"/>
    <w:rsid w:val="00A8546F"/>
    <w:rsid w:val="00A85851"/>
    <w:rsid w:val="00A85A2F"/>
    <w:rsid w:val="00A85C22"/>
    <w:rsid w:val="00A85E84"/>
    <w:rsid w:val="00A861EE"/>
    <w:rsid w:val="00A86A93"/>
    <w:rsid w:val="00A86BC5"/>
    <w:rsid w:val="00A86EAC"/>
    <w:rsid w:val="00A86FB4"/>
    <w:rsid w:val="00A870CD"/>
    <w:rsid w:val="00A87649"/>
    <w:rsid w:val="00A87897"/>
    <w:rsid w:val="00A87D65"/>
    <w:rsid w:val="00A90365"/>
    <w:rsid w:val="00A90445"/>
    <w:rsid w:val="00A908A6"/>
    <w:rsid w:val="00A909FA"/>
    <w:rsid w:val="00A90B0C"/>
    <w:rsid w:val="00A90C9B"/>
    <w:rsid w:val="00A90D39"/>
    <w:rsid w:val="00A90DE7"/>
    <w:rsid w:val="00A90F8D"/>
    <w:rsid w:val="00A9132B"/>
    <w:rsid w:val="00A916D9"/>
    <w:rsid w:val="00A9170A"/>
    <w:rsid w:val="00A91BEA"/>
    <w:rsid w:val="00A91FC1"/>
    <w:rsid w:val="00A927A2"/>
    <w:rsid w:val="00A92CD8"/>
    <w:rsid w:val="00A92EF5"/>
    <w:rsid w:val="00A93311"/>
    <w:rsid w:val="00A938EA"/>
    <w:rsid w:val="00A93C15"/>
    <w:rsid w:val="00A93C62"/>
    <w:rsid w:val="00A93F57"/>
    <w:rsid w:val="00A93F8B"/>
    <w:rsid w:val="00A94055"/>
    <w:rsid w:val="00A9405A"/>
    <w:rsid w:val="00A94209"/>
    <w:rsid w:val="00A942C8"/>
    <w:rsid w:val="00A942DD"/>
    <w:rsid w:val="00A943D8"/>
    <w:rsid w:val="00A94503"/>
    <w:rsid w:val="00A948C7"/>
    <w:rsid w:val="00A94D28"/>
    <w:rsid w:val="00A94D8D"/>
    <w:rsid w:val="00A9516A"/>
    <w:rsid w:val="00A951ED"/>
    <w:rsid w:val="00A9524F"/>
    <w:rsid w:val="00A95380"/>
    <w:rsid w:val="00A9562A"/>
    <w:rsid w:val="00A95937"/>
    <w:rsid w:val="00A969F7"/>
    <w:rsid w:val="00A96A44"/>
    <w:rsid w:val="00A96BFF"/>
    <w:rsid w:val="00A96E4F"/>
    <w:rsid w:val="00A96E7D"/>
    <w:rsid w:val="00A972F5"/>
    <w:rsid w:val="00A9736E"/>
    <w:rsid w:val="00A9765E"/>
    <w:rsid w:val="00A97763"/>
    <w:rsid w:val="00A977A0"/>
    <w:rsid w:val="00AA0429"/>
    <w:rsid w:val="00AA0728"/>
    <w:rsid w:val="00AA09DC"/>
    <w:rsid w:val="00AA0AAD"/>
    <w:rsid w:val="00AA0ABF"/>
    <w:rsid w:val="00AA0D36"/>
    <w:rsid w:val="00AA10DF"/>
    <w:rsid w:val="00AA11C3"/>
    <w:rsid w:val="00AA1AF9"/>
    <w:rsid w:val="00AA1C82"/>
    <w:rsid w:val="00AA1E00"/>
    <w:rsid w:val="00AA1E3C"/>
    <w:rsid w:val="00AA2099"/>
    <w:rsid w:val="00AA2212"/>
    <w:rsid w:val="00AA230E"/>
    <w:rsid w:val="00AA247D"/>
    <w:rsid w:val="00AA2694"/>
    <w:rsid w:val="00AA2A70"/>
    <w:rsid w:val="00AA2ADD"/>
    <w:rsid w:val="00AA2C34"/>
    <w:rsid w:val="00AA2FE2"/>
    <w:rsid w:val="00AA30A5"/>
    <w:rsid w:val="00AA32C3"/>
    <w:rsid w:val="00AA356B"/>
    <w:rsid w:val="00AA35E1"/>
    <w:rsid w:val="00AA3787"/>
    <w:rsid w:val="00AA383E"/>
    <w:rsid w:val="00AA4C27"/>
    <w:rsid w:val="00AA4C45"/>
    <w:rsid w:val="00AA4D04"/>
    <w:rsid w:val="00AA519C"/>
    <w:rsid w:val="00AA51D3"/>
    <w:rsid w:val="00AA52E4"/>
    <w:rsid w:val="00AA5373"/>
    <w:rsid w:val="00AA5D10"/>
    <w:rsid w:val="00AA5D90"/>
    <w:rsid w:val="00AA5F2A"/>
    <w:rsid w:val="00AA5F74"/>
    <w:rsid w:val="00AA6309"/>
    <w:rsid w:val="00AA6397"/>
    <w:rsid w:val="00AA68E5"/>
    <w:rsid w:val="00AA6917"/>
    <w:rsid w:val="00AA69F7"/>
    <w:rsid w:val="00AA729D"/>
    <w:rsid w:val="00AA75E3"/>
    <w:rsid w:val="00AA7727"/>
    <w:rsid w:val="00AA77CD"/>
    <w:rsid w:val="00AA7D69"/>
    <w:rsid w:val="00AA7F89"/>
    <w:rsid w:val="00AB040B"/>
    <w:rsid w:val="00AB05B3"/>
    <w:rsid w:val="00AB0627"/>
    <w:rsid w:val="00AB076E"/>
    <w:rsid w:val="00AB0B73"/>
    <w:rsid w:val="00AB0D0E"/>
    <w:rsid w:val="00AB0D8B"/>
    <w:rsid w:val="00AB1065"/>
    <w:rsid w:val="00AB14DA"/>
    <w:rsid w:val="00AB1769"/>
    <w:rsid w:val="00AB1AAB"/>
    <w:rsid w:val="00AB2036"/>
    <w:rsid w:val="00AB2851"/>
    <w:rsid w:val="00AB3559"/>
    <w:rsid w:val="00AB3B0B"/>
    <w:rsid w:val="00AB3F96"/>
    <w:rsid w:val="00AB41D8"/>
    <w:rsid w:val="00AB4DDE"/>
    <w:rsid w:val="00AB52CD"/>
    <w:rsid w:val="00AB597A"/>
    <w:rsid w:val="00AB5E7C"/>
    <w:rsid w:val="00AB691B"/>
    <w:rsid w:val="00AB6942"/>
    <w:rsid w:val="00AB6D89"/>
    <w:rsid w:val="00AB701D"/>
    <w:rsid w:val="00AB7184"/>
    <w:rsid w:val="00AB7595"/>
    <w:rsid w:val="00AB77DD"/>
    <w:rsid w:val="00AB7A85"/>
    <w:rsid w:val="00AB7EF4"/>
    <w:rsid w:val="00AC011B"/>
    <w:rsid w:val="00AC01F5"/>
    <w:rsid w:val="00AC02D8"/>
    <w:rsid w:val="00AC0424"/>
    <w:rsid w:val="00AC0459"/>
    <w:rsid w:val="00AC08A7"/>
    <w:rsid w:val="00AC0F3F"/>
    <w:rsid w:val="00AC1281"/>
    <w:rsid w:val="00AC1894"/>
    <w:rsid w:val="00AC1D54"/>
    <w:rsid w:val="00AC1E56"/>
    <w:rsid w:val="00AC1EF2"/>
    <w:rsid w:val="00AC1EFF"/>
    <w:rsid w:val="00AC1F3A"/>
    <w:rsid w:val="00AC225D"/>
    <w:rsid w:val="00AC23F4"/>
    <w:rsid w:val="00AC29BC"/>
    <w:rsid w:val="00AC2AC8"/>
    <w:rsid w:val="00AC2CE8"/>
    <w:rsid w:val="00AC2F23"/>
    <w:rsid w:val="00AC3013"/>
    <w:rsid w:val="00AC3098"/>
    <w:rsid w:val="00AC31A4"/>
    <w:rsid w:val="00AC3232"/>
    <w:rsid w:val="00AC35AC"/>
    <w:rsid w:val="00AC3781"/>
    <w:rsid w:val="00AC3E49"/>
    <w:rsid w:val="00AC3F05"/>
    <w:rsid w:val="00AC3F1D"/>
    <w:rsid w:val="00AC3FE4"/>
    <w:rsid w:val="00AC44DC"/>
    <w:rsid w:val="00AC48A8"/>
    <w:rsid w:val="00AC4A43"/>
    <w:rsid w:val="00AC4A89"/>
    <w:rsid w:val="00AC4C90"/>
    <w:rsid w:val="00AC4CA5"/>
    <w:rsid w:val="00AC4DE6"/>
    <w:rsid w:val="00AC51E4"/>
    <w:rsid w:val="00AC52C0"/>
    <w:rsid w:val="00AC57C4"/>
    <w:rsid w:val="00AC57CE"/>
    <w:rsid w:val="00AC5BA5"/>
    <w:rsid w:val="00AC6274"/>
    <w:rsid w:val="00AC644E"/>
    <w:rsid w:val="00AC69FE"/>
    <w:rsid w:val="00AC6A3F"/>
    <w:rsid w:val="00AC6F36"/>
    <w:rsid w:val="00AC707B"/>
    <w:rsid w:val="00AC7199"/>
    <w:rsid w:val="00AC7356"/>
    <w:rsid w:val="00AC751E"/>
    <w:rsid w:val="00AC78B1"/>
    <w:rsid w:val="00AC7FC8"/>
    <w:rsid w:val="00AD0644"/>
    <w:rsid w:val="00AD07CB"/>
    <w:rsid w:val="00AD0824"/>
    <w:rsid w:val="00AD0867"/>
    <w:rsid w:val="00AD0E10"/>
    <w:rsid w:val="00AD1039"/>
    <w:rsid w:val="00AD11F7"/>
    <w:rsid w:val="00AD1382"/>
    <w:rsid w:val="00AD1524"/>
    <w:rsid w:val="00AD1745"/>
    <w:rsid w:val="00AD22D3"/>
    <w:rsid w:val="00AD2400"/>
    <w:rsid w:val="00AD2C16"/>
    <w:rsid w:val="00AD2D0D"/>
    <w:rsid w:val="00AD3B69"/>
    <w:rsid w:val="00AD3B92"/>
    <w:rsid w:val="00AD3D1A"/>
    <w:rsid w:val="00AD42EA"/>
    <w:rsid w:val="00AD4642"/>
    <w:rsid w:val="00AD4B2B"/>
    <w:rsid w:val="00AD506A"/>
    <w:rsid w:val="00AD50A1"/>
    <w:rsid w:val="00AD514E"/>
    <w:rsid w:val="00AD550A"/>
    <w:rsid w:val="00AD5756"/>
    <w:rsid w:val="00AD5798"/>
    <w:rsid w:val="00AD57D1"/>
    <w:rsid w:val="00AD5A90"/>
    <w:rsid w:val="00AD5E41"/>
    <w:rsid w:val="00AD5EAC"/>
    <w:rsid w:val="00AD5FED"/>
    <w:rsid w:val="00AD6334"/>
    <w:rsid w:val="00AD638A"/>
    <w:rsid w:val="00AD6AC3"/>
    <w:rsid w:val="00AD7058"/>
    <w:rsid w:val="00AD70DC"/>
    <w:rsid w:val="00AD713B"/>
    <w:rsid w:val="00AD715E"/>
    <w:rsid w:val="00AD7B27"/>
    <w:rsid w:val="00AE01CC"/>
    <w:rsid w:val="00AE022E"/>
    <w:rsid w:val="00AE0C82"/>
    <w:rsid w:val="00AE0EBB"/>
    <w:rsid w:val="00AE10A7"/>
    <w:rsid w:val="00AE10D0"/>
    <w:rsid w:val="00AE1107"/>
    <w:rsid w:val="00AE174C"/>
    <w:rsid w:val="00AE1BAA"/>
    <w:rsid w:val="00AE1F4E"/>
    <w:rsid w:val="00AE2398"/>
    <w:rsid w:val="00AE2BFA"/>
    <w:rsid w:val="00AE2C29"/>
    <w:rsid w:val="00AE2FBB"/>
    <w:rsid w:val="00AE3269"/>
    <w:rsid w:val="00AE341E"/>
    <w:rsid w:val="00AE3837"/>
    <w:rsid w:val="00AE3AB1"/>
    <w:rsid w:val="00AE3C7F"/>
    <w:rsid w:val="00AE3D64"/>
    <w:rsid w:val="00AE40CD"/>
    <w:rsid w:val="00AE42E3"/>
    <w:rsid w:val="00AE4522"/>
    <w:rsid w:val="00AE4859"/>
    <w:rsid w:val="00AE48FB"/>
    <w:rsid w:val="00AE5064"/>
    <w:rsid w:val="00AE51D1"/>
    <w:rsid w:val="00AE52EB"/>
    <w:rsid w:val="00AE53B7"/>
    <w:rsid w:val="00AE54A9"/>
    <w:rsid w:val="00AE56FE"/>
    <w:rsid w:val="00AE5A39"/>
    <w:rsid w:val="00AE6217"/>
    <w:rsid w:val="00AE6693"/>
    <w:rsid w:val="00AE676C"/>
    <w:rsid w:val="00AE68A4"/>
    <w:rsid w:val="00AE6E2D"/>
    <w:rsid w:val="00AE70B5"/>
    <w:rsid w:val="00AE70CC"/>
    <w:rsid w:val="00AE721B"/>
    <w:rsid w:val="00AE7285"/>
    <w:rsid w:val="00AE77E1"/>
    <w:rsid w:val="00AE7938"/>
    <w:rsid w:val="00AE7ACE"/>
    <w:rsid w:val="00AE7D23"/>
    <w:rsid w:val="00AE7F3F"/>
    <w:rsid w:val="00AE7FAC"/>
    <w:rsid w:val="00AF0755"/>
    <w:rsid w:val="00AF08A1"/>
    <w:rsid w:val="00AF0D8B"/>
    <w:rsid w:val="00AF0E0E"/>
    <w:rsid w:val="00AF1207"/>
    <w:rsid w:val="00AF1269"/>
    <w:rsid w:val="00AF177F"/>
    <w:rsid w:val="00AF1B0E"/>
    <w:rsid w:val="00AF1B41"/>
    <w:rsid w:val="00AF1E0B"/>
    <w:rsid w:val="00AF2160"/>
    <w:rsid w:val="00AF218F"/>
    <w:rsid w:val="00AF21DF"/>
    <w:rsid w:val="00AF2289"/>
    <w:rsid w:val="00AF2435"/>
    <w:rsid w:val="00AF2698"/>
    <w:rsid w:val="00AF26D8"/>
    <w:rsid w:val="00AF2D63"/>
    <w:rsid w:val="00AF2E32"/>
    <w:rsid w:val="00AF2E55"/>
    <w:rsid w:val="00AF3017"/>
    <w:rsid w:val="00AF3783"/>
    <w:rsid w:val="00AF3985"/>
    <w:rsid w:val="00AF39AD"/>
    <w:rsid w:val="00AF3F0A"/>
    <w:rsid w:val="00AF401C"/>
    <w:rsid w:val="00AF40F2"/>
    <w:rsid w:val="00AF4DB8"/>
    <w:rsid w:val="00AF53BA"/>
    <w:rsid w:val="00AF58D6"/>
    <w:rsid w:val="00AF646E"/>
    <w:rsid w:val="00AF66D8"/>
    <w:rsid w:val="00AF67CE"/>
    <w:rsid w:val="00AF68F3"/>
    <w:rsid w:val="00AF6BFD"/>
    <w:rsid w:val="00AF7136"/>
    <w:rsid w:val="00AF7338"/>
    <w:rsid w:val="00AF7384"/>
    <w:rsid w:val="00AF7780"/>
    <w:rsid w:val="00AF780E"/>
    <w:rsid w:val="00AF79EA"/>
    <w:rsid w:val="00B00C2D"/>
    <w:rsid w:val="00B00D68"/>
    <w:rsid w:val="00B01156"/>
    <w:rsid w:val="00B012B0"/>
    <w:rsid w:val="00B0150B"/>
    <w:rsid w:val="00B01555"/>
    <w:rsid w:val="00B015D3"/>
    <w:rsid w:val="00B01BF2"/>
    <w:rsid w:val="00B01E67"/>
    <w:rsid w:val="00B01F48"/>
    <w:rsid w:val="00B01FBB"/>
    <w:rsid w:val="00B02237"/>
    <w:rsid w:val="00B022F4"/>
    <w:rsid w:val="00B02335"/>
    <w:rsid w:val="00B0270F"/>
    <w:rsid w:val="00B02B89"/>
    <w:rsid w:val="00B02BB4"/>
    <w:rsid w:val="00B02CFB"/>
    <w:rsid w:val="00B02E6E"/>
    <w:rsid w:val="00B032EF"/>
    <w:rsid w:val="00B03777"/>
    <w:rsid w:val="00B038B4"/>
    <w:rsid w:val="00B0415D"/>
    <w:rsid w:val="00B0422C"/>
    <w:rsid w:val="00B042BC"/>
    <w:rsid w:val="00B047F2"/>
    <w:rsid w:val="00B04871"/>
    <w:rsid w:val="00B048A6"/>
    <w:rsid w:val="00B048BE"/>
    <w:rsid w:val="00B04E70"/>
    <w:rsid w:val="00B05004"/>
    <w:rsid w:val="00B053B9"/>
    <w:rsid w:val="00B053F4"/>
    <w:rsid w:val="00B0545A"/>
    <w:rsid w:val="00B05929"/>
    <w:rsid w:val="00B05C1E"/>
    <w:rsid w:val="00B05D39"/>
    <w:rsid w:val="00B05FFD"/>
    <w:rsid w:val="00B061E2"/>
    <w:rsid w:val="00B06265"/>
    <w:rsid w:val="00B0691F"/>
    <w:rsid w:val="00B06E42"/>
    <w:rsid w:val="00B071A3"/>
    <w:rsid w:val="00B07307"/>
    <w:rsid w:val="00B07413"/>
    <w:rsid w:val="00B075E2"/>
    <w:rsid w:val="00B07787"/>
    <w:rsid w:val="00B07D78"/>
    <w:rsid w:val="00B07DD0"/>
    <w:rsid w:val="00B07EB0"/>
    <w:rsid w:val="00B07F44"/>
    <w:rsid w:val="00B10085"/>
    <w:rsid w:val="00B10149"/>
    <w:rsid w:val="00B102EE"/>
    <w:rsid w:val="00B107E7"/>
    <w:rsid w:val="00B10AF1"/>
    <w:rsid w:val="00B10B82"/>
    <w:rsid w:val="00B10DD4"/>
    <w:rsid w:val="00B10DF8"/>
    <w:rsid w:val="00B10E3D"/>
    <w:rsid w:val="00B1197A"/>
    <w:rsid w:val="00B11C6E"/>
    <w:rsid w:val="00B11F18"/>
    <w:rsid w:val="00B1215E"/>
    <w:rsid w:val="00B121BE"/>
    <w:rsid w:val="00B1228E"/>
    <w:rsid w:val="00B12361"/>
    <w:rsid w:val="00B128BB"/>
    <w:rsid w:val="00B12976"/>
    <w:rsid w:val="00B12AE9"/>
    <w:rsid w:val="00B12D53"/>
    <w:rsid w:val="00B12DDF"/>
    <w:rsid w:val="00B13654"/>
    <w:rsid w:val="00B13A5B"/>
    <w:rsid w:val="00B1426E"/>
    <w:rsid w:val="00B14325"/>
    <w:rsid w:val="00B14503"/>
    <w:rsid w:val="00B14CC9"/>
    <w:rsid w:val="00B14E88"/>
    <w:rsid w:val="00B14F37"/>
    <w:rsid w:val="00B154E9"/>
    <w:rsid w:val="00B15706"/>
    <w:rsid w:val="00B159FB"/>
    <w:rsid w:val="00B15C71"/>
    <w:rsid w:val="00B15E4F"/>
    <w:rsid w:val="00B167F2"/>
    <w:rsid w:val="00B168A9"/>
    <w:rsid w:val="00B1692D"/>
    <w:rsid w:val="00B16B84"/>
    <w:rsid w:val="00B16C9D"/>
    <w:rsid w:val="00B16DF8"/>
    <w:rsid w:val="00B17314"/>
    <w:rsid w:val="00B1750D"/>
    <w:rsid w:val="00B176F5"/>
    <w:rsid w:val="00B17C30"/>
    <w:rsid w:val="00B17CDD"/>
    <w:rsid w:val="00B17FDD"/>
    <w:rsid w:val="00B2028B"/>
    <w:rsid w:val="00B20398"/>
    <w:rsid w:val="00B20A30"/>
    <w:rsid w:val="00B20A8D"/>
    <w:rsid w:val="00B20AC6"/>
    <w:rsid w:val="00B20FEB"/>
    <w:rsid w:val="00B210FD"/>
    <w:rsid w:val="00B2152D"/>
    <w:rsid w:val="00B219C3"/>
    <w:rsid w:val="00B21D43"/>
    <w:rsid w:val="00B2294E"/>
    <w:rsid w:val="00B229F4"/>
    <w:rsid w:val="00B22BFB"/>
    <w:rsid w:val="00B23072"/>
    <w:rsid w:val="00B23502"/>
    <w:rsid w:val="00B2371E"/>
    <w:rsid w:val="00B23743"/>
    <w:rsid w:val="00B237CB"/>
    <w:rsid w:val="00B23A1B"/>
    <w:rsid w:val="00B23A5D"/>
    <w:rsid w:val="00B23B2C"/>
    <w:rsid w:val="00B23F0F"/>
    <w:rsid w:val="00B24028"/>
    <w:rsid w:val="00B24B08"/>
    <w:rsid w:val="00B24E1C"/>
    <w:rsid w:val="00B24F28"/>
    <w:rsid w:val="00B25498"/>
    <w:rsid w:val="00B2591A"/>
    <w:rsid w:val="00B25AF9"/>
    <w:rsid w:val="00B25C98"/>
    <w:rsid w:val="00B25CA5"/>
    <w:rsid w:val="00B25F0B"/>
    <w:rsid w:val="00B25FF5"/>
    <w:rsid w:val="00B2602E"/>
    <w:rsid w:val="00B26092"/>
    <w:rsid w:val="00B26182"/>
    <w:rsid w:val="00B26508"/>
    <w:rsid w:val="00B2653C"/>
    <w:rsid w:val="00B267D8"/>
    <w:rsid w:val="00B267D9"/>
    <w:rsid w:val="00B268AE"/>
    <w:rsid w:val="00B26AA3"/>
    <w:rsid w:val="00B26B98"/>
    <w:rsid w:val="00B26DD7"/>
    <w:rsid w:val="00B270C4"/>
    <w:rsid w:val="00B271B1"/>
    <w:rsid w:val="00B2737A"/>
    <w:rsid w:val="00B273A3"/>
    <w:rsid w:val="00B273BE"/>
    <w:rsid w:val="00B2777B"/>
    <w:rsid w:val="00B2784F"/>
    <w:rsid w:val="00B27C0E"/>
    <w:rsid w:val="00B27CA1"/>
    <w:rsid w:val="00B27E89"/>
    <w:rsid w:val="00B3025E"/>
    <w:rsid w:val="00B3045F"/>
    <w:rsid w:val="00B304F9"/>
    <w:rsid w:val="00B30549"/>
    <w:rsid w:val="00B30C98"/>
    <w:rsid w:val="00B30D9F"/>
    <w:rsid w:val="00B3113D"/>
    <w:rsid w:val="00B316F0"/>
    <w:rsid w:val="00B318B9"/>
    <w:rsid w:val="00B319CD"/>
    <w:rsid w:val="00B31A20"/>
    <w:rsid w:val="00B31B03"/>
    <w:rsid w:val="00B31BB3"/>
    <w:rsid w:val="00B31FB4"/>
    <w:rsid w:val="00B3209A"/>
    <w:rsid w:val="00B32501"/>
    <w:rsid w:val="00B32F35"/>
    <w:rsid w:val="00B32F86"/>
    <w:rsid w:val="00B33056"/>
    <w:rsid w:val="00B3310E"/>
    <w:rsid w:val="00B331E8"/>
    <w:rsid w:val="00B33228"/>
    <w:rsid w:val="00B336F5"/>
    <w:rsid w:val="00B33722"/>
    <w:rsid w:val="00B337A0"/>
    <w:rsid w:val="00B33997"/>
    <w:rsid w:val="00B33BAE"/>
    <w:rsid w:val="00B33D7B"/>
    <w:rsid w:val="00B34DCB"/>
    <w:rsid w:val="00B34F06"/>
    <w:rsid w:val="00B34F5F"/>
    <w:rsid w:val="00B34F6D"/>
    <w:rsid w:val="00B350C2"/>
    <w:rsid w:val="00B353E9"/>
    <w:rsid w:val="00B3593B"/>
    <w:rsid w:val="00B35CFB"/>
    <w:rsid w:val="00B35F14"/>
    <w:rsid w:val="00B360AE"/>
    <w:rsid w:val="00B3635F"/>
    <w:rsid w:val="00B36686"/>
    <w:rsid w:val="00B37021"/>
    <w:rsid w:val="00B3721D"/>
    <w:rsid w:val="00B3753D"/>
    <w:rsid w:val="00B377E2"/>
    <w:rsid w:val="00B378FF"/>
    <w:rsid w:val="00B37C12"/>
    <w:rsid w:val="00B407D8"/>
    <w:rsid w:val="00B40807"/>
    <w:rsid w:val="00B40CA3"/>
    <w:rsid w:val="00B4102E"/>
    <w:rsid w:val="00B4114C"/>
    <w:rsid w:val="00B415A7"/>
    <w:rsid w:val="00B415BE"/>
    <w:rsid w:val="00B416E6"/>
    <w:rsid w:val="00B418B9"/>
    <w:rsid w:val="00B41B08"/>
    <w:rsid w:val="00B41D87"/>
    <w:rsid w:val="00B41E3B"/>
    <w:rsid w:val="00B41F2C"/>
    <w:rsid w:val="00B42318"/>
    <w:rsid w:val="00B423B0"/>
    <w:rsid w:val="00B42410"/>
    <w:rsid w:val="00B427E2"/>
    <w:rsid w:val="00B42D6B"/>
    <w:rsid w:val="00B42E34"/>
    <w:rsid w:val="00B42E50"/>
    <w:rsid w:val="00B42F09"/>
    <w:rsid w:val="00B42FED"/>
    <w:rsid w:val="00B437C8"/>
    <w:rsid w:val="00B4390D"/>
    <w:rsid w:val="00B439F7"/>
    <w:rsid w:val="00B43E95"/>
    <w:rsid w:val="00B440D5"/>
    <w:rsid w:val="00B44291"/>
    <w:rsid w:val="00B44634"/>
    <w:rsid w:val="00B44BB1"/>
    <w:rsid w:val="00B44CEF"/>
    <w:rsid w:val="00B44FEE"/>
    <w:rsid w:val="00B453B0"/>
    <w:rsid w:val="00B45996"/>
    <w:rsid w:val="00B45BCF"/>
    <w:rsid w:val="00B45D6A"/>
    <w:rsid w:val="00B46AEB"/>
    <w:rsid w:val="00B46D7C"/>
    <w:rsid w:val="00B46EF9"/>
    <w:rsid w:val="00B4790F"/>
    <w:rsid w:val="00B47951"/>
    <w:rsid w:val="00B47B5B"/>
    <w:rsid w:val="00B47DE2"/>
    <w:rsid w:val="00B47E59"/>
    <w:rsid w:val="00B47FCB"/>
    <w:rsid w:val="00B502BA"/>
    <w:rsid w:val="00B5060B"/>
    <w:rsid w:val="00B508D7"/>
    <w:rsid w:val="00B50929"/>
    <w:rsid w:val="00B50C41"/>
    <w:rsid w:val="00B50DE9"/>
    <w:rsid w:val="00B511CD"/>
    <w:rsid w:val="00B51371"/>
    <w:rsid w:val="00B515C1"/>
    <w:rsid w:val="00B517C2"/>
    <w:rsid w:val="00B51DEB"/>
    <w:rsid w:val="00B51F3F"/>
    <w:rsid w:val="00B51F98"/>
    <w:rsid w:val="00B522EA"/>
    <w:rsid w:val="00B5271B"/>
    <w:rsid w:val="00B52747"/>
    <w:rsid w:val="00B52809"/>
    <w:rsid w:val="00B52960"/>
    <w:rsid w:val="00B52B59"/>
    <w:rsid w:val="00B52D89"/>
    <w:rsid w:val="00B52F2F"/>
    <w:rsid w:val="00B53074"/>
    <w:rsid w:val="00B534AE"/>
    <w:rsid w:val="00B5359D"/>
    <w:rsid w:val="00B5363C"/>
    <w:rsid w:val="00B5372B"/>
    <w:rsid w:val="00B53E3F"/>
    <w:rsid w:val="00B54059"/>
    <w:rsid w:val="00B54F3F"/>
    <w:rsid w:val="00B55174"/>
    <w:rsid w:val="00B551CC"/>
    <w:rsid w:val="00B556B8"/>
    <w:rsid w:val="00B556DD"/>
    <w:rsid w:val="00B55761"/>
    <w:rsid w:val="00B55844"/>
    <w:rsid w:val="00B5592C"/>
    <w:rsid w:val="00B55AA5"/>
    <w:rsid w:val="00B55B54"/>
    <w:rsid w:val="00B55B85"/>
    <w:rsid w:val="00B55F74"/>
    <w:rsid w:val="00B561E4"/>
    <w:rsid w:val="00B562E3"/>
    <w:rsid w:val="00B564E7"/>
    <w:rsid w:val="00B566A3"/>
    <w:rsid w:val="00B56995"/>
    <w:rsid w:val="00B570C1"/>
    <w:rsid w:val="00B572D0"/>
    <w:rsid w:val="00B57414"/>
    <w:rsid w:val="00B57607"/>
    <w:rsid w:val="00B5796E"/>
    <w:rsid w:val="00B57F08"/>
    <w:rsid w:val="00B57F35"/>
    <w:rsid w:val="00B600EE"/>
    <w:rsid w:val="00B603C4"/>
    <w:rsid w:val="00B603D9"/>
    <w:rsid w:val="00B60434"/>
    <w:rsid w:val="00B60495"/>
    <w:rsid w:val="00B609A7"/>
    <w:rsid w:val="00B60A5E"/>
    <w:rsid w:val="00B60A65"/>
    <w:rsid w:val="00B60DB1"/>
    <w:rsid w:val="00B611B4"/>
    <w:rsid w:val="00B611FB"/>
    <w:rsid w:val="00B61954"/>
    <w:rsid w:val="00B61976"/>
    <w:rsid w:val="00B61990"/>
    <w:rsid w:val="00B61A2B"/>
    <w:rsid w:val="00B61CC2"/>
    <w:rsid w:val="00B61DA1"/>
    <w:rsid w:val="00B61E66"/>
    <w:rsid w:val="00B61F2C"/>
    <w:rsid w:val="00B621AE"/>
    <w:rsid w:val="00B6242F"/>
    <w:rsid w:val="00B6253E"/>
    <w:rsid w:val="00B629E7"/>
    <w:rsid w:val="00B62F31"/>
    <w:rsid w:val="00B6316A"/>
    <w:rsid w:val="00B63192"/>
    <w:rsid w:val="00B631CB"/>
    <w:rsid w:val="00B63221"/>
    <w:rsid w:val="00B6354A"/>
    <w:rsid w:val="00B63643"/>
    <w:rsid w:val="00B63A9C"/>
    <w:rsid w:val="00B63CF2"/>
    <w:rsid w:val="00B63E90"/>
    <w:rsid w:val="00B6406D"/>
    <w:rsid w:val="00B64415"/>
    <w:rsid w:val="00B6466C"/>
    <w:rsid w:val="00B646B0"/>
    <w:rsid w:val="00B64D60"/>
    <w:rsid w:val="00B64F90"/>
    <w:rsid w:val="00B650A3"/>
    <w:rsid w:val="00B650AA"/>
    <w:rsid w:val="00B65254"/>
    <w:rsid w:val="00B65624"/>
    <w:rsid w:val="00B656A0"/>
    <w:rsid w:val="00B65717"/>
    <w:rsid w:val="00B6574B"/>
    <w:rsid w:val="00B65787"/>
    <w:rsid w:val="00B6585B"/>
    <w:rsid w:val="00B65AEB"/>
    <w:rsid w:val="00B65CAC"/>
    <w:rsid w:val="00B65F8C"/>
    <w:rsid w:val="00B6612E"/>
    <w:rsid w:val="00B66218"/>
    <w:rsid w:val="00B665B8"/>
    <w:rsid w:val="00B6682F"/>
    <w:rsid w:val="00B66AC3"/>
    <w:rsid w:val="00B66BE5"/>
    <w:rsid w:val="00B66CDA"/>
    <w:rsid w:val="00B6703A"/>
    <w:rsid w:val="00B6726C"/>
    <w:rsid w:val="00B673D6"/>
    <w:rsid w:val="00B67A6A"/>
    <w:rsid w:val="00B67A77"/>
    <w:rsid w:val="00B67AEA"/>
    <w:rsid w:val="00B67CD4"/>
    <w:rsid w:val="00B70618"/>
    <w:rsid w:val="00B706F8"/>
    <w:rsid w:val="00B70DC6"/>
    <w:rsid w:val="00B70EFC"/>
    <w:rsid w:val="00B7124D"/>
    <w:rsid w:val="00B716BC"/>
    <w:rsid w:val="00B717F6"/>
    <w:rsid w:val="00B71CC4"/>
    <w:rsid w:val="00B7281A"/>
    <w:rsid w:val="00B72AD5"/>
    <w:rsid w:val="00B72BB8"/>
    <w:rsid w:val="00B72CA9"/>
    <w:rsid w:val="00B72D09"/>
    <w:rsid w:val="00B72D84"/>
    <w:rsid w:val="00B72D9D"/>
    <w:rsid w:val="00B7322C"/>
    <w:rsid w:val="00B732A0"/>
    <w:rsid w:val="00B73827"/>
    <w:rsid w:val="00B7386D"/>
    <w:rsid w:val="00B738B7"/>
    <w:rsid w:val="00B73A5A"/>
    <w:rsid w:val="00B73A79"/>
    <w:rsid w:val="00B73DCD"/>
    <w:rsid w:val="00B74156"/>
    <w:rsid w:val="00B7455A"/>
    <w:rsid w:val="00B751A0"/>
    <w:rsid w:val="00B7526F"/>
    <w:rsid w:val="00B752C1"/>
    <w:rsid w:val="00B75437"/>
    <w:rsid w:val="00B75673"/>
    <w:rsid w:val="00B75B59"/>
    <w:rsid w:val="00B75B81"/>
    <w:rsid w:val="00B75C63"/>
    <w:rsid w:val="00B75D64"/>
    <w:rsid w:val="00B75DC0"/>
    <w:rsid w:val="00B763CD"/>
    <w:rsid w:val="00B77162"/>
    <w:rsid w:val="00B7750D"/>
    <w:rsid w:val="00B7753B"/>
    <w:rsid w:val="00B77DBA"/>
    <w:rsid w:val="00B77F8B"/>
    <w:rsid w:val="00B802CC"/>
    <w:rsid w:val="00B8044B"/>
    <w:rsid w:val="00B80515"/>
    <w:rsid w:val="00B80541"/>
    <w:rsid w:val="00B8061D"/>
    <w:rsid w:val="00B80687"/>
    <w:rsid w:val="00B8078D"/>
    <w:rsid w:val="00B8086C"/>
    <w:rsid w:val="00B80B6D"/>
    <w:rsid w:val="00B80D12"/>
    <w:rsid w:val="00B8100C"/>
    <w:rsid w:val="00B8103F"/>
    <w:rsid w:val="00B81124"/>
    <w:rsid w:val="00B8145B"/>
    <w:rsid w:val="00B81A49"/>
    <w:rsid w:val="00B81EDE"/>
    <w:rsid w:val="00B81EE6"/>
    <w:rsid w:val="00B81F1E"/>
    <w:rsid w:val="00B822C3"/>
    <w:rsid w:val="00B826CA"/>
    <w:rsid w:val="00B82DEC"/>
    <w:rsid w:val="00B82FCE"/>
    <w:rsid w:val="00B83104"/>
    <w:rsid w:val="00B83190"/>
    <w:rsid w:val="00B83473"/>
    <w:rsid w:val="00B8382E"/>
    <w:rsid w:val="00B839C4"/>
    <w:rsid w:val="00B839E2"/>
    <w:rsid w:val="00B83BD0"/>
    <w:rsid w:val="00B83C2C"/>
    <w:rsid w:val="00B83C30"/>
    <w:rsid w:val="00B84045"/>
    <w:rsid w:val="00B8414C"/>
    <w:rsid w:val="00B84313"/>
    <w:rsid w:val="00B847D8"/>
    <w:rsid w:val="00B84D3A"/>
    <w:rsid w:val="00B85912"/>
    <w:rsid w:val="00B85956"/>
    <w:rsid w:val="00B85E30"/>
    <w:rsid w:val="00B85F61"/>
    <w:rsid w:val="00B860C0"/>
    <w:rsid w:val="00B86190"/>
    <w:rsid w:val="00B8631E"/>
    <w:rsid w:val="00B86C96"/>
    <w:rsid w:val="00B86E8B"/>
    <w:rsid w:val="00B87287"/>
    <w:rsid w:val="00B872D7"/>
    <w:rsid w:val="00B876CF"/>
    <w:rsid w:val="00B876DB"/>
    <w:rsid w:val="00B87AA6"/>
    <w:rsid w:val="00B87B8A"/>
    <w:rsid w:val="00B87E9B"/>
    <w:rsid w:val="00B90107"/>
    <w:rsid w:val="00B901DF"/>
    <w:rsid w:val="00B9031D"/>
    <w:rsid w:val="00B904B8"/>
    <w:rsid w:val="00B90879"/>
    <w:rsid w:val="00B90916"/>
    <w:rsid w:val="00B909EF"/>
    <w:rsid w:val="00B90BA1"/>
    <w:rsid w:val="00B90C25"/>
    <w:rsid w:val="00B91696"/>
    <w:rsid w:val="00B91B30"/>
    <w:rsid w:val="00B91BBA"/>
    <w:rsid w:val="00B92303"/>
    <w:rsid w:val="00B92601"/>
    <w:rsid w:val="00B9296C"/>
    <w:rsid w:val="00B92EF8"/>
    <w:rsid w:val="00B92FBB"/>
    <w:rsid w:val="00B933EC"/>
    <w:rsid w:val="00B933F7"/>
    <w:rsid w:val="00B93592"/>
    <w:rsid w:val="00B93C16"/>
    <w:rsid w:val="00B93DD8"/>
    <w:rsid w:val="00B93E07"/>
    <w:rsid w:val="00B94073"/>
    <w:rsid w:val="00B946D3"/>
    <w:rsid w:val="00B94A05"/>
    <w:rsid w:val="00B94CE2"/>
    <w:rsid w:val="00B9510D"/>
    <w:rsid w:val="00B95475"/>
    <w:rsid w:val="00B95AF6"/>
    <w:rsid w:val="00B96789"/>
    <w:rsid w:val="00B96870"/>
    <w:rsid w:val="00B96D6D"/>
    <w:rsid w:val="00B96E86"/>
    <w:rsid w:val="00B96FA6"/>
    <w:rsid w:val="00B97179"/>
    <w:rsid w:val="00B971EE"/>
    <w:rsid w:val="00B971FB"/>
    <w:rsid w:val="00B97472"/>
    <w:rsid w:val="00B97891"/>
    <w:rsid w:val="00B9791D"/>
    <w:rsid w:val="00B97BCE"/>
    <w:rsid w:val="00B97BD3"/>
    <w:rsid w:val="00B97C5E"/>
    <w:rsid w:val="00BA046A"/>
    <w:rsid w:val="00BA07C4"/>
    <w:rsid w:val="00BA0A2E"/>
    <w:rsid w:val="00BA0D93"/>
    <w:rsid w:val="00BA10CE"/>
    <w:rsid w:val="00BA1225"/>
    <w:rsid w:val="00BA1293"/>
    <w:rsid w:val="00BA140F"/>
    <w:rsid w:val="00BA162F"/>
    <w:rsid w:val="00BA1637"/>
    <w:rsid w:val="00BA1853"/>
    <w:rsid w:val="00BA1C90"/>
    <w:rsid w:val="00BA1DDA"/>
    <w:rsid w:val="00BA2097"/>
    <w:rsid w:val="00BA20E7"/>
    <w:rsid w:val="00BA2433"/>
    <w:rsid w:val="00BA2477"/>
    <w:rsid w:val="00BA2763"/>
    <w:rsid w:val="00BA2841"/>
    <w:rsid w:val="00BA2B03"/>
    <w:rsid w:val="00BA376D"/>
    <w:rsid w:val="00BA39F1"/>
    <w:rsid w:val="00BA3A3D"/>
    <w:rsid w:val="00BA3A60"/>
    <w:rsid w:val="00BA3C73"/>
    <w:rsid w:val="00BA4013"/>
    <w:rsid w:val="00BA4118"/>
    <w:rsid w:val="00BA440A"/>
    <w:rsid w:val="00BA44D2"/>
    <w:rsid w:val="00BA472C"/>
    <w:rsid w:val="00BA4773"/>
    <w:rsid w:val="00BA5032"/>
    <w:rsid w:val="00BA52A3"/>
    <w:rsid w:val="00BA52DD"/>
    <w:rsid w:val="00BA53C4"/>
    <w:rsid w:val="00BA5940"/>
    <w:rsid w:val="00BA59A8"/>
    <w:rsid w:val="00BA5C51"/>
    <w:rsid w:val="00BA5CF9"/>
    <w:rsid w:val="00BA600D"/>
    <w:rsid w:val="00BA630B"/>
    <w:rsid w:val="00BA65E8"/>
    <w:rsid w:val="00BA6658"/>
    <w:rsid w:val="00BA6875"/>
    <w:rsid w:val="00BA6E99"/>
    <w:rsid w:val="00BA6FAE"/>
    <w:rsid w:val="00BA7608"/>
    <w:rsid w:val="00BA7813"/>
    <w:rsid w:val="00BA78E6"/>
    <w:rsid w:val="00BA7B80"/>
    <w:rsid w:val="00BA7DB5"/>
    <w:rsid w:val="00BA7EBC"/>
    <w:rsid w:val="00BA7F79"/>
    <w:rsid w:val="00BA7FF2"/>
    <w:rsid w:val="00BB02FC"/>
    <w:rsid w:val="00BB0779"/>
    <w:rsid w:val="00BB08AB"/>
    <w:rsid w:val="00BB08D1"/>
    <w:rsid w:val="00BB0B79"/>
    <w:rsid w:val="00BB0C29"/>
    <w:rsid w:val="00BB0DF4"/>
    <w:rsid w:val="00BB0FDC"/>
    <w:rsid w:val="00BB0FFE"/>
    <w:rsid w:val="00BB1689"/>
    <w:rsid w:val="00BB18C3"/>
    <w:rsid w:val="00BB1958"/>
    <w:rsid w:val="00BB1AF0"/>
    <w:rsid w:val="00BB1D56"/>
    <w:rsid w:val="00BB1E23"/>
    <w:rsid w:val="00BB1F53"/>
    <w:rsid w:val="00BB21B1"/>
    <w:rsid w:val="00BB22DE"/>
    <w:rsid w:val="00BB2888"/>
    <w:rsid w:val="00BB2CC2"/>
    <w:rsid w:val="00BB2E3C"/>
    <w:rsid w:val="00BB3035"/>
    <w:rsid w:val="00BB323D"/>
    <w:rsid w:val="00BB36CE"/>
    <w:rsid w:val="00BB3847"/>
    <w:rsid w:val="00BB3860"/>
    <w:rsid w:val="00BB38B3"/>
    <w:rsid w:val="00BB3D2D"/>
    <w:rsid w:val="00BB3D52"/>
    <w:rsid w:val="00BB3EA0"/>
    <w:rsid w:val="00BB401F"/>
    <w:rsid w:val="00BB420B"/>
    <w:rsid w:val="00BB47F9"/>
    <w:rsid w:val="00BB482F"/>
    <w:rsid w:val="00BB4B83"/>
    <w:rsid w:val="00BB4C25"/>
    <w:rsid w:val="00BB4F11"/>
    <w:rsid w:val="00BB5177"/>
    <w:rsid w:val="00BB53B7"/>
    <w:rsid w:val="00BB5530"/>
    <w:rsid w:val="00BB5542"/>
    <w:rsid w:val="00BB55A4"/>
    <w:rsid w:val="00BB58EA"/>
    <w:rsid w:val="00BB59C1"/>
    <w:rsid w:val="00BB5D95"/>
    <w:rsid w:val="00BB5E13"/>
    <w:rsid w:val="00BB5F45"/>
    <w:rsid w:val="00BB5FB0"/>
    <w:rsid w:val="00BB5FF9"/>
    <w:rsid w:val="00BB647E"/>
    <w:rsid w:val="00BB67FD"/>
    <w:rsid w:val="00BB6D31"/>
    <w:rsid w:val="00BB6DFB"/>
    <w:rsid w:val="00BB6F5D"/>
    <w:rsid w:val="00BB7032"/>
    <w:rsid w:val="00BB7311"/>
    <w:rsid w:val="00BB74CC"/>
    <w:rsid w:val="00BB7771"/>
    <w:rsid w:val="00BB78CD"/>
    <w:rsid w:val="00BB7AE5"/>
    <w:rsid w:val="00BB7B02"/>
    <w:rsid w:val="00BB7D71"/>
    <w:rsid w:val="00BB7FEF"/>
    <w:rsid w:val="00BC0356"/>
    <w:rsid w:val="00BC055B"/>
    <w:rsid w:val="00BC0918"/>
    <w:rsid w:val="00BC0DA0"/>
    <w:rsid w:val="00BC0DCE"/>
    <w:rsid w:val="00BC0FBD"/>
    <w:rsid w:val="00BC12B6"/>
    <w:rsid w:val="00BC15E0"/>
    <w:rsid w:val="00BC1956"/>
    <w:rsid w:val="00BC1EE9"/>
    <w:rsid w:val="00BC213C"/>
    <w:rsid w:val="00BC239B"/>
    <w:rsid w:val="00BC251A"/>
    <w:rsid w:val="00BC274A"/>
    <w:rsid w:val="00BC2E70"/>
    <w:rsid w:val="00BC329F"/>
    <w:rsid w:val="00BC3AA5"/>
    <w:rsid w:val="00BC3E3A"/>
    <w:rsid w:val="00BC4074"/>
    <w:rsid w:val="00BC414D"/>
    <w:rsid w:val="00BC436C"/>
    <w:rsid w:val="00BC4410"/>
    <w:rsid w:val="00BC47D7"/>
    <w:rsid w:val="00BC496C"/>
    <w:rsid w:val="00BC4A5F"/>
    <w:rsid w:val="00BC4B1B"/>
    <w:rsid w:val="00BC4C8C"/>
    <w:rsid w:val="00BC4CF9"/>
    <w:rsid w:val="00BC4F3D"/>
    <w:rsid w:val="00BC5135"/>
    <w:rsid w:val="00BC5CE0"/>
    <w:rsid w:val="00BC5F6F"/>
    <w:rsid w:val="00BC6010"/>
    <w:rsid w:val="00BC6131"/>
    <w:rsid w:val="00BC62DF"/>
    <w:rsid w:val="00BC64C3"/>
    <w:rsid w:val="00BC667B"/>
    <w:rsid w:val="00BC668D"/>
    <w:rsid w:val="00BC69D2"/>
    <w:rsid w:val="00BC6BA2"/>
    <w:rsid w:val="00BC6D15"/>
    <w:rsid w:val="00BC7209"/>
    <w:rsid w:val="00BC75E4"/>
    <w:rsid w:val="00BC7738"/>
    <w:rsid w:val="00BC77FF"/>
    <w:rsid w:val="00BC7FFB"/>
    <w:rsid w:val="00BD0016"/>
    <w:rsid w:val="00BD0122"/>
    <w:rsid w:val="00BD0A61"/>
    <w:rsid w:val="00BD1098"/>
    <w:rsid w:val="00BD10D2"/>
    <w:rsid w:val="00BD124A"/>
    <w:rsid w:val="00BD1256"/>
    <w:rsid w:val="00BD1406"/>
    <w:rsid w:val="00BD148B"/>
    <w:rsid w:val="00BD15DA"/>
    <w:rsid w:val="00BD18A9"/>
    <w:rsid w:val="00BD1B0C"/>
    <w:rsid w:val="00BD1C11"/>
    <w:rsid w:val="00BD1C4D"/>
    <w:rsid w:val="00BD1C77"/>
    <w:rsid w:val="00BD1EFB"/>
    <w:rsid w:val="00BD2069"/>
    <w:rsid w:val="00BD2684"/>
    <w:rsid w:val="00BD2A4C"/>
    <w:rsid w:val="00BD2ABD"/>
    <w:rsid w:val="00BD2C9B"/>
    <w:rsid w:val="00BD2DF4"/>
    <w:rsid w:val="00BD3139"/>
    <w:rsid w:val="00BD3269"/>
    <w:rsid w:val="00BD3329"/>
    <w:rsid w:val="00BD3525"/>
    <w:rsid w:val="00BD3561"/>
    <w:rsid w:val="00BD35F8"/>
    <w:rsid w:val="00BD39F6"/>
    <w:rsid w:val="00BD4117"/>
    <w:rsid w:val="00BD46B2"/>
    <w:rsid w:val="00BD4903"/>
    <w:rsid w:val="00BD4B6F"/>
    <w:rsid w:val="00BD4CC5"/>
    <w:rsid w:val="00BD4DF1"/>
    <w:rsid w:val="00BD5040"/>
    <w:rsid w:val="00BD53E1"/>
    <w:rsid w:val="00BD570F"/>
    <w:rsid w:val="00BD588C"/>
    <w:rsid w:val="00BD5954"/>
    <w:rsid w:val="00BD59CE"/>
    <w:rsid w:val="00BD5A33"/>
    <w:rsid w:val="00BD5C88"/>
    <w:rsid w:val="00BD5E95"/>
    <w:rsid w:val="00BD5F84"/>
    <w:rsid w:val="00BD6066"/>
    <w:rsid w:val="00BD6775"/>
    <w:rsid w:val="00BD6C46"/>
    <w:rsid w:val="00BD6CDB"/>
    <w:rsid w:val="00BD6DA5"/>
    <w:rsid w:val="00BD6E96"/>
    <w:rsid w:val="00BD71C5"/>
    <w:rsid w:val="00BD7224"/>
    <w:rsid w:val="00BD733B"/>
    <w:rsid w:val="00BD75A7"/>
    <w:rsid w:val="00BD790D"/>
    <w:rsid w:val="00BD7979"/>
    <w:rsid w:val="00BD7B41"/>
    <w:rsid w:val="00BD7D8E"/>
    <w:rsid w:val="00BE02E7"/>
    <w:rsid w:val="00BE035D"/>
    <w:rsid w:val="00BE061A"/>
    <w:rsid w:val="00BE072C"/>
    <w:rsid w:val="00BE07A6"/>
    <w:rsid w:val="00BE082D"/>
    <w:rsid w:val="00BE0A6A"/>
    <w:rsid w:val="00BE0BE4"/>
    <w:rsid w:val="00BE1177"/>
    <w:rsid w:val="00BE1B54"/>
    <w:rsid w:val="00BE1B77"/>
    <w:rsid w:val="00BE1E32"/>
    <w:rsid w:val="00BE1EBD"/>
    <w:rsid w:val="00BE21A2"/>
    <w:rsid w:val="00BE24D0"/>
    <w:rsid w:val="00BE2614"/>
    <w:rsid w:val="00BE2707"/>
    <w:rsid w:val="00BE298D"/>
    <w:rsid w:val="00BE3020"/>
    <w:rsid w:val="00BE303F"/>
    <w:rsid w:val="00BE398E"/>
    <w:rsid w:val="00BE3B49"/>
    <w:rsid w:val="00BE3C0F"/>
    <w:rsid w:val="00BE3C8B"/>
    <w:rsid w:val="00BE3CC9"/>
    <w:rsid w:val="00BE3DC4"/>
    <w:rsid w:val="00BE3EE6"/>
    <w:rsid w:val="00BE418B"/>
    <w:rsid w:val="00BE426C"/>
    <w:rsid w:val="00BE429C"/>
    <w:rsid w:val="00BE4845"/>
    <w:rsid w:val="00BE4964"/>
    <w:rsid w:val="00BE4C99"/>
    <w:rsid w:val="00BE4E99"/>
    <w:rsid w:val="00BE51FB"/>
    <w:rsid w:val="00BE5719"/>
    <w:rsid w:val="00BE579B"/>
    <w:rsid w:val="00BE57AB"/>
    <w:rsid w:val="00BE5AAA"/>
    <w:rsid w:val="00BE5CB6"/>
    <w:rsid w:val="00BE5D3A"/>
    <w:rsid w:val="00BE5F55"/>
    <w:rsid w:val="00BE624D"/>
    <w:rsid w:val="00BE6330"/>
    <w:rsid w:val="00BE63D6"/>
    <w:rsid w:val="00BE667E"/>
    <w:rsid w:val="00BE6E9A"/>
    <w:rsid w:val="00BE712F"/>
    <w:rsid w:val="00BE71A5"/>
    <w:rsid w:val="00BE7317"/>
    <w:rsid w:val="00BE7329"/>
    <w:rsid w:val="00BE7A8C"/>
    <w:rsid w:val="00BE7C2E"/>
    <w:rsid w:val="00BE7C53"/>
    <w:rsid w:val="00BF057D"/>
    <w:rsid w:val="00BF062C"/>
    <w:rsid w:val="00BF0C69"/>
    <w:rsid w:val="00BF0E09"/>
    <w:rsid w:val="00BF1036"/>
    <w:rsid w:val="00BF12FF"/>
    <w:rsid w:val="00BF13EB"/>
    <w:rsid w:val="00BF15D2"/>
    <w:rsid w:val="00BF1B24"/>
    <w:rsid w:val="00BF1ED6"/>
    <w:rsid w:val="00BF21EE"/>
    <w:rsid w:val="00BF253C"/>
    <w:rsid w:val="00BF25FC"/>
    <w:rsid w:val="00BF2AEE"/>
    <w:rsid w:val="00BF2BB4"/>
    <w:rsid w:val="00BF2CA6"/>
    <w:rsid w:val="00BF2CCA"/>
    <w:rsid w:val="00BF2D19"/>
    <w:rsid w:val="00BF2E36"/>
    <w:rsid w:val="00BF2FC7"/>
    <w:rsid w:val="00BF3059"/>
    <w:rsid w:val="00BF306B"/>
    <w:rsid w:val="00BF34A0"/>
    <w:rsid w:val="00BF388C"/>
    <w:rsid w:val="00BF4432"/>
    <w:rsid w:val="00BF538F"/>
    <w:rsid w:val="00BF559B"/>
    <w:rsid w:val="00BF560C"/>
    <w:rsid w:val="00BF56E2"/>
    <w:rsid w:val="00BF577A"/>
    <w:rsid w:val="00BF5F22"/>
    <w:rsid w:val="00BF6389"/>
    <w:rsid w:val="00BF63B9"/>
    <w:rsid w:val="00BF65CC"/>
    <w:rsid w:val="00BF679D"/>
    <w:rsid w:val="00BF6930"/>
    <w:rsid w:val="00BF6B06"/>
    <w:rsid w:val="00BF6BDE"/>
    <w:rsid w:val="00BF736D"/>
    <w:rsid w:val="00BF75A1"/>
    <w:rsid w:val="00BF7679"/>
    <w:rsid w:val="00BF7827"/>
    <w:rsid w:val="00BF78A9"/>
    <w:rsid w:val="00BF7992"/>
    <w:rsid w:val="00BF7B0F"/>
    <w:rsid w:val="00BF7DB8"/>
    <w:rsid w:val="00BF7DCE"/>
    <w:rsid w:val="00BF7E58"/>
    <w:rsid w:val="00BF7E97"/>
    <w:rsid w:val="00C00231"/>
    <w:rsid w:val="00C00576"/>
    <w:rsid w:val="00C0071E"/>
    <w:rsid w:val="00C008F7"/>
    <w:rsid w:val="00C00A71"/>
    <w:rsid w:val="00C00CD0"/>
    <w:rsid w:val="00C00E13"/>
    <w:rsid w:val="00C00E30"/>
    <w:rsid w:val="00C00E3C"/>
    <w:rsid w:val="00C014B5"/>
    <w:rsid w:val="00C01835"/>
    <w:rsid w:val="00C01AB7"/>
    <w:rsid w:val="00C01E4A"/>
    <w:rsid w:val="00C0272B"/>
    <w:rsid w:val="00C0348E"/>
    <w:rsid w:val="00C03759"/>
    <w:rsid w:val="00C045E0"/>
    <w:rsid w:val="00C04F39"/>
    <w:rsid w:val="00C05685"/>
    <w:rsid w:val="00C0573D"/>
    <w:rsid w:val="00C05CA5"/>
    <w:rsid w:val="00C060B6"/>
    <w:rsid w:val="00C0659C"/>
    <w:rsid w:val="00C06AC8"/>
    <w:rsid w:val="00C06C99"/>
    <w:rsid w:val="00C06D49"/>
    <w:rsid w:val="00C07544"/>
    <w:rsid w:val="00C075CD"/>
    <w:rsid w:val="00C07A83"/>
    <w:rsid w:val="00C07AEA"/>
    <w:rsid w:val="00C07BA9"/>
    <w:rsid w:val="00C07C8A"/>
    <w:rsid w:val="00C07D6E"/>
    <w:rsid w:val="00C07ED8"/>
    <w:rsid w:val="00C07F4D"/>
    <w:rsid w:val="00C10174"/>
    <w:rsid w:val="00C102D4"/>
    <w:rsid w:val="00C102FF"/>
    <w:rsid w:val="00C10436"/>
    <w:rsid w:val="00C1050B"/>
    <w:rsid w:val="00C108AD"/>
    <w:rsid w:val="00C10A44"/>
    <w:rsid w:val="00C11122"/>
    <w:rsid w:val="00C113F3"/>
    <w:rsid w:val="00C1158F"/>
    <w:rsid w:val="00C11677"/>
    <w:rsid w:val="00C11934"/>
    <w:rsid w:val="00C119CE"/>
    <w:rsid w:val="00C11B9D"/>
    <w:rsid w:val="00C11DEC"/>
    <w:rsid w:val="00C121B2"/>
    <w:rsid w:val="00C12248"/>
    <w:rsid w:val="00C12435"/>
    <w:rsid w:val="00C125D1"/>
    <w:rsid w:val="00C12648"/>
    <w:rsid w:val="00C12654"/>
    <w:rsid w:val="00C1276B"/>
    <w:rsid w:val="00C12A3B"/>
    <w:rsid w:val="00C12B7E"/>
    <w:rsid w:val="00C12BEB"/>
    <w:rsid w:val="00C13283"/>
    <w:rsid w:val="00C13361"/>
    <w:rsid w:val="00C1372F"/>
    <w:rsid w:val="00C13762"/>
    <w:rsid w:val="00C13811"/>
    <w:rsid w:val="00C138A0"/>
    <w:rsid w:val="00C138A3"/>
    <w:rsid w:val="00C139A9"/>
    <w:rsid w:val="00C1436C"/>
    <w:rsid w:val="00C143BA"/>
    <w:rsid w:val="00C1466E"/>
    <w:rsid w:val="00C14822"/>
    <w:rsid w:val="00C148C8"/>
    <w:rsid w:val="00C148DC"/>
    <w:rsid w:val="00C14989"/>
    <w:rsid w:val="00C14CA4"/>
    <w:rsid w:val="00C14F5F"/>
    <w:rsid w:val="00C14FDE"/>
    <w:rsid w:val="00C156AC"/>
    <w:rsid w:val="00C15BC6"/>
    <w:rsid w:val="00C15BD6"/>
    <w:rsid w:val="00C15C38"/>
    <w:rsid w:val="00C15FF9"/>
    <w:rsid w:val="00C16268"/>
    <w:rsid w:val="00C1632D"/>
    <w:rsid w:val="00C16AB8"/>
    <w:rsid w:val="00C16BA1"/>
    <w:rsid w:val="00C16D23"/>
    <w:rsid w:val="00C170D4"/>
    <w:rsid w:val="00C17395"/>
    <w:rsid w:val="00C17458"/>
    <w:rsid w:val="00C17CDB"/>
    <w:rsid w:val="00C17CFC"/>
    <w:rsid w:val="00C17F8C"/>
    <w:rsid w:val="00C2004E"/>
    <w:rsid w:val="00C20365"/>
    <w:rsid w:val="00C203C3"/>
    <w:rsid w:val="00C204EB"/>
    <w:rsid w:val="00C205CC"/>
    <w:rsid w:val="00C208F3"/>
    <w:rsid w:val="00C20ADA"/>
    <w:rsid w:val="00C21008"/>
    <w:rsid w:val="00C2123E"/>
    <w:rsid w:val="00C212B0"/>
    <w:rsid w:val="00C214FE"/>
    <w:rsid w:val="00C219BF"/>
    <w:rsid w:val="00C21E4B"/>
    <w:rsid w:val="00C2201C"/>
    <w:rsid w:val="00C2226D"/>
    <w:rsid w:val="00C22726"/>
    <w:rsid w:val="00C22DD2"/>
    <w:rsid w:val="00C23342"/>
    <w:rsid w:val="00C23703"/>
    <w:rsid w:val="00C23C61"/>
    <w:rsid w:val="00C23DAA"/>
    <w:rsid w:val="00C23EDD"/>
    <w:rsid w:val="00C24529"/>
    <w:rsid w:val="00C2485A"/>
    <w:rsid w:val="00C24C12"/>
    <w:rsid w:val="00C24C6A"/>
    <w:rsid w:val="00C253BB"/>
    <w:rsid w:val="00C2551A"/>
    <w:rsid w:val="00C25845"/>
    <w:rsid w:val="00C2584B"/>
    <w:rsid w:val="00C25A32"/>
    <w:rsid w:val="00C26037"/>
    <w:rsid w:val="00C2662C"/>
    <w:rsid w:val="00C268E1"/>
    <w:rsid w:val="00C26C91"/>
    <w:rsid w:val="00C26D22"/>
    <w:rsid w:val="00C26FDF"/>
    <w:rsid w:val="00C27045"/>
    <w:rsid w:val="00C2709D"/>
    <w:rsid w:val="00C2733B"/>
    <w:rsid w:val="00C30390"/>
    <w:rsid w:val="00C3049A"/>
    <w:rsid w:val="00C306F8"/>
    <w:rsid w:val="00C30D60"/>
    <w:rsid w:val="00C3130C"/>
    <w:rsid w:val="00C31526"/>
    <w:rsid w:val="00C316BB"/>
    <w:rsid w:val="00C31918"/>
    <w:rsid w:val="00C31CB1"/>
    <w:rsid w:val="00C31E07"/>
    <w:rsid w:val="00C31E18"/>
    <w:rsid w:val="00C32273"/>
    <w:rsid w:val="00C3240B"/>
    <w:rsid w:val="00C3287D"/>
    <w:rsid w:val="00C32BD4"/>
    <w:rsid w:val="00C32D41"/>
    <w:rsid w:val="00C32E91"/>
    <w:rsid w:val="00C33177"/>
    <w:rsid w:val="00C333A8"/>
    <w:rsid w:val="00C339C6"/>
    <w:rsid w:val="00C33B24"/>
    <w:rsid w:val="00C33BE3"/>
    <w:rsid w:val="00C33C55"/>
    <w:rsid w:val="00C33CCE"/>
    <w:rsid w:val="00C3411A"/>
    <w:rsid w:val="00C34473"/>
    <w:rsid w:val="00C34491"/>
    <w:rsid w:val="00C34BC8"/>
    <w:rsid w:val="00C34EB9"/>
    <w:rsid w:val="00C34ECE"/>
    <w:rsid w:val="00C34FDA"/>
    <w:rsid w:val="00C35570"/>
    <w:rsid w:val="00C3591E"/>
    <w:rsid w:val="00C35A5E"/>
    <w:rsid w:val="00C35AC9"/>
    <w:rsid w:val="00C35F78"/>
    <w:rsid w:val="00C3635D"/>
    <w:rsid w:val="00C36724"/>
    <w:rsid w:val="00C36AA8"/>
    <w:rsid w:val="00C36AF8"/>
    <w:rsid w:val="00C36DCF"/>
    <w:rsid w:val="00C370A0"/>
    <w:rsid w:val="00C370EE"/>
    <w:rsid w:val="00C371B4"/>
    <w:rsid w:val="00C3720D"/>
    <w:rsid w:val="00C373DA"/>
    <w:rsid w:val="00C373FA"/>
    <w:rsid w:val="00C374E8"/>
    <w:rsid w:val="00C376B7"/>
    <w:rsid w:val="00C40309"/>
    <w:rsid w:val="00C4032F"/>
    <w:rsid w:val="00C403B8"/>
    <w:rsid w:val="00C40659"/>
    <w:rsid w:val="00C408E0"/>
    <w:rsid w:val="00C409C0"/>
    <w:rsid w:val="00C40DAB"/>
    <w:rsid w:val="00C40F3A"/>
    <w:rsid w:val="00C41A42"/>
    <w:rsid w:val="00C41AD8"/>
    <w:rsid w:val="00C41BA0"/>
    <w:rsid w:val="00C42693"/>
    <w:rsid w:val="00C4270A"/>
    <w:rsid w:val="00C43249"/>
    <w:rsid w:val="00C43274"/>
    <w:rsid w:val="00C432C5"/>
    <w:rsid w:val="00C43632"/>
    <w:rsid w:val="00C4384F"/>
    <w:rsid w:val="00C439D3"/>
    <w:rsid w:val="00C43D58"/>
    <w:rsid w:val="00C43F58"/>
    <w:rsid w:val="00C44148"/>
    <w:rsid w:val="00C445F6"/>
    <w:rsid w:val="00C448CD"/>
    <w:rsid w:val="00C448DA"/>
    <w:rsid w:val="00C449B7"/>
    <w:rsid w:val="00C44AAE"/>
    <w:rsid w:val="00C44ADC"/>
    <w:rsid w:val="00C450FF"/>
    <w:rsid w:val="00C45528"/>
    <w:rsid w:val="00C456A4"/>
    <w:rsid w:val="00C45854"/>
    <w:rsid w:val="00C45B0B"/>
    <w:rsid w:val="00C45CAA"/>
    <w:rsid w:val="00C45E8D"/>
    <w:rsid w:val="00C4617A"/>
    <w:rsid w:val="00C463FD"/>
    <w:rsid w:val="00C4648C"/>
    <w:rsid w:val="00C46641"/>
    <w:rsid w:val="00C466B2"/>
    <w:rsid w:val="00C466B7"/>
    <w:rsid w:val="00C466DB"/>
    <w:rsid w:val="00C4672F"/>
    <w:rsid w:val="00C4775E"/>
    <w:rsid w:val="00C477E9"/>
    <w:rsid w:val="00C4786E"/>
    <w:rsid w:val="00C47BF1"/>
    <w:rsid w:val="00C47D1E"/>
    <w:rsid w:val="00C47FE2"/>
    <w:rsid w:val="00C50069"/>
    <w:rsid w:val="00C5057C"/>
    <w:rsid w:val="00C50956"/>
    <w:rsid w:val="00C509E5"/>
    <w:rsid w:val="00C51166"/>
    <w:rsid w:val="00C51712"/>
    <w:rsid w:val="00C51940"/>
    <w:rsid w:val="00C51B1B"/>
    <w:rsid w:val="00C51B4D"/>
    <w:rsid w:val="00C51D09"/>
    <w:rsid w:val="00C51FCD"/>
    <w:rsid w:val="00C5239A"/>
    <w:rsid w:val="00C5261C"/>
    <w:rsid w:val="00C527C1"/>
    <w:rsid w:val="00C52B11"/>
    <w:rsid w:val="00C52B41"/>
    <w:rsid w:val="00C52D95"/>
    <w:rsid w:val="00C53366"/>
    <w:rsid w:val="00C5391D"/>
    <w:rsid w:val="00C53C42"/>
    <w:rsid w:val="00C53C4C"/>
    <w:rsid w:val="00C54313"/>
    <w:rsid w:val="00C544A1"/>
    <w:rsid w:val="00C5488C"/>
    <w:rsid w:val="00C550B4"/>
    <w:rsid w:val="00C5565F"/>
    <w:rsid w:val="00C55667"/>
    <w:rsid w:val="00C55689"/>
    <w:rsid w:val="00C55CDC"/>
    <w:rsid w:val="00C56066"/>
    <w:rsid w:val="00C560C6"/>
    <w:rsid w:val="00C56449"/>
    <w:rsid w:val="00C566A4"/>
    <w:rsid w:val="00C566D9"/>
    <w:rsid w:val="00C566DB"/>
    <w:rsid w:val="00C56863"/>
    <w:rsid w:val="00C56994"/>
    <w:rsid w:val="00C56BF5"/>
    <w:rsid w:val="00C57292"/>
    <w:rsid w:val="00C57C2A"/>
    <w:rsid w:val="00C57CD1"/>
    <w:rsid w:val="00C6022D"/>
    <w:rsid w:val="00C60437"/>
    <w:rsid w:val="00C604EC"/>
    <w:rsid w:val="00C606F5"/>
    <w:rsid w:val="00C60C8F"/>
    <w:rsid w:val="00C60F31"/>
    <w:rsid w:val="00C61890"/>
    <w:rsid w:val="00C61899"/>
    <w:rsid w:val="00C61AC2"/>
    <w:rsid w:val="00C61B52"/>
    <w:rsid w:val="00C61DC9"/>
    <w:rsid w:val="00C6255C"/>
    <w:rsid w:val="00C62729"/>
    <w:rsid w:val="00C627CE"/>
    <w:rsid w:val="00C63244"/>
    <w:rsid w:val="00C6337F"/>
    <w:rsid w:val="00C63406"/>
    <w:rsid w:val="00C63494"/>
    <w:rsid w:val="00C6350C"/>
    <w:rsid w:val="00C638E0"/>
    <w:rsid w:val="00C63D93"/>
    <w:rsid w:val="00C63E22"/>
    <w:rsid w:val="00C63E55"/>
    <w:rsid w:val="00C64036"/>
    <w:rsid w:val="00C643DB"/>
    <w:rsid w:val="00C64F0E"/>
    <w:rsid w:val="00C64F4D"/>
    <w:rsid w:val="00C650B3"/>
    <w:rsid w:val="00C65267"/>
    <w:rsid w:val="00C655A9"/>
    <w:rsid w:val="00C65981"/>
    <w:rsid w:val="00C6598A"/>
    <w:rsid w:val="00C65AF7"/>
    <w:rsid w:val="00C65D9C"/>
    <w:rsid w:val="00C66151"/>
    <w:rsid w:val="00C664CB"/>
    <w:rsid w:val="00C6674B"/>
    <w:rsid w:val="00C66BA6"/>
    <w:rsid w:val="00C66DDD"/>
    <w:rsid w:val="00C66E81"/>
    <w:rsid w:val="00C66F84"/>
    <w:rsid w:val="00C67550"/>
    <w:rsid w:val="00C67B93"/>
    <w:rsid w:val="00C67CB9"/>
    <w:rsid w:val="00C7024E"/>
    <w:rsid w:val="00C70321"/>
    <w:rsid w:val="00C70732"/>
    <w:rsid w:val="00C70821"/>
    <w:rsid w:val="00C70B33"/>
    <w:rsid w:val="00C70D63"/>
    <w:rsid w:val="00C71737"/>
    <w:rsid w:val="00C718C2"/>
    <w:rsid w:val="00C71D50"/>
    <w:rsid w:val="00C71D53"/>
    <w:rsid w:val="00C71F53"/>
    <w:rsid w:val="00C724C6"/>
    <w:rsid w:val="00C72639"/>
    <w:rsid w:val="00C72675"/>
    <w:rsid w:val="00C72C4C"/>
    <w:rsid w:val="00C72E75"/>
    <w:rsid w:val="00C73AAE"/>
    <w:rsid w:val="00C73B6E"/>
    <w:rsid w:val="00C74067"/>
    <w:rsid w:val="00C744C3"/>
    <w:rsid w:val="00C74579"/>
    <w:rsid w:val="00C745E2"/>
    <w:rsid w:val="00C7466D"/>
    <w:rsid w:val="00C746CD"/>
    <w:rsid w:val="00C74792"/>
    <w:rsid w:val="00C74C41"/>
    <w:rsid w:val="00C74E28"/>
    <w:rsid w:val="00C74FBE"/>
    <w:rsid w:val="00C75246"/>
    <w:rsid w:val="00C75ABE"/>
    <w:rsid w:val="00C75F4E"/>
    <w:rsid w:val="00C76156"/>
    <w:rsid w:val="00C7636A"/>
    <w:rsid w:val="00C7652A"/>
    <w:rsid w:val="00C766C2"/>
    <w:rsid w:val="00C76966"/>
    <w:rsid w:val="00C76E0B"/>
    <w:rsid w:val="00C76E46"/>
    <w:rsid w:val="00C76FC9"/>
    <w:rsid w:val="00C77079"/>
    <w:rsid w:val="00C770CB"/>
    <w:rsid w:val="00C77A2A"/>
    <w:rsid w:val="00C80259"/>
    <w:rsid w:val="00C80444"/>
    <w:rsid w:val="00C80776"/>
    <w:rsid w:val="00C80E59"/>
    <w:rsid w:val="00C80FB2"/>
    <w:rsid w:val="00C816E6"/>
    <w:rsid w:val="00C81866"/>
    <w:rsid w:val="00C81CC2"/>
    <w:rsid w:val="00C8205B"/>
    <w:rsid w:val="00C8209D"/>
    <w:rsid w:val="00C8222C"/>
    <w:rsid w:val="00C822A1"/>
    <w:rsid w:val="00C82310"/>
    <w:rsid w:val="00C8271E"/>
    <w:rsid w:val="00C82EE0"/>
    <w:rsid w:val="00C8323E"/>
    <w:rsid w:val="00C83660"/>
    <w:rsid w:val="00C83C92"/>
    <w:rsid w:val="00C83DF5"/>
    <w:rsid w:val="00C83E8A"/>
    <w:rsid w:val="00C843F0"/>
    <w:rsid w:val="00C8448D"/>
    <w:rsid w:val="00C8455C"/>
    <w:rsid w:val="00C846A5"/>
    <w:rsid w:val="00C84782"/>
    <w:rsid w:val="00C847D9"/>
    <w:rsid w:val="00C84A25"/>
    <w:rsid w:val="00C84BBC"/>
    <w:rsid w:val="00C851E2"/>
    <w:rsid w:val="00C85324"/>
    <w:rsid w:val="00C85562"/>
    <w:rsid w:val="00C85B5F"/>
    <w:rsid w:val="00C86101"/>
    <w:rsid w:val="00C862E3"/>
    <w:rsid w:val="00C86464"/>
    <w:rsid w:val="00C8651A"/>
    <w:rsid w:val="00C865B2"/>
    <w:rsid w:val="00C865BF"/>
    <w:rsid w:val="00C867F3"/>
    <w:rsid w:val="00C8690F"/>
    <w:rsid w:val="00C86927"/>
    <w:rsid w:val="00C86B15"/>
    <w:rsid w:val="00C86B97"/>
    <w:rsid w:val="00C86FDA"/>
    <w:rsid w:val="00C873F1"/>
    <w:rsid w:val="00C87CEE"/>
    <w:rsid w:val="00C901D7"/>
    <w:rsid w:val="00C908C9"/>
    <w:rsid w:val="00C9092B"/>
    <w:rsid w:val="00C9111A"/>
    <w:rsid w:val="00C9139E"/>
    <w:rsid w:val="00C91D1A"/>
    <w:rsid w:val="00C91D7C"/>
    <w:rsid w:val="00C91E53"/>
    <w:rsid w:val="00C92323"/>
    <w:rsid w:val="00C923A9"/>
    <w:rsid w:val="00C9247F"/>
    <w:rsid w:val="00C926C7"/>
    <w:rsid w:val="00C92AFE"/>
    <w:rsid w:val="00C931CF"/>
    <w:rsid w:val="00C93541"/>
    <w:rsid w:val="00C93A83"/>
    <w:rsid w:val="00C93FA1"/>
    <w:rsid w:val="00C94184"/>
    <w:rsid w:val="00C944EB"/>
    <w:rsid w:val="00C946E8"/>
    <w:rsid w:val="00C94A29"/>
    <w:rsid w:val="00C94B62"/>
    <w:rsid w:val="00C94C64"/>
    <w:rsid w:val="00C95526"/>
    <w:rsid w:val="00C95ACC"/>
    <w:rsid w:val="00C95DED"/>
    <w:rsid w:val="00C95EA9"/>
    <w:rsid w:val="00C960E6"/>
    <w:rsid w:val="00C9619F"/>
    <w:rsid w:val="00C96D76"/>
    <w:rsid w:val="00C9729B"/>
    <w:rsid w:val="00C97304"/>
    <w:rsid w:val="00C977EA"/>
    <w:rsid w:val="00C97831"/>
    <w:rsid w:val="00C97A42"/>
    <w:rsid w:val="00C97B37"/>
    <w:rsid w:val="00C97C1E"/>
    <w:rsid w:val="00CA050B"/>
    <w:rsid w:val="00CA0556"/>
    <w:rsid w:val="00CA0C23"/>
    <w:rsid w:val="00CA0DC0"/>
    <w:rsid w:val="00CA0EC0"/>
    <w:rsid w:val="00CA100D"/>
    <w:rsid w:val="00CA10C5"/>
    <w:rsid w:val="00CA117B"/>
    <w:rsid w:val="00CA1248"/>
    <w:rsid w:val="00CA15C9"/>
    <w:rsid w:val="00CA1774"/>
    <w:rsid w:val="00CA17B6"/>
    <w:rsid w:val="00CA18F8"/>
    <w:rsid w:val="00CA1C0D"/>
    <w:rsid w:val="00CA1CAE"/>
    <w:rsid w:val="00CA1E2E"/>
    <w:rsid w:val="00CA1FCB"/>
    <w:rsid w:val="00CA274A"/>
    <w:rsid w:val="00CA2BB1"/>
    <w:rsid w:val="00CA2D07"/>
    <w:rsid w:val="00CA30A5"/>
    <w:rsid w:val="00CA3268"/>
    <w:rsid w:val="00CA332D"/>
    <w:rsid w:val="00CA35E0"/>
    <w:rsid w:val="00CA3CDF"/>
    <w:rsid w:val="00CA4233"/>
    <w:rsid w:val="00CA42BD"/>
    <w:rsid w:val="00CA4328"/>
    <w:rsid w:val="00CA43B8"/>
    <w:rsid w:val="00CA498D"/>
    <w:rsid w:val="00CA4CCB"/>
    <w:rsid w:val="00CA4CD1"/>
    <w:rsid w:val="00CA4DB1"/>
    <w:rsid w:val="00CA4E3D"/>
    <w:rsid w:val="00CA4EB5"/>
    <w:rsid w:val="00CA51DE"/>
    <w:rsid w:val="00CA51EF"/>
    <w:rsid w:val="00CA5245"/>
    <w:rsid w:val="00CA54C2"/>
    <w:rsid w:val="00CA58D8"/>
    <w:rsid w:val="00CA5B0F"/>
    <w:rsid w:val="00CA5BB5"/>
    <w:rsid w:val="00CA5D1C"/>
    <w:rsid w:val="00CA5DF2"/>
    <w:rsid w:val="00CA5FBD"/>
    <w:rsid w:val="00CA6079"/>
    <w:rsid w:val="00CA6722"/>
    <w:rsid w:val="00CA6A21"/>
    <w:rsid w:val="00CA6B77"/>
    <w:rsid w:val="00CA6D16"/>
    <w:rsid w:val="00CA6EBF"/>
    <w:rsid w:val="00CA705F"/>
    <w:rsid w:val="00CA71CA"/>
    <w:rsid w:val="00CA72FA"/>
    <w:rsid w:val="00CA764A"/>
    <w:rsid w:val="00CA79E1"/>
    <w:rsid w:val="00CA7B52"/>
    <w:rsid w:val="00CA7BB7"/>
    <w:rsid w:val="00CB004D"/>
    <w:rsid w:val="00CB01C5"/>
    <w:rsid w:val="00CB03E2"/>
    <w:rsid w:val="00CB0463"/>
    <w:rsid w:val="00CB066D"/>
    <w:rsid w:val="00CB073E"/>
    <w:rsid w:val="00CB0B22"/>
    <w:rsid w:val="00CB0E51"/>
    <w:rsid w:val="00CB0EA7"/>
    <w:rsid w:val="00CB102E"/>
    <w:rsid w:val="00CB12AB"/>
    <w:rsid w:val="00CB17C2"/>
    <w:rsid w:val="00CB1857"/>
    <w:rsid w:val="00CB18E4"/>
    <w:rsid w:val="00CB1A6A"/>
    <w:rsid w:val="00CB1AB9"/>
    <w:rsid w:val="00CB2242"/>
    <w:rsid w:val="00CB232B"/>
    <w:rsid w:val="00CB2445"/>
    <w:rsid w:val="00CB25B3"/>
    <w:rsid w:val="00CB25EA"/>
    <w:rsid w:val="00CB271F"/>
    <w:rsid w:val="00CB278C"/>
    <w:rsid w:val="00CB27D3"/>
    <w:rsid w:val="00CB2997"/>
    <w:rsid w:val="00CB2A6E"/>
    <w:rsid w:val="00CB2D47"/>
    <w:rsid w:val="00CB2D6F"/>
    <w:rsid w:val="00CB31F5"/>
    <w:rsid w:val="00CB345E"/>
    <w:rsid w:val="00CB3767"/>
    <w:rsid w:val="00CB3FCD"/>
    <w:rsid w:val="00CB43CC"/>
    <w:rsid w:val="00CB456E"/>
    <w:rsid w:val="00CB48BC"/>
    <w:rsid w:val="00CB4F93"/>
    <w:rsid w:val="00CB5406"/>
    <w:rsid w:val="00CB5F26"/>
    <w:rsid w:val="00CB5FC5"/>
    <w:rsid w:val="00CB628E"/>
    <w:rsid w:val="00CB62D5"/>
    <w:rsid w:val="00CB6342"/>
    <w:rsid w:val="00CB634D"/>
    <w:rsid w:val="00CB6D3D"/>
    <w:rsid w:val="00CB6D40"/>
    <w:rsid w:val="00CB6F8E"/>
    <w:rsid w:val="00CB781E"/>
    <w:rsid w:val="00CB78D9"/>
    <w:rsid w:val="00CB7C8A"/>
    <w:rsid w:val="00CB7E3F"/>
    <w:rsid w:val="00CB7F4E"/>
    <w:rsid w:val="00CB7FDD"/>
    <w:rsid w:val="00CC0292"/>
    <w:rsid w:val="00CC0410"/>
    <w:rsid w:val="00CC06FC"/>
    <w:rsid w:val="00CC08CF"/>
    <w:rsid w:val="00CC08F2"/>
    <w:rsid w:val="00CC0FF2"/>
    <w:rsid w:val="00CC1088"/>
    <w:rsid w:val="00CC149F"/>
    <w:rsid w:val="00CC16CD"/>
    <w:rsid w:val="00CC1940"/>
    <w:rsid w:val="00CC1A86"/>
    <w:rsid w:val="00CC2059"/>
    <w:rsid w:val="00CC2538"/>
    <w:rsid w:val="00CC270D"/>
    <w:rsid w:val="00CC27A1"/>
    <w:rsid w:val="00CC27A7"/>
    <w:rsid w:val="00CC28BB"/>
    <w:rsid w:val="00CC2AC3"/>
    <w:rsid w:val="00CC2C55"/>
    <w:rsid w:val="00CC2F5E"/>
    <w:rsid w:val="00CC3409"/>
    <w:rsid w:val="00CC3D76"/>
    <w:rsid w:val="00CC3F1C"/>
    <w:rsid w:val="00CC3F2E"/>
    <w:rsid w:val="00CC3FC4"/>
    <w:rsid w:val="00CC4116"/>
    <w:rsid w:val="00CC4335"/>
    <w:rsid w:val="00CC451B"/>
    <w:rsid w:val="00CC48D6"/>
    <w:rsid w:val="00CC4925"/>
    <w:rsid w:val="00CC499F"/>
    <w:rsid w:val="00CC4B39"/>
    <w:rsid w:val="00CC4C5E"/>
    <w:rsid w:val="00CC4EB8"/>
    <w:rsid w:val="00CC527A"/>
    <w:rsid w:val="00CC530B"/>
    <w:rsid w:val="00CC5379"/>
    <w:rsid w:val="00CC5586"/>
    <w:rsid w:val="00CC603E"/>
    <w:rsid w:val="00CC61CC"/>
    <w:rsid w:val="00CC6258"/>
    <w:rsid w:val="00CC68E4"/>
    <w:rsid w:val="00CC6A31"/>
    <w:rsid w:val="00CC6EB1"/>
    <w:rsid w:val="00CC708F"/>
    <w:rsid w:val="00CC71CB"/>
    <w:rsid w:val="00CC725C"/>
    <w:rsid w:val="00CC7B36"/>
    <w:rsid w:val="00CC7DBE"/>
    <w:rsid w:val="00CC7FA5"/>
    <w:rsid w:val="00CD0028"/>
    <w:rsid w:val="00CD09CC"/>
    <w:rsid w:val="00CD103D"/>
    <w:rsid w:val="00CD1211"/>
    <w:rsid w:val="00CD1314"/>
    <w:rsid w:val="00CD14A7"/>
    <w:rsid w:val="00CD15EF"/>
    <w:rsid w:val="00CD1640"/>
    <w:rsid w:val="00CD16DA"/>
    <w:rsid w:val="00CD1A9E"/>
    <w:rsid w:val="00CD1C1F"/>
    <w:rsid w:val="00CD1D4E"/>
    <w:rsid w:val="00CD208E"/>
    <w:rsid w:val="00CD22CE"/>
    <w:rsid w:val="00CD24DD"/>
    <w:rsid w:val="00CD257F"/>
    <w:rsid w:val="00CD2A7E"/>
    <w:rsid w:val="00CD2B24"/>
    <w:rsid w:val="00CD2DAC"/>
    <w:rsid w:val="00CD2F00"/>
    <w:rsid w:val="00CD2F59"/>
    <w:rsid w:val="00CD300D"/>
    <w:rsid w:val="00CD316D"/>
    <w:rsid w:val="00CD32EB"/>
    <w:rsid w:val="00CD34C7"/>
    <w:rsid w:val="00CD3591"/>
    <w:rsid w:val="00CD42BA"/>
    <w:rsid w:val="00CD44E4"/>
    <w:rsid w:val="00CD5102"/>
    <w:rsid w:val="00CD5400"/>
    <w:rsid w:val="00CD5F04"/>
    <w:rsid w:val="00CD612D"/>
    <w:rsid w:val="00CD62B3"/>
    <w:rsid w:val="00CD63AF"/>
    <w:rsid w:val="00CD6456"/>
    <w:rsid w:val="00CD66BB"/>
    <w:rsid w:val="00CD6AB2"/>
    <w:rsid w:val="00CD6B84"/>
    <w:rsid w:val="00CD6D2B"/>
    <w:rsid w:val="00CD70B6"/>
    <w:rsid w:val="00CD7224"/>
    <w:rsid w:val="00CD7304"/>
    <w:rsid w:val="00CD7356"/>
    <w:rsid w:val="00CD745D"/>
    <w:rsid w:val="00CD79E1"/>
    <w:rsid w:val="00CD7A31"/>
    <w:rsid w:val="00CD7B0E"/>
    <w:rsid w:val="00CD7D45"/>
    <w:rsid w:val="00CD7DAA"/>
    <w:rsid w:val="00CD7E04"/>
    <w:rsid w:val="00CE0064"/>
    <w:rsid w:val="00CE0256"/>
    <w:rsid w:val="00CE05AF"/>
    <w:rsid w:val="00CE0647"/>
    <w:rsid w:val="00CE0AFC"/>
    <w:rsid w:val="00CE0B9E"/>
    <w:rsid w:val="00CE0F45"/>
    <w:rsid w:val="00CE0F65"/>
    <w:rsid w:val="00CE14F5"/>
    <w:rsid w:val="00CE1772"/>
    <w:rsid w:val="00CE1B0F"/>
    <w:rsid w:val="00CE1CF1"/>
    <w:rsid w:val="00CE1F12"/>
    <w:rsid w:val="00CE217F"/>
    <w:rsid w:val="00CE23A5"/>
    <w:rsid w:val="00CE2471"/>
    <w:rsid w:val="00CE2A2B"/>
    <w:rsid w:val="00CE2CE3"/>
    <w:rsid w:val="00CE2D5E"/>
    <w:rsid w:val="00CE2E7F"/>
    <w:rsid w:val="00CE2FE9"/>
    <w:rsid w:val="00CE314F"/>
    <w:rsid w:val="00CE3278"/>
    <w:rsid w:val="00CE367D"/>
    <w:rsid w:val="00CE36A7"/>
    <w:rsid w:val="00CE3725"/>
    <w:rsid w:val="00CE3834"/>
    <w:rsid w:val="00CE3BF9"/>
    <w:rsid w:val="00CE3EF3"/>
    <w:rsid w:val="00CE4143"/>
    <w:rsid w:val="00CE41E5"/>
    <w:rsid w:val="00CE4217"/>
    <w:rsid w:val="00CE4341"/>
    <w:rsid w:val="00CE44F7"/>
    <w:rsid w:val="00CE4A01"/>
    <w:rsid w:val="00CE4DE0"/>
    <w:rsid w:val="00CE531D"/>
    <w:rsid w:val="00CE590F"/>
    <w:rsid w:val="00CE5D68"/>
    <w:rsid w:val="00CE63B3"/>
    <w:rsid w:val="00CE6632"/>
    <w:rsid w:val="00CE68DB"/>
    <w:rsid w:val="00CE6980"/>
    <w:rsid w:val="00CE6E07"/>
    <w:rsid w:val="00CE6E8D"/>
    <w:rsid w:val="00CE6F23"/>
    <w:rsid w:val="00CE6FE1"/>
    <w:rsid w:val="00CE7150"/>
    <w:rsid w:val="00CE76EB"/>
    <w:rsid w:val="00CE77AA"/>
    <w:rsid w:val="00CE7A5F"/>
    <w:rsid w:val="00CF028F"/>
    <w:rsid w:val="00CF02E8"/>
    <w:rsid w:val="00CF0655"/>
    <w:rsid w:val="00CF096B"/>
    <w:rsid w:val="00CF1478"/>
    <w:rsid w:val="00CF16D6"/>
    <w:rsid w:val="00CF240E"/>
    <w:rsid w:val="00CF249D"/>
    <w:rsid w:val="00CF26AC"/>
    <w:rsid w:val="00CF2C7C"/>
    <w:rsid w:val="00CF2ED7"/>
    <w:rsid w:val="00CF30D3"/>
    <w:rsid w:val="00CF3480"/>
    <w:rsid w:val="00CF34DE"/>
    <w:rsid w:val="00CF38F4"/>
    <w:rsid w:val="00CF3A82"/>
    <w:rsid w:val="00CF3BBF"/>
    <w:rsid w:val="00CF4957"/>
    <w:rsid w:val="00CF51BB"/>
    <w:rsid w:val="00CF5439"/>
    <w:rsid w:val="00CF560D"/>
    <w:rsid w:val="00CF5BB8"/>
    <w:rsid w:val="00CF5D86"/>
    <w:rsid w:val="00CF60D8"/>
    <w:rsid w:val="00CF63AC"/>
    <w:rsid w:val="00CF661D"/>
    <w:rsid w:val="00CF661E"/>
    <w:rsid w:val="00CF671D"/>
    <w:rsid w:val="00CF6954"/>
    <w:rsid w:val="00CF69E8"/>
    <w:rsid w:val="00CF6A8C"/>
    <w:rsid w:val="00CF6B7C"/>
    <w:rsid w:val="00CF6B8A"/>
    <w:rsid w:val="00CF6B95"/>
    <w:rsid w:val="00CF7125"/>
    <w:rsid w:val="00CF7B84"/>
    <w:rsid w:val="00CF7DF2"/>
    <w:rsid w:val="00D00220"/>
    <w:rsid w:val="00D007B7"/>
    <w:rsid w:val="00D00AC3"/>
    <w:rsid w:val="00D00BF2"/>
    <w:rsid w:val="00D00C51"/>
    <w:rsid w:val="00D00F50"/>
    <w:rsid w:val="00D01017"/>
    <w:rsid w:val="00D01294"/>
    <w:rsid w:val="00D01390"/>
    <w:rsid w:val="00D013BF"/>
    <w:rsid w:val="00D019FC"/>
    <w:rsid w:val="00D01BEE"/>
    <w:rsid w:val="00D01CC7"/>
    <w:rsid w:val="00D0294B"/>
    <w:rsid w:val="00D02CE5"/>
    <w:rsid w:val="00D02F6C"/>
    <w:rsid w:val="00D031F2"/>
    <w:rsid w:val="00D033E4"/>
    <w:rsid w:val="00D03CED"/>
    <w:rsid w:val="00D03E96"/>
    <w:rsid w:val="00D0426F"/>
    <w:rsid w:val="00D04339"/>
    <w:rsid w:val="00D045A0"/>
    <w:rsid w:val="00D04663"/>
    <w:rsid w:val="00D04843"/>
    <w:rsid w:val="00D04E15"/>
    <w:rsid w:val="00D05821"/>
    <w:rsid w:val="00D05C3B"/>
    <w:rsid w:val="00D05F33"/>
    <w:rsid w:val="00D05F5D"/>
    <w:rsid w:val="00D05FCC"/>
    <w:rsid w:val="00D0600A"/>
    <w:rsid w:val="00D06067"/>
    <w:rsid w:val="00D061CB"/>
    <w:rsid w:val="00D06397"/>
    <w:rsid w:val="00D0662D"/>
    <w:rsid w:val="00D067CF"/>
    <w:rsid w:val="00D06952"/>
    <w:rsid w:val="00D069E1"/>
    <w:rsid w:val="00D06ABB"/>
    <w:rsid w:val="00D06CD1"/>
    <w:rsid w:val="00D06F3F"/>
    <w:rsid w:val="00D06FC9"/>
    <w:rsid w:val="00D074E7"/>
    <w:rsid w:val="00D075DE"/>
    <w:rsid w:val="00D07619"/>
    <w:rsid w:val="00D07646"/>
    <w:rsid w:val="00D10022"/>
    <w:rsid w:val="00D10067"/>
    <w:rsid w:val="00D10324"/>
    <w:rsid w:val="00D106ED"/>
    <w:rsid w:val="00D11084"/>
    <w:rsid w:val="00D113A8"/>
    <w:rsid w:val="00D1148A"/>
    <w:rsid w:val="00D115DA"/>
    <w:rsid w:val="00D11F37"/>
    <w:rsid w:val="00D1203D"/>
    <w:rsid w:val="00D12057"/>
    <w:rsid w:val="00D120C6"/>
    <w:rsid w:val="00D125A6"/>
    <w:rsid w:val="00D12979"/>
    <w:rsid w:val="00D12A6C"/>
    <w:rsid w:val="00D12AE5"/>
    <w:rsid w:val="00D12C0F"/>
    <w:rsid w:val="00D12F02"/>
    <w:rsid w:val="00D13179"/>
    <w:rsid w:val="00D136AB"/>
    <w:rsid w:val="00D13715"/>
    <w:rsid w:val="00D13A44"/>
    <w:rsid w:val="00D13F13"/>
    <w:rsid w:val="00D14268"/>
    <w:rsid w:val="00D1443E"/>
    <w:rsid w:val="00D1496C"/>
    <w:rsid w:val="00D14FF2"/>
    <w:rsid w:val="00D151E0"/>
    <w:rsid w:val="00D15233"/>
    <w:rsid w:val="00D153BA"/>
    <w:rsid w:val="00D1543E"/>
    <w:rsid w:val="00D15547"/>
    <w:rsid w:val="00D15998"/>
    <w:rsid w:val="00D15DF2"/>
    <w:rsid w:val="00D15FEB"/>
    <w:rsid w:val="00D160B7"/>
    <w:rsid w:val="00D16568"/>
    <w:rsid w:val="00D16701"/>
    <w:rsid w:val="00D1699B"/>
    <w:rsid w:val="00D16B2E"/>
    <w:rsid w:val="00D16DFC"/>
    <w:rsid w:val="00D16FAF"/>
    <w:rsid w:val="00D17113"/>
    <w:rsid w:val="00D1719B"/>
    <w:rsid w:val="00D17530"/>
    <w:rsid w:val="00D1772C"/>
    <w:rsid w:val="00D17C22"/>
    <w:rsid w:val="00D17DC8"/>
    <w:rsid w:val="00D17F74"/>
    <w:rsid w:val="00D2034E"/>
    <w:rsid w:val="00D2035D"/>
    <w:rsid w:val="00D20497"/>
    <w:rsid w:val="00D2054D"/>
    <w:rsid w:val="00D20718"/>
    <w:rsid w:val="00D2094C"/>
    <w:rsid w:val="00D20B4E"/>
    <w:rsid w:val="00D20C79"/>
    <w:rsid w:val="00D20DA0"/>
    <w:rsid w:val="00D20F02"/>
    <w:rsid w:val="00D214E2"/>
    <w:rsid w:val="00D2156B"/>
    <w:rsid w:val="00D21927"/>
    <w:rsid w:val="00D21986"/>
    <w:rsid w:val="00D21AA3"/>
    <w:rsid w:val="00D22635"/>
    <w:rsid w:val="00D228BA"/>
    <w:rsid w:val="00D22936"/>
    <w:rsid w:val="00D22BFA"/>
    <w:rsid w:val="00D2336D"/>
    <w:rsid w:val="00D23824"/>
    <w:rsid w:val="00D2384F"/>
    <w:rsid w:val="00D23A11"/>
    <w:rsid w:val="00D23BF4"/>
    <w:rsid w:val="00D23D18"/>
    <w:rsid w:val="00D242FC"/>
    <w:rsid w:val="00D244DC"/>
    <w:rsid w:val="00D24504"/>
    <w:rsid w:val="00D24945"/>
    <w:rsid w:val="00D249BD"/>
    <w:rsid w:val="00D24A2B"/>
    <w:rsid w:val="00D2538F"/>
    <w:rsid w:val="00D25737"/>
    <w:rsid w:val="00D25DBF"/>
    <w:rsid w:val="00D25E44"/>
    <w:rsid w:val="00D25EEE"/>
    <w:rsid w:val="00D2614A"/>
    <w:rsid w:val="00D262BA"/>
    <w:rsid w:val="00D263DD"/>
    <w:rsid w:val="00D26DF8"/>
    <w:rsid w:val="00D27309"/>
    <w:rsid w:val="00D274A0"/>
    <w:rsid w:val="00D27A06"/>
    <w:rsid w:val="00D27ADD"/>
    <w:rsid w:val="00D30043"/>
    <w:rsid w:val="00D30098"/>
    <w:rsid w:val="00D307AF"/>
    <w:rsid w:val="00D310E8"/>
    <w:rsid w:val="00D3133C"/>
    <w:rsid w:val="00D315D8"/>
    <w:rsid w:val="00D316AD"/>
    <w:rsid w:val="00D31FBE"/>
    <w:rsid w:val="00D32040"/>
    <w:rsid w:val="00D32320"/>
    <w:rsid w:val="00D3240C"/>
    <w:rsid w:val="00D324EB"/>
    <w:rsid w:val="00D32556"/>
    <w:rsid w:val="00D325A0"/>
    <w:rsid w:val="00D325C1"/>
    <w:rsid w:val="00D32752"/>
    <w:rsid w:val="00D32B6D"/>
    <w:rsid w:val="00D32C36"/>
    <w:rsid w:val="00D33279"/>
    <w:rsid w:val="00D334CA"/>
    <w:rsid w:val="00D337B7"/>
    <w:rsid w:val="00D3398E"/>
    <w:rsid w:val="00D33E41"/>
    <w:rsid w:val="00D33FED"/>
    <w:rsid w:val="00D34055"/>
    <w:rsid w:val="00D34222"/>
    <w:rsid w:val="00D3426F"/>
    <w:rsid w:val="00D343D7"/>
    <w:rsid w:val="00D34914"/>
    <w:rsid w:val="00D3497A"/>
    <w:rsid w:val="00D34A6D"/>
    <w:rsid w:val="00D34D64"/>
    <w:rsid w:val="00D35032"/>
    <w:rsid w:val="00D359F0"/>
    <w:rsid w:val="00D35AE4"/>
    <w:rsid w:val="00D360B3"/>
    <w:rsid w:val="00D362BB"/>
    <w:rsid w:val="00D36974"/>
    <w:rsid w:val="00D3698C"/>
    <w:rsid w:val="00D36C15"/>
    <w:rsid w:val="00D36C21"/>
    <w:rsid w:val="00D36F6C"/>
    <w:rsid w:val="00D37042"/>
    <w:rsid w:val="00D372CF"/>
    <w:rsid w:val="00D3746E"/>
    <w:rsid w:val="00D37748"/>
    <w:rsid w:val="00D37767"/>
    <w:rsid w:val="00D37876"/>
    <w:rsid w:val="00D3790E"/>
    <w:rsid w:val="00D37B08"/>
    <w:rsid w:val="00D37E53"/>
    <w:rsid w:val="00D4002F"/>
    <w:rsid w:val="00D400E9"/>
    <w:rsid w:val="00D4017B"/>
    <w:rsid w:val="00D40185"/>
    <w:rsid w:val="00D40222"/>
    <w:rsid w:val="00D40289"/>
    <w:rsid w:val="00D40297"/>
    <w:rsid w:val="00D405AF"/>
    <w:rsid w:val="00D4069C"/>
    <w:rsid w:val="00D407AB"/>
    <w:rsid w:val="00D40E6C"/>
    <w:rsid w:val="00D40F26"/>
    <w:rsid w:val="00D4113A"/>
    <w:rsid w:val="00D41436"/>
    <w:rsid w:val="00D41757"/>
    <w:rsid w:val="00D41765"/>
    <w:rsid w:val="00D42477"/>
    <w:rsid w:val="00D42CD7"/>
    <w:rsid w:val="00D4325F"/>
    <w:rsid w:val="00D4326D"/>
    <w:rsid w:val="00D433C7"/>
    <w:rsid w:val="00D43631"/>
    <w:rsid w:val="00D437F8"/>
    <w:rsid w:val="00D43930"/>
    <w:rsid w:val="00D43D0E"/>
    <w:rsid w:val="00D43DEF"/>
    <w:rsid w:val="00D43EB7"/>
    <w:rsid w:val="00D44183"/>
    <w:rsid w:val="00D44271"/>
    <w:rsid w:val="00D4431A"/>
    <w:rsid w:val="00D44827"/>
    <w:rsid w:val="00D44AC4"/>
    <w:rsid w:val="00D4505B"/>
    <w:rsid w:val="00D45168"/>
    <w:rsid w:val="00D45273"/>
    <w:rsid w:val="00D4556A"/>
    <w:rsid w:val="00D457DE"/>
    <w:rsid w:val="00D45A3C"/>
    <w:rsid w:val="00D45D17"/>
    <w:rsid w:val="00D460C8"/>
    <w:rsid w:val="00D46268"/>
    <w:rsid w:val="00D462D0"/>
    <w:rsid w:val="00D4650F"/>
    <w:rsid w:val="00D466C6"/>
    <w:rsid w:val="00D46852"/>
    <w:rsid w:val="00D46A9F"/>
    <w:rsid w:val="00D46E69"/>
    <w:rsid w:val="00D46F00"/>
    <w:rsid w:val="00D47221"/>
    <w:rsid w:val="00D50498"/>
    <w:rsid w:val="00D5062F"/>
    <w:rsid w:val="00D50E89"/>
    <w:rsid w:val="00D51046"/>
    <w:rsid w:val="00D51119"/>
    <w:rsid w:val="00D512B3"/>
    <w:rsid w:val="00D513CD"/>
    <w:rsid w:val="00D514C9"/>
    <w:rsid w:val="00D5159C"/>
    <w:rsid w:val="00D51671"/>
    <w:rsid w:val="00D51C09"/>
    <w:rsid w:val="00D51D45"/>
    <w:rsid w:val="00D51E84"/>
    <w:rsid w:val="00D51EE3"/>
    <w:rsid w:val="00D52054"/>
    <w:rsid w:val="00D520A8"/>
    <w:rsid w:val="00D5227A"/>
    <w:rsid w:val="00D5239C"/>
    <w:rsid w:val="00D52C31"/>
    <w:rsid w:val="00D52E3B"/>
    <w:rsid w:val="00D52FC6"/>
    <w:rsid w:val="00D52FD3"/>
    <w:rsid w:val="00D53209"/>
    <w:rsid w:val="00D537E7"/>
    <w:rsid w:val="00D53865"/>
    <w:rsid w:val="00D53BBA"/>
    <w:rsid w:val="00D53C66"/>
    <w:rsid w:val="00D53CC8"/>
    <w:rsid w:val="00D53FC1"/>
    <w:rsid w:val="00D54028"/>
    <w:rsid w:val="00D5428D"/>
    <w:rsid w:val="00D5455A"/>
    <w:rsid w:val="00D54662"/>
    <w:rsid w:val="00D54844"/>
    <w:rsid w:val="00D548D4"/>
    <w:rsid w:val="00D54B8B"/>
    <w:rsid w:val="00D54D48"/>
    <w:rsid w:val="00D54F03"/>
    <w:rsid w:val="00D55193"/>
    <w:rsid w:val="00D55648"/>
    <w:rsid w:val="00D5602F"/>
    <w:rsid w:val="00D5609E"/>
    <w:rsid w:val="00D561BA"/>
    <w:rsid w:val="00D56462"/>
    <w:rsid w:val="00D56468"/>
    <w:rsid w:val="00D568F5"/>
    <w:rsid w:val="00D56A21"/>
    <w:rsid w:val="00D56BD2"/>
    <w:rsid w:val="00D577CB"/>
    <w:rsid w:val="00D57847"/>
    <w:rsid w:val="00D57F33"/>
    <w:rsid w:val="00D60069"/>
    <w:rsid w:val="00D60117"/>
    <w:rsid w:val="00D60161"/>
    <w:rsid w:val="00D603FC"/>
    <w:rsid w:val="00D60472"/>
    <w:rsid w:val="00D60B17"/>
    <w:rsid w:val="00D60D64"/>
    <w:rsid w:val="00D6108D"/>
    <w:rsid w:val="00D61095"/>
    <w:rsid w:val="00D6155A"/>
    <w:rsid w:val="00D61A0B"/>
    <w:rsid w:val="00D61EDE"/>
    <w:rsid w:val="00D61FAB"/>
    <w:rsid w:val="00D62181"/>
    <w:rsid w:val="00D62855"/>
    <w:rsid w:val="00D62AEC"/>
    <w:rsid w:val="00D62C39"/>
    <w:rsid w:val="00D62E21"/>
    <w:rsid w:val="00D62E3F"/>
    <w:rsid w:val="00D63334"/>
    <w:rsid w:val="00D63350"/>
    <w:rsid w:val="00D63363"/>
    <w:rsid w:val="00D637C0"/>
    <w:rsid w:val="00D638FC"/>
    <w:rsid w:val="00D6392C"/>
    <w:rsid w:val="00D63930"/>
    <w:rsid w:val="00D64994"/>
    <w:rsid w:val="00D649A1"/>
    <w:rsid w:val="00D64A47"/>
    <w:rsid w:val="00D64C64"/>
    <w:rsid w:val="00D64E9D"/>
    <w:rsid w:val="00D6506D"/>
    <w:rsid w:val="00D652FE"/>
    <w:rsid w:val="00D654CE"/>
    <w:rsid w:val="00D65926"/>
    <w:rsid w:val="00D65B45"/>
    <w:rsid w:val="00D65C80"/>
    <w:rsid w:val="00D66004"/>
    <w:rsid w:val="00D66195"/>
    <w:rsid w:val="00D6686F"/>
    <w:rsid w:val="00D668A2"/>
    <w:rsid w:val="00D668D9"/>
    <w:rsid w:val="00D66BF4"/>
    <w:rsid w:val="00D67241"/>
    <w:rsid w:val="00D672CF"/>
    <w:rsid w:val="00D675E4"/>
    <w:rsid w:val="00D677EF"/>
    <w:rsid w:val="00D67BBF"/>
    <w:rsid w:val="00D701EF"/>
    <w:rsid w:val="00D705F9"/>
    <w:rsid w:val="00D706BF"/>
    <w:rsid w:val="00D70701"/>
    <w:rsid w:val="00D707BF"/>
    <w:rsid w:val="00D70A49"/>
    <w:rsid w:val="00D70D3F"/>
    <w:rsid w:val="00D70D67"/>
    <w:rsid w:val="00D70E23"/>
    <w:rsid w:val="00D70F7E"/>
    <w:rsid w:val="00D710E5"/>
    <w:rsid w:val="00D7114C"/>
    <w:rsid w:val="00D712E1"/>
    <w:rsid w:val="00D714A6"/>
    <w:rsid w:val="00D71708"/>
    <w:rsid w:val="00D7177E"/>
    <w:rsid w:val="00D71934"/>
    <w:rsid w:val="00D71AE5"/>
    <w:rsid w:val="00D71F33"/>
    <w:rsid w:val="00D7212D"/>
    <w:rsid w:val="00D72157"/>
    <w:rsid w:val="00D72394"/>
    <w:rsid w:val="00D72903"/>
    <w:rsid w:val="00D732D9"/>
    <w:rsid w:val="00D73450"/>
    <w:rsid w:val="00D738FB"/>
    <w:rsid w:val="00D73EBA"/>
    <w:rsid w:val="00D7479E"/>
    <w:rsid w:val="00D7482F"/>
    <w:rsid w:val="00D748B3"/>
    <w:rsid w:val="00D748F7"/>
    <w:rsid w:val="00D74AB6"/>
    <w:rsid w:val="00D74E05"/>
    <w:rsid w:val="00D75AF0"/>
    <w:rsid w:val="00D75E76"/>
    <w:rsid w:val="00D75E9D"/>
    <w:rsid w:val="00D75FDF"/>
    <w:rsid w:val="00D7614F"/>
    <w:rsid w:val="00D761D2"/>
    <w:rsid w:val="00D7649A"/>
    <w:rsid w:val="00D7666E"/>
    <w:rsid w:val="00D768BF"/>
    <w:rsid w:val="00D76B21"/>
    <w:rsid w:val="00D76D8D"/>
    <w:rsid w:val="00D76F9E"/>
    <w:rsid w:val="00D77231"/>
    <w:rsid w:val="00D772DE"/>
    <w:rsid w:val="00D77A03"/>
    <w:rsid w:val="00D77ACF"/>
    <w:rsid w:val="00D77CA6"/>
    <w:rsid w:val="00D77DD5"/>
    <w:rsid w:val="00D77FC8"/>
    <w:rsid w:val="00D801EE"/>
    <w:rsid w:val="00D8025C"/>
    <w:rsid w:val="00D8062E"/>
    <w:rsid w:val="00D80F0B"/>
    <w:rsid w:val="00D80FBA"/>
    <w:rsid w:val="00D81004"/>
    <w:rsid w:val="00D8114D"/>
    <w:rsid w:val="00D8129D"/>
    <w:rsid w:val="00D812B2"/>
    <w:rsid w:val="00D819A2"/>
    <w:rsid w:val="00D81ADA"/>
    <w:rsid w:val="00D81BE2"/>
    <w:rsid w:val="00D81CA5"/>
    <w:rsid w:val="00D81EC3"/>
    <w:rsid w:val="00D81F09"/>
    <w:rsid w:val="00D821D8"/>
    <w:rsid w:val="00D8234D"/>
    <w:rsid w:val="00D8235D"/>
    <w:rsid w:val="00D8281B"/>
    <w:rsid w:val="00D828B9"/>
    <w:rsid w:val="00D829AA"/>
    <w:rsid w:val="00D82CE2"/>
    <w:rsid w:val="00D82D3A"/>
    <w:rsid w:val="00D82EB1"/>
    <w:rsid w:val="00D82F0F"/>
    <w:rsid w:val="00D832E9"/>
    <w:rsid w:val="00D834CC"/>
    <w:rsid w:val="00D83819"/>
    <w:rsid w:val="00D83DC9"/>
    <w:rsid w:val="00D8413D"/>
    <w:rsid w:val="00D841B3"/>
    <w:rsid w:val="00D84C3D"/>
    <w:rsid w:val="00D84FFC"/>
    <w:rsid w:val="00D85342"/>
    <w:rsid w:val="00D853BB"/>
    <w:rsid w:val="00D8543E"/>
    <w:rsid w:val="00D85C8C"/>
    <w:rsid w:val="00D85FF1"/>
    <w:rsid w:val="00D86087"/>
    <w:rsid w:val="00D8624B"/>
    <w:rsid w:val="00D86316"/>
    <w:rsid w:val="00D864CE"/>
    <w:rsid w:val="00D865E9"/>
    <w:rsid w:val="00D86653"/>
    <w:rsid w:val="00D86998"/>
    <w:rsid w:val="00D86B05"/>
    <w:rsid w:val="00D86C4B"/>
    <w:rsid w:val="00D87124"/>
    <w:rsid w:val="00D87184"/>
    <w:rsid w:val="00D872A9"/>
    <w:rsid w:val="00D879F7"/>
    <w:rsid w:val="00D87C7B"/>
    <w:rsid w:val="00D87E3A"/>
    <w:rsid w:val="00D87F27"/>
    <w:rsid w:val="00D9002E"/>
    <w:rsid w:val="00D902C7"/>
    <w:rsid w:val="00D903FC"/>
    <w:rsid w:val="00D9060B"/>
    <w:rsid w:val="00D90823"/>
    <w:rsid w:val="00D90AE6"/>
    <w:rsid w:val="00D90FB4"/>
    <w:rsid w:val="00D911A8"/>
    <w:rsid w:val="00D911D9"/>
    <w:rsid w:val="00D912AD"/>
    <w:rsid w:val="00D91786"/>
    <w:rsid w:val="00D91875"/>
    <w:rsid w:val="00D91AD3"/>
    <w:rsid w:val="00D91D0D"/>
    <w:rsid w:val="00D91E49"/>
    <w:rsid w:val="00D91EC1"/>
    <w:rsid w:val="00D91F3C"/>
    <w:rsid w:val="00D91F95"/>
    <w:rsid w:val="00D91FC1"/>
    <w:rsid w:val="00D9276D"/>
    <w:rsid w:val="00D929FB"/>
    <w:rsid w:val="00D92B33"/>
    <w:rsid w:val="00D92C7A"/>
    <w:rsid w:val="00D92C88"/>
    <w:rsid w:val="00D92E77"/>
    <w:rsid w:val="00D93055"/>
    <w:rsid w:val="00D930A5"/>
    <w:rsid w:val="00D931DA"/>
    <w:rsid w:val="00D9335E"/>
    <w:rsid w:val="00D9349E"/>
    <w:rsid w:val="00D935C3"/>
    <w:rsid w:val="00D93664"/>
    <w:rsid w:val="00D9375E"/>
    <w:rsid w:val="00D93AE1"/>
    <w:rsid w:val="00D93C80"/>
    <w:rsid w:val="00D93FB4"/>
    <w:rsid w:val="00D94422"/>
    <w:rsid w:val="00D9495C"/>
    <w:rsid w:val="00D94DB5"/>
    <w:rsid w:val="00D94ED9"/>
    <w:rsid w:val="00D9545C"/>
    <w:rsid w:val="00D95491"/>
    <w:rsid w:val="00D955C1"/>
    <w:rsid w:val="00D957EE"/>
    <w:rsid w:val="00D95C35"/>
    <w:rsid w:val="00D95C38"/>
    <w:rsid w:val="00D95C7A"/>
    <w:rsid w:val="00D95EB0"/>
    <w:rsid w:val="00D95FAF"/>
    <w:rsid w:val="00D96723"/>
    <w:rsid w:val="00D96AF7"/>
    <w:rsid w:val="00D96B02"/>
    <w:rsid w:val="00D96C60"/>
    <w:rsid w:val="00D96EF0"/>
    <w:rsid w:val="00D96FAA"/>
    <w:rsid w:val="00D971E2"/>
    <w:rsid w:val="00D97604"/>
    <w:rsid w:val="00D977F7"/>
    <w:rsid w:val="00D978CA"/>
    <w:rsid w:val="00DA0773"/>
    <w:rsid w:val="00DA0909"/>
    <w:rsid w:val="00DA096E"/>
    <w:rsid w:val="00DA118A"/>
    <w:rsid w:val="00DA11B5"/>
    <w:rsid w:val="00DA1446"/>
    <w:rsid w:val="00DA159B"/>
    <w:rsid w:val="00DA1732"/>
    <w:rsid w:val="00DA1F01"/>
    <w:rsid w:val="00DA246D"/>
    <w:rsid w:val="00DA2501"/>
    <w:rsid w:val="00DA2734"/>
    <w:rsid w:val="00DA27BC"/>
    <w:rsid w:val="00DA2995"/>
    <w:rsid w:val="00DA2AD3"/>
    <w:rsid w:val="00DA2BC5"/>
    <w:rsid w:val="00DA2EF1"/>
    <w:rsid w:val="00DA3095"/>
    <w:rsid w:val="00DA34B0"/>
    <w:rsid w:val="00DA36B5"/>
    <w:rsid w:val="00DA3873"/>
    <w:rsid w:val="00DA3A76"/>
    <w:rsid w:val="00DA3EF1"/>
    <w:rsid w:val="00DA4497"/>
    <w:rsid w:val="00DA477B"/>
    <w:rsid w:val="00DA499B"/>
    <w:rsid w:val="00DA49B2"/>
    <w:rsid w:val="00DA4A71"/>
    <w:rsid w:val="00DA58ED"/>
    <w:rsid w:val="00DA5D5D"/>
    <w:rsid w:val="00DA603E"/>
    <w:rsid w:val="00DA65F4"/>
    <w:rsid w:val="00DA6B76"/>
    <w:rsid w:val="00DA72D4"/>
    <w:rsid w:val="00DA7671"/>
    <w:rsid w:val="00DA7857"/>
    <w:rsid w:val="00DA7AFB"/>
    <w:rsid w:val="00DA7AFD"/>
    <w:rsid w:val="00DA7C95"/>
    <w:rsid w:val="00DA7E49"/>
    <w:rsid w:val="00DB006D"/>
    <w:rsid w:val="00DB0461"/>
    <w:rsid w:val="00DB05FA"/>
    <w:rsid w:val="00DB06BE"/>
    <w:rsid w:val="00DB0C05"/>
    <w:rsid w:val="00DB16A2"/>
    <w:rsid w:val="00DB17D0"/>
    <w:rsid w:val="00DB18FD"/>
    <w:rsid w:val="00DB1962"/>
    <w:rsid w:val="00DB1A08"/>
    <w:rsid w:val="00DB1B06"/>
    <w:rsid w:val="00DB1B86"/>
    <w:rsid w:val="00DB20B1"/>
    <w:rsid w:val="00DB20F4"/>
    <w:rsid w:val="00DB26F1"/>
    <w:rsid w:val="00DB27D0"/>
    <w:rsid w:val="00DB30B3"/>
    <w:rsid w:val="00DB31DA"/>
    <w:rsid w:val="00DB338D"/>
    <w:rsid w:val="00DB36A2"/>
    <w:rsid w:val="00DB38AF"/>
    <w:rsid w:val="00DB3B01"/>
    <w:rsid w:val="00DB3B9B"/>
    <w:rsid w:val="00DB3C4F"/>
    <w:rsid w:val="00DB3DD0"/>
    <w:rsid w:val="00DB3F57"/>
    <w:rsid w:val="00DB42A0"/>
    <w:rsid w:val="00DB43D0"/>
    <w:rsid w:val="00DB4B83"/>
    <w:rsid w:val="00DB4BAE"/>
    <w:rsid w:val="00DB4DC0"/>
    <w:rsid w:val="00DB4E1B"/>
    <w:rsid w:val="00DB4E8C"/>
    <w:rsid w:val="00DB501F"/>
    <w:rsid w:val="00DB533E"/>
    <w:rsid w:val="00DB549B"/>
    <w:rsid w:val="00DB552C"/>
    <w:rsid w:val="00DB5596"/>
    <w:rsid w:val="00DB55CD"/>
    <w:rsid w:val="00DB5822"/>
    <w:rsid w:val="00DB59C4"/>
    <w:rsid w:val="00DB5BB3"/>
    <w:rsid w:val="00DB5CDE"/>
    <w:rsid w:val="00DB60E0"/>
    <w:rsid w:val="00DB6144"/>
    <w:rsid w:val="00DB6440"/>
    <w:rsid w:val="00DB66E5"/>
    <w:rsid w:val="00DB69AB"/>
    <w:rsid w:val="00DB6D37"/>
    <w:rsid w:val="00DB6E00"/>
    <w:rsid w:val="00DB6EFD"/>
    <w:rsid w:val="00DB6F3C"/>
    <w:rsid w:val="00DB70F8"/>
    <w:rsid w:val="00DB7177"/>
    <w:rsid w:val="00DB735F"/>
    <w:rsid w:val="00DB73B5"/>
    <w:rsid w:val="00DB7453"/>
    <w:rsid w:val="00DB794F"/>
    <w:rsid w:val="00DB79D9"/>
    <w:rsid w:val="00DB7C61"/>
    <w:rsid w:val="00DB7E36"/>
    <w:rsid w:val="00DB7F51"/>
    <w:rsid w:val="00DC02F6"/>
    <w:rsid w:val="00DC0336"/>
    <w:rsid w:val="00DC0401"/>
    <w:rsid w:val="00DC0478"/>
    <w:rsid w:val="00DC04D6"/>
    <w:rsid w:val="00DC088C"/>
    <w:rsid w:val="00DC08AC"/>
    <w:rsid w:val="00DC08FC"/>
    <w:rsid w:val="00DC10D4"/>
    <w:rsid w:val="00DC118C"/>
    <w:rsid w:val="00DC12FE"/>
    <w:rsid w:val="00DC1332"/>
    <w:rsid w:val="00DC17C9"/>
    <w:rsid w:val="00DC18BD"/>
    <w:rsid w:val="00DC1BCC"/>
    <w:rsid w:val="00DC1EF0"/>
    <w:rsid w:val="00DC1FAD"/>
    <w:rsid w:val="00DC1FE0"/>
    <w:rsid w:val="00DC2644"/>
    <w:rsid w:val="00DC2970"/>
    <w:rsid w:val="00DC29A1"/>
    <w:rsid w:val="00DC2C93"/>
    <w:rsid w:val="00DC3013"/>
    <w:rsid w:val="00DC39BC"/>
    <w:rsid w:val="00DC39BE"/>
    <w:rsid w:val="00DC3A5B"/>
    <w:rsid w:val="00DC3AE1"/>
    <w:rsid w:val="00DC3B07"/>
    <w:rsid w:val="00DC411D"/>
    <w:rsid w:val="00DC4647"/>
    <w:rsid w:val="00DC48AD"/>
    <w:rsid w:val="00DC498A"/>
    <w:rsid w:val="00DC4B70"/>
    <w:rsid w:val="00DC5512"/>
    <w:rsid w:val="00DC5573"/>
    <w:rsid w:val="00DC570F"/>
    <w:rsid w:val="00DC5F07"/>
    <w:rsid w:val="00DC668D"/>
    <w:rsid w:val="00DC6BE8"/>
    <w:rsid w:val="00DC6F7B"/>
    <w:rsid w:val="00DC7543"/>
    <w:rsid w:val="00DC7B88"/>
    <w:rsid w:val="00DC7CCF"/>
    <w:rsid w:val="00DD05D9"/>
    <w:rsid w:val="00DD06E1"/>
    <w:rsid w:val="00DD0723"/>
    <w:rsid w:val="00DD09DE"/>
    <w:rsid w:val="00DD0C75"/>
    <w:rsid w:val="00DD0E3F"/>
    <w:rsid w:val="00DD1A4E"/>
    <w:rsid w:val="00DD1AB9"/>
    <w:rsid w:val="00DD1B65"/>
    <w:rsid w:val="00DD219C"/>
    <w:rsid w:val="00DD232D"/>
    <w:rsid w:val="00DD236C"/>
    <w:rsid w:val="00DD2CE9"/>
    <w:rsid w:val="00DD2D6F"/>
    <w:rsid w:val="00DD30CE"/>
    <w:rsid w:val="00DD327F"/>
    <w:rsid w:val="00DD336D"/>
    <w:rsid w:val="00DD3492"/>
    <w:rsid w:val="00DD354B"/>
    <w:rsid w:val="00DD3860"/>
    <w:rsid w:val="00DD3999"/>
    <w:rsid w:val="00DD3B6E"/>
    <w:rsid w:val="00DD3D1C"/>
    <w:rsid w:val="00DD3DE5"/>
    <w:rsid w:val="00DD3F82"/>
    <w:rsid w:val="00DD40E2"/>
    <w:rsid w:val="00DD40E7"/>
    <w:rsid w:val="00DD41CF"/>
    <w:rsid w:val="00DD43A7"/>
    <w:rsid w:val="00DD4489"/>
    <w:rsid w:val="00DD4736"/>
    <w:rsid w:val="00DD4749"/>
    <w:rsid w:val="00DD497C"/>
    <w:rsid w:val="00DD4D4C"/>
    <w:rsid w:val="00DD4D85"/>
    <w:rsid w:val="00DD50F7"/>
    <w:rsid w:val="00DD557D"/>
    <w:rsid w:val="00DD5674"/>
    <w:rsid w:val="00DD5B00"/>
    <w:rsid w:val="00DD5BA4"/>
    <w:rsid w:val="00DD5C09"/>
    <w:rsid w:val="00DD5C24"/>
    <w:rsid w:val="00DD5D3D"/>
    <w:rsid w:val="00DD5E6D"/>
    <w:rsid w:val="00DD5FCD"/>
    <w:rsid w:val="00DD6245"/>
    <w:rsid w:val="00DD65B8"/>
    <w:rsid w:val="00DD66F1"/>
    <w:rsid w:val="00DD678B"/>
    <w:rsid w:val="00DD680E"/>
    <w:rsid w:val="00DD6877"/>
    <w:rsid w:val="00DD6993"/>
    <w:rsid w:val="00DD6B99"/>
    <w:rsid w:val="00DD6F48"/>
    <w:rsid w:val="00DD74ED"/>
    <w:rsid w:val="00DD786F"/>
    <w:rsid w:val="00DD788A"/>
    <w:rsid w:val="00DD7A61"/>
    <w:rsid w:val="00DD7DA2"/>
    <w:rsid w:val="00DD7E41"/>
    <w:rsid w:val="00DE0279"/>
    <w:rsid w:val="00DE0BB3"/>
    <w:rsid w:val="00DE0C74"/>
    <w:rsid w:val="00DE0CFE"/>
    <w:rsid w:val="00DE0F45"/>
    <w:rsid w:val="00DE11A4"/>
    <w:rsid w:val="00DE1206"/>
    <w:rsid w:val="00DE1863"/>
    <w:rsid w:val="00DE19E9"/>
    <w:rsid w:val="00DE238F"/>
    <w:rsid w:val="00DE298B"/>
    <w:rsid w:val="00DE29FF"/>
    <w:rsid w:val="00DE2A10"/>
    <w:rsid w:val="00DE2D35"/>
    <w:rsid w:val="00DE2F12"/>
    <w:rsid w:val="00DE329B"/>
    <w:rsid w:val="00DE335B"/>
    <w:rsid w:val="00DE3960"/>
    <w:rsid w:val="00DE3D5B"/>
    <w:rsid w:val="00DE3F23"/>
    <w:rsid w:val="00DE4095"/>
    <w:rsid w:val="00DE4133"/>
    <w:rsid w:val="00DE4322"/>
    <w:rsid w:val="00DE4490"/>
    <w:rsid w:val="00DE47A7"/>
    <w:rsid w:val="00DE4993"/>
    <w:rsid w:val="00DE4BD5"/>
    <w:rsid w:val="00DE4C3E"/>
    <w:rsid w:val="00DE4D23"/>
    <w:rsid w:val="00DE5613"/>
    <w:rsid w:val="00DE591E"/>
    <w:rsid w:val="00DE66C9"/>
    <w:rsid w:val="00DE6766"/>
    <w:rsid w:val="00DE6970"/>
    <w:rsid w:val="00DE6B0C"/>
    <w:rsid w:val="00DE70B7"/>
    <w:rsid w:val="00DE71FC"/>
    <w:rsid w:val="00DE74C5"/>
    <w:rsid w:val="00DE786C"/>
    <w:rsid w:val="00DE78B0"/>
    <w:rsid w:val="00DE79AD"/>
    <w:rsid w:val="00DE7B11"/>
    <w:rsid w:val="00DE7B30"/>
    <w:rsid w:val="00DF001A"/>
    <w:rsid w:val="00DF0CE4"/>
    <w:rsid w:val="00DF1014"/>
    <w:rsid w:val="00DF115B"/>
    <w:rsid w:val="00DF1163"/>
    <w:rsid w:val="00DF1186"/>
    <w:rsid w:val="00DF1434"/>
    <w:rsid w:val="00DF1AB9"/>
    <w:rsid w:val="00DF1E8A"/>
    <w:rsid w:val="00DF20D5"/>
    <w:rsid w:val="00DF211F"/>
    <w:rsid w:val="00DF2270"/>
    <w:rsid w:val="00DF2321"/>
    <w:rsid w:val="00DF232C"/>
    <w:rsid w:val="00DF2778"/>
    <w:rsid w:val="00DF2890"/>
    <w:rsid w:val="00DF301A"/>
    <w:rsid w:val="00DF383A"/>
    <w:rsid w:val="00DF3999"/>
    <w:rsid w:val="00DF400F"/>
    <w:rsid w:val="00DF40F3"/>
    <w:rsid w:val="00DF4A2E"/>
    <w:rsid w:val="00DF4B49"/>
    <w:rsid w:val="00DF4C2A"/>
    <w:rsid w:val="00DF4EAE"/>
    <w:rsid w:val="00DF4FB7"/>
    <w:rsid w:val="00DF518B"/>
    <w:rsid w:val="00DF521B"/>
    <w:rsid w:val="00DF54DE"/>
    <w:rsid w:val="00DF598D"/>
    <w:rsid w:val="00DF5ADA"/>
    <w:rsid w:val="00DF5BA8"/>
    <w:rsid w:val="00DF5FC4"/>
    <w:rsid w:val="00DF653F"/>
    <w:rsid w:val="00DF6691"/>
    <w:rsid w:val="00DF6787"/>
    <w:rsid w:val="00DF6916"/>
    <w:rsid w:val="00DF69F9"/>
    <w:rsid w:val="00DF6BE8"/>
    <w:rsid w:val="00DF6D1C"/>
    <w:rsid w:val="00DF6DD6"/>
    <w:rsid w:val="00DF6F81"/>
    <w:rsid w:val="00DF732E"/>
    <w:rsid w:val="00DF750D"/>
    <w:rsid w:val="00DF7791"/>
    <w:rsid w:val="00DF7831"/>
    <w:rsid w:val="00DF7C81"/>
    <w:rsid w:val="00DF7E15"/>
    <w:rsid w:val="00DF7F6E"/>
    <w:rsid w:val="00E00131"/>
    <w:rsid w:val="00E002EC"/>
    <w:rsid w:val="00E00D4C"/>
    <w:rsid w:val="00E00D4F"/>
    <w:rsid w:val="00E011B9"/>
    <w:rsid w:val="00E01353"/>
    <w:rsid w:val="00E01578"/>
    <w:rsid w:val="00E0163D"/>
    <w:rsid w:val="00E019FF"/>
    <w:rsid w:val="00E0236B"/>
    <w:rsid w:val="00E0264F"/>
    <w:rsid w:val="00E02659"/>
    <w:rsid w:val="00E02A60"/>
    <w:rsid w:val="00E03524"/>
    <w:rsid w:val="00E03E98"/>
    <w:rsid w:val="00E04157"/>
    <w:rsid w:val="00E04219"/>
    <w:rsid w:val="00E04CC1"/>
    <w:rsid w:val="00E05091"/>
    <w:rsid w:val="00E050BE"/>
    <w:rsid w:val="00E054CE"/>
    <w:rsid w:val="00E05ADB"/>
    <w:rsid w:val="00E05B21"/>
    <w:rsid w:val="00E05CA3"/>
    <w:rsid w:val="00E05D22"/>
    <w:rsid w:val="00E066AC"/>
    <w:rsid w:val="00E0670C"/>
    <w:rsid w:val="00E0673B"/>
    <w:rsid w:val="00E0688F"/>
    <w:rsid w:val="00E0689D"/>
    <w:rsid w:val="00E06E99"/>
    <w:rsid w:val="00E07022"/>
    <w:rsid w:val="00E07491"/>
    <w:rsid w:val="00E07550"/>
    <w:rsid w:val="00E0763A"/>
    <w:rsid w:val="00E07AB9"/>
    <w:rsid w:val="00E07E12"/>
    <w:rsid w:val="00E07E7A"/>
    <w:rsid w:val="00E10590"/>
    <w:rsid w:val="00E105FA"/>
    <w:rsid w:val="00E10665"/>
    <w:rsid w:val="00E10B93"/>
    <w:rsid w:val="00E10F9A"/>
    <w:rsid w:val="00E10FEF"/>
    <w:rsid w:val="00E112FC"/>
    <w:rsid w:val="00E113F5"/>
    <w:rsid w:val="00E118F2"/>
    <w:rsid w:val="00E119DD"/>
    <w:rsid w:val="00E11CA3"/>
    <w:rsid w:val="00E11D96"/>
    <w:rsid w:val="00E11E6B"/>
    <w:rsid w:val="00E12275"/>
    <w:rsid w:val="00E123B9"/>
    <w:rsid w:val="00E123DD"/>
    <w:rsid w:val="00E1244C"/>
    <w:rsid w:val="00E124F5"/>
    <w:rsid w:val="00E127B4"/>
    <w:rsid w:val="00E12A04"/>
    <w:rsid w:val="00E12B34"/>
    <w:rsid w:val="00E12BCC"/>
    <w:rsid w:val="00E12E10"/>
    <w:rsid w:val="00E13258"/>
    <w:rsid w:val="00E13C7E"/>
    <w:rsid w:val="00E13ED5"/>
    <w:rsid w:val="00E1408B"/>
    <w:rsid w:val="00E140A9"/>
    <w:rsid w:val="00E14765"/>
    <w:rsid w:val="00E14F61"/>
    <w:rsid w:val="00E15012"/>
    <w:rsid w:val="00E155C4"/>
    <w:rsid w:val="00E158E7"/>
    <w:rsid w:val="00E159C8"/>
    <w:rsid w:val="00E15A61"/>
    <w:rsid w:val="00E15D1F"/>
    <w:rsid w:val="00E15D33"/>
    <w:rsid w:val="00E160C2"/>
    <w:rsid w:val="00E16187"/>
    <w:rsid w:val="00E161CA"/>
    <w:rsid w:val="00E1642C"/>
    <w:rsid w:val="00E167F4"/>
    <w:rsid w:val="00E16809"/>
    <w:rsid w:val="00E16827"/>
    <w:rsid w:val="00E16B86"/>
    <w:rsid w:val="00E16D62"/>
    <w:rsid w:val="00E16F1A"/>
    <w:rsid w:val="00E16F64"/>
    <w:rsid w:val="00E16FBE"/>
    <w:rsid w:val="00E1718E"/>
    <w:rsid w:val="00E1724C"/>
    <w:rsid w:val="00E17280"/>
    <w:rsid w:val="00E1735C"/>
    <w:rsid w:val="00E17593"/>
    <w:rsid w:val="00E17778"/>
    <w:rsid w:val="00E17C3B"/>
    <w:rsid w:val="00E203A4"/>
    <w:rsid w:val="00E20765"/>
    <w:rsid w:val="00E20777"/>
    <w:rsid w:val="00E20C84"/>
    <w:rsid w:val="00E20DB9"/>
    <w:rsid w:val="00E20EDA"/>
    <w:rsid w:val="00E2102B"/>
    <w:rsid w:val="00E211E0"/>
    <w:rsid w:val="00E21529"/>
    <w:rsid w:val="00E21938"/>
    <w:rsid w:val="00E21B60"/>
    <w:rsid w:val="00E21E95"/>
    <w:rsid w:val="00E22413"/>
    <w:rsid w:val="00E22AB3"/>
    <w:rsid w:val="00E22C92"/>
    <w:rsid w:val="00E22EB3"/>
    <w:rsid w:val="00E23111"/>
    <w:rsid w:val="00E232FB"/>
    <w:rsid w:val="00E23561"/>
    <w:rsid w:val="00E23574"/>
    <w:rsid w:val="00E237F5"/>
    <w:rsid w:val="00E2387D"/>
    <w:rsid w:val="00E238C4"/>
    <w:rsid w:val="00E24024"/>
    <w:rsid w:val="00E24373"/>
    <w:rsid w:val="00E2468A"/>
    <w:rsid w:val="00E246F0"/>
    <w:rsid w:val="00E24811"/>
    <w:rsid w:val="00E24961"/>
    <w:rsid w:val="00E24F0A"/>
    <w:rsid w:val="00E250AA"/>
    <w:rsid w:val="00E2517D"/>
    <w:rsid w:val="00E25454"/>
    <w:rsid w:val="00E2551E"/>
    <w:rsid w:val="00E25943"/>
    <w:rsid w:val="00E25A61"/>
    <w:rsid w:val="00E25F94"/>
    <w:rsid w:val="00E26691"/>
    <w:rsid w:val="00E26758"/>
    <w:rsid w:val="00E267F7"/>
    <w:rsid w:val="00E26A3D"/>
    <w:rsid w:val="00E26D73"/>
    <w:rsid w:val="00E26DC0"/>
    <w:rsid w:val="00E26FC7"/>
    <w:rsid w:val="00E2710C"/>
    <w:rsid w:val="00E275D5"/>
    <w:rsid w:val="00E27609"/>
    <w:rsid w:val="00E278B2"/>
    <w:rsid w:val="00E27B54"/>
    <w:rsid w:val="00E27CF1"/>
    <w:rsid w:val="00E27FC6"/>
    <w:rsid w:val="00E30171"/>
    <w:rsid w:val="00E30307"/>
    <w:rsid w:val="00E30570"/>
    <w:rsid w:val="00E305E3"/>
    <w:rsid w:val="00E3067A"/>
    <w:rsid w:val="00E30DEF"/>
    <w:rsid w:val="00E30E68"/>
    <w:rsid w:val="00E310E7"/>
    <w:rsid w:val="00E31AF3"/>
    <w:rsid w:val="00E31D72"/>
    <w:rsid w:val="00E31DA1"/>
    <w:rsid w:val="00E31E31"/>
    <w:rsid w:val="00E31FC4"/>
    <w:rsid w:val="00E3265E"/>
    <w:rsid w:val="00E328AE"/>
    <w:rsid w:val="00E32E8A"/>
    <w:rsid w:val="00E32F26"/>
    <w:rsid w:val="00E33093"/>
    <w:rsid w:val="00E332A1"/>
    <w:rsid w:val="00E3350C"/>
    <w:rsid w:val="00E339B8"/>
    <w:rsid w:val="00E33AA4"/>
    <w:rsid w:val="00E33B5B"/>
    <w:rsid w:val="00E33BD1"/>
    <w:rsid w:val="00E33F36"/>
    <w:rsid w:val="00E3408D"/>
    <w:rsid w:val="00E3426B"/>
    <w:rsid w:val="00E3440B"/>
    <w:rsid w:val="00E3465F"/>
    <w:rsid w:val="00E3472D"/>
    <w:rsid w:val="00E34A3F"/>
    <w:rsid w:val="00E34EE4"/>
    <w:rsid w:val="00E350E1"/>
    <w:rsid w:val="00E35535"/>
    <w:rsid w:val="00E357EC"/>
    <w:rsid w:val="00E35842"/>
    <w:rsid w:val="00E35A08"/>
    <w:rsid w:val="00E35AF1"/>
    <w:rsid w:val="00E35D74"/>
    <w:rsid w:val="00E35D8C"/>
    <w:rsid w:val="00E364FC"/>
    <w:rsid w:val="00E368F6"/>
    <w:rsid w:val="00E36A85"/>
    <w:rsid w:val="00E37129"/>
    <w:rsid w:val="00E37517"/>
    <w:rsid w:val="00E37743"/>
    <w:rsid w:val="00E377A6"/>
    <w:rsid w:val="00E37D49"/>
    <w:rsid w:val="00E37F11"/>
    <w:rsid w:val="00E40391"/>
    <w:rsid w:val="00E4055E"/>
    <w:rsid w:val="00E40639"/>
    <w:rsid w:val="00E40694"/>
    <w:rsid w:val="00E409D9"/>
    <w:rsid w:val="00E40AC3"/>
    <w:rsid w:val="00E40CC7"/>
    <w:rsid w:val="00E40DE4"/>
    <w:rsid w:val="00E40E9A"/>
    <w:rsid w:val="00E411AE"/>
    <w:rsid w:val="00E41471"/>
    <w:rsid w:val="00E4157C"/>
    <w:rsid w:val="00E4165D"/>
    <w:rsid w:val="00E41E27"/>
    <w:rsid w:val="00E42681"/>
    <w:rsid w:val="00E428ED"/>
    <w:rsid w:val="00E42AF3"/>
    <w:rsid w:val="00E42B13"/>
    <w:rsid w:val="00E42B9D"/>
    <w:rsid w:val="00E42D70"/>
    <w:rsid w:val="00E43107"/>
    <w:rsid w:val="00E4315E"/>
    <w:rsid w:val="00E435CF"/>
    <w:rsid w:val="00E438D1"/>
    <w:rsid w:val="00E440C4"/>
    <w:rsid w:val="00E4495A"/>
    <w:rsid w:val="00E44996"/>
    <w:rsid w:val="00E44A23"/>
    <w:rsid w:val="00E44AD2"/>
    <w:rsid w:val="00E44B4A"/>
    <w:rsid w:val="00E44D81"/>
    <w:rsid w:val="00E44FBC"/>
    <w:rsid w:val="00E45131"/>
    <w:rsid w:val="00E45383"/>
    <w:rsid w:val="00E459FF"/>
    <w:rsid w:val="00E45A30"/>
    <w:rsid w:val="00E45CCE"/>
    <w:rsid w:val="00E45EA6"/>
    <w:rsid w:val="00E464BA"/>
    <w:rsid w:val="00E466B2"/>
    <w:rsid w:val="00E467E5"/>
    <w:rsid w:val="00E46911"/>
    <w:rsid w:val="00E46964"/>
    <w:rsid w:val="00E46E72"/>
    <w:rsid w:val="00E46EEF"/>
    <w:rsid w:val="00E47119"/>
    <w:rsid w:val="00E471DA"/>
    <w:rsid w:val="00E473FB"/>
    <w:rsid w:val="00E4764F"/>
    <w:rsid w:val="00E47883"/>
    <w:rsid w:val="00E47AAF"/>
    <w:rsid w:val="00E47B85"/>
    <w:rsid w:val="00E5007A"/>
    <w:rsid w:val="00E500F1"/>
    <w:rsid w:val="00E50393"/>
    <w:rsid w:val="00E50666"/>
    <w:rsid w:val="00E507F8"/>
    <w:rsid w:val="00E50DAE"/>
    <w:rsid w:val="00E512B6"/>
    <w:rsid w:val="00E5165B"/>
    <w:rsid w:val="00E51728"/>
    <w:rsid w:val="00E5191E"/>
    <w:rsid w:val="00E519DE"/>
    <w:rsid w:val="00E51B45"/>
    <w:rsid w:val="00E51D72"/>
    <w:rsid w:val="00E51DCB"/>
    <w:rsid w:val="00E52601"/>
    <w:rsid w:val="00E52848"/>
    <w:rsid w:val="00E52A61"/>
    <w:rsid w:val="00E533B3"/>
    <w:rsid w:val="00E533CA"/>
    <w:rsid w:val="00E53424"/>
    <w:rsid w:val="00E5378A"/>
    <w:rsid w:val="00E53C2E"/>
    <w:rsid w:val="00E53C44"/>
    <w:rsid w:val="00E5499D"/>
    <w:rsid w:val="00E549F1"/>
    <w:rsid w:val="00E54B0A"/>
    <w:rsid w:val="00E54C96"/>
    <w:rsid w:val="00E54CB3"/>
    <w:rsid w:val="00E54EDF"/>
    <w:rsid w:val="00E54F40"/>
    <w:rsid w:val="00E54F9A"/>
    <w:rsid w:val="00E550AF"/>
    <w:rsid w:val="00E5514E"/>
    <w:rsid w:val="00E55192"/>
    <w:rsid w:val="00E55880"/>
    <w:rsid w:val="00E559FB"/>
    <w:rsid w:val="00E55B5D"/>
    <w:rsid w:val="00E55BDD"/>
    <w:rsid w:val="00E55E77"/>
    <w:rsid w:val="00E561C7"/>
    <w:rsid w:val="00E56933"/>
    <w:rsid w:val="00E56C0D"/>
    <w:rsid w:val="00E56D64"/>
    <w:rsid w:val="00E56D78"/>
    <w:rsid w:val="00E5750C"/>
    <w:rsid w:val="00E6013F"/>
    <w:rsid w:val="00E601D2"/>
    <w:rsid w:val="00E6041F"/>
    <w:rsid w:val="00E60678"/>
    <w:rsid w:val="00E606AE"/>
    <w:rsid w:val="00E60BAB"/>
    <w:rsid w:val="00E60F2E"/>
    <w:rsid w:val="00E614F3"/>
    <w:rsid w:val="00E61522"/>
    <w:rsid w:val="00E61A46"/>
    <w:rsid w:val="00E61B63"/>
    <w:rsid w:val="00E61D70"/>
    <w:rsid w:val="00E61D7B"/>
    <w:rsid w:val="00E61D8D"/>
    <w:rsid w:val="00E61E38"/>
    <w:rsid w:val="00E62272"/>
    <w:rsid w:val="00E62789"/>
    <w:rsid w:val="00E62962"/>
    <w:rsid w:val="00E629AA"/>
    <w:rsid w:val="00E62C66"/>
    <w:rsid w:val="00E62EAD"/>
    <w:rsid w:val="00E631FC"/>
    <w:rsid w:val="00E634D8"/>
    <w:rsid w:val="00E63972"/>
    <w:rsid w:val="00E63D78"/>
    <w:rsid w:val="00E64007"/>
    <w:rsid w:val="00E64048"/>
    <w:rsid w:val="00E6414D"/>
    <w:rsid w:val="00E643DE"/>
    <w:rsid w:val="00E64C54"/>
    <w:rsid w:val="00E64F9B"/>
    <w:rsid w:val="00E64FB3"/>
    <w:rsid w:val="00E6616B"/>
    <w:rsid w:val="00E662A2"/>
    <w:rsid w:val="00E663E3"/>
    <w:rsid w:val="00E66827"/>
    <w:rsid w:val="00E6690B"/>
    <w:rsid w:val="00E669AA"/>
    <w:rsid w:val="00E66B15"/>
    <w:rsid w:val="00E67281"/>
    <w:rsid w:val="00E67480"/>
    <w:rsid w:val="00E675A6"/>
    <w:rsid w:val="00E676C1"/>
    <w:rsid w:val="00E676E0"/>
    <w:rsid w:val="00E67CA4"/>
    <w:rsid w:val="00E67EB5"/>
    <w:rsid w:val="00E67F64"/>
    <w:rsid w:val="00E70032"/>
    <w:rsid w:val="00E70183"/>
    <w:rsid w:val="00E70815"/>
    <w:rsid w:val="00E70BEF"/>
    <w:rsid w:val="00E70C46"/>
    <w:rsid w:val="00E70D01"/>
    <w:rsid w:val="00E710F5"/>
    <w:rsid w:val="00E71108"/>
    <w:rsid w:val="00E7127D"/>
    <w:rsid w:val="00E71456"/>
    <w:rsid w:val="00E7173B"/>
    <w:rsid w:val="00E7178A"/>
    <w:rsid w:val="00E717EA"/>
    <w:rsid w:val="00E71814"/>
    <w:rsid w:val="00E71861"/>
    <w:rsid w:val="00E71B7A"/>
    <w:rsid w:val="00E722F1"/>
    <w:rsid w:val="00E722F4"/>
    <w:rsid w:val="00E724B4"/>
    <w:rsid w:val="00E72732"/>
    <w:rsid w:val="00E72C4B"/>
    <w:rsid w:val="00E72EDE"/>
    <w:rsid w:val="00E73236"/>
    <w:rsid w:val="00E73494"/>
    <w:rsid w:val="00E73575"/>
    <w:rsid w:val="00E735D6"/>
    <w:rsid w:val="00E735ED"/>
    <w:rsid w:val="00E73771"/>
    <w:rsid w:val="00E73BB3"/>
    <w:rsid w:val="00E73DEE"/>
    <w:rsid w:val="00E742B8"/>
    <w:rsid w:val="00E74455"/>
    <w:rsid w:val="00E7448E"/>
    <w:rsid w:val="00E7469D"/>
    <w:rsid w:val="00E74A15"/>
    <w:rsid w:val="00E74AB2"/>
    <w:rsid w:val="00E75019"/>
    <w:rsid w:val="00E7526C"/>
    <w:rsid w:val="00E755FA"/>
    <w:rsid w:val="00E755FE"/>
    <w:rsid w:val="00E7580D"/>
    <w:rsid w:val="00E759F6"/>
    <w:rsid w:val="00E76317"/>
    <w:rsid w:val="00E7631B"/>
    <w:rsid w:val="00E764C9"/>
    <w:rsid w:val="00E76680"/>
    <w:rsid w:val="00E76953"/>
    <w:rsid w:val="00E76B8E"/>
    <w:rsid w:val="00E76B9C"/>
    <w:rsid w:val="00E76BC4"/>
    <w:rsid w:val="00E76C8E"/>
    <w:rsid w:val="00E76D9B"/>
    <w:rsid w:val="00E76EE5"/>
    <w:rsid w:val="00E77042"/>
    <w:rsid w:val="00E77230"/>
    <w:rsid w:val="00E7755F"/>
    <w:rsid w:val="00E776FA"/>
    <w:rsid w:val="00E777F6"/>
    <w:rsid w:val="00E77CC0"/>
    <w:rsid w:val="00E77D6C"/>
    <w:rsid w:val="00E80356"/>
    <w:rsid w:val="00E80F87"/>
    <w:rsid w:val="00E80FEA"/>
    <w:rsid w:val="00E81001"/>
    <w:rsid w:val="00E813BE"/>
    <w:rsid w:val="00E81790"/>
    <w:rsid w:val="00E81922"/>
    <w:rsid w:val="00E8193C"/>
    <w:rsid w:val="00E81A47"/>
    <w:rsid w:val="00E81A4E"/>
    <w:rsid w:val="00E81C57"/>
    <w:rsid w:val="00E81EE2"/>
    <w:rsid w:val="00E8248B"/>
    <w:rsid w:val="00E82694"/>
    <w:rsid w:val="00E82727"/>
    <w:rsid w:val="00E82972"/>
    <w:rsid w:val="00E8328F"/>
    <w:rsid w:val="00E83982"/>
    <w:rsid w:val="00E839C4"/>
    <w:rsid w:val="00E83E65"/>
    <w:rsid w:val="00E8457E"/>
    <w:rsid w:val="00E846C2"/>
    <w:rsid w:val="00E849D5"/>
    <w:rsid w:val="00E849FA"/>
    <w:rsid w:val="00E84CD1"/>
    <w:rsid w:val="00E84D7C"/>
    <w:rsid w:val="00E84DCB"/>
    <w:rsid w:val="00E84DE9"/>
    <w:rsid w:val="00E84E80"/>
    <w:rsid w:val="00E8511A"/>
    <w:rsid w:val="00E85170"/>
    <w:rsid w:val="00E851FE"/>
    <w:rsid w:val="00E85351"/>
    <w:rsid w:val="00E853DA"/>
    <w:rsid w:val="00E85A4D"/>
    <w:rsid w:val="00E85CF3"/>
    <w:rsid w:val="00E860F9"/>
    <w:rsid w:val="00E86337"/>
    <w:rsid w:val="00E86432"/>
    <w:rsid w:val="00E866C9"/>
    <w:rsid w:val="00E868C9"/>
    <w:rsid w:val="00E86A06"/>
    <w:rsid w:val="00E86C6F"/>
    <w:rsid w:val="00E8720B"/>
    <w:rsid w:val="00E87514"/>
    <w:rsid w:val="00E876D7"/>
    <w:rsid w:val="00E877CB"/>
    <w:rsid w:val="00E87A1A"/>
    <w:rsid w:val="00E87A2D"/>
    <w:rsid w:val="00E87C21"/>
    <w:rsid w:val="00E87EDD"/>
    <w:rsid w:val="00E9018C"/>
    <w:rsid w:val="00E901A6"/>
    <w:rsid w:val="00E904EC"/>
    <w:rsid w:val="00E905BC"/>
    <w:rsid w:val="00E90958"/>
    <w:rsid w:val="00E90A47"/>
    <w:rsid w:val="00E90B36"/>
    <w:rsid w:val="00E90CF8"/>
    <w:rsid w:val="00E90F4B"/>
    <w:rsid w:val="00E91177"/>
    <w:rsid w:val="00E9127F"/>
    <w:rsid w:val="00E913FD"/>
    <w:rsid w:val="00E915C0"/>
    <w:rsid w:val="00E91813"/>
    <w:rsid w:val="00E91A43"/>
    <w:rsid w:val="00E91BA1"/>
    <w:rsid w:val="00E920DF"/>
    <w:rsid w:val="00E9263E"/>
    <w:rsid w:val="00E92681"/>
    <w:rsid w:val="00E92B43"/>
    <w:rsid w:val="00E92E75"/>
    <w:rsid w:val="00E92F34"/>
    <w:rsid w:val="00E93360"/>
    <w:rsid w:val="00E933D1"/>
    <w:rsid w:val="00E93CBF"/>
    <w:rsid w:val="00E93E5A"/>
    <w:rsid w:val="00E94162"/>
    <w:rsid w:val="00E9442B"/>
    <w:rsid w:val="00E94474"/>
    <w:rsid w:val="00E946DF"/>
    <w:rsid w:val="00E949A1"/>
    <w:rsid w:val="00E95144"/>
    <w:rsid w:val="00E954B6"/>
    <w:rsid w:val="00E95727"/>
    <w:rsid w:val="00E95755"/>
    <w:rsid w:val="00E958E9"/>
    <w:rsid w:val="00E95B79"/>
    <w:rsid w:val="00E95E41"/>
    <w:rsid w:val="00E95E6A"/>
    <w:rsid w:val="00E95EA7"/>
    <w:rsid w:val="00E960FC"/>
    <w:rsid w:val="00E96287"/>
    <w:rsid w:val="00E96368"/>
    <w:rsid w:val="00E967F4"/>
    <w:rsid w:val="00E96C04"/>
    <w:rsid w:val="00E96CA3"/>
    <w:rsid w:val="00E96D0E"/>
    <w:rsid w:val="00E97333"/>
    <w:rsid w:val="00E9746B"/>
    <w:rsid w:val="00E97473"/>
    <w:rsid w:val="00E97519"/>
    <w:rsid w:val="00E97789"/>
    <w:rsid w:val="00E9791C"/>
    <w:rsid w:val="00E979A1"/>
    <w:rsid w:val="00E97DD4"/>
    <w:rsid w:val="00EA0341"/>
    <w:rsid w:val="00EA04B7"/>
    <w:rsid w:val="00EA074C"/>
    <w:rsid w:val="00EA0B69"/>
    <w:rsid w:val="00EA0D1C"/>
    <w:rsid w:val="00EA0F3C"/>
    <w:rsid w:val="00EA143B"/>
    <w:rsid w:val="00EA1F9C"/>
    <w:rsid w:val="00EA2669"/>
    <w:rsid w:val="00EA29BF"/>
    <w:rsid w:val="00EA2ACA"/>
    <w:rsid w:val="00EA2F15"/>
    <w:rsid w:val="00EA3154"/>
    <w:rsid w:val="00EA325B"/>
    <w:rsid w:val="00EA3321"/>
    <w:rsid w:val="00EA3349"/>
    <w:rsid w:val="00EA3387"/>
    <w:rsid w:val="00EA3A67"/>
    <w:rsid w:val="00EA3E55"/>
    <w:rsid w:val="00EA41D6"/>
    <w:rsid w:val="00EA4254"/>
    <w:rsid w:val="00EA44F9"/>
    <w:rsid w:val="00EA45A2"/>
    <w:rsid w:val="00EA49A5"/>
    <w:rsid w:val="00EA5168"/>
    <w:rsid w:val="00EA51EE"/>
    <w:rsid w:val="00EA53B2"/>
    <w:rsid w:val="00EA54CE"/>
    <w:rsid w:val="00EA5C4D"/>
    <w:rsid w:val="00EA5D22"/>
    <w:rsid w:val="00EA6148"/>
    <w:rsid w:val="00EA6436"/>
    <w:rsid w:val="00EA68A4"/>
    <w:rsid w:val="00EA6945"/>
    <w:rsid w:val="00EA695B"/>
    <w:rsid w:val="00EA73F6"/>
    <w:rsid w:val="00EA74B7"/>
    <w:rsid w:val="00EA7584"/>
    <w:rsid w:val="00EA7922"/>
    <w:rsid w:val="00EB00F4"/>
    <w:rsid w:val="00EB0408"/>
    <w:rsid w:val="00EB066D"/>
    <w:rsid w:val="00EB0B83"/>
    <w:rsid w:val="00EB0CE8"/>
    <w:rsid w:val="00EB0E6D"/>
    <w:rsid w:val="00EB0E8F"/>
    <w:rsid w:val="00EB0FBE"/>
    <w:rsid w:val="00EB13FD"/>
    <w:rsid w:val="00EB1EA7"/>
    <w:rsid w:val="00EB200D"/>
    <w:rsid w:val="00EB20D6"/>
    <w:rsid w:val="00EB228B"/>
    <w:rsid w:val="00EB23DE"/>
    <w:rsid w:val="00EB23E0"/>
    <w:rsid w:val="00EB2426"/>
    <w:rsid w:val="00EB28C3"/>
    <w:rsid w:val="00EB291F"/>
    <w:rsid w:val="00EB2A74"/>
    <w:rsid w:val="00EB2C7E"/>
    <w:rsid w:val="00EB2D38"/>
    <w:rsid w:val="00EB2E97"/>
    <w:rsid w:val="00EB301D"/>
    <w:rsid w:val="00EB30C3"/>
    <w:rsid w:val="00EB31AC"/>
    <w:rsid w:val="00EB334D"/>
    <w:rsid w:val="00EB36AF"/>
    <w:rsid w:val="00EB36F2"/>
    <w:rsid w:val="00EB3A5B"/>
    <w:rsid w:val="00EB3BEA"/>
    <w:rsid w:val="00EB462E"/>
    <w:rsid w:val="00EB48CC"/>
    <w:rsid w:val="00EB4B75"/>
    <w:rsid w:val="00EB4EA5"/>
    <w:rsid w:val="00EB4F53"/>
    <w:rsid w:val="00EB4F8B"/>
    <w:rsid w:val="00EB5452"/>
    <w:rsid w:val="00EB5581"/>
    <w:rsid w:val="00EB5DC4"/>
    <w:rsid w:val="00EB608C"/>
    <w:rsid w:val="00EB62DD"/>
    <w:rsid w:val="00EB6605"/>
    <w:rsid w:val="00EB669E"/>
    <w:rsid w:val="00EB67E8"/>
    <w:rsid w:val="00EB69AF"/>
    <w:rsid w:val="00EB6E70"/>
    <w:rsid w:val="00EB7098"/>
    <w:rsid w:val="00EB72B9"/>
    <w:rsid w:val="00EB79CE"/>
    <w:rsid w:val="00EC0241"/>
    <w:rsid w:val="00EC0552"/>
    <w:rsid w:val="00EC05F7"/>
    <w:rsid w:val="00EC0818"/>
    <w:rsid w:val="00EC0B33"/>
    <w:rsid w:val="00EC0DA1"/>
    <w:rsid w:val="00EC0DF9"/>
    <w:rsid w:val="00EC1145"/>
    <w:rsid w:val="00EC11B5"/>
    <w:rsid w:val="00EC1425"/>
    <w:rsid w:val="00EC145F"/>
    <w:rsid w:val="00EC163F"/>
    <w:rsid w:val="00EC17ED"/>
    <w:rsid w:val="00EC1985"/>
    <w:rsid w:val="00EC19F6"/>
    <w:rsid w:val="00EC24BA"/>
    <w:rsid w:val="00EC26A2"/>
    <w:rsid w:val="00EC284A"/>
    <w:rsid w:val="00EC2945"/>
    <w:rsid w:val="00EC29F0"/>
    <w:rsid w:val="00EC2B95"/>
    <w:rsid w:val="00EC302F"/>
    <w:rsid w:val="00EC30AD"/>
    <w:rsid w:val="00EC3323"/>
    <w:rsid w:val="00EC33D2"/>
    <w:rsid w:val="00EC343D"/>
    <w:rsid w:val="00EC345C"/>
    <w:rsid w:val="00EC368F"/>
    <w:rsid w:val="00EC37B6"/>
    <w:rsid w:val="00EC37F3"/>
    <w:rsid w:val="00EC3A8A"/>
    <w:rsid w:val="00EC3C90"/>
    <w:rsid w:val="00EC3DFA"/>
    <w:rsid w:val="00EC455F"/>
    <w:rsid w:val="00EC46A5"/>
    <w:rsid w:val="00EC493D"/>
    <w:rsid w:val="00EC5071"/>
    <w:rsid w:val="00EC58D3"/>
    <w:rsid w:val="00EC5A9B"/>
    <w:rsid w:val="00EC61C1"/>
    <w:rsid w:val="00EC6261"/>
    <w:rsid w:val="00EC6658"/>
    <w:rsid w:val="00EC710E"/>
    <w:rsid w:val="00EC71C6"/>
    <w:rsid w:val="00EC730A"/>
    <w:rsid w:val="00EC74CA"/>
    <w:rsid w:val="00EC7918"/>
    <w:rsid w:val="00ED0255"/>
    <w:rsid w:val="00ED048B"/>
    <w:rsid w:val="00ED05A2"/>
    <w:rsid w:val="00ED0633"/>
    <w:rsid w:val="00ED0932"/>
    <w:rsid w:val="00ED0BC3"/>
    <w:rsid w:val="00ED0CAF"/>
    <w:rsid w:val="00ED0D75"/>
    <w:rsid w:val="00ED0EB5"/>
    <w:rsid w:val="00ED0FDA"/>
    <w:rsid w:val="00ED1256"/>
    <w:rsid w:val="00ED17C2"/>
    <w:rsid w:val="00ED1B9F"/>
    <w:rsid w:val="00ED1CAA"/>
    <w:rsid w:val="00ED212D"/>
    <w:rsid w:val="00ED217A"/>
    <w:rsid w:val="00ED2386"/>
    <w:rsid w:val="00ED253D"/>
    <w:rsid w:val="00ED27C2"/>
    <w:rsid w:val="00ED2817"/>
    <w:rsid w:val="00ED2B02"/>
    <w:rsid w:val="00ED2EB9"/>
    <w:rsid w:val="00ED34A3"/>
    <w:rsid w:val="00ED34E8"/>
    <w:rsid w:val="00ED3584"/>
    <w:rsid w:val="00ED3A74"/>
    <w:rsid w:val="00ED3AE8"/>
    <w:rsid w:val="00ED4311"/>
    <w:rsid w:val="00ED4547"/>
    <w:rsid w:val="00ED4640"/>
    <w:rsid w:val="00ED4794"/>
    <w:rsid w:val="00ED48C0"/>
    <w:rsid w:val="00ED4DD2"/>
    <w:rsid w:val="00ED5105"/>
    <w:rsid w:val="00ED5436"/>
    <w:rsid w:val="00ED577F"/>
    <w:rsid w:val="00ED5E43"/>
    <w:rsid w:val="00ED6600"/>
    <w:rsid w:val="00ED6656"/>
    <w:rsid w:val="00ED6877"/>
    <w:rsid w:val="00ED68A2"/>
    <w:rsid w:val="00ED70D7"/>
    <w:rsid w:val="00ED76B6"/>
    <w:rsid w:val="00ED76BE"/>
    <w:rsid w:val="00ED7C23"/>
    <w:rsid w:val="00ED7D87"/>
    <w:rsid w:val="00ED7FA4"/>
    <w:rsid w:val="00EE0174"/>
    <w:rsid w:val="00EE01F4"/>
    <w:rsid w:val="00EE04A7"/>
    <w:rsid w:val="00EE06A6"/>
    <w:rsid w:val="00EE1093"/>
    <w:rsid w:val="00EE112A"/>
    <w:rsid w:val="00EE1830"/>
    <w:rsid w:val="00EE19F1"/>
    <w:rsid w:val="00EE1A8C"/>
    <w:rsid w:val="00EE1C21"/>
    <w:rsid w:val="00EE211F"/>
    <w:rsid w:val="00EE21F8"/>
    <w:rsid w:val="00EE228F"/>
    <w:rsid w:val="00EE23F1"/>
    <w:rsid w:val="00EE265C"/>
    <w:rsid w:val="00EE268B"/>
    <w:rsid w:val="00EE2700"/>
    <w:rsid w:val="00EE299F"/>
    <w:rsid w:val="00EE2C2C"/>
    <w:rsid w:val="00EE2D6D"/>
    <w:rsid w:val="00EE36B3"/>
    <w:rsid w:val="00EE3DD9"/>
    <w:rsid w:val="00EE41D4"/>
    <w:rsid w:val="00EE43F3"/>
    <w:rsid w:val="00EE454E"/>
    <w:rsid w:val="00EE4DA8"/>
    <w:rsid w:val="00EE5259"/>
    <w:rsid w:val="00EE529D"/>
    <w:rsid w:val="00EE5439"/>
    <w:rsid w:val="00EE549A"/>
    <w:rsid w:val="00EE5619"/>
    <w:rsid w:val="00EE56D6"/>
    <w:rsid w:val="00EE5821"/>
    <w:rsid w:val="00EE5A0A"/>
    <w:rsid w:val="00EE5B46"/>
    <w:rsid w:val="00EE5F63"/>
    <w:rsid w:val="00EE677C"/>
    <w:rsid w:val="00EE6E38"/>
    <w:rsid w:val="00EE700C"/>
    <w:rsid w:val="00EE70C5"/>
    <w:rsid w:val="00EE70FC"/>
    <w:rsid w:val="00EE73AF"/>
    <w:rsid w:val="00EE7842"/>
    <w:rsid w:val="00EE786C"/>
    <w:rsid w:val="00EE7CD9"/>
    <w:rsid w:val="00EE7EC9"/>
    <w:rsid w:val="00EF004C"/>
    <w:rsid w:val="00EF0113"/>
    <w:rsid w:val="00EF01B5"/>
    <w:rsid w:val="00EF0412"/>
    <w:rsid w:val="00EF041F"/>
    <w:rsid w:val="00EF05DD"/>
    <w:rsid w:val="00EF07D7"/>
    <w:rsid w:val="00EF09C9"/>
    <w:rsid w:val="00EF0D97"/>
    <w:rsid w:val="00EF10F8"/>
    <w:rsid w:val="00EF1345"/>
    <w:rsid w:val="00EF1494"/>
    <w:rsid w:val="00EF16F8"/>
    <w:rsid w:val="00EF1861"/>
    <w:rsid w:val="00EF1908"/>
    <w:rsid w:val="00EF2118"/>
    <w:rsid w:val="00EF2477"/>
    <w:rsid w:val="00EF278A"/>
    <w:rsid w:val="00EF283A"/>
    <w:rsid w:val="00EF293C"/>
    <w:rsid w:val="00EF2AA6"/>
    <w:rsid w:val="00EF2B5E"/>
    <w:rsid w:val="00EF3047"/>
    <w:rsid w:val="00EF342E"/>
    <w:rsid w:val="00EF3B59"/>
    <w:rsid w:val="00EF3BF9"/>
    <w:rsid w:val="00EF3CB5"/>
    <w:rsid w:val="00EF3E47"/>
    <w:rsid w:val="00EF3F68"/>
    <w:rsid w:val="00EF42B8"/>
    <w:rsid w:val="00EF4553"/>
    <w:rsid w:val="00EF45B0"/>
    <w:rsid w:val="00EF45E5"/>
    <w:rsid w:val="00EF4743"/>
    <w:rsid w:val="00EF479B"/>
    <w:rsid w:val="00EF4825"/>
    <w:rsid w:val="00EF49DE"/>
    <w:rsid w:val="00EF4B2A"/>
    <w:rsid w:val="00EF4B37"/>
    <w:rsid w:val="00EF4CBC"/>
    <w:rsid w:val="00EF55A3"/>
    <w:rsid w:val="00EF5863"/>
    <w:rsid w:val="00EF5C13"/>
    <w:rsid w:val="00EF5D66"/>
    <w:rsid w:val="00EF5E95"/>
    <w:rsid w:val="00EF62DC"/>
    <w:rsid w:val="00EF632A"/>
    <w:rsid w:val="00EF66B7"/>
    <w:rsid w:val="00EF6917"/>
    <w:rsid w:val="00EF6B30"/>
    <w:rsid w:val="00EF6B73"/>
    <w:rsid w:val="00EF6FFB"/>
    <w:rsid w:val="00EF71CB"/>
    <w:rsid w:val="00EF71FF"/>
    <w:rsid w:val="00EF7397"/>
    <w:rsid w:val="00EF758D"/>
    <w:rsid w:val="00EF75AA"/>
    <w:rsid w:val="00EF7768"/>
    <w:rsid w:val="00EF7776"/>
    <w:rsid w:val="00EF7A67"/>
    <w:rsid w:val="00EF7F6E"/>
    <w:rsid w:val="00F00365"/>
    <w:rsid w:val="00F005A9"/>
    <w:rsid w:val="00F00D2C"/>
    <w:rsid w:val="00F00EAD"/>
    <w:rsid w:val="00F01133"/>
    <w:rsid w:val="00F01196"/>
    <w:rsid w:val="00F013E3"/>
    <w:rsid w:val="00F0145F"/>
    <w:rsid w:val="00F01722"/>
    <w:rsid w:val="00F018C7"/>
    <w:rsid w:val="00F01DA2"/>
    <w:rsid w:val="00F024E7"/>
    <w:rsid w:val="00F024FB"/>
    <w:rsid w:val="00F02A3B"/>
    <w:rsid w:val="00F02B16"/>
    <w:rsid w:val="00F02C58"/>
    <w:rsid w:val="00F02D32"/>
    <w:rsid w:val="00F03681"/>
    <w:rsid w:val="00F037E1"/>
    <w:rsid w:val="00F0381E"/>
    <w:rsid w:val="00F038FD"/>
    <w:rsid w:val="00F040C7"/>
    <w:rsid w:val="00F040D3"/>
    <w:rsid w:val="00F0468C"/>
    <w:rsid w:val="00F04AF9"/>
    <w:rsid w:val="00F04B38"/>
    <w:rsid w:val="00F04BBD"/>
    <w:rsid w:val="00F04C5E"/>
    <w:rsid w:val="00F0511E"/>
    <w:rsid w:val="00F0512D"/>
    <w:rsid w:val="00F054D9"/>
    <w:rsid w:val="00F05560"/>
    <w:rsid w:val="00F05AE5"/>
    <w:rsid w:val="00F05B26"/>
    <w:rsid w:val="00F05E86"/>
    <w:rsid w:val="00F0660A"/>
    <w:rsid w:val="00F068DB"/>
    <w:rsid w:val="00F06AD6"/>
    <w:rsid w:val="00F06B6B"/>
    <w:rsid w:val="00F06DCE"/>
    <w:rsid w:val="00F06EE6"/>
    <w:rsid w:val="00F070CD"/>
    <w:rsid w:val="00F072C9"/>
    <w:rsid w:val="00F072CB"/>
    <w:rsid w:val="00F07503"/>
    <w:rsid w:val="00F07543"/>
    <w:rsid w:val="00F079F0"/>
    <w:rsid w:val="00F07C08"/>
    <w:rsid w:val="00F07FA0"/>
    <w:rsid w:val="00F100AB"/>
    <w:rsid w:val="00F1029A"/>
    <w:rsid w:val="00F10494"/>
    <w:rsid w:val="00F1050E"/>
    <w:rsid w:val="00F10BF9"/>
    <w:rsid w:val="00F1189A"/>
    <w:rsid w:val="00F120C2"/>
    <w:rsid w:val="00F1213B"/>
    <w:rsid w:val="00F12863"/>
    <w:rsid w:val="00F12BF0"/>
    <w:rsid w:val="00F12C66"/>
    <w:rsid w:val="00F12D84"/>
    <w:rsid w:val="00F12EA7"/>
    <w:rsid w:val="00F131F0"/>
    <w:rsid w:val="00F132D7"/>
    <w:rsid w:val="00F133A0"/>
    <w:rsid w:val="00F133B3"/>
    <w:rsid w:val="00F136A3"/>
    <w:rsid w:val="00F136DB"/>
    <w:rsid w:val="00F13936"/>
    <w:rsid w:val="00F13BCA"/>
    <w:rsid w:val="00F13C03"/>
    <w:rsid w:val="00F13E12"/>
    <w:rsid w:val="00F14F37"/>
    <w:rsid w:val="00F150A9"/>
    <w:rsid w:val="00F150F9"/>
    <w:rsid w:val="00F15210"/>
    <w:rsid w:val="00F1534D"/>
    <w:rsid w:val="00F15822"/>
    <w:rsid w:val="00F15F95"/>
    <w:rsid w:val="00F16392"/>
    <w:rsid w:val="00F167CC"/>
    <w:rsid w:val="00F167E4"/>
    <w:rsid w:val="00F167E9"/>
    <w:rsid w:val="00F16981"/>
    <w:rsid w:val="00F16D0F"/>
    <w:rsid w:val="00F17166"/>
    <w:rsid w:val="00F176A1"/>
    <w:rsid w:val="00F17AA2"/>
    <w:rsid w:val="00F20345"/>
    <w:rsid w:val="00F2034F"/>
    <w:rsid w:val="00F207DF"/>
    <w:rsid w:val="00F20B07"/>
    <w:rsid w:val="00F20BFC"/>
    <w:rsid w:val="00F20D76"/>
    <w:rsid w:val="00F2109B"/>
    <w:rsid w:val="00F21110"/>
    <w:rsid w:val="00F21172"/>
    <w:rsid w:val="00F2142A"/>
    <w:rsid w:val="00F214EE"/>
    <w:rsid w:val="00F2152E"/>
    <w:rsid w:val="00F21C26"/>
    <w:rsid w:val="00F21D6F"/>
    <w:rsid w:val="00F21F86"/>
    <w:rsid w:val="00F2209F"/>
    <w:rsid w:val="00F22A01"/>
    <w:rsid w:val="00F22BF9"/>
    <w:rsid w:val="00F231BD"/>
    <w:rsid w:val="00F2381E"/>
    <w:rsid w:val="00F23874"/>
    <w:rsid w:val="00F23BDC"/>
    <w:rsid w:val="00F23C39"/>
    <w:rsid w:val="00F24017"/>
    <w:rsid w:val="00F24900"/>
    <w:rsid w:val="00F257CD"/>
    <w:rsid w:val="00F25812"/>
    <w:rsid w:val="00F25993"/>
    <w:rsid w:val="00F259E0"/>
    <w:rsid w:val="00F25E05"/>
    <w:rsid w:val="00F25FD0"/>
    <w:rsid w:val="00F26167"/>
    <w:rsid w:val="00F2636A"/>
    <w:rsid w:val="00F2637D"/>
    <w:rsid w:val="00F26A2F"/>
    <w:rsid w:val="00F26CB7"/>
    <w:rsid w:val="00F26D08"/>
    <w:rsid w:val="00F26D15"/>
    <w:rsid w:val="00F26DC6"/>
    <w:rsid w:val="00F26F55"/>
    <w:rsid w:val="00F27198"/>
    <w:rsid w:val="00F27718"/>
    <w:rsid w:val="00F27818"/>
    <w:rsid w:val="00F27BA6"/>
    <w:rsid w:val="00F27C4D"/>
    <w:rsid w:val="00F30262"/>
    <w:rsid w:val="00F304AF"/>
    <w:rsid w:val="00F30A0C"/>
    <w:rsid w:val="00F30A9C"/>
    <w:rsid w:val="00F30B8E"/>
    <w:rsid w:val="00F30CB9"/>
    <w:rsid w:val="00F30D03"/>
    <w:rsid w:val="00F30EBB"/>
    <w:rsid w:val="00F30F21"/>
    <w:rsid w:val="00F31245"/>
    <w:rsid w:val="00F31509"/>
    <w:rsid w:val="00F3173B"/>
    <w:rsid w:val="00F318B7"/>
    <w:rsid w:val="00F31AB1"/>
    <w:rsid w:val="00F31E27"/>
    <w:rsid w:val="00F320F2"/>
    <w:rsid w:val="00F32302"/>
    <w:rsid w:val="00F32341"/>
    <w:rsid w:val="00F32596"/>
    <w:rsid w:val="00F327AF"/>
    <w:rsid w:val="00F32C3D"/>
    <w:rsid w:val="00F32EDF"/>
    <w:rsid w:val="00F33153"/>
    <w:rsid w:val="00F337BE"/>
    <w:rsid w:val="00F3386C"/>
    <w:rsid w:val="00F339BF"/>
    <w:rsid w:val="00F33C5F"/>
    <w:rsid w:val="00F33F6C"/>
    <w:rsid w:val="00F3438F"/>
    <w:rsid w:val="00F34713"/>
    <w:rsid w:val="00F349DB"/>
    <w:rsid w:val="00F35127"/>
    <w:rsid w:val="00F35229"/>
    <w:rsid w:val="00F352ED"/>
    <w:rsid w:val="00F35993"/>
    <w:rsid w:val="00F35AB6"/>
    <w:rsid w:val="00F361E1"/>
    <w:rsid w:val="00F36356"/>
    <w:rsid w:val="00F365B9"/>
    <w:rsid w:val="00F36BEF"/>
    <w:rsid w:val="00F36E63"/>
    <w:rsid w:val="00F36F49"/>
    <w:rsid w:val="00F3746E"/>
    <w:rsid w:val="00F37672"/>
    <w:rsid w:val="00F37A7E"/>
    <w:rsid w:val="00F37AB1"/>
    <w:rsid w:val="00F400F1"/>
    <w:rsid w:val="00F404B2"/>
    <w:rsid w:val="00F4061B"/>
    <w:rsid w:val="00F4062E"/>
    <w:rsid w:val="00F40639"/>
    <w:rsid w:val="00F40A77"/>
    <w:rsid w:val="00F40B7C"/>
    <w:rsid w:val="00F40FAC"/>
    <w:rsid w:val="00F4173E"/>
    <w:rsid w:val="00F420AA"/>
    <w:rsid w:val="00F42423"/>
    <w:rsid w:val="00F42462"/>
    <w:rsid w:val="00F425CB"/>
    <w:rsid w:val="00F4296D"/>
    <w:rsid w:val="00F42BE3"/>
    <w:rsid w:val="00F42E98"/>
    <w:rsid w:val="00F43600"/>
    <w:rsid w:val="00F4361A"/>
    <w:rsid w:val="00F43A6B"/>
    <w:rsid w:val="00F43CDF"/>
    <w:rsid w:val="00F44064"/>
    <w:rsid w:val="00F44109"/>
    <w:rsid w:val="00F44206"/>
    <w:rsid w:val="00F443F3"/>
    <w:rsid w:val="00F44403"/>
    <w:rsid w:val="00F4450C"/>
    <w:rsid w:val="00F44671"/>
    <w:rsid w:val="00F4467B"/>
    <w:rsid w:val="00F446B7"/>
    <w:rsid w:val="00F448F1"/>
    <w:rsid w:val="00F4495F"/>
    <w:rsid w:val="00F44BE4"/>
    <w:rsid w:val="00F44ED9"/>
    <w:rsid w:val="00F452D4"/>
    <w:rsid w:val="00F4598C"/>
    <w:rsid w:val="00F45A70"/>
    <w:rsid w:val="00F45BE7"/>
    <w:rsid w:val="00F45CD2"/>
    <w:rsid w:val="00F46267"/>
    <w:rsid w:val="00F46271"/>
    <w:rsid w:val="00F46952"/>
    <w:rsid w:val="00F469AD"/>
    <w:rsid w:val="00F46AEC"/>
    <w:rsid w:val="00F46DCC"/>
    <w:rsid w:val="00F470F0"/>
    <w:rsid w:val="00F473D9"/>
    <w:rsid w:val="00F478BE"/>
    <w:rsid w:val="00F479BE"/>
    <w:rsid w:val="00F47B27"/>
    <w:rsid w:val="00F47C44"/>
    <w:rsid w:val="00F47D13"/>
    <w:rsid w:val="00F5008C"/>
    <w:rsid w:val="00F503F6"/>
    <w:rsid w:val="00F50A35"/>
    <w:rsid w:val="00F50DC9"/>
    <w:rsid w:val="00F512FE"/>
    <w:rsid w:val="00F51681"/>
    <w:rsid w:val="00F51F55"/>
    <w:rsid w:val="00F52185"/>
    <w:rsid w:val="00F52207"/>
    <w:rsid w:val="00F526A0"/>
    <w:rsid w:val="00F52771"/>
    <w:rsid w:val="00F52BE4"/>
    <w:rsid w:val="00F52C75"/>
    <w:rsid w:val="00F52CB6"/>
    <w:rsid w:val="00F52E19"/>
    <w:rsid w:val="00F5343F"/>
    <w:rsid w:val="00F53596"/>
    <w:rsid w:val="00F537DC"/>
    <w:rsid w:val="00F53863"/>
    <w:rsid w:val="00F539A8"/>
    <w:rsid w:val="00F53BD5"/>
    <w:rsid w:val="00F53C66"/>
    <w:rsid w:val="00F53EA3"/>
    <w:rsid w:val="00F54108"/>
    <w:rsid w:val="00F5416A"/>
    <w:rsid w:val="00F54369"/>
    <w:rsid w:val="00F5439F"/>
    <w:rsid w:val="00F54867"/>
    <w:rsid w:val="00F54871"/>
    <w:rsid w:val="00F54BCA"/>
    <w:rsid w:val="00F54E34"/>
    <w:rsid w:val="00F55062"/>
    <w:rsid w:val="00F5597A"/>
    <w:rsid w:val="00F55C12"/>
    <w:rsid w:val="00F55D4C"/>
    <w:rsid w:val="00F55D9A"/>
    <w:rsid w:val="00F56191"/>
    <w:rsid w:val="00F56197"/>
    <w:rsid w:val="00F56480"/>
    <w:rsid w:val="00F573EC"/>
    <w:rsid w:val="00F57440"/>
    <w:rsid w:val="00F574CA"/>
    <w:rsid w:val="00F579D2"/>
    <w:rsid w:val="00F57CD6"/>
    <w:rsid w:val="00F57F63"/>
    <w:rsid w:val="00F57F90"/>
    <w:rsid w:val="00F57FD9"/>
    <w:rsid w:val="00F6016B"/>
    <w:rsid w:val="00F602FC"/>
    <w:rsid w:val="00F60718"/>
    <w:rsid w:val="00F607E6"/>
    <w:rsid w:val="00F607E8"/>
    <w:rsid w:val="00F60A79"/>
    <w:rsid w:val="00F610BC"/>
    <w:rsid w:val="00F61618"/>
    <w:rsid w:val="00F619E6"/>
    <w:rsid w:val="00F61AFF"/>
    <w:rsid w:val="00F61C00"/>
    <w:rsid w:val="00F61C27"/>
    <w:rsid w:val="00F61D03"/>
    <w:rsid w:val="00F620AD"/>
    <w:rsid w:val="00F624CC"/>
    <w:rsid w:val="00F625F4"/>
    <w:rsid w:val="00F62672"/>
    <w:rsid w:val="00F6272E"/>
    <w:rsid w:val="00F62F8E"/>
    <w:rsid w:val="00F63214"/>
    <w:rsid w:val="00F633D1"/>
    <w:rsid w:val="00F639DE"/>
    <w:rsid w:val="00F63AEB"/>
    <w:rsid w:val="00F63BA6"/>
    <w:rsid w:val="00F63D69"/>
    <w:rsid w:val="00F63EA8"/>
    <w:rsid w:val="00F63FEF"/>
    <w:rsid w:val="00F6461E"/>
    <w:rsid w:val="00F64641"/>
    <w:rsid w:val="00F6472B"/>
    <w:rsid w:val="00F647DB"/>
    <w:rsid w:val="00F647FD"/>
    <w:rsid w:val="00F6487A"/>
    <w:rsid w:val="00F6495F"/>
    <w:rsid w:val="00F64D21"/>
    <w:rsid w:val="00F64D31"/>
    <w:rsid w:val="00F64E4D"/>
    <w:rsid w:val="00F65279"/>
    <w:rsid w:val="00F65C7E"/>
    <w:rsid w:val="00F65CB2"/>
    <w:rsid w:val="00F65EE7"/>
    <w:rsid w:val="00F65F0A"/>
    <w:rsid w:val="00F6688E"/>
    <w:rsid w:val="00F66D86"/>
    <w:rsid w:val="00F66F07"/>
    <w:rsid w:val="00F671A8"/>
    <w:rsid w:val="00F67222"/>
    <w:rsid w:val="00F67468"/>
    <w:rsid w:val="00F67720"/>
    <w:rsid w:val="00F67AD7"/>
    <w:rsid w:val="00F67CF1"/>
    <w:rsid w:val="00F67D99"/>
    <w:rsid w:val="00F67DB4"/>
    <w:rsid w:val="00F700AA"/>
    <w:rsid w:val="00F70144"/>
    <w:rsid w:val="00F701E6"/>
    <w:rsid w:val="00F70478"/>
    <w:rsid w:val="00F70618"/>
    <w:rsid w:val="00F70858"/>
    <w:rsid w:val="00F70DD3"/>
    <w:rsid w:val="00F71550"/>
    <w:rsid w:val="00F7192B"/>
    <w:rsid w:val="00F7244A"/>
    <w:rsid w:val="00F72453"/>
    <w:rsid w:val="00F72485"/>
    <w:rsid w:val="00F727BD"/>
    <w:rsid w:val="00F7288F"/>
    <w:rsid w:val="00F72D23"/>
    <w:rsid w:val="00F72F94"/>
    <w:rsid w:val="00F73230"/>
    <w:rsid w:val="00F73868"/>
    <w:rsid w:val="00F73B67"/>
    <w:rsid w:val="00F73C9A"/>
    <w:rsid w:val="00F741CE"/>
    <w:rsid w:val="00F74239"/>
    <w:rsid w:val="00F7472D"/>
    <w:rsid w:val="00F747A3"/>
    <w:rsid w:val="00F74A57"/>
    <w:rsid w:val="00F75588"/>
    <w:rsid w:val="00F755E8"/>
    <w:rsid w:val="00F7574C"/>
    <w:rsid w:val="00F75C42"/>
    <w:rsid w:val="00F75CAA"/>
    <w:rsid w:val="00F76714"/>
    <w:rsid w:val="00F76736"/>
    <w:rsid w:val="00F76CC9"/>
    <w:rsid w:val="00F7723D"/>
    <w:rsid w:val="00F77516"/>
    <w:rsid w:val="00F77582"/>
    <w:rsid w:val="00F77602"/>
    <w:rsid w:val="00F77920"/>
    <w:rsid w:val="00F77A2E"/>
    <w:rsid w:val="00F77B21"/>
    <w:rsid w:val="00F80284"/>
    <w:rsid w:val="00F808CE"/>
    <w:rsid w:val="00F80EEA"/>
    <w:rsid w:val="00F80F97"/>
    <w:rsid w:val="00F810B8"/>
    <w:rsid w:val="00F8119E"/>
    <w:rsid w:val="00F813EE"/>
    <w:rsid w:val="00F81485"/>
    <w:rsid w:val="00F8179B"/>
    <w:rsid w:val="00F818C9"/>
    <w:rsid w:val="00F81A02"/>
    <w:rsid w:val="00F81E6D"/>
    <w:rsid w:val="00F82039"/>
    <w:rsid w:val="00F820D2"/>
    <w:rsid w:val="00F821D6"/>
    <w:rsid w:val="00F82704"/>
    <w:rsid w:val="00F82BA8"/>
    <w:rsid w:val="00F82C07"/>
    <w:rsid w:val="00F82C48"/>
    <w:rsid w:val="00F82CE9"/>
    <w:rsid w:val="00F82E00"/>
    <w:rsid w:val="00F8302D"/>
    <w:rsid w:val="00F83129"/>
    <w:rsid w:val="00F83180"/>
    <w:rsid w:val="00F833E5"/>
    <w:rsid w:val="00F83966"/>
    <w:rsid w:val="00F8397A"/>
    <w:rsid w:val="00F83BBE"/>
    <w:rsid w:val="00F83C84"/>
    <w:rsid w:val="00F83CC8"/>
    <w:rsid w:val="00F83D54"/>
    <w:rsid w:val="00F8401A"/>
    <w:rsid w:val="00F84651"/>
    <w:rsid w:val="00F847C7"/>
    <w:rsid w:val="00F84909"/>
    <w:rsid w:val="00F84BA0"/>
    <w:rsid w:val="00F84DE4"/>
    <w:rsid w:val="00F85259"/>
    <w:rsid w:val="00F854BA"/>
    <w:rsid w:val="00F8563B"/>
    <w:rsid w:val="00F85832"/>
    <w:rsid w:val="00F85A7A"/>
    <w:rsid w:val="00F85CA6"/>
    <w:rsid w:val="00F85CC2"/>
    <w:rsid w:val="00F85E85"/>
    <w:rsid w:val="00F85F8A"/>
    <w:rsid w:val="00F860D6"/>
    <w:rsid w:val="00F862B3"/>
    <w:rsid w:val="00F86368"/>
    <w:rsid w:val="00F864CF"/>
    <w:rsid w:val="00F869DF"/>
    <w:rsid w:val="00F86BC5"/>
    <w:rsid w:val="00F86E5C"/>
    <w:rsid w:val="00F86FD7"/>
    <w:rsid w:val="00F870BA"/>
    <w:rsid w:val="00F8712C"/>
    <w:rsid w:val="00F875BD"/>
    <w:rsid w:val="00F8768A"/>
    <w:rsid w:val="00F87788"/>
    <w:rsid w:val="00F87C16"/>
    <w:rsid w:val="00F87D24"/>
    <w:rsid w:val="00F903C1"/>
    <w:rsid w:val="00F90786"/>
    <w:rsid w:val="00F90BE3"/>
    <w:rsid w:val="00F90C9A"/>
    <w:rsid w:val="00F90DD3"/>
    <w:rsid w:val="00F90E2D"/>
    <w:rsid w:val="00F91449"/>
    <w:rsid w:val="00F915B9"/>
    <w:rsid w:val="00F915C4"/>
    <w:rsid w:val="00F91BFC"/>
    <w:rsid w:val="00F9232D"/>
    <w:rsid w:val="00F9242C"/>
    <w:rsid w:val="00F9253E"/>
    <w:rsid w:val="00F926F9"/>
    <w:rsid w:val="00F926FF"/>
    <w:rsid w:val="00F92ED4"/>
    <w:rsid w:val="00F92F0A"/>
    <w:rsid w:val="00F92F91"/>
    <w:rsid w:val="00F93157"/>
    <w:rsid w:val="00F9326C"/>
    <w:rsid w:val="00F932F4"/>
    <w:rsid w:val="00F939EC"/>
    <w:rsid w:val="00F93CB1"/>
    <w:rsid w:val="00F93D81"/>
    <w:rsid w:val="00F942FF"/>
    <w:rsid w:val="00F945DC"/>
    <w:rsid w:val="00F94A60"/>
    <w:rsid w:val="00F94A87"/>
    <w:rsid w:val="00F94EDF"/>
    <w:rsid w:val="00F956F0"/>
    <w:rsid w:val="00F956FB"/>
    <w:rsid w:val="00F9579F"/>
    <w:rsid w:val="00F95880"/>
    <w:rsid w:val="00F95BE7"/>
    <w:rsid w:val="00F95C70"/>
    <w:rsid w:val="00F95DB9"/>
    <w:rsid w:val="00F95FE5"/>
    <w:rsid w:val="00F96040"/>
    <w:rsid w:val="00F96388"/>
    <w:rsid w:val="00F9639F"/>
    <w:rsid w:val="00F96461"/>
    <w:rsid w:val="00F968AF"/>
    <w:rsid w:val="00F969BB"/>
    <w:rsid w:val="00F96A33"/>
    <w:rsid w:val="00F96E43"/>
    <w:rsid w:val="00F97422"/>
    <w:rsid w:val="00F97601"/>
    <w:rsid w:val="00F9776F"/>
    <w:rsid w:val="00F97A81"/>
    <w:rsid w:val="00F97C8A"/>
    <w:rsid w:val="00F97E8A"/>
    <w:rsid w:val="00F97F62"/>
    <w:rsid w:val="00F97FB1"/>
    <w:rsid w:val="00FA00FF"/>
    <w:rsid w:val="00FA04B3"/>
    <w:rsid w:val="00FA078E"/>
    <w:rsid w:val="00FA088B"/>
    <w:rsid w:val="00FA0D4E"/>
    <w:rsid w:val="00FA0F79"/>
    <w:rsid w:val="00FA0F98"/>
    <w:rsid w:val="00FA1577"/>
    <w:rsid w:val="00FA180C"/>
    <w:rsid w:val="00FA1960"/>
    <w:rsid w:val="00FA1A5D"/>
    <w:rsid w:val="00FA1E4F"/>
    <w:rsid w:val="00FA2F36"/>
    <w:rsid w:val="00FA3287"/>
    <w:rsid w:val="00FA3487"/>
    <w:rsid w:val="00FA3642"/>
    <w:rsid w:val="00FA3847"/>
    <w:rsid w:val="00FA3B7B"/>
    <w:rsid w:val="00FA3E54"/>
    <w:rsid w:val="00FA40DD"/>
    <w:rsid w:val="00FA46D2"/>
    <w:rsid w:val="00FA4B3F"/>
    <w:rsid w:val="00FA4C46"/>
    <w:rsid w:val="00FA4D13"/>
    <w:rsid w:val="00FA4E8A"/>
    <w:rsid w:val="00FA4E96"/>
    <w:rsid w:val="00FA5516"/>
    <w:rsid w:val="00FA56C6"/>
    <w:rsid w:val="00FA5D92"/>
    <w:rsid w:val="00FA5EB5"/>
    <w:rsid w:val="00FA633E"/>
    <w:rsid w:val="00FA651C"/>
    <w:rsid w:val="00FA6614"/>
    <w:rsid w:val="00FA66D4"/>
    <w:rsid w:val="00FA682E"/>
    <w:rsid w:val="00FA699B"/>
    <w:rsid w:val="00FA6A0C"/>
    <w:rsid w:val="00FA6A66"/>
    <w:rsid w:val="00FA6AA4"/>
    <w:rsid w:val="00FA6AB4"/>
    <w:rsid w:val="00FA7009"/>
    <w:rsid w:val="00FA7266"/>
    <w:rsid w:val="00FA736E"/>
    <w:rsid w:val="00FA7580"/>
    <w:rsid w:val="00FA77D6"/>
    <w:rsid w:val="00FA798F"/>
    <w:rsid w:val="00FA7993"/>
    <w:rsid w:val="00FA7A1E"/>
    <w:rsid w:val="00FA7A7B"/>
    <w:rsid w:val="00FA7B9E"/>
    <w:rsid w:val="00FA7F54"/>
    <w:rsid w:val="00FB01F4"/>
    <w:rsid w:val="00FB0590"/>
    <w:rsid w:val="00FB0AF3"/>
    <w:rsid w:val="00FB0B29"/>
    <w:rsid w:val="00FB101F"/>
    <w:rsid w:val="00FB1053"/>
    <w:rsid w:val="00FB107F"/>
    <w:rsid w:val="00FB10C2"/>
    <w:rsid w:val="00FB119C"/>
    <w:rsid w:val="00FB133B"/>
    <w:rsid w:val="00FB1531"/>
    <w:rsid w:val="00FB1975"/>
    <w:rsid w:val="00FB1989"/>
    <w:rsid w:val="00FB1CA2"/>
    <w:rsid w:val="00FB2401"/>
    <w:rsid w:val="00FB287C"/>
    <w:rsid w:val="00FB2B41"/>
    <w:rsid w:val="00FB2BD1"/>
    <w:rsid w:val="00FB2C7C"/>
    <w:rsid w:val="00FB2F19"/>
    <w:rsid w:val="00FB3770"/>
    <w:rsid w:val="00FB37DF"/>
    <w:rsid w:val="00FB3864"/>
    <w:rsid w:val="00FB3979"/>
    <w:rsid w:val="00FB3DAE"/>
    <w:rsid w:val="00FB410B"/>
    <w:rsid w:val="00FB4330"/>
    <w:rsid w:val="00FB45D6"/>
    <w:rsid w:val="00FB478D"/>
    <w:rsid w:val="00FB497F"/>
    <w:rsid w:val="00FB4B32"/>
    <w:rsid w:val="00FB4D07"/>
    <w:rsid w:val="00FB4E56"/>
    <w:rsid w:val="00FB51A7"/>
    <w:rsid w:val="00FB5629"/>
    <w:rsid w:val="00FB5991"/>
    <w:rsid w:val="00FB5A1D"/>
    <w:rsid w:val="00FB5ABC"/>
    <w:rsid w:val="00FB5F19"/>
    <w:rsid w:val="00FB6030"/>
    <w:rsid w:val="00FB606D"/>
    <w:rsid w:val="00FB61C4"/>
    <w:rsid w:val="00FB637F"/>
    <w:rsid w:val="00FB6585"/>
    <w:rsid w:val="00FB65A6"/>
    <w:rsid w:val="00FB6CFC"/>
    <w:rsid w:val="00FB7451"/>
    <w:rsid w:val="00FB75D5"/>
    <w:rsid w:val="00FB7901"/>
    <w:rsid w:val="00FB7E7A"/>
    <w:rsid w:val="00FC01C3"/>
    <w:rsid w:val="00FC028D"/>
    <w:rsid w:val="00FC0328"/>
    <w:rsid w:val="00FC0557"/>
    <w:rsid w:val="00FC0791"/>
    <w:rsid w:val="00FC08B4"/>
    <w:rsid w:val="00FC0B04"/>
    <w:rsid w:val="00FC0D5B"/>
    <w:rsid w:val="00FC0DFD"/>
    <w:rsid w:val="00FC0FBC"/>
    <w:rsid w:val="00FC142D"/>
    <w:rsid w:val="00FC1432"/>
    <w:rsid w:val="00FC1647"/>
    <w:rsid w:val="00FC18A4"/>
    <w:rsid w:val="00FC1BC6"/>
    <w:rsid w:val="00FC2034"/>
    <w:rsid w:val="00FC2081"/>
    <w:rsid w:val="00FC2B1C"/>
    <w:rsid w:val="00FC2CED"/>
    <w:rsid w:val="00FC3026"/>
    <w:rsid w:val="00FC3484"/>
    <w:rsid w:val="00FC34B2"/>
    <w:rsid w:val="00FC3503"/>
    <w:rsid w:val="00FC3510"/>
    <w:rsid w:val="00FC37FA"/>
    <w:rsid w:val="00FC3E8B"/>
    <w:rsid w:val="00FC40DF"/>
    <w:rsid w:val="00FC429B"/>
    <w:rsid w:val="00FC46FF"/>
    <w:rsid w:val="00FC4A0F"/>
    <w:rsid w:val="00FC566D"/>
    <w:rsid w:val="00FC575F"/>
    <w:rsid w:val="00FC5962"/>
    <w:rsid w:val="00FC597A"/>
    <w:rsid w:val="00FC5DAE"/>
    <w:rsid w:val="00FC5E95"/>
    <w:rsid w:val="00FC6020"/>
    <w:rsid w:val="00FC68F0"/>
    <w:rsid w:val="00FC69CD"/>
    <w:rsid w:val="00FC6A6A"/>
    <w:rsid w:val="00FC6E5D"/>
    <w:rsid w:val="00FC6EA7"/>
    <w:rsid w:val="00FC703E"/>
    <w:rsid w:val="00FC7231"/>
    <w:rsid w:val="00FC7311"/>
    <w:rsid w:val="00FC75EB"/>
    <w:rsid w:val="00FC783B"/>
    <w:rsid w:val="00FC7999"/>
    <w:rsid w:val="00FC7E0C"/>
    <w:rsid w:val="00FD003B"/>
    <w:rsid w:val="00FD02AC"/>
    <w:rsid w:val="00FD02E4"/>
    <w:rsid w:val="00FD0498"/>
    <w:rsid w:val="00FD04A4"/>
    <w:rsid w:val="00FD050D"/>
    <w:rsid w:val="00FD08C0"/>
    <w:rsid w:val="00FD0991"/>
    <w:rsid w:val="00FD0B2B"/>
    <w:rsid w:val="00FD0C42"/>
    <w:rsid w:val="00FD0D2B"/>
    <w:rsid w:val="00FD0DC2"/>
    <w:rsid w:val="00FD1072"/>
    <w:rsid w:val="00FD10A3"/>
    <w:rsid w:val="00FD1133"/>
    <w:rsid w:val="00FD143A"/>
    <w:rsid w:val="00FD162E"/>
    <w:rsid w:val="00FD1679"/>
    <w:rsid w:val="00FD18F2"/>
    <w:rsid w:val="00FD1B93"/>
    <w:rsid w:val="00FD20A1"/>
    <w:rsid w:val="00FD2756"/>
    <w:rsid w:val="00FD282E"/>
    <w:rsid w:val="00FD2BAF"/>
    <w:rsid w:val="00FD2C8F"/>
    <w:rsid w:val="00FD2D70"/>
    <w:rsid w:val="00FD32BD"/>
    <w:rsid w:val="00FD35A3"/>
    <w:rsid w:val="00FD3700"/>
    <w:rsid w:val="00FD37CF"/>
    <w:rsid w:val="00FD3AE3"/>
    <w:rsid w:val="00FD3FF4"/>
    <w:rsid w:val="00FD47DF"/>
    <w:rsid w:val="00FD4984"/>
    <w:rsid w:val="00FD4A7E"/>
    <w:rsid w:val="00FD4F8A"/>
    <w:rsid w:val="00FD514F"/>
    <w:rsid w:val="00FD5269"/>
    <w:rsid w:val="00FD548B"/>
    <w:rsid w:val="00FD5AF0"/>
    <w:rsid w:val="00FD5DA5"/>
    <w:rsid w:val="00FD5E72"/>
    <w:rsid w:val="00FD5EFA"/>
    <w:rsid w:val="00FD600E"/>
    <w:rsid w:val="00FD61E8"/>
    <w:rsid w:val="00FD61F1"/>
    <w:rsid w:val="00FD641C"/>
    <w:rsid w:val="00FD6485"/>
    <w:rsid w:val="00FD64DC"/>
    <w:rsid w:val="00FD6523"/>
    <w:rsid w:val="00FD6A8D"/>
    <w:rsid w:val="00FD6FE5"/>
    <w:rsid w:val="00FD732C"/>
    <w:rsid w:val="00FD7761"/>
    <w:rsid w:val="00FD7F17"/>
    <w:rsid w:val="00FE007A"/>
    <w:rsid w:val="00FE01FD"/>
    <w:rsid w:val="00FE0518"/>
    <w:rsid w:val="00FE08F0"/>
    <w:rsid w:val="00FE0B2A"/>
    <w:rsid w:val="00FE0D95"/>
    <w:rsid w:val="00FE1540"/>
    <w:rsid w:val="00FE177E"/>
    <w:rsid w:val="00FE1C2C"/>
    <w:rsid w:val="00FE1D5D"/>
    <w:rsid w:val="00FE1E9A"/>
    <w:rsid w:val="00FE233B"/>
    <w:rsid w:val="00FE240C"/>
    <w:rsid w:val="00FE2A80"/>
    <w:rsid w:val="00FE2B83"/>
    <w:rsid w:val="00FE3046"/>
    <w:rsid w:val="00FE33B5"/>
    <w:rsid w:val="00FE352A"/>
    <w:rsid w:val="00FE44E6"/>
    <w:rsid w:val="00FE458B"/>
    <w:rsid w:val="00FE4F80"/>
    <w:rsid w:val="00FE5735"/>
    <w:rsid w:val="00FE601D"/>
    <w:rsid w:val="00FE6099"/>
    <w:rsid w:val="00FE60C3"/>
    <w:rsid w:val="00FE621E"/>
    <w:rsid w:val="00FE6431"/>
    <w:rsid w:val="00FE6514"/>
    <w:rsid w:val="00FE6A29"/>
    <w:rsid w:val="00FE6C02"/>
    <w:rsid w:val="00FE6FF5"/>
    <w:rsid w:val="00FE7EBF"/>
    <w:rsid w:val="00FF0B94"/>
    <w:rsid w:val="00FF0C29"/>
    <w:rsid w:val="00FF0CEB"/>
    <w:rsid w:val="00FF106D"/>
    <w:rsid w:val="00FF1525"/>
    <w:rsid w:val="00FF157B"/>
    <w:rsid w:val="00FF1622"/>
    <w:rsid w:val="00FF1891"/>
    <w:rsid w:val="00FF1BA2"/>
    <w:rsid w:val="00FF1C25"/>
    <w:rsid w:val="00FF264A"/>
    <w:rsid w:val="00FF288E"/>
    <w:rsid w:val="00FF2AE8"/>
    <w:rsid w:val="00FF2C13"/>
    <w:rsid w:val="00FF2E34"/>
    <w:rsid w:val="00FF4243"/>
    <w:rsid w:val="00FF4308"/>
    <w:rsid w:val="00FF4579"/>
    <w:rsid w:val="00FF4D15"/>
    <w:rsid w:val="00FF4F8A"/>
    <w:rsid w:val="00FF542A"/>
    <w:rsid w:val="00FF5583"/>
    <w:rsid w:val="00FF56F4"/>
    <w:rsid w:val="00FF58B3"/>
    <w:rsid w:val="00FF5BF6"/>
    <w:rsid w:val="00FF6112"/>
    <w:rsid w:val="00FF61CD"/>
    <w:rsid w:val="00FF623D"/>
    <w:rsid w:val="00FF655B"/>
    <w:rsid w:val="00FF65E8"/>
    <w:rsid w:val="00FF691C"/>
    <w:rsid w:val="00FF6BA7"/>
    <w:rsid w:val="00FF6F12"/>
    <w:rsid w:val="00FF7828"/>
    <w:rsid w:val="00FF79F0"/>
    <w:rsid w:val="00FF7D83"/>
    <w:rsid w:val="00FF7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E0D0E"/>
  <w15:docId w15:val="{66CE9CC5-01E3-4353-8E87-FCF33AC011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862E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33157"/>
  </w:style>
  <w:style w:type="character" w:styleId="Hyperlink">
    <w:name w:val="Hyperlink"/>
    <w:basedOn w:val="DefaultParagraphFont"/>
    <w:uiPriority w:val="99"/>
    <w:unhideWhenUsed/>
    <w:rsid w:val="003B6157"/>
    <w:rPr>
      <w:color w:val="0563C1" w:themeColor="hyperlink"/>
      <w:u w:val="single"/>
    </w:rPr>
  </w:style>
  <w:style w:type="character" w:styleId="CommentReference">
    <w:name w:val="annotation reference"/>
    <w:basedOn w:val="DefaultParagraphFont"/>
    <w:uiPriority w:val="99"/>
    <w:semiHidden/>
    <w:unhideWhenUsed/>
    <w:rsid w:val="00D654CE"/>
    <w:rPr>
      <w:sz w:val="16"/>
      <w:szCs w:val="16"/>
    </w:rPr>
  </w:style>
  <w:style w:type="paragraph" w:styleId="CommentText">
    <w:name w:val="annotation text"/>
    <w:basedOn w:val="Normal"/>
    <w:link w:val="CommentTextChar"/>
    <w:uiPriority w:val="99"/>
    <w:unhideWhenUsed/>
    <w:rsid w:val="00D654CE"/>
    <w:rPr>
      <w:sz w:val="20"/>
      <w:szCs w:val="20"/>
    </w:rPr>
  </w:style>
  <w:style w:type="character" w:customStyle="1" w:styleId="CommentTextChar">
    <w:name w:val="Comment Text Char"/>
    <w:basedOn w:val="DefaultParagraphFont"/>
    <w:link w:val="CommentText"/>
    <w:uiPriority w:val="99"/>
    <w:rsid w:val="00D654CE"/>
    <w:rPr>
      <w:sz w:val="20"/>
      <w:szCs w:val="20"/>
    </w:rPr>
  </w:style>
  <w:style w:type="paragraph" w:styleId="CommentSubject">
    <w:name w:val="annotation subject"/>
    <w:basedOn w:val="CommentText"/>
    <w:next w:val="CommentText"/>
    <w:link w:val="CommentSubjectChar"/>
    <w:uiPriority w:val="99"/>
    <w:semiHidden/>
    <w:unhideWhenUsed/>
    <w:rsid w:val="00D654CE"/>
    <w:rPr>
      <w:b/>
      <w:bCs/>
    </w:rPr>
  </w:style>
  <w:style w:type="character" w:customStyle="1" w:styleId="CommentSubjectChar">
    <w:name w:val="Comment Subject Char"/>
    <w:basedOn w:val="CommentTextChar"/>
    <w:link w:val="CommentSubject"/>
    <w:uiPriority w:val="99"/>
    <w:semiHidden/>
    <w:rsid w:val="00D654CE"/>
    <w:rPr>
      <w:b/>
      <w:bCs/>
      <w:sz w:val="20"/>
      <w:szCs w:val="20"/>
    </w:rPr>
  </w:style>
  <w:style w:type="paragraph" w:customStyle="1" w:styleId="EndNoteBibliographyTitle">
    <w:name w:val="EndNote Bibliography Title"/>
    <w:basedOn w:val="Normal"/>
    <w:link w:val="EndNoteBibliographyTitleChar"/>
    <w:rsid w:val="0071764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717648"/>
    <w:rPr>
      <w:rFonts w:ascii="Times New Roman" w:hAnsi="Times New Roman" w:cs="Times New Roman"/>
    </w:rPr>
  </w:style>
  <w:style w:type="paragraph" w:customStyle="1" w:styleId="EndNoteBibliography">
    <w:name w:val="EndNote Bibliography"/>
    <w:basedOn w:val="Normal"/>
    <w:link w:val="EndNoteBibliographyChar"/>
    <w:rsid w:val="00717648"/>
    <w:rPr>
      <w:rFonts w:ascii="Times New Roman" w:hAnsi="Times New Roman" w:cs="Times New Roman"/>
    </w:rPr>
  </w:style>
  <w:style w:type="character" w:customStyle="1" w:styleId="EndNoteBibliographyChar">
    <w:name w:val="EndNote Bibliography Char"/>
    <w:basedOn w:val="DefaultParagraphFont"/>
    <w:link w:val="EndNoteBibliography"/>
    <w:rsid w:val="00717648"/>
    <w:rPr>
      <w:rFonts w:ascii="Times New Roman" w:hAnsi="Times New Roman" w:cs="Times New Roman"/>
    </w:rPr>
  </w:style>
  <w:style w:type="character" w:styleId="UnresolvedMention">
    <w:name w:val="Unresolved Mention"/>
    <w:basedOn w:val="DefaultParagraphFont"/>
    <w:uiPriority w:val="99"/>
    <w:rsid w:val="00717648"/>
    <w:rPr>
      <w:color w:val="605E5C"/>
      <w:shd w:val="clear" w:color="auto" w:fill="E1DFDD"/>
    </w:rPr>
  </w:style>
  <w:style w:type="table" w:styleId="TableGrid">
    <w:name w:val="Table Grid"/>
    <w:basedOn w:val="TableNormal"/>
    <w:uiPriority w:val="39"/>
    <w:rsid w:val="00C53C4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3C4C"/>
    <w:pPr>
      <w:ind w:left="720"/>
      <w:contextualSpacing/>
    </w:pPr>
  </w:style>
  <w:style w:type="character" w:styleId="FollowedHyperlink">
    <w:name w:val="FollowedHyperlink"/>
    <w:basedOn w:val="DefaultParagraphFont"/>
    <w:uiPriority w:val="99"/>
    <w:semiHidden/>
    <w:unhideWhenUsed/>
    <w:rsid w:val="00FC1432"/>
    <w:rPr>
      <w:color w:val="954F72" w:themeColor="followedHyperlink"/>
      <w:u w:val="single"/>
    </w:rPr>
  </w:style>
  <w:style w:type="character" w:styleId="PlaceholderText">
    <w:name w:val="Placeholder Text"/>
    <w:basedOn w:val="DefaultParagraphFont"/>
    <w:uiPriority w:val="99"/>
    <w:semiHidden/>
    <w:rsid w:val="00B738B7"/>
    <w:rPr>
      <w:color w:val="808080"/>
    </w:rPr>
  </w:style>
  <w:style w:type="paragraph" w:styleId="Header">
    <w:name w:val="header"/>
    <w:basedOn w:val="Normal"/>
    <w:link w:val="HeaderChar"/>
    <w:uiPriority w:val="99"/>
    <w:unhideWhenUsed/>
    <w:rsid w:val="00BB1689"/>
    <w:pPr>
      <w:tabs>
        <w:tab w:val="center" w:pos="4680"/>
        <w:tab w:val="right" w:pos="9360"/>
      </w:tabs>
    </w:pPr>
  </w:style>
  <w:style w:type="character" w:customStyle="1" w:styleId="HeaderChar">
    <w:name w:val="Header Char"/>
    <w:basedOn w:val="DefaultParagraphFont"/>
    <w:link w:val="Header"/>
    <w:uiPriority w:val="99"/>
    <w:rsid w:val="00BB1689"/>
  </w:style>
  <w:style w:type="paragraph" w:styleId="Footer">
    <w:name w:val="footer"/>
    <w:basedOn w:val="Normal"/>
    <w:link w:val="FooterChar"/>
    <w:uiPriority w:val="99"/>
    <w:unhideWhenUsed/>
    <w:rsid w:val="00BB1689"/>
    <w:pPr>
      <w:tabs>
        <w:tab w:val="center" w:pos="4680"/>
        <w:tab w:val="right" w:pos="9360"/>
      </w:tabs>
    </w:pPr>
  </w:style>
  <w:style w:type="character" w:customStyle="1" w:styleId="FooterChar">
    <w:name w:val="Footer Char"/>
    <w:basedOn w:val="DefaultParagraphFont"/>
    <w:link w:val="Footer"/>
    <w:uiPriority w:val="99"/>
    <w:rsid w:val="00BB16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9208767">
      <w:bodyDiv w:val="1"/>
      <w:marLeft w:val="0"/>
      <w:marRight w:val="0"/>
      <w:marTop w:val="0"/>
      <w:marBottom w:val="0"/>
      <w:divBdr>
        <w:top w:val="none" w:sz="0" w:space="0" w:color="auto"/>
        <w:left w:val="none" w:sz="0" w:space="0" w:color="auto"/>
        <w:bottom w:val="none" w:sz="0" w:space="0" w:color="auto"/>
        <w:right w:val="none" w:sz="0" w:space="0" w:color="auto"/>
      </w:divBdr>
    </w:div>
    <w:div w:id="1000893446">
      <w:bodyDiv w:val="1"/>
      <w:marLeft w:val="0"/>
      <w:marRight w:val="0"/>
      <w:marTop w:val="0"/>
      <w:marBottom w:val="0"/>
      <w:divBdr>
        <w:top w:val="none" w:sz="0" w:space="0" w:color="auto"/>
        <w:left w:val="none" w:sz="0" w:space="0" w:color="auto"/>
        <w:bottom w:val="none" w:sz="0" w:space="0" w:color="auto"/>
        <w:right w:val="none" w:sz="0" w:space="0" w:color="auto"/>
      </w:divBdr>
    </w:div>
    <w:div w:id="1282154752">
      <w:bodyDiv w:val="1"/>
      <w:marLeft w:val="0"/>
      <w:marRight w:val="0"/>
      <w:marTop w:val="0"/>
      <w:marBottom w:val="0"/>
      <w:divBdr>
        <w:top w:val="none" w:sz="0" w:space="0" w:color="auto"/>
        <w:left w:val="none" w:sz="0" w:space="0" w:color="auto"/>
        <w:bottom w:val="none" w:sz="0" w:space="0" w:color="auto"/>
        <w:right w:val="none" w:sz="0" w:space="0" w:color="auto"/>
      </w:divBdr>
    </w:div>
    <w:div w:id="1472136280">
      <w:bodyDiv w:val="1"/>
      <w:marLeft w:val="0"/>
      <w:marRight w:val="0"/>
      <w:marTop w:val="0"/>
      <w:marBottom w:val="0"/>
      <w:divBdr>
        <w:top w:val="none" w:sz="0" w:space="0" w:color="auto"/>
        <w:left w:val="none" w:sz="0" w:space="0" w:color="auto"/>
        <w:bottom w:val="none" w:sz="0" w:space="0" w:color="auto"/>
        <w:right w:val="none" w:sz="0" w:space="0" w:color="auto"/>
      </w:divBdr>
    </w:div>
    <w:div w:id="1728143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dmontonurbancoyotes.ca/reportsighting.php"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www.edmonton.ca/residential_neighbourhoods/pets_wildlife/Coyotes.asp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533136-90FB-463C-95A8-3C0607497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6</TotalTime>
  <Pages>1</Pages>
  <Words>14871</Words>
  <Characters>84769</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337</cp:revision>
  <cp:lastPrinted>2021-04-22T18:38:00Z</cp:lastPrinted>
  <dcterms:created xsi:type="dcterms:W3CDTF">2022-04-25T04:33:00Z</dcterms:created>
  <dcterms:modified xsi:type="dcterms:W3CDTF">2022-04-27T02:34:00Z</dcterms:modified>
</cp:coreProperties>
</file>